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9D72DD" w14:textId="77777777" w:rsidR="0091119D" w:rsidRPr="00084655" w:rsidRDefault="0091119D" w:rsidP="00020601">
      <w:pPr>
        <w:rPr>
          <w:sz w:val="82"/>
        </w:rPr>
      </w:pPr>
    </w:p>
    <w:p w14:paraId="374C68CB" w14:textId="77777777" w:rsidR="0091119D" w:rsidRPr="006F3BA5" w:rsidRDefault="0091119D" w:rsidP="00020601">
      <w:pPr>
        <w:rPr>
          <w:rFonts w:ascii="Arial Rounded MT Bold" w:hAnsi="Arial Rounded MT Bold"/>
        </w:rPr>
      </w:pPr>
      <w:r w:rsidRPr="006F3BA5">
        <w:rPr>
          <w:rFonts w:ascii="Arial Rounded MT Bold" w:hAnsi="Arial Rounded MT Bold"/>
          <w:noProof/>
          <w:lang w:val="en-US"/>
        </w:rPr>
        <w:drawing>
          <wp:inline distT="0" distB="0" distL="0" distR="0" wp14:anchorId="0280222E" wp14:editId="08ABEF6B">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cstate="print"/>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C27B3C" w:rsidRPr="006F3BA5">
        <w:rPr>
          <w:rFonts w:ascii="Arial Rounded MT Bold" w:hAnsi="Arial Rounded MT Bold"/>
        </w:rPr>
        <w:fldChar w:fldCharType="begin"/>
      </w:r>
      <w:r w:rsidRPr="006F3BA5">
        <w:rPr>
          <w:rFonts w:ascii="Arial Rounded MT Bold" w:hAnsi="Arial Rounded MT Bold"/>
        </w:rPr>
        <w:instrText xml:space="preserve">SET project </w:instrText>
      </w:r>
      <w:r w:rsidR="00C27B3C" w:rsidRPr="006F3BA5">
        <w:rPr>
          <w:rFonts w:ascii="Arial Rounded MT Bold" w:hAnsi="Arial Rounded MT Bold"/>
        </w:rPr>
        <w:fldChar w:fldCharType="begin"/>
      </w:r>
      <w:r w:rsidRPr="006F3BA5">
        <w:rPr>
          <w:rFonts w:ascii="Arial Rounded MT Bold" w:hAnsi="Arial Rounded MT Bold"/>
        </w:rPr>
        <w:instrText xml:space="preserve"> FILLIN "Project Name (e.g. Cougar)" \* CHARFORMAT </w:instrText>
      </w:r>
      <w:r w:rsidR="00C27B3C" w:rsidRPr="006F3BA5">
        <w:rPr>
          <w:rFonts w:ascii="Arial Rounded MT Bold" w:hAnsi="Arial Rounded MT Bold"/>
        </w:rPr>
        <w:fldChar w:fldCharType="separate"/>
      </w:r>
      <w:r w:rsidR="00177363">
        <w:rPr>
          <w:rFonts w:ascii="Arial Rounded MT Bold" w:hAnsi="Arial Rounded MT Bold"/>
        </w:rPr>
        <w:instrText>SPECCHIO</w:instrText>
      </w:r>
      <w:r w:rsidR="00C27B3C" w:rsidRPr="006F3BA5">
        <w:rPr>
          <w:rFonts w:ascii="Arial Rounded MT Bold" w:hAnsi="Arial Rounded MT Bold"/>
        </w:rPr>
        <w:fldChar w:fldCharType="end"/>
      </w:r>
      <w:r w:rsidR="00C27B3C" w:rsidRPr="006F3BA5">
        <w:rPr>
          <w:rFonts w:ascii="Arial Rounded MT Bold" w:hAnsi="Arial Rounded MT Bold"/>
        </w:rPr>
        <w:fldChar w:fldCharType="separate"/>
      </w:r>
      <w:bookmarkStart w:id="0" w:name="project"/>
      <w:r w:rsidR="00177363">
        <w:rPr>
          <w:rFonts w:ascii="Arial Rounded MT Bold" w:hAnsi="Arial Rounded MT Bold"/>
          <w:noProof/>
        </w:rPr>
        <w:t>SPECCHIO</w:t>
      </w:r>
      <w:bookmarkEnd w:id="0"/>
      <w:r w:rsidR="00C27B3C" w:rsidRPr="006F3BA5">
        <w:rPr>
          <w:rFonts w:ascii="Arial Rounded MT Bold" w:hAnsi="Arial Rounded MT Bold"/>
        </w:rPr>
        <w:fldChar w:fldCharType="end"/>
      </w:r>
      <w:r w:rsidR="00C27B3C" w:rsidRPr="006F3BA5">
        <w:rPr>
          <w:rFonts w:ascii="Arial Rounded MT Bold" w:hAnsi="Arial Rounded MT Bold"/>
        </w:rPr>
        <w:fldChar w:fldCharType="begin"/>
      </w:r>
      <w:r w:rsidRPr="006F3BA5">
        <w:rPr>
          <w:rFonts w:ascii="Arial Rounded MT Bold" w:hAnsi="Arial Rounded MT Bold"/>
        </w:rPr>
        <w:instrText xml:space="preserve">SET partproject </w:instrText>
      </w:r>
      <w:r w:rsidR="00C27B3C" w:rsidRPr="006F3BA5">
        <w:rPr>
          <w:rFonts w:ascii="Arial Rounded MT Bold" w:hAnsi="Arial Rounded MT Bold"/>
        </w:rPr>
        <w:fldChar w:fldCharType="begin"/>
      </w:r>
      <w:r w:rsidRPr="006F3BA5">
        <w:rPr>
          <w:rFonts w:ascii="Arial Rounded MT Bold" w:hAnsi="Arial Rounded MT Bold"/>
        </w:rPr>
        <w:instrText xml:space="preserve"> FILLIN "Part Project Name (if appropriate)" \* CHARFORMAT </w:instrText>
      </w:r>
      <w:r w:rsidR="00C27B3C" w:rsidRPr="006F3BA5">
        <w:rPr>
          <w:rFonts w:ascii="Arial Rounded MT Bold" w:hAnsi="Arial Rounded MT Bold"/>
        </w:rPr>
        <w:fldChar w:fldCharType="end"/>
      </w:r>
      <w:r w:rsidR="00C27B3C" w:rsidRPr="006F3BA5">
        <w:rPr>
          <w:rFonts w:ascii="Arial Rounded MT Bold" w:hAnsi="Arial Rounded MT Bold"/>
        </w:rPr>
        <w:fldChar w:fldCharType="separate"/>
      </w:r>
      <w:bookmarkStart w:id="1" w:name="partproject"/>
      <w:bookmarkEnd w:id="1"/>
      <w:r w:rsidR="00177363">
        <w:rPr>
          <w:rFonts w:ascii="Arial Rounded MT Bold" w:hAnsi="Arial Rounded MT Bold"/>
          <w:noProof/>
        </w:rPr>
        <w:t xml:space="preserve"> </w:t>
      </w:r>
      <w:r w:rsidR="00C27B3C" w:rsidRPr="006F3BA5">
        <w:rPr>
          <w:rFonts w:ascii="Arial Rounded MT Bold" w:hAnsi="Arial Rounded MT Bold"/>
        </w:rPr>
        <w:fldChar w:fldCharType="end"/>
      </w:r>
    </w:p>
    <w:p w14:paraId="095D0BCA" w14:textId="77777777" w:rsidR="0091119D" w:rsidRPr="004D7992" w:rsidRDefault="0091119D">
      <w:pPr>
        <w:pStyle w:val="Title"/>
        <w:suppressAutoHyphens/>
        <w:spacing w:before="960"/>
        <w:rPr>
          <w:sz w:val="24"/>
        </w:rPr>
      </w:pPr>
      <w:r w:rsidRPr="004D7992">
        <w:rPr>
          <w:sz w:val="22"/>
        </w:rPr>
        <w:br/>
      </w:r>
      <w:r w:rsidR="00C27B3C" w:rsidRPr="00084655">
        <w:fldChar w:fldCharType="begin"/>
      </w:r>
      <w:r>
        <w:instrText>SET</w:instrText>
      </w:r>
      <w:r w:rsidRPr="00084655">
        <w:instrText xml:space="preserve"> DOC_TITLE </w:instrText>
      </w:r>
      <w:r w:rsidR="00C27B3C">
        <w:fldChar w:fldCharType="begin"/>
      </w:r>
      <w:r>
        <w:instrText xml:space="preserve"> FILLIN "Document Title (e.g. ITPM Manual)" \* CHARFORMAT </w:instrText>
      </w:r>
      <w:r w:rsidR="00C27B3C">
        <w:fldChar w:fldCharType="separate"/>
      </w:r>
      <w:r w:rsidR="00177363">
        <w:instrText>User Guide</w:instrText>
      </w:r>
      <w:r w:rsidR="00C27B3C">
        <w:fldChar w:fldCharType="end"/>
      </w:r>
      <w:r w:rsidR="00C27B3C" w:rsidRPr="00084655">
        <w:fldChar w:fldCharType="separate"/>
      </w:r>
      <w:bookmarkStart w:id="2" w:name="DOC_TITLE"/>
      <w:r w:rsidR="00177363">
        <w:rPr>
          <w:noProof/>
        </w:rPr>
        <w:t>User Guide</w:t>
      </w:r>
      <w:bookmarkEnd w:id="2"/>
      <w:r w:rsidR="00C27B3C" w:rsidRPr="00084655">
        <w:fldChar w:fldCharType="end"/>
      </w:r>
      <w:r w:rsidR="00057C13">
        <w:fldChar w:fldCharType="begin"/>
      </w:r>
      <w:r w:rsidR="00057C13">
        <w:instrText xml:space="preserve"> REF DOC_TITLE \* MERGEFORMAT </w:instrText>
      </w:r>
      <w:r w:rsidR="00057C13">
        <w:fldChar w:fldCharType="separate"/>
      </w:r>
      <w:r w:rsidR="00057C13">
        <w:rPr>
          <w:noProof/>
        </w:rPr>
        <w:t>User Guide</w:t>
      </w:r>
      <w:r w:rsidR="00057C13">
        <w:rPr>
          <w:noProof/>
        </w:rPr>
        <w:fldChar w:fldCharType="end"/>
      </w:r>
    </w:p>
    <w:p w14:paraId="519A0844" w14:textId="77777777" w:rsidR="0091119D" w:rsidRPr="004D7992" w:rsidRDefault="00C27B3C">
      <w:pPr>
        <w:pStyle w:val="UnterTitel"/>
        <w:spacing w:after="1200"/>
        <w:rPr>
          <w:sz w:val="24"/>
        </w:rPr>
      </w:pPr>
      <w:r w:rsidRPr="004D7992">
        <w:rPr>
          <w:sz w:val="24"/>
        </w:rPr>
        <w:fldChar w:fldCharType="begin"/>
      </w:r>
      <w:r w:rsidR="0091119D" w:rsidRPr="004D7992">
        <w:rPr>
          <w:sz w:val="24"/>
        </w:rPr>
        <w:instrText xml:space="preserve"> </w:instrText>
      </w:r>
      <w:r w:rsidR="0091119D">
        <w:rPr>
          <w:sz w:val="24"/>
        </w:rPr>
        <w:instrText>SET</w:instrText>
      </w:r>
      <w:r w:rsidR="0091119D" w:rsidRPr="004D7992">
        <w:rPr>
          <w:sz w:val="24"/>
        </w:rPr>
        <w:instrText xml:space="preserve"> DOC_SUBJECT  \* MERGEFORMAT </w:instrText>
      </w:r>
      <w:r w:rsidRPr="004D7992">
        <w:rPr>
          <w:sz w:val="24"/>
        </w:rPr>
        <w:fldChar w:fldCharType="end"/>
      </w:r>
    </w:p>
    <w:p w14:paraId="1D3C0846" w14:textId="77777777" w:rsidR="0091119D" w:rsidRDefault="0091119D" w:rsidP="00020601">
      <w:pPr>
        <w:pStyle w:val="Version"/>
        <w:ind w:left="1701" w:hanging="1701"/>
      </w:pPr>
    </w:p>
    <w:p w14:paraId="23162AAA" w14:textId="77777777" w:rsidR="0091119D" w:rsidRDefault="0091119D" w:rsidP="00020601">
      <w:pPr>
        <w:pStyle w:val="Version"/>
        <w:ind w:left="1701" w:hanging="1701"/>
      </w:pPr>
    </w:p>
    <w:p w14:paraId="246F8F4E" w14:textId="6D1548C5" w:rsidR="0091119D" w:rsidRPr="00084655" w:rsidRDefault="0091119D" w:rsidP="00020601">
      <w:pPr>
        <w:pStyle w:val="Version"/>
        <w:tabs>
          <w:tab w:val="clear" w:pos="1701"/>
        </w:tabs>
        <w:ind w:left="1701" w:hanging="1701"/>
        <w:outlineLvl w:val="0"/>
      </w:pPr>
      <w:r w:rsidRPr="00084655">
        <w:t xml:space="preserve">Version: </w:t>
      </w:r>
      <w:r w:rsidRPr="00084655">
        <w:tab/>
      </w:r>
      <w:r w:rsidR="00C27B3C">
        <w:fldChar w:fldCharType="begin"/>
      </w:r>
      <w:r>
        <w:instrText>REF VQS</w:instrText>
      </w:r>
      <w:r w:rsidR="00C27B3C">
        <w:fldChar w:fldCharType="separate"/>
      </w:r>
      <w:r w:rsidR="00057C13">
        <w:rPr>
          <w:noProof/>
        </w:rPr>
        <w:t>3.2.0</w:t>
      </w:r>
      <w:r w:rsidR="00C27B3C">
        <w:rPr>
          <w:noProof/>
        </w:rPr>
        <w:fldChar w:fldCharType="end"/>
      </w:r>
      <w:r w:rsidR="00C27B3C" w:rsidRPr="00084655">
        <w:fldChar w:fldCharType="begin"/>
      </w:r>
      <w:r>
        <w:instrText>SET</w:instrText>
      </w:r>
      <w:r w:rsidRPr="00084655">
        <w:instrText xml:space="preserve"> VQS </w:instrText>
      </w:r>
      <w:r w:rsidR="00C27B3C">
        <w:fldChar w:fldCharType="begin"/>
      </w:r>
      <w:r>
        <w:instrText>FILLIN "Version (e.g. 1.0)"</w:instrText>
      </w:r>
      <w:r w:rsidR="00C27B3C">
        <w:fldChar w:fldCharType="separate"/>
      </w:r>
      <w:r w:rsidR="00177363">
        <w:instrText>3.2.0</w:instrText>
      </w:r>
      <w:r w:rsidR="00C27B3C">
        <w:fldChar w:fldCharType="end"/>
      </w:r>
      <w:r w:rsidR="00C27B3C" w:rsidRPr="00084655">
        <w:fldChar w:fldCharType="separate"/>
      </w:r>
      <w:bookmarkStart w:id="3" w:name="VQS"/>
      <w:r w:rsidR="00177363">
        <w:rPr>
          <w:noProof/>
        </w:rPr>
        <w:t>3.2.0</w:t>
      </w:r>
      <w:bookmarkEnd w:id="3"/>
      <w:r w:rsidR="00C27B3C" w:rsidRPr="00084655">
        <w:fldChar w:fldCharType="end"/>
      </w:r>
    </w:p>
    <w:p w14:paraId="66D96B1D" w14:textId="68FCCDED" w:rsidR="0091119D" w:rsidRPr="002D0F20" w:rsidRDefault="0091119D">
      <w:pPr>
        <w:pStyle w:val="Version"/>
        <w:tabs>
          <w:tab w:val="clear" w:pos="1701"/>
        </w:tabs>
        <w:ind w:left="1701" w:hanging="1701"/>
      </w:pPr>
      <w:r w:rsidRPr="00084655">
        <w:t xml:space="preserve">Date: </w:t>
      </w:r>
      <w:r w:rsidRPr="00084655">
        <w:tab/>
      </w:r>
      <w:r w:rsidR="00057C13">
        <w:fldChar w:fldCharType="begin"/>
      </w:r>
      <w:r w:rsidR="00057C13">
        <w:instrText xml:space="preserve"> DATE  \* MERGEFORMAT </w:instrText>
      </w:r>
      <w:r w:rsidR="00057C13">
        <w:fldChar w:fldCharType="separate"/>
      </w:r>
      <w:r w:rsidR="00057C13">
        <w:rPr>
          <w:noProof/>
        </w:rPr>
        <w:t>26/06/15</w:t>
      </w:r>
      <w:r w:rsidR="00057C13">
        <w:rPr>
          <w:noProof/>
        </w:rPr>
        <w:fldChar w:fldCharType="end"/>
      </w:r>
      <w:r w:rsidR="00C27B3C" w:rsidRPr="002D0F20">
        <w:fldChar w:fldCharType="begin"/>
      </w:r>
      <w:r w:rsidRPr="002D0F20">
        <w:instrText xml:space="preserve">SET DD </w:instrText>
      </w:r>
      <w:r w:rsidR="00C27B3C" w:rsidRPr="002D0F20">
        <w:fldChar w:fldCharType="begin"/>
      </w:r>
      <w:r w:rsidRPr="002D0F20">
        <w:instrText>FILLIN "Date (dd.mm.yyyy)”</w:instrText>
      </w:r>
      <w:r w:rsidR="00C27B3C" w:rsidRPr="002D0F20">
        <w:fldChar w:fldCharType="separate"/>
      </w:r>
      <w:r w:rsidR="0029559C">
        <w:instrText>26.06.2015</w:instrText>
      </w:r>
      <w:r w:rsidR="00C27B3C" w:rsidRPr="002D0F20">
        <w:fldChar w:fldCharType="end"/>
      </w:r>
      <w:r w:rsidR="00C27B3C" w:rsidRPr="002D0F20">
        <w:fldChar w:fldCharType="separate"/>
      </w:r>
      <w:bookmarkStart w:id="4" w:name="DATE"/>
      <w:bookmarkStart w:id="5" w:name="DD"/>
      <w:r w:rsidR="0029559C">
        <w:rPr>
          <w:noProof/>
        </w:rPr>
        <w:t>26.06.2015</w:t>
      </w:r>
      <w:bookmarkEnd w:id="5"/>
      <w:bookmarkEnd w:id="4"/>
      <w:r w:rsidR="00C27B3C" w:rsidRPr="002D0F20">
        <w:fldChar w:fldCharType="end"/>
      </w:r>
    </w:p>
    <w:p w14:paraId="3DEF3830" w14:textId="1F49DBB5" w:rsidR="0091119D" w:rsidRPr="00084655" w:rsidRDefault="0091119D" w:rsidP="00020601">
      <w:pPr>
        <w:pStyle w:val="Version"/>
        <w:tabs>
          <w:tab w:val="clear" w:pos="1701"/>
        </w:tabs>
        <w:ind w:left="1701" w:hanging="1701"/>
      </w:pPr>
      <w:r w:rsidRPr="00084655">
        <w:t>Author</w:t>
      </w:r>
      <w:r>
        <w:t>s</w:t>
      </w:r>
      <w:r w:rsidRPr="00084655">
        <w:t>:</w:t>
      </w:r>
      <w:r w:rsidRPr="00084655">
        <w:tab/>
      </w:r>
      <w:r w:rsidR="00C27B3C" w:rsidRPr="00084655">
        <w:fldChar w:fldCharType="begin"/>
      </w:r>
      <w:r>
        <w:instrText>SET</w:instrText>
      </w:r>
      <w:r w:rsidRPr="00084655">
        <w:instrText xml:space="preserve"> DOC_AUTHOR </w:instrText>
      </w:r>
      <w:r w:rsidR="00C27B3C">
        <w:fldChar w:fldCharType="begin"/>
      </w:r>
      <w:r>
        <w:instrText>FILLIN "Author (e.g. F. Test, Organisation 'X')"</w:instrText>
      </w:r>
      <w:r w:rsidR="00C27B3C">
        <w:fldChar w:fldCharType="separate"/>
      </w:r>
      <w:r w:rsidR="0029559C">
        <w:instrText>L. Chisholm (University of Wollongong), P. Roberts (Intersect), A. Hueni &amp; D. Kuekenbrink (Remote Sensing Laboratories, University of Zurich)</w:instrText>
      </w:r>
      <w:r w:rsidR="00C27B3C">
        <w:fldChar w:fldCharType="end"/>
      </w:r>
      <w:r w:rsidR="00C27B3C" w:rsidRPr="00084655">
        <w:fldChar w:fldCharType="separate"/>
      </w:r>
      <w:bookmarkStart w:id="6" w:name="DOC_AUTHOR"/>
      <w:r w:rsidR="0029559C">
        <w:rPr>
          <w:noProof/>
        </w:rPr>
        <w:t>L. Chisholm (University of Wollongong), P. Roberts (Intersect), A. Hueni &amp; D. Kuekenbrink (Remote Sensing Laboratories, University of Zurich)</w:t>
      </w:r>
      <w:bookmarkEnd w:id="6"/>
      <w:r w:rsidR="00C27B3C" w:rsidRPr="00084655">
        <w:fldChar w:fldCharType="end"/>
      </w:r>
      <w:r w:rsidR="00057C13">
        <w:fldChar w:fldCharType="begin"/>
      </w:r>
      <w:r w:rsidR="00057C13">
        <w:instrText>REF DOC_AUTHOR  \* M</w:instrText>
      </w:r>
      <w:r w:rsidR="00057C13">
        <w:instrText xml:space="preserve">ERGEFORMAT </w:instrText>
      </w:r>
      <w:r w:rsidR="00057C13">
        <w:fldChar w:fldCharType="separate"/>
      </w:r>
      <w:r w:rsidR="00057C13">
        <w:rPr>
          <w:noProof/>
        </w:rPr>
        <w:t>L. Chisholm (University of Wollongong), P. Roberts (Intersect), A. Hueni &amp; D. Kuekenbrink (Remote Sensing Laboratories, University of Zurich)</w:t>
      </w:r>
      <w:r w:rsidR="00057C13">
        <w:rPr>
          <w:noProof/>
        </w:rPr>
        <w:fldChar w:fldCharType="end"/>
      </w:r>
    </w:p>
    <w:p w14:paraId="1D4B5E8F" w14:textId="77777777" w:rsidR="0091119D" w:rsidRPr="00084655" w:rsidRDefault="0091119D">
      <w:pPr>
        <w:pStyle w:val="Version"/>
        <w:tabs>
          <w:tab w:val="clear" w:pos="1701"/>
        </w:tabs>
        <w:ind w:left="1701" w:hanging="1701"/>
      </w:pPr>
      <w:r w:rsidRPr="00084655">
        <w:t>File:</w:t>
      </w:r>
      <w:r w:rsidRPr="00084655">
        <w:tab/>
      </w:r>
      <w:r w:rsidR="00C27B3C" w:rsidRPr="00084655">
        <w:fldChar w:fldCharType="begin"/>
      </w:r>
      <w:r>
        <w:instrText>SET</w:instrText>
      </w:r>
      <w:r w:rsidRPr="00084655">
        <w:instrText xml:space="preserve"> PFAD </w:instrText>
      </w:r>
      <w:r w:rsidR="00C27B3C" w:rsidRPr="00084655">
        <w:fldChar w:fldCharType="end"/>
      </w:r>
      <w:r>
        <w:t>SPECCHIO_UserGuide.pdf</w:t>
      </w:r>
    </w:p>
    <w:p w14:paraId="6F77549C" w14:textId="77777777" w:rsidR="0091119D" w:rsidRPr="00084655" w:rsidRDefault="0091119D">
      <w:pPr>
        <w:pStyle w:val="Version"/>
        <w:tabs>
          <w:tab w:val="clear" w:pos="1701"/>
        </w:tabs>
        <w:ind w:left="1701" w:hanging="1701"/>
      </w:pPr>
      <w:r w:rsidRPr="00084655">
        <w:t>Pages:</w:t>
      </w:r>
      <w:r w:rsidRPr="00084655">
        <w:tab/>
      </w:r>
      <w:r w:rsidR="00C27B3C">
        <w:fldChar w:fldCharType="begin"/>
      </w:r>
      <w:r>
        <w:instrText xml:space="preserve">NUMPAGES </w:instrText>
      </w:r>
      <w:r w:rsidR="00C27B3C">
        <w:fldChar w:fldCharType="separate"/>
      </w:r>
      <w:r w:rsidR="00057C13">
        <w:rPr>
          <w:noProof/>
        </w:rPr>
        <w:t>153</w:t>
      </w:r>
      <w:r w:rsidR="00C27B3C">
        <w:rPr>
          <w:noProof/>
        </w:rPr>
        <w:fldChar w:fldCharType="end"/>
      </w:r>
    </w:p>
    <w:p w14:paraId="4FF5DB82" w14:textId="77777777" w:rsidR="0091119D" w:rsidRDefault="0091119D" w:rsidP="00020601">
      <w:pPr>
        <w:pStyle w:val="Version"/>
        <w:ind w:left="1701" w:hanging="1701"/>
      </w:pPr>
    </w:p>
    <w:p w14:paraId="25F2E75D" w14:textId="77777777" w:rsidR="0091119D" w:rsidRDefault="0091119D" w:rsidP="00020601">
      <w:pPr>
        <w:pStyle w:val="Version"/>
        <w:ind w:left="1701" w:hanging="1701"/>
      </w:pPr>
    </w:p>
    <w:p w14:paraId="72A2AC28" w14:textId="77777777" w:rsidR="0091119D" w:rsidRDefault="0091119D" w:rsidP="00020601">
      <w:pPr>
        <w:pStyle w:val="Version"/>
        <w:ind w:left="1701" w:hanging="1701"/>
      </w:pPr>
    </w:p>
    <w:p w14:paraId="65B35E69" w14:textId="77777777" w:rsidR="0091119D" w:rsidRDefault="0091119D" w:rsidP="00020601">
      <w:pPr>
        <w:pStyle w:val="Version"/>
        <w:ind w:left="1701" w:hanging="1701"/>
      </w:pPr>
    </w:p>
    <w:p w14:paraId="2D39C0EE" w14:textId="77777777" w:rsidR="0091119D" w:rsidRDefault="0091119D" w:rsidP="00A20C1A">
      <w:pPr>
        <w:pStyle w:val="Version"/>
        <w:ind w:left="1701" w:hanging="1701"/>
        <w:jc w:val="center"/>
      </w:pPr>
    </w:p>
    <w:p w14:paraId="1BAB3BB0" w14:textId="77777777" w:rsidR="0091119D" w:rsidRDefault="00A20C1A" w:rsidP="00020601">
      <w:pPr>
        <w:pStyle w:val="Version"/>
      </w:pPr>
      <w:r>
        <w:tab/>
      </w:r>
      <w:r>
        <w:rPr>
          <w:noProof/>
          <w:lang w:val="en-US"/>
        </w:rPr>
        <w:drawing>
          <wp:inline distT="0" distB="0" distL="0" distR="0" wp14:anchorId="470C91E6" wp14:editId="4845ED9A">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cstate="print"/>
                    <a:srcRect/>
                    <a:stretch>
                      <a:fillRect/>
                    </a:stretch>
                  </pic:blipFill>
                  <pic:spPr bwMode="auto">
                    <a:xfrm>
                      <a:off x="0" y="0"/>
                      <a:ext cx="1433509" cy="562958"/>
                    </a:xfrm>
                    <a:prstGeom prst="rect">
                      <a:avLst/>
                    </a:prstGeom>
                    <a:noFill/>
                    <a:ln w="9525">
                      <a:noFill/>
                      <a:miter lim="800000"/>
                      <a:headEnd/>
                      <a:tailEnd/>
                    </a:ln>
                  </pic:spPr>
                </pic:pic>
              </a:graphicData>
            </a:graphic>
          </wp:inline>
        </w:drawing>
      </w:r>
      <w:r>
        <w:rPr>
          <w:noProof/>
          <w:lang w:val="en-US"/>
        </w:rPr>
        <w:drawing>
          <wp:anchor distT="0" distB="0" distL="114300" distR="114300" simplePos="0" relativeHeight="251665408" behindDoc="0" locked="0" layoutInCell="1" allowOverlap="1" wp14:anchorId="3DB8FB52" wp14:editId="7C8E527A">
            <wp:simplePos x="0" y="0"/>
            <wp:positionH relativeFrom="column">
              <wp:posOffset>3255645</wp:posOffset>
            </wp:positionH>
            <wp:positionV relativeFrom="paragraph">
              <wp:posOffset>79375</wp:posOffset>
            </wp:positionV>
            <wp:extent cx="1818640" cy="534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wLonghandIntP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18640" cy="534670"/>
                    </a:xfrm>
                    <a:prstGeom prst="rect">
                      <a:avLst/>
                    </a:prstGeom>
                  </pic:spPr>
                </pic:pic>
              </a:graphicData>
            </a:graphic>
            <wp14:sizeRelH relativeFrom="page">
              <wp14:pctWidth>0</wp14:pctWidth>
            </wp14:sizeRelH>
            <wp14:sizeRelV relativeFrom="page">
              <wp14:pctHeight>0</wp14:pctHeight>
            </wp14:sizeRelV>
          </wp:anchor>
        </w:drawing>
      </w:r>
    </w:p>
    <w:p w14:paraId="131D7E85" w14:textId="77777777" w:rsidR="0091119D" w:rsidRPr="00084655" w:rsidRDefault="0091119D" w:rsidP="00020601">
      <w:pPr>
        <w:pStyle w:val="Version"/>
        <w:ind w:left="1701" w:hanging="1701"/>
        <w:jc w:val="center"/>
      </w:pPr>
    </w:p>
    <w:p w14:paraId="6D8B74E7" w14:textId="77777777" w:rsidR="0091119D" w:rsidRDefault="0091119D" w:rsidP="00020601">
      <w:pPr>
        <w:pStyle w:val="HeadingUnnumbered"/>
      </w:pPr>
      <w:bookmarkStart w:id="7" w:name="_Toc355280327"/>
      <w:bookmarkStart w:id="8" w:name="_Toc296956610"/>
      <w:r w:rsidRPr="00067105">
        <w:lastRenderedPageBreak/>
        <w:t>Table of Contents</w:t>
      </w:r>
      <w:bookmarkEnd w:id="7"/>
      <w:bookmarkEnd w:id="8"/>
    </w:p>
    <w:bookmarkStart w:id="9" w:name="_Toc356279529"/>
    <w:p w14:paraId="1AFC84C9" w14:textId="77777777" w:rsidR="00D977DF" w:rsidRDefault="00C27B3C">
      <w:pPr>
        <w:pStyle w:val="TOC1"/>
        <w:rPr>
          <w:rFonts w:asciiTheme="minorHAnsi" w:eastAsiaTheme="minorEastAsia" w:hAnsiTheme="minorHAnsi" w:cstheme="minorBidi"/>
          <w:b w:val="0"/>
          <w:noProof/>
          <w:lang w:val="en-US" w:eastAsia="ja-JP"/>
        </w:rPr>
      </w:pPr>
      <w:r w:rsidRPr="00084655">
        <w:rPr>
          <w:b w:val="0"/>
        </w:rPr>
        <w:fldChar w:fldCharType="begin"/>
      </w:r>
      <w:r w:rsidR="0091119D" w:rsidRPr="00084655">
        <w:rPr>
          <w:b w:val="0"/>
        </w:rPr>
        <w:instrText xml:space="preserve"> </w:instrText>
      </w:r>
      <w:r w:rsidR="0091119D">
        <w:rPr>
          <w:b w:val="0"/>
        </w:rPr>
        <w:instrText>TOC</w:instrText>
      </w:r>
      <w:r w:rsidR="0091119D" w:rsidRPr="00084655">
        <w:rPr>
          <w:b w:val="0"/>
        </w:rPr>
        <w:instrText xml:space="preserve"> \o "1-</w:instrText>
      </w:r>
      <w:r w:rsidR="0091119D">
        <w:rPr>
          <w:b w:val="0"/>
        </w:rPr>
        <w:instrText>3</w:instrText>
      </w:r>
      <w:r w:rsidR="0091119D" w:rsidRPr="00084655">
        <w:rPr>
          <w:b w:val="0"/>
        </w:rPr>
        <w:instrText xml:space="preserve">" </w:instrText>
      </w:r>
      <w:r w:rsidRPr="00084655">
        <w:rPr>
          <w:b w:val="0"/>
        </w:rPr>
        <w:fldChar w:fldCharType="separate"/>
      </w:r>
      <w:r w:rsidR="00D977DF">
        <w:rPr>
          <w:noProof/>
        </w:rPr>
        <w:t>Table of Contents</w:t>
      </w:r>
      <w:r w:rsidR="00D977DF">
        <w:rPr>
          <w:noProof/>
        </w:rPr>
        <w:tab/>
      </w:r>
      <w:r w:rsidR="00D977DF">
        <w:rPr>
          <w:noProof/>
        </w:rPr>
        <w:fldChar w:fldCharType="begin"/>
      </w:r>
      <w:r w:rsidR="00D977DF">
        <w:rPr>
          <w:noProof/>
        </w:rPr>
        <w:instrText xml:space="preserve"> PAGEREF _Toc296956610 \h </w:instrText>
      </w:r>
      <w:r w:rsidR="00D977DF">
        <w:rPr>
          <w:noProof/>
        </w:rPr>
      </w:r>
      <w:r w:rsidR="00D977DF">
        <w:rPr>
          <w:noProof/>
        </w:rPr>
        <w:fldChar w:fldCharType="separate"/>
      </w:r>
      <w:r w:rsidR="00057C13">
        <w:rPr>
          <w:noProof/>
        </w:rPr>
        <w:t>2</w:t>
      </w:r>
      <w:r w:rsidR="00D977DF">
        <w:rPr>
          <w:noProof/>
        </w:rPr>
        <w:fldChar w:fldCharType="end"/>
      </w:r>
    </w:p>
    <w:p w14:paraId="647EC6DE"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1</w:t>
      </w:r>
      <w:r>
        <w:rPr>
          <w:rFonts w:asciiTheme="minorHAnsi" w:eastAsiaTheme="minorEastAsia" w:hAnsiTheme="minorHAnsi" w:cstheme="minorBidi"/>
          <w:b w:val="0"/>
          <w:noProof/>
          <w:lang w:val="en-US" w:eastAsia="ja-JP"/>
        </w:rPr>
        <w:tab/>
      </w:r>
      <w:r>
        <w:rPr>
          <w:noProof/>
        </w:rPr>
        <w:t>Introduction</w:t>
      </w:r>
      <w:r>
        <w:rPr>
          <w:noProof/>
        </w:rPr>
        <w:tab/>
      </w:r>
      <w:r>
        <w:rPr>
          <w:noProof/>
        </w:rPr>
        <w:fldChar w:fldCharType="begin"/>
      </w:r>
      <w:r>
        <w:rPr>
          <w:noProof/>
        </w:rPr>
        <w:instrText xml:space="preserve"> PAGEREF _Toc296956611 \h </w:instrText>
      </w:r>
      <w:r>
        <w:rPr>
          <w:noProof/>
        </w:rPr>
      </w:r>
      <w:r>
        <w:rPr>
          <w:noProof/>
        </w:rPr>
        <w:fldChar w:fldCharType="separate"/>
      </w:r>
      <w:r w:rsidR="00057C13">
        <w:rPr>
          <w:noProof/>
        </w:rPr>
        <w:t>6</w:t>
      </w:r>
      <w:r>
        <w:rPr>
          <w:noProof/>
        </w:rPr>
        <w:fldChar w:fldCharType="end"/>
      </w:r>
    </w:p>
    <w:p w14:paraId="6EA02729"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1</w:t>
      </w:r>
      <w:r>
        <w:rPr>
          <w:rFonts w:asciiTheme="minorHAnsi" w:eastAsiaTheme="minorEastAsia" w:hAnsiTheme="minorHAnsi" w:cstheme="minorBidi"/>
          <w:noProof/>
          <w:sz w:val="24"/>
          <w:lang w:val="en-US" w:eastAsia="ja-JP"/>
        </w:rPr>
        <w:tab/>
      </w:r>
      <w:r>
        <w:rPr>
          <w:noProof/>
        </w:rPr>
        <w:t>Document scope</w:t>
      </w:r>
      <w:r>
        <w:rPr>
          <w:noProof/>
        </w:rPr>
        <w:tab/>
      </w:r>
      <w:r>
        <w:rPr>
          <w:noProof/>
        </w:rPr>
        <w:fldChar w:fldCharType="begin"/>
      </w:r>
      <w:r>
        <w:rPr>
          <w:noProof/>
        </w:rPr>
        <w:instrText xml:space="preserve"> PAGEREF _Toc296956612 \h </w:instrText>
      </w:r>
      <w:r>
        <w:rPr>
          <w:noProof/>
        </w:rPr>
      </w:r>
      <w:r>
        <w:rPr>
          <w:noProof/>
        </w:rPr>
        <w:fldChar w:fldCharType="separate"/>
      </w:r>
      <w:r w:rsidR="00057C13">
        <w:rPr>
          <w:noProof/>
        </w:rPr>
        <w:t>6</w:t>
      </w:r>
      <w:r>
        <w:rPr>
          <w:noProof/>
        </w:rPr>
        <w:fldChar w:fldCharType="end"/>
      </w:r>
    </w:p>
    <w:p w14:paraId="110B3B0C"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2</w:t>
      </w:r>
      <w:r>
        <w:rPr>
          <w:rFonts w:asciiTheme="minorHAnsi" w:eastAsiaTheme="minorEastAsia" w:hAnsiTheme="minorHAnsi" w:cstheme="minorBidi"/>
          <w:noProof/>
          <w:sz w:val="24"/>
          <w:lang w:val="en-US" w:eastAsia="ja-JP"/>
        </w:rPr>
        <w:tab/>
      </w:r>
      <w:r>
        <w:rPr>
          <w:noProof/>
        </w:rPr>
        <w:t>Intended audience</w:t>
      </w:r>
      <w:r>
        <w:rPr>
          <w:noProof/>
        </w:rPr>
        <w:tab/>
      </w:r>
      <w:r>
        <w:rPr>
          <w:noProof/>
        </w:rPr>
        <w:fldChar w:fldCharType="begin"/>
      </w:r>
      <w:r>
        <w:rPr>
          <w:noProof/>
        </w:rPr>
        <w:instrText xml:space="preserve"> PAGEREF _Toc296956613 \h </w:instrText>
      </w:r>
      <w:r>
        <w:rPr>
          <w:noProof/>
        </w:rPr>
      </w:r>
      <w:r>
        <w:rPr>
          <w:noProof/>
        </w:rPr>
        <w:fldChar w:fldCharType="separate"/>
      </w:r>
      <w:r w:rsidR="00057C13">
        <w:rPr>
          <w:noProof/>
        </w:rPr>
        <w:t>6</w:t>
      </w:r>
      <w:r>
        <w:rPr>
          <w:noProof/>
        </w:rPr>
        <w:fldChar w:fldCharType="end"/>
      </w:r>
    </w:p>
    <w:p w14:paraId="76E4E53E"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3</w:t>
      </w:r>
      <w:r>
        <w:rPr>
          <w:rFonts w:asciiTheme="minorHAnsi" w:eastAsiaTheme="minorEastAsia" w:hAnsiTheme="minorHAnsi" w:cstheme="minorBidi"/>
          <w:noProof/>
          <w:sz w:val="24"/>
          <w:lang w:val="en-US" w:eastAsia="ja-JP"/>
        </w:rPr>
        <w:tab/>
      </w:r>
      <w:r>
        <w:rPr>
          <w:noProof/>
        </w:rPr>
        <w:t>SPECCHIO ownership and access</w:t>
      </w:r>
      <w:r>
        <w:rPr>
          <w:noProof/>
        </w:rPr>
        <w:tab/>
      </w:r>
      <w:r>
        <w:rPr>
          <w:noProof/>
        </w:rPr>
        <w:fldChar w:fldCharType="begin"/>
      </w:r>
      <w:r>
        <w:rPr>
          <w:noProof/>
        </w:rPr>
        <w:instrText xml:space="preserve"> PAGEREF _Toc296956614 \h </w:instrText>
      </w:r>
      <w:r>
        <w:rPr>
          <w:noProof/>
        </w:rPr>
      </w:r>
      <w:r>
        <w:rPr>
          <w:noProof/>
        </w:rPr>
        <w:fldChar w:fldCharType="separate"/>
      </w:r>
      <w:r w:rsidR="00057C13">
        <w:rPr>
          <w:noProof/>
        </w:rPr>
        <w:t>7</w:t>
      </w:r>
      <w:r>
        <w:rPr>
          <w:noProof/>
        </w:rPr>
        <w:fldChar w:fldCharType="end"/>
      </w:r>
    </w:p>
    <w:p w14:paraId="463B69F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4</w:t>
      </w:r>
      <w:r>
        <w:rPr>
          <w:rFonts w:asciiTheme="minorHAnsi" w:eastAsiaTheme="minorEastAsia" w:hAnsiTheme="minorHAnsi" w:cstheme="minorBidi"/>
          <w:noProof/>
          <w:sz w:val="24"/>
          <w:lang w:val="en-US" w:eastAsia="ja-JP"/>
        </w:rPr>
        <w:tab/>
      </w:r>
      <w:r>
        <w:rPr>
          <w:noProof/>
        </w:rPr>
        <w:t>Copyright and licensing</w:t>
      </w:r>
      <w:r>
        <w:rPr>
          <w:noProof/>
        </w:rPr>
        <w:tab/>
      </w:r>
      <w:r>
        <w:rPr>
          <w:noProof/>
        </w:rPr>
        <w:fldChar w:fldCharType="begin"/>
      </w:r>
      <w:r>
        <w:rPr>
          <w:noProof/>
        </w:rPr>
        <w:instrText xml:space="preserve"> PAGEREF _Toc296956615 \h </w:instrText>
      </w:r>
      <w:r>
        <w:rPr>
          <w:noProof/>
        </w:rPr>
      </w:r>
      <w:r>
        <w:rPr>
          <w:noProof/>
        </w:rPr>
        <w:fldChar w:fldCharType="separate"/>
      </w:r>
      <w:r w:rsidR="00057C13">
        <w:rPr>
          <w:noProof/>
        </w:rPr>
        <w:t>7</w:t>
      </w:r>
      <w:r>
        <w:rPr>
          <w:noProof/>
        </w:rPr>
        <w:fldChar w:fldCharType="end"/>
      </w:r>
    </w:p>
    <w:p w14:paraId="705D1F0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1.5</w:t>
      </w:r>
      <w:r>
        <w:rPr>
          <w:rFonts w:asciiTheme="minorHAnsi" w:eastAsiaTheme="minorEastAsia" w:hAnsiTheme="minorHAnsi" w:cstheme="minorBidi"/>
          <w:noProof/>
          <w:sz w:val="24"/>
          <w:lang w:val="en-US" w:eastAsia="ja-JP"/>
        </w:rPr>
        <w:tab/>
      </w:r>
      <w:r>
        <w:rPr>
          <w:noProof/>
        </w:rPr>
        <w:t>For Further Information</w:t>
      </w:r>
      <w:r>
        <w:rPr>
          <w:noProof/>
        </w:rPr>
        <w:tab/>
      </w:r>
      <w:r>
        <w:rPr>
          <w:noProof/>
        </w:rPr>
        <w:fldChar w:fldCharType="begin"/>
      </w:r>
      <w:r>
        <w:rPr>
          <w:noProof/>
        </w:rPr>
        <w:instrText xml:space="preserve"> PAGEREF _Toc296956616 \h </w:instrText>
      </w:r>
      <w:r>
        <w:rPr>
          <w:noProof/>
        </w:rPr>
      </w:r>
      <w:r>
        <w:rPr>
          <w:noProof/>
        </w:rPr>
        <w:fldChar w:fldCharType="separate"/>
      </w:r>
      <w:r w:rsidR="00057C13">
        <w:rPr>
          <w:noProof/>
        </w:rPr>
        <w:t>7</w:t>
      </w:r>
      <w:r>
        <w:rPr>
          <w:noProof/>
        </w:rPr>
        <w:fldChar w:fldCharType="end"/>
      </w:r>
    </w:p>
    <w:p w14:paraId="3F7CBB91"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2</w:t>
      </w:r>
      <w:r>
        <w:rPr>
          <w:rFonts w:asciiTheme="minorHAnsi" w:eastAsiaTheme="minorEastAsia" w:hAnsiTheme="minorHAnsi" w:cstheme="minorBidi"/>
          <w:b w:val="0"/>
          <w:noProof/>
          <w:lang w:val="en-US" w:eastAsia="ja-JP"/>
        </w:rPr>
        <w:tab/>
      </w:r>
      <w:r>
        <w:rPr>
          <w:noProof/>
        </w:rPr>
        <w:t>Installing SPECCHIO</w:t>
      </w:r>
      <w:r>
        <w:rPr>
          <w:noProof/>
        </w:rPr>
        <w:tab/>
      </w:r>
      <w:r>
        <w:rPr>
          <w:noProof/>
        </w:rPr>
        <w:fldChar w:fldCharType="begin"/>
      </w:r>
      <w:r>
        <w:rPr>
          <w:noProof/>
        </w:rPr>
        <w:instrText xml:space="preserve"> PAGEREF _Toc296956617 \h </w:instrText>
      </w:r>
      <w:r>
        <w:rPr>
          <w:noProof/>
        </w:rPr>
      </w:r>
      <w:r>
        <w:rPr>
          <w:noProof/>
        </w:rPr>
        <w:fldChar w:fldCharType="separate"/>
      </w:r>
      <w:r w:rsidR="00057C13">
        <w:rPr>
          <w:noProof/>
        </w:rPr>
        <w:t>8</w:t>
      </w:r>
      <w:r>
        <w:rPr>
          <w:noProof/>
        </w:rPr>
        <w:fldChar w:fldCharType="end"/>
      </w:r>
    </w:p>
    <w:p w14:paraId="2F348A1C"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2.1</w:t>
      </w:r>
      <w:r>
        <w:rPr>
          <w:rFonts w:asciiTheme="minorHAnsi" w:eastAsiaTheme="minorEastAsia" w:hAnsiTheme="minorHAnsi" w:cstheme="minorBidi"/>
          <w:noProof/>
          <w:sz w:val="24"/>
          <w:lang w:val="en-US" w:eastAsia="ja-JP"/>
        </w:rPr>
        <w:tab/>
      </w:r>
      <w:r>
        <w:rPr>
          <w:noProof/>
        </w:rPr>
        <w:t>Before you install</w:t>
      </w:r>
      <w:r>
        <w:rPr>
          <w:noProof/>
        </w:rPr>
        <w:tab/>
      </w:r>
      <w:r>
        <w:rPr>
          <w:noProof/>
        </w:rPr>
        <w:fldChar w:fldCharType="begin"/>
      </w:r>
      <w:r>
        <w:rPr>
          <w:noProof/>
        </w:rPr>
        <w:instrText xml:space="preserve"> PAGEREF _Toc296956618 \h </w:instrText>
      </w:r>
      <w:r>
        <w:rPr>
          <w:noProof/>
        </w:rPr>
      </w:r>
      <w:r>
        <w:rPr>
          <w:noProof/>
        </w:rPr>
        <w:fldChar w:fldCharType="separate"/>
      </w:r>
      <w:r w:rsidR="00057C13">
        <w:rPr>
          <w:noProof/>
        </w:rPr>
        <w:t>8</w:t>
      </w:r>
      <w:r>
        <w:rPr>
          <w:noProof/>
        </w:rPr>
        <w:fldChar w:fldCharType="end"/>
      </w:r>
    </w:p>
    <w:p w14:paraId="0DA3253F"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2.2</w:t>
      </w:r>
      <w:r>
        <w:rPr>
          <w:rFonts w:asciiTheme="minorHAnsi" w:eastAsiaTheme="minorEastAsia" w:hAnsiTheme="minorHAnsi" w:cstheme="minorBidi"/>
          <w:noProof/>
          <w:sz w:val="24"/>
          <w:lang w:val="en-US" w:eastAsia="ja-JP"/>
        </w:rPr>
        <w:tab/>
      </w:r>
      <w:r>
        <w:rPr>
          <w:noProof/>
        </w:rPr>
        <w:t>Installing Java Runtime Environment</w:t>
      </w:r>
      <w:r>
        <w:rPr>
          <w:noProof/>
        </w:rPr>
        <w:tab/>
      </w:r>
      <w:r>
        <w:rPr>
          <w:noProof/>
        </w:rPr>
        <w:fldChar w:fldCharType="begin"/>
      </w:r>
      <w:r>
        <w:rPr>
          <w:noProof/>
        </w:rPr>
        <w:instrText xml:space="preserve"> PAGEREF _Toc296956619 \h </w:instrText>
      </w:r>
      <w:r>
        <w:rPr>
          <w:noProof/>
        </w:rPr>
      </w:r>
      <w:r>
        <w:rPr>
          <w:noProof/>
        </w:rPr>
        <w:fldChar w:fldCharType="separate"/>
      </w:r>
      <w:r w:rsidR="00057C13">
        <w:rPr>
          <w:noProof/>
        </w:rPr>
        <w:t>8</w:t>
      </w:r>
      <w:r>
        <w:rPr>
          <w:noProof/>
        </w:rPr>
        <w:fldChar w:fldCharType="end"/>
      </w:r>
    </w:p>
    <w:p w14:paraId="46D8A9E5"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2.3</w:t>
      </w:r>
      <w:r>
        <w:rPr>
          <w:rFonts w:asciiTheme="minorHAnsi" w:eastAsiaTheme="minorEastAsia" w:hAnsiTheme="minorHAnsi" w:cstheme="minorBidi"/>
          <w:noProof/>
          <w:sz w:val="24"/>
          <w:lang w:val="en-US" w:eastAsia="ja-JP"/>
        </w:rPr>
        <w:tab/>
      </w:r>
      <w:r>
        <w:rPr>
          <w:noProof/>
        </w:rPr>
        <w:t>Installing SPECCHIO</w:t>
      </w:r>
      <w:r>
        <w:rPr>
          <w:noProof/>
        </w:rPr>
        <w:tab/>
      </w:r>
      <w:r>
        <w:rPr>
          <w:noProof/>
        </w:rPr>
        <w:fldChar w:fldCharType="begin"/>
      </w:r>
      <w:r>
        <w:rPr>
          <w:noProof/>
        </w:rPr>
        <w:instrText xml:space="preserve"> PAGEREF _Toc296956620 \h </w:instrText>
      </w:r>
      <w:r>
        <w:rPr>
          <w:noProof/>
        </w:rPr>
      </w:r>
      <w:r>
        <w:rPr>
          <w:noProof/>
        </w:rPr>
        <w:fldChar w:fldCharType="separate"/>
      </w:r>
      <w:r w:rsidR="00057C13">
        <w:rPr>
          <w:noProof/>
        </w:rPr>
        <w:t>8</w:t>
      </w:r>
      <w:r>
        <w:rPr>
          <w:noProof/>
        </w:rPr>
        <w:fldChar w:fldCharType="end"/>
      </w:r>
    </w:p>
    <w:p w14:paraId="00FA7F07"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2.3.1</w:t>
      </w:r>
      <w:r>
        <w:rPr>
          <w:rFonts w:asciiTheme="minorHAnsi" w:eastAsiaTheme="minorEastAsia" w:hAnsiTheme="minorHAnsi" w:cstheme="minorBidi"/>
          <w:noProof/>
          <w:sz w:val="24"/>
          <w:lang w:val="en-US" w:eastAsia="ja-JP"/>
        </w:rPr>
        <w:tab/>
      </w:r>
      <w:r>
        <w:rPr>
          <w:noProof/>
        </w:rPr>
        <w:t>Installing SPECCHIO for the First Time</w:t>
      </w:r>
      <w:r>
        <w:rPr>
          <w:noProof/>
        </w:rPr>
        <w:tab/>
      </w:r>
      <w:r>
        <w:rPr>
          <w:noProof/>
        </w:rPr>
        <w:fldChar w:fldCharType="begin"/>
      </w:r>
      <w:r>
        <w:rPr>
          <w:noProof/>
        </w:rPr>
        <w:instrText xml:space="preserve"> PAGEREF _Toc296956621 \h </w:instrText>
      </w:r>
      <w:r>
        <w:rPr>
          <w:noProof/>
        </w:rPr>
      </w:r>
      <w:r>
        <w:rPr>
          <w:noProof/>
        </w:rPr>
        <w:fldChar w:fldCharType="separate"/>
      </w:r>
      <w:r w:rsidR="00057C13">
        <w:rPr>
          <w:noProof/>
        </w:rPr>
        <w:t>8</w:t>
      </w:r>
      <w:r>
        <w:rPr>
          <w:noProof/>
        </w:rPr>
        <w:fldChar w:fldCharType="end"/>
      </w:r>
    </w:p>
    <w:p w14:paraId="24E7D1F0"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2.3.2</w:t>
      </w:r>
      <w:r>
        <w:rPr>
          <w:rFonts w:asciiTheme="minorHAnsi" w:eastAsiaTheme="minorEastAsia" w:hAnsiTheme="minorHAnsi" w:cstheme="minorBidi"/>
          <w:noProof/>
          <w:sz w:val="24"/>
          <w:lang w:val="en-US" w:eastAsia="ja-JP"/>
        </w:rPr>
        <w:tab/>
      </w:r>
      <w:r>
        <w:rPr>
          <w:noProof/>
        </w:rPr>
        <w:t>Upgrading an Existing Installation</w:t>
      </w:r>
      <w:r>
        <w:rPr>
          <w:noProof/>
        </w:rPr>
        <w:tab/>
      </w:r>
      <w:r>
        <w:rPr>
          <w:noProof/>
        </w:rPr>
        <w:fldChar w:fldCharType="begin"/>
      </w:r>
      <w:r>
        <w:rPr>
          <w:noProof/>
        </w:rPr>
        <w:instrText xml:space="preserve"> PAGEREF _Toc296956622 \h </w:instrText>
      </w:r>
      <w:r>
        <w:rPr>
          <w:noProof/>
        </w:rPr>
      </w:r>
      <w:r>
        <w:rPr>
          <w:noProof/>
        </w:rPr>
        <w:fldChar w:fldCharType="separate"/>
      </w:r>
      <w:r w:rsidR="00057C13">
        <w:rPr>
          <w:noProof/>
        </w:rPr>
        <w:t>9</w:t>
      </w:r>
      <w:r>
        <w:rPr>
          <w:noProof/>
        </w:rPr>
        <w:fldChar w:fldCharType="end"/>
      </w:r>
    </w:p>
    <w:p w14:paraId="6C6DA5F9"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3</w:t>
      </w:r>
      <w:r>
        <w:rPr>
          <w:rFonts w:asciiTheme="minorHAnsi" w:eastAsiaTheme="minorEastAsia" w:hAnsiTheme="minorHAnsi" w:cstheme="minorBidi"/>
          <w:b w:val="0"/>
          <w:noProof/>
          <w:lang w:val="en-US" w:eastAsia="ja-JP"/>
        </w:rPr>
        <w:tab/>
      </w:r>
      <w:r>
        <w:rPr>
          <w:noProof/>
        </w:rPr>
        <w:t>Getting Started</w:t>
      </w:r>
      <w:r>
        <w:rPr>
          <w:noProof/>
        </w:rPr>
        <w:tab/>
      </w:r>
      <w:r>
        <w:rPr>
          <w:noProof/>
        </w:rPr>
        <w:fldChar w:fldCharType="begin"/>
      </w:r>
      <w:r>
        <w:rPr>
          <w:noProof/>
        </w:rPr>
        <w:instrText xml:space="preserve"> PAGEREF _Toc296956623 \h </w:instrText>
      </w:r>
      <w:r>
        <w:rPr>
          <w:noProof/>
        </w:rPr>
      </w:r>
      <w:r>
        <w:rPr>
          <w:noProof/>
        </w:rPr>
        <w:fldChar w:fldCharType="separate"/>
      </w:r>
      <w:r w:rsidR="00057C13">
        <w:rPr>
          <w:noProof/>
        </w:rPr>
        <w:t>10</w:t>
      </w:r>
      <w:r>
        <w:rPr>
          <w:noProof/>
        </w:rPr>
        <w:fldChar w:fldCharType="end"/>
      </w:r>
    </w:p>
    <w:p w14:paraId="4585393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1</w:t>
      </w:r>
      <w:r>
        <w:rPr>
          <w:rFonts w:asciiTheme="minorHAnsi" w:eastAsiaTheme="minorEastAsia" w:hAnsiTheme="minorHAnsi" w:cstheme="minorBidi"/>
          <w:noProof/>
          <w:sz w:val="24"/>
          <w:lang w:val="en-US" w:eastAsia="ja-JP"/>
        </w:rPr>
        <w:tab/>
      </w:r>
      <w:r>
        <w:rPr>
          <w:noProof/>
        </w:rPr>
        <w:t>SPECCHIO Basic Operation</w:t>
      </w:r>
      <w:r>
        <w:rPr>
          <w:noProof/>
        </w:rPr>
        <w:tab/>
      </w:r>
      <w:r>
        <w:rPr>
          <w:noProof/>
        </w:rPr>
        <w:fldChar w:fldCharType="begin"/>
      </w:r>
      <w:r>
        <w:rPr>
          <w:noProof/>
        </w:rPr>
        <w:instrText xml:space="preserve"> PAGEREF _Toc296956624 \h </w:instrText>
      </w:r>
      <w:r>
        <w:rPr>
          <w:noProof/>
        </w:rPr>
      </w:r>
      <w:r>
        <w:rPr>
          <w:noProof/>
        </w:rPr>
        <w:fldChar w:fldCharType="separate"/>
      </w:r>
      <w:r w:rsidR="00057C13">
        <w:rPr>
          <w:noProof/>
        </w:rPr>
        <w:t>10</w:t>
      </w:r>
      <w:r>
        <w:rPr>
          <w:noProof/>
        </w:rPr>
        <w:fldChar w:fldCharType="end"/>
      </w:r>
    </w:p>
    <w:p w14:paraId="22F160BB"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3.1.1</w:t>
      </w:r>
      <w:r>
        <w:rPr>
          <w:rFonts w:asciiTheme="minorHAnsi" w:eastAsiaTheme="minorEastAsia" w:hAnsiTheme="minorHAnsi" w:cstheme="minorBidi"/>
          <w:noProof/>
          <w:sz w:val="24"/>
          <w:lang w:val="en-US" w:eastAsia="ja-JP"/>
        </w:rPr>
        <w:tab/>
      </w:r>
      <w:r>
        <w:rPr>
          <w:noProof/>
        </w:rPr>
        <w:t>Mac Operation</w:t>
      </w:r>
      <w:r>
        <w:rPr>
          <w:noProof/>
        </w:rPr>
        <w:tab/>
      </w:r>
      <w:r>
        <w:rPr>
          <w:noProof/>
        </w:rPr>
        <w:fldChar w:fldCharType="begin"/>
      </w:r>
      <w:r>
        <w:rPr>
          <w:noProof/>
        </w:rPr>
        <w:instrText xml:space="preserve"> PAGEREF _Toc296956625 \h </w:instrText>
      </w:r>
      <w:r>
        <w:rPr>
          <w:noProof/>
        </w:rPr>
      </w:r>
      <w:r>
        <w:rPr>
          <w:noProof/>
        </w:rPr>
        <w:fldChar w:fldCharType="separate"/>
      </w:r>
      <w:r w:rsidR="00057C13">
        <w:rPr>
          <w:noProof/>
        </w:rPr>
        <w:t>10</w:t>
      </w:r>
      <w:r>
        <w:rPr>
          <w:noProof/>
        </w:rPr>
        <w:fldChar w:fldCharType="end"/>
      </w:r>
    </w:p>
    <w:p w14:paraId="2118A6A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3.1.2</w:t>
      </w:r>
      <w:r>
        <w:rPr>
          <w:rFonts w:asciiTheme="minorHAnsi" w:eastAsiaTheme="minorEastAsia" w:hAnsiTheme="minorHAnsi" w:cstheme="minorBidi"/>
          <w:noProof/>
          <w:sz w:val="24"/>
          <w:lang w:val="en-US" w:eastAsia="ja-JP"/>
        </w:rPr>
        <w:tab/>
      </w:r>
      <w:r>
        <w:rPr>
          <w:noProof/>
        </w:rPr>
        <w:t>Unix Operation</w:t>
      </w:r>
      <w:r>
        <w:rPr>
          <w:noProof/>
        </w:rPr>
        <w:tab/>
      </w:r>
      <w:r>
        <w:rPr>
          <w:noProof/>
        </w:rPr>
        <w:fldChar w:fldCharType="begin"/>
      </w:r>
      <w:r>
        <w:rPr>
          <w:noProof/>
        </w:rPr>
        <w:instrText xml:space="preserve"> PAGEREF _Toc296956626 \h </w:instrText>
      </w:r>
      <w:r>
        <w:rPr>
          <w:noProof/>
        </w:rPr>
      </w:r>
      <w:r>
        <w:rPr>
          <w:noProof/>
        </w:rPr>
        <w:fldChar w:fldCharType="separate"/>
      </w:r>
      <w:r w:rsidR="00057C13">
        <w:rPr>
          <w:noProof/>
        </w:rPr>
        <w:t>11</w:t>
      </w:r>
      <w:r>
        <w:rPr>
          <w:noProof/>
        </w:rPr>
        <w:fldChar w:fldCharType="end"/>
      </w:r>
    </w:p>
    <w:p w14:paraId="49BEEBED"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2</w:t>
      </w:r>
      <w:r>
        <w:rPr>
          <w:rFonts w:asciiTheme="minorHAnsi" w:eastAsiaTheme="minorEastAsia" w:hAnsiTheme="minorHAnsi" w:cstheme="minorBidi"/>
          <w:noProof/>
          <w:sz w:val="24"/>
          <w:lang w:val="en-US" w:eastAsia="ja-JP"/>
        </w:rPr>
        <w:tab/>
      </w:r>
      <w:r>
        <w:rPr>
          <w:noProof/>
        </w:rPr>
        <w:t>Launching SPECCHIO</w:t>
      </w:r>
      <w:r>
        <w:rPr>
          <w:noProof/>
        </w:rPr>
        <w:tab/>
      </w:r>
      <w:r>
        <w:rPr>
          <w:noProof/>
        </w:rPr>
        <w:fldChar w:fldCharType="begin"/>
      </w:r>
      <w:r>
        <w:rPr>
          <w:noProof/>
        </w:rPr>
        <w:instrText xml:space="preserve"> PAGEREF _Toc296956627 \h </w:instrText>
      </w:r>
      <w:r>
        <w:rPr>
          <w:noProof/>
        </w:rPr>
      </w:r>
      <w:r>
        <w:rPr>
          <w:noProof/>
        </w:rPr>
        <w:fldChar w:fldCharType="separate"/>
      </w:r>
      <w:r w:rsidR="00057C13">
        <w:rPr>
          <w:noProof/>
        </w:rPr>
        <w:t>11</w:t>
      </w:r>
      <w:r>
        <w:rPr>
          <w:noProof/>
        </w:rPr>
        <w:fldChar w:fldCharType="end"/>
      </w:r>
    </w:p>
    <w:p w14:paraId="3C6DBBF7"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3.2.1</w:t>
      </w:r>
      <w:r>
        <w:rPr>
          <w:rFonts w:asciiTheme="minorHAnsi" w:eastAsiaTheme="minorEastAsia" w:hAnsiTheme="minorHAnsi" w:cstheme="minorBidi"/>
          <w:noProof/>
          <w:sz w:val="24"/>
          <w:lang w:val="en-US" w:eastAsia="ja-JP"/>
        </w:rPr>
        <w:tab/>
      </w:r>
      <w:r>
        <w:rPr>
          <w:noProof/>
        </w:rPr>
        <w:t>Layout</w:t>
      </w:r>
      <w:r>
        <w:rPr>
          <w:noProof/>
        </w:rPr>
        <w:tab/>
      </w:r>
      <w:r>
        <w:rPr>
          <w:noProof/>
        </w:rPr>
        <w:fldChar w:fldCharType="begin"/>
      </w:r>
      <w:r>
        <w:rPr>
          <w:noProof/>
        </w:rPr>
        <w:instrText xml:space="preserve"> PAGEREF _Toc296956628 \h </w:instrText>
      </w:r>
      <w:r>
        <w:rPr>
          <w:noProof/>
        </w:rPr>
      </w:r>
      <w:r>
        <w:rPr>
          <w:noProof/>
        </w:rPr>
        <w:fldChar w:fldCharType="separate"/>
      </w:r>
      <w:r w:rsidR="00057C13">
        <w:rPr>
          <w:noProof/>
        </w:rPr>
        <w:t>12</w:t>
      </w:r>
      <w:r>
        <w:rPr>
          <w:noProof/>
        </w:rPr>
        <w:fldChar w:fldCharType="end"/>
      </w:r>
    </w:p>
    <w:p w14:paraId="58D0B68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3</w:t>
      </w:r>
      <w:r>
        <w:rPr>
          <w:rFonts w:asciiTheme="minorHAnsi" w:eastAsiaTheme="minorEastAsia" w:hAnsiTheme="minorHAnsi" w:cstheme="minorBidi"/>
          <w:noProof/>
          <w:sz w:val="24"/>
          <w:lang w:val="en-US" w:eastAsia="ja-JP"/>
        </w:rPr>
        <w:tab/>
      </w:r>
      <w:r>
        <w:rPr>
          <w:noProof/>
        </w:rPr>
        <w:t>Admi</w:t>
      </w:r>
      <w:r w:rsidRPr="00356589">
        <w:rPr>
          <w:noProof/>
        </w:rPr>
        <w:t>n</w:t>
      </w:r>
      <w:r>
        <w:rPr>
          <w:noProof/>
        </w:rPr>
        <w:t>istrator Access</w:t>
      </w:r>
      <w:r>
        <w:rPr>
          <w:noProof/>
        </w:rPr>
        <w:tab/>
      </w:r>
      <w:r>
        <w:rPr>
          <w:noProof/>
        </w:rPr>
        <w:fldChar w:fldCharType="begin"/>
      </w:r>
      <w:r>
        <w:rPr>
          <w:noProof/>
        </w:rPr>
        <w:instrText xml:space="preserve"> PAGEREF _Toc296956629 \h </w:instrText>
      </w:r>
      <w:r>
        <w:rPr>
          <w:noProof/>
        </w:rPr>
      </w:r>
      <w:r>
        <w:rPr>
          <w:noProof/>
        </w:rPr>
        <w:fldChar w:fldCharType="separate"/>
      </w:r>
      <w:r w:rsidR="00057C13">
        <w:rPr>
          <w:noProof/>
        </w:rPr>
        <w:t>13</w:t>
      </w:r>
      <w:r>
        <w:rPr>
          <w:noProof/>
        </w:rPr>
        <w:fldChar w:fldCharType="end"/>
      </w:r>
    </w:p>
    <w:p w14:paraId="59F7B4B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4</w:t>
      </w:r>
      <w:r>
        <w:rPr>
          <w:rFonts w:asciiTheme="minorHAnsi" w:eastAsiaTheme="minorEastAsia" w:hAnsiTheme="minorHAnsi" w:cstheme="minorBidi"/>
          <w:noProof/>
          <w:sz w:val="24"/>
          <w:lang w:val="en-US" w:eastAsia="ja-JP"/>
        </w:rPr>
        <w:tab/>
      </w:r>
      <w:r>
        <w:rPr>
          <w:noProof/>
        </w:rPr>
        <w:t>Create new user account</w:t>
      </w:r>
      <w:r>
        <w:rPr>
          <w:noProof/>
        </w:rPr>
        <w:tab/>
      </w:r>
      <w:r>
        <w:rPr>
          <w:noProof/>
        </w:rPr>
        <w:fldChar w:fldCharType="begin"/>
      </w:r>
      <w:r>
        <w:rPr>
          <w:noProof/>
        </w:rPr>
        <w:instrText xml:space="preserve"> PAGEREF _Toc296956630 \h </w:instrText>
      </w:r>
      <w:r>
        <w:rPr>
          <w:noProof/>
        </w:rPr>
      </w:r>
      <w:r>
        <w:rPr>
          <w:noProof/>
        </w:rPr>
        <w:fldChar w:fldCharType="separate"/>
      </w:r>
      <w:r w:rsidR="00057C13">
        <w:rPr>
          <w:noProof/>
        </w:rPr>
        <w:t>13</w:t>
      </w:r>
      <w:r>
        <w:rPr>
          <w:noProof/>
        </w:rPr>
        <w:fldChar w:fldCharType="end"/>
      </w:r>
    </w:p>
    <w:p w14:paraId="0EDD59A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5</w:t>
      </w:r>
      <w:r>
        <w:rPr>
          <w:rFonts w:asciiTheme="minorHAnsi" w:eastAsiaTheme="minorEastAsia" w:hAnsiTheme="minorHAnsi" w:cstheme="minorBidi"/>
          <w:noProof/>
          <w:sz w:val="24"/>
          <w:lang w:val="en-US" w:eastAsia="ja-JP"/>
        </w:rPr>
        <w:tab/>
      </w:r>
      <w:r>
        <w:rPr>
          <w:noProof/>
        </w:rPr>
        <w:t>Logging in and connecting to a database</w:t>
      </w:r>
      <w:r>
        <w:rPr>
          <w:noProof/>
        </w:rPr>
        <w:tab/>
      </w:r>
      <w:r>
        <w:rPr>
          <w:noProof/>
        </w:rPr>
        <w:fldChar w:fldCharType="begin"/>
      </w:r>
      <w:r>
        <w:rPr>
          <w:noProof/>
        </w:rPr>
        <w:instrText xml:space="preserve"> PAGEREF _Toc296956631 \h </w:instrText>
      </w:r>
      <w:r>
        <w:rPr>
          <w:noProof/>
        </w:rPr>
      </w:r>
      <w:r>
        <w:rPr>
          <w:noProof/>
        </w:rPr>
        <w:fldChar w:fldCharType="separate"/>
      </w:r>
      <w:r w:rsidR="00057C13">
        <w:rPr>
          <w:noProof/>
        </w:rPr>
        <w:t>17</w:t>
      </w:r>
      <w:r>
        <w:rPr>
          <w:noProof/>
        </w:rPr>
        <w:fldChar w:fldCharType="end"/>
      </w:r>
    </w:p>
    <w:p w14:paraId="5CC52ED6"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6</w:t>
      </w:r>
      <w:r>
        <w:rPr>
          <w:rFonts w:asciiTheme="minorHAnsi" w:eastAsiaTheme="minorEastAsia" w:hAnsiTheme="minorHAnsi" w:cstheme="minorBidi"/>
          <w:noProof/>
          <w:sz w:val="24"/>
          <w:lang w:val="en-US" w:eastAsia="ja-JP"/>
        </w:rPr>
        <w:tab/>
      </w:r>
      <w:r>
        <w:rPr>
          <w:noProof/>
        </w:rPr>
        <w:t>Browse SPECCHIO</w:t>
      </w:r>
      <w:r>
        <w:rPr>
          <w:noProof/>
        </w:rPr>
        <w:tab/>
      </w:r>
      <w:r>
        <w:rPr>
          <w:noProof/>
        </w:rPr>
        <w:fldChar w:fldCharType="begin"/>
      </w:r>
      <w:r>
        <w:rPr>
          <w:noProof/>
        </w:rPr>
        <w:instrText xml:space="preserve"> PAGEREF _Toc296956632 \h </w:instrText>
      </w:r>
      <w:r>
        <w:rPr>
          <w:noProof/>
        </w:rPr>
      </w:r>
      <w:r>
        <w:rPr>
          <w:noProof/>
        </w:rPr>
        <w:fldChar w:fldCharType="separate"/>
      </w:r>
      <w:r w:rsidR="00057C13">
        <w:rPr>
          <w:noProof/>
        </w:rPr>
        <w:t>18</w:t>
      </w:r>
      <w:r>
        <w:rPr>
          <w:noProof/>
        </w:rPr>
        <w:fldChar w:fldCharType="end"/>
      </w:r>
    </w:p>
    <w:p w14:paraId="13A2B969"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3.7</w:t>
      </w:r>
      <w:r>
        <w:rPr>
          <w:rFonts w:asciiTheme="minorHAnsi" w:eastAsiaTheme="minorEastAsia" w:hAnsiTheme="minorHAnsi" w:cstheme="minorBidi"/>
          <w:noProof/>
          <w:sz w:val="24"/>
          <w:lang w:val="en-US" w:eastAsia="ja-JP"/>
        </w:rPr>
        <w:tab/>
      </w:r>
      <w:r>
        <w:rPr>
          <w:noProof/>
        </w:rPr>
        <w:t>Browsing the Hierarchy Tree</w:t>
      </w:r>
      <w:r>
        <w:rPr>
          <w:noProof/>
        </w:rPr>
        <w:tab/>
      </w:r>
      <w:r>
        <w:rPr>
          <w:noProof/>
        </w:rPr>
        <w:fldChar w:fldCharType="begin"/>
      </w:r>
      <w:r>
        <w:rPr>
          <w:noProof/>
        </w:rPr>
        <w:instrText xml:space="preserve"> PAGEREF _Toc296956633 \h </w:instrText>
      </w:r>
      <w:r>
        <w:rPr>
          <w:noProof/>
        </w:rPr>
      </w:r>
      <w:r>
        <w:rPr>
          <w:noProof/>
        </w:rPr>
        <w:fldChar w:fldCharType="separate"/>
      </w:r>
      <w:r w:rsidR="00057C13">
        <w:rPr>
          <w:noProof/>
        </w:rPr>
        <w:t>18</w:t>
      </w:r>
      <w:r>
        <w:rPr>
          <w:noProof/>
        </w:rPr>
        <w:fldChar w:fldCharType="end"/>
      </w:r>
    </w:p>
    <w:p w14:paraId="64AFB9AC"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4</w:t>
      </w:r>
      <w:r>
        <w:rPr>
          <w:rFonts w:asciiTheme="minorHAnsi" w:eastAsiaTheme="minorEastAsia" w:hAnsiTheme="minorHAnsi" w:cstheme="minorBidi"/>
          <w:b w:val="0"/>
          <w:noProof/>
          <w:lang w:val="en-US" w:eastAsia="ja-JP"/>
        </w:rPr>
        <w:tab/>
      </w:r>
      <w:r>
        <w:rPr>
          <w:noProof/>
        </w:rPr>
        <w:t>Overview of the SPECCHIO Application</w:t>
      </w:r>
      <w:r>
        <w:rPr>
          <w:noProof/>
        </w:rPr>
        <w:tab/>
      </w:r>
      <w:r>
        <w:rPr>
          <w:noProof/>
        </w:rPr>
        <w:fldChar w:fldCharType="begin"/>
      </w:r>
      <w:r>
        <w:rPr>
          <w:noProof/>
        </w:rPr>
        <w:instrText xml:space="preserve"> PAGEREF _Toc296956634 \h </w:instrText>
      </w:r>
      <w:r>
        <w:rPr>
          <w:noProof/>
        </w:rPr>
      </w:r>
      <w:r>
        <w:rPr>
          <w:noProof/>
        </w:rPr>
        <w:fldChar w:fldCharType="separate"/>
      </w:r>
      <w:r w:rsidR="00057C13">
        <w:rPr>
          <w:noProof/>
        </w:rPr>
        <w:t>20</w:t>
      </w:r>
      <w:r>
        <w:rPr>
          <w:noProof/>
        </w:rPr>
        <w:fldChar w:fldCharType="end"/>
      </w:r>
    </w:p>
    <w:p w14:paraId="4472F51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4.1</w:t>
      </w:r>
      <w:r>
        <w:rPr>
          <w:rFonts w:asciiTheme="minorHAnsi" w:eastAsiaTheme="minorEastAsia" w:hAnsiTheme="minorHAnsi" w:cstheme="minorBidi"/>
          <w:noProof/>
          <w:sz w:val="24"/>
          <w:lang w:val="en-US" w:eastAsia="ja-JP"/>
        </w:rPr>
        <w:tab/>
      </w:r>
      <w:r>
        <w:rPr>
          <w:noProof/>
        </w:rPr>
        <w:t>Overview of Data Loading</w:t>
      </w:r>
      <w:r>
        <w:rPr>
          <w:noProof/>
        </w:rPr>
        <w:tab/>
      </w:r>
      <w:r>
        <w:rPr>
          <w:noProof/>
        </w:rPr>
        <w:fldChar w:fldCharType="begin"/>
      </w:r>
      <w:r>
        <w:rPr>
          <w:noProof/>
        </w:rPr>
        <w:instrText xml:space="preserve"> PAGEREF _Toc296956635 \h </w:instrText>
      </w:r>
      <w:r>
        <w:rPr>
          <w:noProof/>
        </w:rPr>
      </w:r>
      <w:r>
        <w:rPr>
          <w:noProof/>
        </w:rPr>
        <w:fldChar w:fldCharType="separate"/>
      </w:r>
      <w:r w:rsidR="00057C13">
        <w:rPr>
          <w:noProof/>
        </w:rPr>
        <w:t>21</w:t>
      </w:r>
      <w:r>
        <w:rPr>
          <w:noProof/>
        </w:rPr>
        <w:fldChar w:fldCharType="end"/>
      </w:r>
    </w:p>
    <w:p w14:paraId="09316BFE"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5</w:t>
      </w:r>
      <w:r>
        <w:rPr>
          <w:rFonts w:asciiTheme="minorHAnsi" w:eastAsiaTheme="minorEastAsia" w:hAnsiTheme="minorHAnsi" w:cstheme="minorBidi"/>
          <w:b w:val="0"/>
          <w:noProof/>
          <w:lang w:val="en-US" w:eastAsia="ja-JP"/>
        </w:rPr>
        <w:tab/>
      </w:r>
      <w:r>
        <w:rPr>
          <w:noProof/>
        </w:rPr>
        <w:t>Database</w:t>
      </w:r>
      <w:r>
        <w:rPr>
          <w:noProof/>
        </w:rPr>
        <w:tab/>
      </w:r>
      <w:r>
        <w:rPr>
          <w:noProof/>
        </w:rPr>
        <w:fldChar w:fldCharType="begin"/>
      </w:r>
      <w:r>
        <w:rPr>
          <w:noProof/>
        </w:rPr>
        <w:instrText xml:space="preserve"> PAGEREF _Toc296956636 \h </w:instrText>
      </w:r>
      <w:r>
        <w:rPr>
          <w:noProof/>
        </w:rPr>
      </w:r>
      <w:r>
        <w:rPr>
          <w:noProof/>
        </w:rPr>
        <w:fldChar w:fldCharType="separate"/>
      </w:r>
      <w:r w:rsidR="00057C13">
        <w:rPr>
          <w:noProof/>
        </w:rPr>
        <w:t>23</w:t>
      </w:r>
      <w:r>
        <w:rPr>
          <w:noProof/>
        </w:rPr>
        <w:fldChar w:fldCharType="end"/>
      </w:r>
    </w:p>
    <w:p w14:paraId="4808B3AF"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5.1</w:t>
      </w:r>
      <w:r>
        <w:rPr>
          <w:rFonts w:asciiTheme="minorHAnsi" w:eastAsiaTheme="minorEastAsia" w:hAnsiTheme="minorHAnsi" w:cstheme="minorBidi"/>
          <w:noProof/>
          <w:sz w:val="24"/>
          <w:lang w:val="en-US" w:eastAsia="ja-JP"/>
        </w:rPr>
        <w:tab/>
      </w:r>
      <w:r>
        <w:rPr>
          <w:noProof/>
        </w:rPr>
        <w:t>Create a new user account</w:t>
      </w:r>
      <w:r>
        <w:rPr>
          <w:noProof/>
        </w:rPr>
        <w:tab/>
      </w:r>
      <w:r>
        <w:rPr>
          <w:noProof/>
        </w:rPr>
        <w:fldChar w:fldCharType="begin"/>
      </w:r>
      <w:r>
        <w:rPr>
          <w:noProof/>
        </w:rPr>
        <w:instrText xml:space="preserve"> PAGEREF _Toc296956637 \h </w:instrText>
      </w:r>
      <w:r>
        <w:rPr>
          <w:noProof/>
        </w:rPr>
      </w:r>
      <w:r>
        <w:rPr>
          <w:noProof/>
        </w:rPr>
        <w:fldChar w:fldCharType="separate"/>
      </w:r>
      <w:r w:rsidR="00057C13">
        <w:rPr>
          <w:noProof/>
        </w:rPr>
        <w:t>23</w:t>
      </w:r>
      <w:r>
        <w:rPr>
          <w:noProof/>
        </w:rPr>
        <w:fldChar w:fldCharType="end"/>
      </w:r>
    </w:p>
    <w:p w14:paraId="10E21433"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5.2</w:t>
      </w:r>
      <w:r>
        <w:rPr>
          <w:rFonts w:asciiTheme="minorHAnsi" w:eastAsiaTheme="minorEastAsia" w:hAnsiTheme="minorHAnsi" w:cstheme="minorBidi"/>
          <w:noProof/>
          <w:sz w:val="24"/>
          <w:lang w:val="en-US" w:eastAsia="ja-JP"/>
        </w:rPr>
        <w:tab/>
      </w:r>
      <w:r>
        <w:rPr>
          <w:noProof/>
        </w:rPr>
        <w:t>Connect to Database</w:t>
      </w:r>
      <w:r>
        <w:rPr>
          <w:noProof/>
        </w:rPr>
        <w:tab/>
      </w:r>
      <w:r>
        <w:rPr>
          <w:noProof/>
        </w:rPr>
        <w:fldChar w:fldCharType="begin"/>
      </w:r>
      <w:r>
        <w:rPr>
          <w:noProof/>
        </w:rPr>
        <w:instrText xml:space="preserve"> PAGEREF _Toc296956638 \h </w:instrText>
      </w:r>
      <w:r>
        <w:rPr>
          <w:noProof/>
        </w:rPr>
      </w:r>
      <w:r>
        <w:rPr>
          <w:noProof/>
        </w:rPr>
        <w:fldChar w:fldCharType="separate"/>
      </w:r>
      <w:r w:rsidR="00057C13">
        <w:rPr>
          <w:noProof/>
        </w:rPr>
        <w:t>23</w:t>
      </w:r>
      <w:r>
        <w:rPr>
          <w:noProof/>
        </w:rPr>
        <w:fldChar w:fldCharType="end"/>
      </w:r>
    </w:p>
    <w:p w14:paraId="4C2D90E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5.3</w:t>
      </w:r>
      <w:r>
        <w:rPr>
          <w:rFonts w:asciiTheme="minorHAnsi" w:eastAsiaTheme="minorEastAsia" w:hAnsiTheme="minorHAnsi" w:cstheme="minorBidi"/>
          <w:noProof/>
          <w:sz w:val="24"/>
          <w:lang w:val="en-US" w:eastAsia="ja-JP"/>
        </w:rPr>
        <w:tab/>
      </w:r>
      <w:r>
        <w:rPr>
          <w:noProof/>
        </w:rPr>
        <w:t>Logging Out</w:t>
      </w:r>
      <w:r>
        <w:rPr>
          <w:noProof/>
        </w:rPr>
        <w:tab/>
      </w:r>
      <w:r>
        <w:rPr>
          <w:noProof/>
        </w:rPr>
        <w:fldChar w:fldCharType="begin"/>
      </w:r>
      <w:r>
        <w:rPr>
          <w:noProof/>
        </w:rPr>
        <w:instrText xml:space="preserve"> PAGEREF _Toc296956639 \h </w:instrText>
      </w:r>
      <w:r>
        <w:rPr>
          <w:noProof/>
        </w:rPr>
      </w:r>
      <w:r>
        <w:rPr>
          <w:noProof/>
        </w:rPr>
        <w:fldChar w:fldCharType="separate"/>
      </w:r>
      <w:r w:rsidR="00057C13">
        <w:rPr>
          <w:noProof/>
        </w:rPr>
        <w:t>24</w:t>
      </w:r>
      <w:r>
        <w:rPr>
          <w:noProof/>
        </w:rPr>
        <w:fldChar w:fldCharType="end"/>
      </w:r>
    </w:p>
    <w:p w14:paraId="0B1D372E"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5.4</w:t>
      </w:r>
      <w:r>
        <w:rPr>
          <w:rFonts w:asciiTheme="minorHAnsi" w:eastAsiaTheme="minorEastAsia" w:hAnsiTheme="minorHAnsi" w:cstheme="minorBidi"/>
          <w:noProof/>
          <w:sz w:val="24"/>
          <w:lang w:val="en-US" w:eastAsia="ja-JP"/>
        </w:rPr>
        <w:tab/>
      </w:r>
      <w:r>
        <w:rPr>
          <w:noProof/>
        </w:rPr>
        <w:t>Edit user information</w:t>
      </w:r>
      <w:r>
        <w:rPr>
          <w:noProof/>
        </w:rPr>
        <w:tab/>
      </w:r>
      <w:r>
        <w:rPr>
          <w:noProof/>
        </w:rPr>
        <w:fldChar w:fldCharType="begin"/>
      </w:r>
      <w:r>
        <w:rPr>
          <w:noProof/>
        </w:rPr>
        <w:instrText xml:space="preserve"> PAGEREF _Toc296956640 \h </w:instrText>
      </w:r>
      <w:r>
        <w:rPr>
          <w:noProof/>
        </w:rPr>
      </w:r>
      <w:r>
        <w:rPr>
          <w:noProof/>
        </w:rPr>
        <w:fldChar w:fldCharType="separate"/>
      </w:r>
      <w:r w:rsidR="00057C13">
        <w:rPr>
          <w:noProof/>
        </w:rPr>
        <w:t>25</w:t>
      </w:r>
      <w:r>
        <w:rPr>
          <w:noProof/>
        </w:rPr>
        <w:fldChar w:fldCharType="end"/>
      </w:r>
    </w:p>
    <w:p w14:paraId="7ADA8ED6"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6</w:t>
      </w:r>
      <w:r>
        <w:rPr>
          <w:rFonts w:asciiTheme="minorHAnsi" w:eastAsiaTheme="minorEastAsia" w:hAnsiTheme="minorHAnsi" w:cstheme="minorBidi"/>
          <w:b w:val="0"/>
          <w:noProof/>
          <w:lang w:val="en-US" w:eastAsia="ja-JP"/>
        </w:rPr>
        <w:tab/>
      </w:r>
      <w:r>
        <w:rPr>
          <w:noProof/>
        </w:rPr>
        <w:t>Campaigns</w:t>
      </w:r>
      <w:r>
        <w:rPr>
          <w:noProof/>
        </w:rPr>
        <w:tab/>
      </w:r>
      <w:r>
        <w:rPr>
          <w:noProof/>
        </w:rPr>
        <w:fldChar w:fldCharType="begin"/>
      </w:r>
      <w:r>
        <w:rPr>
          <w:noProof/>
        </w:rPr>
        <w:instrText xml:space="preserve"> PAGEREF _Toc296956641 \h </w:instrText>
      </w:r>
      <w:r>
        <w:rPr>
          <w:noProof/>
        </w:rPr>
      </w:r>
      <w:r>
        <w:rPr>
          <w:noProof/>
        </w:rPr>
        <w:fldChar w:fldCharType="separate"/>
      </w:r>
      <w:r w:rsidR="00057C13">
        <w:rPr>
          <w:noProof/>
        </w:rPr>
        <w:t>26</w:t>
      </w:r>
      <w:r>
        <w:rPr>
          <w:noProof/>
        </w:rPr>
        <w:fldChar w:fldCharType="end"/>
      </w:r>
    </w:p>
    <w:p w14:paraId="2DA6B19D"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1</w:t>
      </w:r>
      <w:r>
        <w:rPr>
          <w:rFonts w:asciiTheme="minorHAnsi" w:eastAsiaTheme="minorEastAsia" w:hAnsiTheme="minorHAnsi" w:cstheme="minorBidi"/>
          <w:noProof/>
          <w:sz w:val="24"/>
          <w:lang w:val="en-US" w:eastAsia="ja-JP"/>
        </w:rPr>
        <w:tab/>
      </w:r>
      <w:r>
        <w:rPr>
          <w:noProof/>
        </w:rPr>
        <w:t>Campaign Hierarchy Structure</w:t>
      </w:r>
      <w:r>
        <w:rPr>
          <w:noProof/>
        </w:rPr>
        <w:tab/>
      </w:r>
      <w:r>
        <w:rPr>
          <w:noProof/>
        </w:rPr>
        <w:fldChar w:fldCharType="begin"/>
      </w:r>
      <w:r>
        <w:rPr>
          <w:noProof/>
        </w:rPr>
        <w:instrText xml:space="preserve"> PAGEREF _Toc296956642 \h </w:instrText>
      </w:r>
      <w:r>
        <w:rPr>
          <w:noProof/>
        </w:rPr>
      </w:r>
      <w:r>
        <w:rPr>
          <w:noProof/>
        </w:rPr>
        <w:fldChar w:fldCharType="separate"/>
      </w:r>
      <w:r w:rsidR="00057C13">
        <w:rPr>
          <w:noProof/>
        </w:rPr>
        <w:t>26</w:t>
      </w:r>
      <w:r>
        <w:rPr>
          <w:noProof/>
        </w:rPr>
        <w:fldChar w:fldCharType="end"/>
      </w:r>
    </w:p>
    <w:p w14:paraId="6EF88FE6"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2</w:t>
      </w:r>
      <w:r>
        <w:rPr>
          <w:rFonts w:asciiTheme="minorHAnsi" w:eastAsiaTheme="minorEastAsia" w:hAnsiTheme="minorHAnsi" w:cstheme="minorBidi"/>
          <w:noProof/>
          <w:sz w:val="24"/>
          <w:lang w:val="en-US" w:eastAsia="ja-JP"/>
        </w:rPr>
        <w:tab/>
      </w:r>
      <w:r>
        <w:rPr>
          <w:noProof/>
        </w:rPr>
        <w:t>Operational Dataflow</w:t>
      </w:r>
      <w:r>
        <w:rPr>
          <w:noProof/>
        </w:rPr>
        <w:tab/>
      </w:r>
      <w:r>
        <w:rPr>
          <w:noProof/>
        </w:rPr>
        <w:fldChar w:fldCharType="begin"/>
      </w:r>
      <w:r>
        <w:rPr>
          <w:noProof/>
        </w:rPr>
        <w:instrText xml:space="preserve"> PAGEREF _Toc296956643 \h </w:instrText>
      </w:r>
      <w:r>
        <w:rPr>
          <w:noProof/>
        </w:rPr>
      </w:r>
      <w:r>
        <w:rPr>
          <w:noProof/>
        </w:rPr>
        <w:fldChar w:fldCharType="separate"/>
      </w:r>
      <w:r w:rsidR="00057C13">
        <w:rPr>
          <w:noProof/>
        </w:rPr>
        <w:t>28</w:t>
      </w:r>
      <w:r>
        <w:rPr>
          <w:noProof/>
        </w:rPr>
        <w:fldChar w:fldCharType="end"/>
      </w:r>
    </w:p>
    <w:p w14:paraId="50B56FC7"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3</w:t>
      </w:r>
      <w:r>
        <w:rPr>
          <w:rFonts w:asciiTheme="minorHAnsi" w:eastAsiaTheme="minorEastAsia" w:hAnsiTheme="minorHAnsi" w:cstheme="minorBidi"/>
          <w:noProof/>
          <w:sz w:val="24"/>
          <w:lang w:val="en-US" w:eastAsia="ja-JP"/>
        </w:rPr>
        <w:tab/>
      </w:r>
      <w:r>
        <w:rPr>
          <w:noProof/>
        </w:rPr>
        <w:t>Research Groups and Accessing SPECCHIO Campaigns</w:t>
      </w:r>
      <w:r>
        <w:rPr>
          <w:noProof/>
        </w:rPr>
        <w:tab/>
      </w:r>
      <w:r>
        <w:rPr>
          <w:noProof/>
        </w:rPr>
        <w:fldChar w:fldCharType="begin"/>
      </w:r>
      <w:r>
        <w:rPr>
          <w:noProof/>
        </w:rPr>
        <w:instrText xml:space="preserve"> PAGEREF _Toc296956644 \h </w:instrText>
      </w:r>
      <w:r>
        <w:rPr>
          <w:noProof/>
        </w:rPr>
      </w:r>
      <w:r>
        <w:rPr>
          <w:noProof/>
        </w:rPr>
        <w:fldChar w:fldCharType="separate"/>
      </w:r>
      <w:r w:rsidR="00057C13">
        <w:rPr>
          <w:noProof/>
        </w:rPr>
        <w:t>28</w:t>
      </w:r>
      <w:r>
        <w:rPr>
          <w:noProof/>
        </w:rPr>
        <w:fldChar w:fldCharType="end"/>
      </w:r>
    </w:p>
    <w:p w14:paraId="5B8DFDA2"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4</w:t>
      </w:r>
      <w:r>
        <w:rPr>
          <w:rFonts w:asciiTheme="minorHAnsi" w:eastAsiaTheme="minorEastAsia" w:hAnsiTheme="minorHAnsi" w:cstheme="minorBidi"/>
          <w:noProof/>
          <w:sz w:val="24"/>
          <w:lang w:val="en-US" w:eastAsia="ja-JP"/>
        </w:rPr>
        <w:tab/>
      </w:r>
      <w:r>
        <w:rPr>
          <w:noProof/>
        </w:rPr>
        <w:t>Time Data</w:t>
      </w:r>
      <w:r>
        <w:rPr>
          <w:noProof/>
        </w:rPr>
        <w:tab/>
      </w:r>
      <w:r>
        <w:rPr>
          <w:noProof/>
        </w:rPr>
        <w:fldChar w:fldCharType="begin"/>
      </w:r>
      <w:r>
        <w:rPr>
          <w:noProof/>
        </w:rPr>
        <w:instrText xml:space="preserve"> PAGEREF _Toc296956645 \h </w:instrText>
      </w:r>
      <w:r>
        <w:rPr>
          <w:noProof/>
        </w:rPr>
      </w:r>
      <w:r>
        <w:rPr>
          <w:noProof/>
        </w:rPr>
        <w:fldChar w:fldCharType="separate"/>
      </w:r>
      <w:r w:rsidR="00057C13">
        <w:rPr>
          <w:noProof/>
        </w:rPr>
        <w:t>29</w:t>
      </w:r>
      <w:r>
        <w:rPr>
          <w:noProof/>
        </w:rPr>
        <w:fldChar w:fldCharType="end"/>
      </w:r>
    </w:p>
    <w:p w14:paraId="71480F9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lastRenderedPageBreak/>
        <w:t>6.5</w:t>
      </w:r>
      <w:r>
        <w:rPr>
          <w:rFonts w:asciiTheme="minorHAnsi" w:eastAsiaTheme="minorEastAsia" w:hAnsiTheme="minorHAnsi" w:cstheme="minorBidi"/>
          <w:noProof/>
          <w:sz w:val="24"/>
          <w:lang w:val="en-US" w:eastAsia="ja-JP"/>
        </w:rPr>
        <w:tab/>
      </w:r>
      <w:r>
        <w:rPr>
          <w:noProof/>
        </w:rPr>
        <w:t>Data Links</w:t>
      </w:r>
      <w:r>
        <w:rPr>
          <w:noProof/>
        </w:rPr>
        <w:tab/>
      </w:r>
      <w:r>
        <w:rPr>
          <w:noProof/>
        </w:rPr>
        <w:fldChar w:fldCharType="begin"/>
      </w:r>
      <w:r>
        <w:rPr>
          <w:noProof/>
        </w:rPr>
        <w:instrText xml:space="preserve"> PAGEREF _Toc296956646 \h </w:instrText>
      </w:r>
      <w:r>
        <w:rPr>
          <w:noProof/>
        </w:rPr>
      </w:r>
      <w:r>
        <w:rPr>
          <w:noProof/>
        </w:rPr>
        <w:fldChar w:fldCharType="separate"/>
      </w:r>
      <w:r w:rsidR="00057C13">
        <w:rPr>
          <w:noProof/>
        </w:rPr>
        <w:t>29</w:t>
      </w:r>
      <w:r>
        <w:rPr>
          <w:noProof/>
        </w:rPr>
        <w:fldChar w:fldCharType="end"/>
      </w:r>
    </w:p>
    <w:p w14:paraId="748BB2C1"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6</w:t>
      </w:r>
      <w:r>
        <w:rPr>
          <w:rFonts w:asciiTheme="minorHAnsi" w:eastAsiaTheme="minorEastAsia" w:hAnsiTheme="minorHAnsi" w:cstheme="minorBidi"/>
          <w:noProof/>
          <w:sz w:val="24"/>
          <w:lang w:val="en-US" w:eastAsia="ja-JP"/>
        </w:rPr>
        <w:tab/>
      </w:r>
      <w:r>
        <w:rPr>
          <w:noProof/>
        </w:rPr>
        <w:t>Manufacturers, Sensors, Instruments and Calibrations</w:t>
      </w:r>
      <w:r>
        <w:rPr>
          <w:noProof/>
        </w:rPr>
        <w:tab/>
      </w:r>
      <w:r>
        <w:rPr>
          <w:noProof/>
        </w:rPr>
        <w:fldChar w:fldCharType="begin"/>
      </w:r>
      <w:r>
        <w:rPr>
          <w:noProof/>
        </w:rPr>
        <w:instrText xml:space="preserve"> PAGEREF _Toc296956647 \h </w:instrText>
      </w:r>
      <w:r>
        <w:rPr>
          <w:noProof/>
        </w:rPr>
      </w:r>
      <w:r>
        <w:rPr>
          <w:noProof/>
        </w:rPr>
        <w:fldChar w:fldCharType="separate"/>
      </w:r>
      <w:r w:rsidR="00057C13">
        <w:rPr>
          <w:noProof/>
        </w:rPr>
        <w:t>30</w:t>
      </w:r>
      <w:r>
        <w:rPr>
          <w:noProof/>
        </w:rPr>
        <w:fldChar w:fldCharType="end"/>
      </w:r>
    </w:p>
    <w:p w14:paraId="2E558349"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7</w:t>
      </w:r>
      <w:r>
        <w:rPr>
          <w:rFonts w:asciiTheme="minorHAnsi" w:eastAsiaTheme="minorEastAsia" w:hAnsiTheme="minorHAnsi" w:cstheme="minorBidi"/>
          <w:noProof/>
          <w:sz w:val="24"/>
          <w:lang w:val="en-US" w:eastAsia="ja-JP"/>
        </w:rPr>
        <w:tab/>
      </w:r>
      <w:r>
        <w:rPr>
          <w:noProof/>
        </w:rPr>
        <w:t>Supported Input Spectrum File Formats</w:t>
      </w:r>
      <w:r>
        <w:rPr>
          <w:noProof/>
        </w:rPr>
        <w:tab/>
      </w:r>
      <w:r>
        <w:rPr>
          <w:noProof/>
        </w:rPr>
        <w:fldChar w:fldCharType="begin"/>
      </w:r>
      <w:r>
        <w:rPr>
          <w:noProof/>
        </w:rPr>
        <w:instrText xml:space="preserve"> PAGEREF _Toc296956648 \h </w:instrText>
      </w:r>
      <w:r>
        <w:rPr>
          <w:noProof/>
        </w:rPr>
      </w:r>
      <w:r>
        <w:rPr>
          <w:noProof/>
        </w:rPr>
        <w:fldChar w:fldCharType="separate"/>
      </w:r>
      <w:r w:rsidR="00057C13">
        <w:rPr>
          <w:noProof/>
        </w:rPr>
        <w:t>32</w:t>
      </w:r>
      <w:r>
        <w:rPr>
          <w:noProof/>
        </w:rPr>
        <w:fldChar w:fldCharType="end"/>
      </w:r>
    </w:p>
    <w:p w14:paraId="219A5406"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1</w:t>
      </w:r>
      <w:r>
        <w:rPr>
          <w:rFonts w:asciiTheme="minorHAnsi" w:eastAsiaTheme="minorEastAsia" w:hAnsiTheme="minorHAnsi" w:cstheme="minorBidi"/>
          <w:noProof/>
          <w:sz w:val="24"/>
          <w:lang w:val="en-US" w:eastAsia="ja-JP"/>
        </w:rPr>
        <w:tab/>
      </w:r>
      <w:r>
        <w:rPr>
          <w:noProof/>
        </w:rPr>
        <w:t>ASD Binary Files</w:t>
      </w:r>
      <w:r>
        <w:rPr>
          <w:noProof/>
        </w:rPr>
        <w:tab/>
      </w:r>
      <w:r>
        <w:rPr>
          <w:noProof/>
        </w:rPr>
        <w:fldChar w:fldCharType="begin"/>
      </w:r>
      <w:r>
        <w:rPr>
          <w:noProof/>
        </w:rPr>
        <w:instrText xml:space="preserve"> PAGEREF _Toc296956649 \h </w:instrText>
      </w:r>
      <w:r>
        <w:rPr>
          <w:noProof/>
        </w:rPr>
      </w:r>
      <w:r>
        <w:rPr>
          <w:noProof/>
        </w:rPr>
        <w:fldChar w:fldCharType="separate"/>
      </w:r>
      <w:r w:rsidR="00057C13">
        <w:rPr>
          <w:noProof/>
        </w:rPr>
        <w:t>32</w:t>
      </w:r>
      <w:r>
        <w:rPr>
          <w:noProof/>
        </w:rPr>
        <w:fldChar w:fldCharType="end"/>
      </w:r>
    </w:p>
    <w:p w14:paraId="38962F1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2</w:t>
      </w:r>
      <w:r>
        <w:rPr>
          <w:rFonts w:asciiTheme="minorHAnsi" w:eastAsiaTheme="minorEastAsia" w:hAnsiTheme="minorHAnsi" w:cstheme="minorBidi"/>
          <w:noProof/>
          <w:sz w:val="24"/>
          <w:lang w:val="en-US" w:eastAsia="ja-JP"/>
        </w:rPr>
        <w:tab/>
      </w:r>
      <w:r>
        <w:rPr>
          <w:noProof/>
        </w:rPr>
        <w:t>ASD Indico Version 7 Files</w:t>
      </w:r>
      <w:r>
        <w:rPr>
          <w:noProof/>
        </w:rPr>
        <w:tab/>
      </w:r>
      <w:r>
        <w:rPr>
          <w:noProof/>
        </w:rPr>
        <w:fldChar w:fldCharType="begin"/>
      </w:r>
      <w:r>
        <w:rPr>
          <w:noProof/>
        </w:rPr>
        <w:instrText xml:space="preserve"> PAGEREF _Toc296956650 \h </w:instrText>
      </w:r>
      <w:r>
        <w:rPr>
          <w:noProof/>
        </w:rPr>
      </w:r>
      <w:r>
        <w:rPr>
          <w:noProof/>
        </w:rPr>
        <w:fldChar w:fldCharType="separate"/>
      </w:r>
      <w:r w:rsidR="00057C13">
        <w:rPr>
          <w:noProof/>
        </w:rPr>
        <w:t>32</w:t>
      </w:r>
      <w:r>
        <w:rPr>
          <w:noProof/>
        </w:rPr>
        <w:fldChar w:fldCharType="end"/>
      </w:r>
    </w:p>
    <w:p w14:paraId="749A4991"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3</w:t>
      </w:r>
      <w:r>
        <w:rPr>
          <w:rFonts w:asciiTheme="minorHAnsi" w:eastAsiaTheme="minorEastAsia" w:hAnsiTheme="minorHAnsi" w:cstheme="minorBidi"/>
          <w:noProof/>
          <w:sz w:val="24"/>
          <w:lang w:val="en-US" w:eastAsia="ja-JP"/>
        </w:rPr>
        <w:tab/>
      </w:r>
      <w:r>
        <w:rPr>
          <w:noProof/>
        </w:rPr>
        <w:t>GER Signature Files</w:t>
      </w:r>
      <w:r>
        <w:rPr>
          <w:noProof/>
        </w:rPr>
        <w:tab/>
      </w:r>
      <w:r>
        <w:rPr>
          <w:noProof/>
        </w:rPr>
        <w:fldChar w:fldCharType="begin"/>
      </w:r>
      <w:r>
        <w:rPr>
          <w:noProof/>
        </w:rPr>
        <w:instrText xml:space="preserve"> PAGEREF _Toc296956651 \h </w:instrText>
      </w:r>
      <w:r>
        <w:rPr>
          <w:noProof/>
        </w:rPr>
      </w:r>
      <w:r>
        <w:rPr>
          <w:noProof/>
        </w:rPr>
        <w:fldChar w:fldCharType="separate"/>
      </w:r>
      <w:r w:rsidR="00057C13">
        <w:rPr>
          <w:noProof/>
        </w:rPr>
        <w:t>32</w:t>
      </w:r>
      <w:r>
        <w:rPr>
          <w:noProof/>
        </w:rPr>
        <w:fldChar w:fldCharType="end"/>
      </w:r>
    </w:p>
    <w:p w14:paraId="5E053E4E"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4</w:t>
      </w:r>
      <w:r>
        <w:rPr>
          <w:rFonts w:asciiTheme="minorHAnsi" w:eastAsiaTheme="minorEastAsia" w:hAnsiTheme="minorHAnsi" w:cstheme="minorBidi"/>
          <w:noProof/>
          <w:sz w:val="24"/>
          <w:lang w:val="en-US" w:eastAsia="ja-JP"/>
        </w:rPr>
        <w:tab/>
      </w:r>
      <w:r>
        <w:rPr>
          <w:noProof/>
        </w:rPr>
        <w:t>MFR OUT Files</w:t>
      </w:r>
      <w:r>
        <w:rPr>
          <w:noProof/>
        </w:rPr>
        <w:tab/>
      </w:r>
      <w:r>
        <w:rPr>
          <w:noProof/>
        </w:rPr>
        <w:fldChar w:fldCharType="begin"/>
      </w:r>
      <w:r>
        <w:rPr>
          <w:noProof/>
        </w:rPr>
        <w:instrText xml:space="preserve"> PAGEREF _Toc296956652 \h </w:instrText>
      </w:r>
      <w:r>
        <w:rPr>
          <w:noProof/>
        </w:rPr>
      </w:r>
      <w:r>
        <w:rPr>
          <w:noProof/>
        </w:rPr>
        <w:fldChar w:fldCharType="separate"/>
      </w:r>
      <w:r w:rsidR="00057C13">
        <w:rPr>
          <w:noProof/>
        </w:rPr>
        <w:t>33</w:t>
      </w:r>
      <w:r>
        <w:rPr>
          <w:noProof/>
        </w:rPr>
        <w:fldChar w:fldCharType="end"/>
      </w:r>
    </w:p>
    <w:p w14:paraId="0A340F48"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5</w:t>
      </w:r>
      <w:r>
        <w:rPr>
          <w:rFonts w:asciiTheme="minorHAnsi" w:eastAsiaTheme="minorEastAsia" w:hAnsiTheme="minorHAnsi" w:cstheme="minorBidi"/>
          <w:noProof/>
          <w:sz w:val="24"/>
          <w:lang w:val="en-US" w:eastAsia="ja-JP"/>
        </w:rPr>
        <w:tab/>
      </w:r>
      <w:r>
        <w:rPr>
          <w:noProof/>
        </w:rPr>
        <w:t>Microtops Sun photometer Files</w:t>
      </w:r>
      <w:r>
        <w:rPr>
          <w:noProof/>
        </w:rPr>
        <w:tab/>
      </w:r>
      <w:r>
        <w:rPr>
          <w:noProof/>
        </w:rPr>
        <w:fldChar w:fldCharType="begin"/>
      </w:r>
      <w:r>
        <w:rPr>
          <w:noProof/>
        </w:rPr>
        <w:instrText xml:space="preserve"> PAGEREF _Toc296956653 \h </w:instrText>
      </w:r>
      <w:r>
        <w:rPr>
          <w:noProof/>
        </w:rPr>
      </w:r>
      <w:r>
        <w:rPr>
          <w:noProof/>
        </w:rPr>
        <w:fldChar w:fldCharType="separate"/>
      </w:r>
      <w:r w:rsidR="00057C13">
        <w:rPr>
          <w:noProof/>
        </w:rPr>
        <w:t>34</w:t>
      </w:r>
      <w:r>
        <w:rPr>
          <w:noProof/>
        </w:rPr>
        <w:fldChar w:fldCharType="end"/>
      </w:r>
    </w:p>
    <w:p w14:paraId="0A3AE193"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6</w:t>
      </w:r>
      <w:r>
        <w:rPr>
          <w:rFonts w:asciiTheme="minorHAnsi" w:eastAsiaTheme="minorEastAsia" w:hAnsiTheme="minorHAnsi" w:cstheme="minorBidi"/>
          <w:noProof/>
          <w:sz w:val="24"/>
          <w:lang w:val="en-US" w:eastAsia="ja-JP"/>
        </w:rPr>
        <w:tab/>
      </w:r>
      <w:r>
        <w:rPr>
          <w:noProof/>
        </w:rPr>
        <w:t>Bruker FTIR Files</w:t>
      </w:r>
      <w:r>
        <w:rPr>
          <w:noProof/>
        </w:rPr>
        <w:tab/>
      </w:r>
      <w:r>
        <w:rPr>
          <w:noProof/>
        </w:rPr>
        <w:fldChar w:fldCharType="begin"/>
      </w:r>
      <w:r>
        <w:rPr>
          <w:noProof/>
        </w:rPr>
        <w:instrText xml:space="preserve"> PAGEREF _Toc296956654 \h </w:instrText>
      </w:r>
      <w:r>
        <w:rPr>
          <w:noProof/>
        </w:rPr>
      </w:r>
      <w:r>
        <w:rPr>
          <w:noProof/>
        </w:rPr>
        <w:fldChar w:fldCharType="separate"/>
      </w:r>
      <w:r w:rsidR="00057C13">
        <w:rPr>
          <w:noProof/>
        </w:rPr>
        <w:t>35</w:t>
      </w:r>
      <w:r>
        <w:rPr>
          <w:noProof/>
        </w:rPr>
        <w:fldChar w:fldCharType="end"/>
      </w:r>
    </w:p>
    <w:p w14:paraId="0FEC8285"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7</w:t>
      </w:r>
      <w:r>
        <w:rPr>
          <w:rFonts w:asciiTheme="minorHAnsi" w:eastAsiaTheme="minorEastAsia" w:hAnsiTheme="minorHAnsi" w:cstheme="minorBidi"/>
          <w:noProof/>
          <w:sz w:val="24"/>
          <w:lang w:val="en-US" w:eastAsia="ja-JP"/>
        </w:rPr>
        <w:tab/>
      </w:r>
      <w:r>
        <w:rPr>
          <w:noProof/>
        </w:rPr>
        <w:t>SVC HR-1024 Files</w:t>
      </w:r>
      <w:r>
        <w:rPr>
          <w:noProof/>
        </w:rPr>
        <w:tab/>
      </w:r>
      <w:r>
        <w:rPr>
          <w:noProof/>
        </w:rPr>
        <w:fldChar w:fldCharType="begin"/>
      </w:r>
      <w:r>
        <w:rPr>
          <w:noProof/>
        </w:rPr>
        <w:instrText xml:space="preserve"> PAGEREF _Toc296956655 \h </w:instrText>
      </w:r>
      <w:r>
        <w:rPr>
          <w:noProof/>
        </w:rPr>
      </w:r>
      <w:r>
        <w:rPr>
          <w:noProof/>
        </w:rPr>
        <w:fldChar w:fldCharType="separate"/>
      </w:r>
      <w:r w:rsidR="00057C13">
        <w:rPr>
          <w:noProof/>
        </w:rPr>
        <w:t>35</w:t>
      </w:r>
      <w:r>
        <w:rPr>
          <w:noProof/>
        </w:rPr>
        <w:fldChar w:fldCharType="end"/>
      </w:r>
    </w:p>
    <w:p w14:paraId="7F57F20B"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8</w:t>
      </w:r>
      <w:r>
        <w:rPr>
          <w:rFonts w:asciiTheme="minorHAnsi" w:eastAsiaTheme="minorEastAsia" w:hAnsiTheme="minorHAnsi" w:cstheme="minorBidi"/>
          <w:noProof/>
          <w:sz w:val="24"/>
          <w:lang w:val="en-US" w:eastAsia="ja-JP"/>
        </w:rPr>
        <w:tab/>
      </w:r>
      <w:r>
        <w:rPr>
          <w:noProof/>
        </w:rPr>
        <w:t>Apogee Files</w:t>
      </w:r>
      <w:r>
        <w:rPr>
          <w:noProof/>
        </w:rPr>
        <w:tab/>
      </w:r>
      <w:r>
        <w:rPr>
          <w:noProof/>
        </w:rPr>
        <w:fldChar w:fldCharType="begin"/>
      </w:r>
      <w:r>
        <w:rPr>
          <w:noProof/>
        </w:rPr>
        <w:instrText xml:space="preserve"> PAGEREF _Toc296956656 \h </w:instrText>
      </w:r>
      <w:r>
        <w:rPr>
          <w:noProof/>
        </w:rPr>
      </w:r>
      <w:r>
        <w:rPr>
          <w:noProof/>
        </w:rPr>
        <w:fldChar w:fldCharType="separate"/>
      </w:r>
      <w:r w:rsidR="00057C13">
        <w:rPr>
          <w:noProof/>
        </w:rPr>
        <w:t>37</w:t>
      </w:r>
      <w:r>
        <w:rPr>
          <w:noProof/>
        </w:rPr>
        <w:fldChar w:fldCharType="end"/>
      </w:r>
    </w:p>
    <w:p w14:paraId="6BED8601"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6.7.9</w:t>
      </w:r>
      <w:r>
        <w:rPr>
          <w:rFonts w:asciiTheme="minorHAnsi" w:eastAsiaTheme="minorEastAsia" w:hAnsiTheme="minorHAnsi" w:cstheme="minorBidi"/>
          <w:noProof/>
          <w:sz w:val="24"/>
          <w:lang w:val="en-US" w:eastAsia="ja-JP"/>
        </w:rPr>
        <w:tab/>
      </w:r>
      <w:r>
        <w:rPr>
          <w:noProof/>
        </w:rPr>
        <w:t>ENVI Spectral Library Files</w:t>
      </w:r>
      <w:r>
        <w:rPr>
          <w:noProof/>
        </w:rPr>
        <w:tab/>
      </w:r>
      <w:r>
        <w:rPr>
          <w:noProof/>
        </w:rPr>
        <w:fldChar w:fldCharType="begin"/>
      </w:r>
      <w:r>
        <w:rPr>
          <w:noProof/>
        </w:rPr>
        <w:instrText xml:space="preserve"> PAGEREF _Toc296956657 \h </w:instrText>
      </w:r>
      <w:r>
        <w:rPr>
          <w:noProof/>
        </w:rPr>
      </w:r>
      <w:r>
        <w:rPr>
          <w:noProof/>
        </w:rPr>
        <w:fldChar w:fldCharType="separate"/>
      </w:r>
      <w:r w:rsidR="00057C13">
        <w:rPr>
          <w:noProof/>
        </w:rPr>
        <w:t>38</w:t>
      </w:r>
      <w:r>
        <w:rPr>
          <w:noProof/>
        </w:rPr>
        <w:fldChar w:fldCharType="end"/>
      </w:r>
    </w:p>
    <w:p w14:paraId="123AD7DE"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0</w:t>
      </w:r>
      <w:r>
        <w:rPr>
          <w:rFonts w:asciiTheme="minorHAnsi" w:eastAsiaTheme="minorEastAsia" w:hAnsiTheme="minorHAnsi" w:cstheme="minorBidi"/>
          <w:noProof/>
          <w:sz w:val="24"/>
          <w:lang w:val="en-US" w:eastAsia="ja-JP"/>
        </w:rPr>
        <w:tab/>
      </w:r>
      <w:r>
        <w:rPr>
          <w:noProof/>
        </w:rPr>
        <w:t>Ocean Optics SpectraSuite Data Files</w:t>
      </w:r>
      <w:r>
        <w:rPr>
          <w:noProof/>
        </w:rPr>
        <w:tab/>
      </w:r>
      <w:r>
        <w:rPr>
          <w:noProof/>
        </w:rPr>
        <w:fldChar w:fldCharType="begin"/>
      </w:r>
      <w:r>
        <w:rPr>
          <w:noProof/>
        </w:rPr>
        <w:instrText xml:space="preserve"> PAGEREF _Toc296956658 \h </w:instrText>
      </w:r>
      <w:r>
        <w:rPr>
          <w:noProof/>
        </w:rPr>
      </w:r>
      <w:r>
        <w:rPr>
          <w:noProof/>
        </w:rPr>
        <w:fldChar w:fldCharType="separate"/>
      </w:r>
      <w:r w:rsidR="00057C13">
        <w:rPr>
          <w:noProof/>
        </w:rPr>
        <w:t>39</w:t>
      </w:r>
      <w:r>
        <w:rPr>
          <w:noProof/>
        </w:rPr>
        <w:fldChar w:fldCharType="end"/>
      </w:r>
    </w:p>
    <w:p w14:paraId="76780ABB"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1</w:t>
      </w:r>
      <w:r>
        <w:rPr>
          <w:rFonts w:asciiTheme="minorHAnsi" w:eastAsiaTheme="minorEastAsia" w:hAnsiTheme="minorHAnsi" w:cstheme="minorBidi"/>
          <w:noProof/>
          <w:sz w:val="24"/>
          <w:lang w:val="en-US" w:eastAsia="ja-JP"/>
        </w:rPr>
        <w:tab/>
      </w:r>
      <w:r>
        <w:rPr>
          <w:noProof/>
        </w:rPr>
        <w:t>Ocean Optics Ocean View Data Files</w:t>
      </w:r>
      <w:r>
        <w:rPr>
          <w:noProof/>
        </w:rPr>
        <w:tab/>
      </w:r>
      <w:r>
        <w:rPr>
          <w:noProof/>
        </w:rPr>
        <w:fldChar w:fldCharType="begin"/>
      </w:r>
      <w:r>
        <w:rPr>
          <w:noProof/>
        </w:rPr>
        <w:instrText xml:space="preserve"> PAGEREF _Toc296956659 \h </w:instrText>
      </w:r>
      <w:r>
        <w:rPr>
          <w:noProof/>
        </w:rPr>
      </w:r>
      <w:r>
        <w:rPr>
          <w:noProof/>
        </w:rPr>
        <w:fldChar w:fldCharType="separate"/>
      </w:r>
      <w:r w:rsidR="00057C13">
        <w:rPr>
          <w:noProof/>
        </w:rPr>
        <w:t>39</w:t>
      </w:r>
      <w:r>
        <w:rPr>
          <w:noProof/>
        </w:rPr>
        <w:fldChar w:fldCharType="end"/>
      </w:r>
    </w:p>
    <w:p w14:paraId="764092C7"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2</w:t>
      </w:r>
      <w:r>
        <w:rPr>
          <w:rFonts w:asciiTheme="minorHAnsi" w:eastAsiaTheme="minorEastAsia" w:hAnsiTheme="minorHAnsi" w:cstheme="minorBidi"/>
          <w:noProof/>
          <w:sz w:val="24"/>
          <w:lang w:val="en-US" w:eastAsia="ja-JP"/>
        </w:rPr>
        <w:tab/>
      </w:r>
      <w:r>
        <w:rPr>
          <w:noProof/>
        </w:rPr>
        <w:t>HDF5 Files containing FGI goniometer measurements</w:t>
      </w:r>
      <w:r>
        <w:rPr>
          <w:noProof/>
        </w:rPr>
        <w:tab/>
      </w:r>
      <w:r>
        <w:rPr>
          <w:noProof/>
        </w:rPr>
        <w:fldChar w:fldCharType="begin"/>
      </w:r>
      <w:r>
        <w:rPr>
          <w:noProof/>
        </w:rPr>
        <w:instrText xml:space="preserve"> PAGEREF _Toc296956660 \h </w:instrText>
      </w:r>
      <w:r>
        <w:rPr>
          <w:noProof/>
        </w:rPr>
      </w:r>
      <w:r>
        <w:rPr>
          <w:noProof/>
        </w:rPr>
        <w:fldChar w:fldCharType="separate"/>
      </w:r>
      <w:r w:rsidR="00057C13">
        <w:rPr>
          <w:noProof/>
        </w:rPr>
        <w:t>40</w:t>
      </w:r>
      <w:r>
        <w:rPr>
          <w:noProof/>
        </w:rPr>
        <w:fldChar w:fldCharType="end"/>
      </w:r>
    </w:p>
    <w:p w14:paraId="264BDD65"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3</w:t>
      </w:r>
      <w:r>
        <w:rPr>
          <w:rFonts w:asciiTheme="minorHAnsi" w:eastAsiaTheme="minorEastAsia" w:hAnsiTheme="minorHAnsi" w:cstheme="minorBidi"/>
          <w:noProof/>
          <w:sz w:val="24"/>
          <w:lang w:val="en-US" w:eastAsia="ja-JP"/>
        </w:rPr>
        <w:tab/>
      </w:r>
      <w:r>
        <w:rPr>
          <w:noProof/>
        </w:rPr>
        <w:t>UniSpec Single Channel</w:t>
      </w:r>
      <w:r>
        <w:rPr>
          <w:noProof/>
        </w:rPr>
        <w:tab/>
      </w:r>
      <w:r>
        <w:rPr>
          <w:noProof/>
        </w:rPr>
        <w:fldChar w:fldCharType="begin"/>
      </w:r>
      <w:r>
        <w:rPr>
          <w:noProof/>
        </w:rPr>
        <w:instrText xml:space="preserve"> PAGEREF _Toc296956661 \h </w:instrText>
      </w:r>
      <w:r>
        <w:rPr>
          <w:noProof/>
        </w:rPr>
      </w:r>
      <w:r>
        <w:rPr>
          <w:noProof/>
        </w:rPr>
        <w:fldChar w:fldCharType="separate"/>
      </w:r>
      <w:r w:rsidR="00057C13">
        <w:rPr>
          <w:noProof/>
        </w:rPr>
        <w:t>40</w:t>
      </w:r>
      <w:r>
        <w:rPr>
          <w:noProof/>
        </w:rPr>
        <w:fldChar w:fldCharType="end"/>
      </w:r>
    </w:p>
    <w:p w14:paraId="47794455"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4</w:t>
      </w:r>
      <w:r>
        <w:rPr>
          <w:rFonts w:asciiTheme="minorHAnsi" w:eastAsiaTheme="minorEastAsia" w:hAnsiTheme="minorHAnsi" w:cstheme="minorBidi"/>
          <w:noProof/>
          <w:sz w:val="24"/>
          <w:lang w:val="en-US" w:eastAsia="ja-JP"/>
        </w:rPr>
        <w:tab/>
      </w:r>
      <w:r>
        <w:rPr>
          <w:noProof/>
        </w:rPr>
        <w:t>UniSpec Double Channel SPU</w:t>
      </w:r>
      <w:r>
        <w:rPr>
          <w:noProof/>
        </w:rPr>
        <w:tab/>
      </w:r>
      <w:r>
        <w:rPr>
          <w:noProof/>
        </w:rPr>
        <w:fldChar w:fldCharType="begin"/>
      </w:r>
      <w:r>
        <w:rPr>
          <w:noProof/>
        </w:rPr>
        <w:instrText xml:space="preserve"> PAGEREF _Toc296956662 \h </w:instrText>
      </w:r>
      <w:r>
        <w:rPr>
          <w:noProof/>
        </w:rPr>
      </w:r>
      <w:r>
        <w:rPr>
          <w:noProof/>
        </w:rPr>
        <w:fldChar w:fldCharType="separate"/>
      </w:r>
      <w:r w:rsidR="00057C13">
        <w:rPr>
          <w:noProof/>
        </w:rPr>
        <w:t>41</w:t>
      </w:r>
      <w:r>
        <w:rPr>
          <w:noProof/>
        </w:rPr>
        <w:fldChar w:fldCharType="end"/>
      </w:r>
    </w:p>
    <w:p w14:paraId="123F4627"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5</w:t>
      </w:r>
      <w:r>
        <w:rPr>
          <w:rFonts w:asciiTheme="minorHAnsi" w:eastAsiaTheme="minorEastAsia" w:hAnsiTheme="minorHAnsi" w:cstheme="minorBidi"/>
          <w:noProof/>
          <w:sz w:val="24"/>
          <w:lang w:val="en-US" w:eastAsia="ja-JP"/>
        </w:rPr>
        <w:tab/>
      </w:r>
      <w:r>
        <w:rPr>
          <w:noProof/>
        </w:rPr>
        <w:t>SPECPR</w:t>
      </w:r>
      <w:r>
        <w:rPr>
          <w:noProof/>
        </w:rPr>
        <w:tab/>
      </w:r>
      <w:r>
        <w:rPr>
          <w:noProof/>
        </w:rPr>
        <w:fldChar w:fldCharType="begin"/>
      </w:r>
      <w:r>
        <w:rPr>
          <w:noProof/>
        </w:rPr>
        <w:instrText xml:space="preserve"> PAGEREF _Toc296956663 \h </w:instrText>
      </w:r>
      <w:r>
        <w:rPr>
          <w:noProof/>
        </w:rPr>
      </w:r>
      <w:r>
        <w:rPr>
          <w:noProof/>
        </w:rPr>
        <w:fldChar w:fldCharType="separate"/>
      </w:r>
      <w:r w:rsidR="00057C13">
        <w:rPr>
          <w:noProof/>
        </w:rPr>
        <w:t>41</w:t>
      </w:r>
      <w:r>
        <w:rPr>
          <w:noProof/>
        </w:rPr>
        <w:fldChar w:fldCharType="end"/>
      </w:r>
    </w:p>
    <w:p w14:paraId="2072EE68"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6</w:t>
      </w:r>
      <w:r>
        <w:rPr>
          <w:rFonts w:asciiTheme="minorHAnsi" w:eastAsiaTheme="minorEastAsia" w:hAnsiTheme="minorHAnsi" w:cstheme="minorBidi"/>
          <w:noProof/>
          <w:sz w:val="24"/>
          <w:lang w:val="en-US" w:eastAsia="ja-JP"/>
        </w:rPr>
        <w:tab/>
      </w:r>
      <w:r>
        <w:rPr>
          <w:noProof/>
        </w:rPr>
        <w:t>Modtran Albedo File</w:t>
      </w:r>
      <w:r>
        <w:rPr>
          <w:noProof/>
        </w:rPr>
        <w:tab/>
      </w:r>
      <w:r>
        <w:rPr>
          <w:noProof/>
        </w:rPr>
        <w:fldChar w:fldCharType="begin"/>
      </w:r>
      <w:r>
        <w:rPr>
          <w:noProof/>
        </w:rPr>
        <w:instrText xml:space="preserve"> PAGEREF _Toc296956664 \h </w:instrText>
      </w:r>
      <w:r>
        <w:rPr>
          <w:noProof/>
        </w:rPr>
      </w:r>
      <w:r>
        <w:rPr>
          <w:noProof/>
        </w:rPr>
        <w:fldChar w:fldCharType="separate"/>
      </w:r>
      <w:r w:rsidR="00057C13">
        <w:rPr>
          <w:noProof/>
        </w:rPr>
        <w:t>41</w:t>
      </w:r>
      <w:r>
        <w:rPr>
          <w:noProof/>
        </w:rPr>
        <w:fldChar w:fldCharType="end"/>
      </w:r>
    </w:p>
    <w:p w14:paraId="7430D402"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7</w:t>
      </w:r>
      <w:r>
        <w:rPr>
          <w:rFonts w:asciiTheme="minorHAnsi" w:eastAsiaTheme="minorEastAsia" w:hAnsiTheme="minorHAnsi" w:cstheme="minorBidi"/>
          <w:noProof/>
          <w:sz w:val="24"/>
          <w:lang w:val="en-US" w:eastAsia="ja-JP"/>
        </w:rPr>
        <w:tab/>
      </w:r>
      <w:r>
        <w:rPr>
          <w:noProof/>
        </w:rPr>
        <w:t>Excel files</w:t>
      </w:r>
      <w:r>
        <w:rPr>
          <w:noProof/>
        </w:rPr>
        <w:tab/>
      </w:r>
      <w:r>
        <w:rPr>
          <w:noProof/>
        </w:rPr>
        <w:fldChar w:fldCharType="begin"/>
      </w:r>
      <w:r>
        <w:rPr>
          <w:noProof/>
        </w:rPr>
        <w:instrText xml:space="preserve"> PAGEREF _Toc296956665 \h </w:instrText>
      </w:r>
      <w:r>
        <w:rPr>
          <w:noProof/>
        </w:rPr>
      </w:r>
      <w:r>
        <w:rPr>
          <w:noProof/>
        </w:rPr>
        <w:fldChar w:fldCharType="separate"/>
      </w:r>
      <w:r w:rsidR="00057C13">
        <w:rPr>
          <w:noProof/>
        </w:rPr>
        <w:t>41</w:t>
      </w:r>
      <w:r>
        <w:rPr>
          <w:noProof/>
        </w:rPr>
        <w:fldChar w:fldCharType="end"/>
      </w:r>
    </w:p>
    <w:p w14:paraId="104254D4"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7.18</w:t>
      </w:r>
      <w:r>
        <w:rPr>
          <w:rFonts w:asciiTheme="minorHAnsi" w:eastAsiaTheme="minorEastAsia" w:hAnsiTheme="minorHAnsi" w:cstheme="minorBidi"/>
          <w:noProof/>
          <w:sz w:val="24"/>
          <w:lang w:val="en-US" w:eastAsia="ja-JP"/>
        </w:rPr>
        <w:tab/>
      </w:r>
      <w:r>
        <w:rPr>
          <w:noProof/>
        </w:rPr>
        <w:t>TXT Space Formatted Text Files</w:t>
      </w:r>
      <w:r>
        <w:rPr>
          <w:noProof/>
        </w:rPr>
        <w:tab/>
      </w:r>
      <w:r>
        <w:rPr>
          <w:noProof/>
        </w:rPr>
        <w:fldChar w:fldCharType="begin"/>
      </w:r>
      <w:r>
        <w:rPr>
          <w:noProof/>
        </w:rPr>
        <w:instrText xml:space="preserve"> PAGEREF _Toc296956666 \h </w:instrText>
      </w:r>
      <w:r>
        <w:rPr>
          <w:noProof/>
        </w:rPr>
      </w:r>
      <w:r>
        <w:rPr>
          <w:noProof/>
        </w:rPr>
        <w:fldChar w:fldCharType="separate"/>
      </w:r>
      <w:r w:rsidR="00057C13">
        <w:rPr>
          <w:noProof/>
        </w:rPr>
        <w:t>42</w:t>
      </w:r>
      <w:r>
        <w:rPr>
          <w:noProof/>
        </w:rPr>
        <w:fldChar w:fldCharType="end"/>
      </w:r>
    </w:p>
    <w:p w14:paraId="5BBD057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8</w:t>
      </w:r>
      <w:r>
        <w:rPr>
          <w:rFonts w:asciiTheme="minorHAnsi" w:eastAsiaTheme="minorEastAsia" w:hAnsiTheme="minorHAnsi" w:cstheme="minorBidi"/>
          <w:noProof/>
          <w:sz w:val="24"/>
          <w:lang w:val="en-US" w:eastAsia="ja-JP"/>
        </w:rPr>
        <w:tab/>
      </w:r>
      <w:r>
        <w:rPr>
          <w:noProof/>
        </w:rPr>
        <w:t>Supported Output Spectrum File Formats</w:t>
      </w:r>
      <w:r>
        <w:rPr>
          <w:noProof/>
        </w:rPr>
        <w:tab/>
      </w:r>
      <w:r>
        <w:rPr>
          <w:noProof/>
        </w:rPr>
        <w:fldChar w:fldCharType="begin"/>
      </w:r>
      <w:r>
        <w:rPr>
          <w:noProof/>
        </w:rPr>
        <w:instrText xml:space="preserve"> PAGEREF _Toc296956667 \h </w:instrText>
      </w:r>
      <w:r>
        <w:rPr>
          <w:noProof/>
        </w:rPr>
      </w:r>
      <w:r>
        <w:rPr>
          <w:noProof/>
        </w:rPr>
        <w:fldChar w:fldCharType="separate"/>
      </w:r>
      <w:r w:rsidR="00057C13">
        <w:rPr>
          <w:noProof/>
        </w:rPr>
        <w:t>43</w:t>
      </w:r>
      <w:r>
        <w:rPr>
          <w:noProof/>
        </w:rPr>
        <w:fldChar w:fldCharType="end"/>
      </w:r>
    </w:p>
    <w:p w14:paraId="7D882FEC"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6.9</w:t>
      </w:r>
      <w:r>
        <w:rPr>
          <w:rFonts w:asciiTheme="minorHAnsi" w:eastAsiaTheme="minorEastAsia" w:hAnsiTheme="minorHAnsi" w:cstheme="minorBidi"/>
          <w:noProof/>
          <w:sz w:val="24"/>
          <w:lang w:val="en-US" w:eastAsia="ja-JP"/>
        </w:rPr>
        <w:tab/>
      </w:r>
      <w:r>
        <w:rPr>
          <w:noProof/>
        </w:rPr>
        <w:t>Campaign-related Metadata</w:t>
      </w:r>
      <w:r>
        <w:rPr>
          <w:noProof/>
        </w:rPr>
        <w:tab/>
      </w:r>
      <w:r>
        <w:rPr>
          <w:noProof/>
        </w:rPr>
        <w:fldChar w:fldCharType="begin"/>
      </w:r>
      <w:r>
        <w:rPr>
          <w:noProof/>
        </w:rPr>
        <w:instrText xml:space="preserve"> PAGEREF _Toc296956668 \h </w:instrText>
      </w:r>
      <w:r>
        <w:rPr>
          <w:noProof/>
        </w:rPr>
      </w:r>
      <w:r>
        <w:rPr>
          <w:noProof/>
        </w:rPr>
        <w:fldChar w:fldCharType="separate"/>
      </w:r>
      <w:r w:rsidR="00057C13">
        <w:rPr>
          <w:noProof/>
        </w:rPr>
        <w:t>44</w:t>
      </w:r>
      <w:r>
        <w:rPr>
          <w:noProof/>
        </w:rPr>
        <w:fldChar w:fldCharType="end"/>
      </w:r>
    </w:p>
    <w:p w14:paraId="6CA374AE"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6.10</w:t>
      </w:r>
      <w:r>
        <w:rPr>
          <w:rFonts w:asciiTheme="minorHAnsi" w:eastAsiaTheme="minorEastAsia" w:hAnsiTheme="minorHAnsi" w:cstheme="minorBidi"/>
          <w:noProof/>
          <w:sz w:val="24"/>
          <w:lang w:val="en-US" w:eastAsia="ja-JP"/>
        </w:rPr>
        <w:tab/>
      </w:r>
      <w:r>
        <w:rPr>
          <w:noProof/>
        </w:rPr>
        <w:t>Spectrum-related Metadata</w:t>
      </w:r>
      <w:r>
        <w:rPr>
          <w:noProof/>
        </w:rPr>
        <w:tab/>
      </w:r>
      <w:r>
        <w:rPr>
          <w:noProof/>
        </w:rPr>
        <w:fldChar w:fldCharType="begin"/>
      </w:r>
      <w:r>
        <w:rPr>
          <w:noProof/>
        </w:rPr>
        <w:instrText xml:space="preserve"> PAGEREF _Toc296956669 \h </w:instrText>
      </w:r>
      <w:r>
        <w:rPr>
          <w:noProof/>
        </w:rPr>
      </w:r>
      <w:r>
        <w:rPr>
          <w:noProof/>
        </w:rPr>
        <w:fldChar w:fldCharType="separate"/>
      </w:r>
      <w:r w:rsidR="00057C13">
        <w:rPr>
          <w:noProof/>
        </w:rPr>
        <w:t>44</w:t>
      </w:r>
      <w:r>
        <w:rPr>
          <w:noProof/>
        </w:rPr>
        <w:fldChar w:fldCharType="end"/>
      </w:r>
    </w:p>
    <w:p w14:paraId="55C03278"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1</w:t>
      </w:r>
      <w:r>
        <w:rPr>
          <w:rFonts w:asciiTheme="minorHAnsi" w:eastAsiaTheme="minorEastAsia" w:hAnsiTheme="minorHAnsi" w:cstheme="minorBidi"/>
          <w:noProof/>
          <w:sz w:val="24"/>
          <w:lang w:val="en-US" w:eastAsia="ja-JP"/>
        </w:rPr>
        <w:tab/>
      </w:r>
      <w:r>
        <w:rPr>
          <w:noProof/>
        </w:rPr>
        <w:t>Campaign Details Group</w:t>
      </w:r>
      <w:r>
        <w:rPr>
          <w:noProof/>
        </w:rPr>
        <w:tab/>
      </w:r>
      <w:r>
        <w:rPr>
          <w:noProof/>
        </w:rPr>
        <w:fldChar w:fldCharType="begin"/>
      </w:r>
      <w:r>
        <w:rPr>
          <w:noProof/>
        </w:rPr>
        <w:instrText xml:space="preserve"> PAGEREF _Toc296956670 \h </w:instrText>
      </w:r>
      <w:r>
        <w:rPr>
          <w:noProof/>
        </w:rPr>
      </w:r>
      <w:r>
        <w:rPr>
          <w:noProof/>
        </w:rPr>
        <w:fldChar w:fldCharType="separate"/>
      </w:r>
      <w:r w:rsidR="00057C13">
        <w:rPr>
          <w:noProof/>
        </w:rPr>
        <w:t>45</w:t>
      </w:r>
      <w:r>
        <w:rPr>
          <w:noProof/>
        </w:rPr>
        <w:fldChar w:fldCharType="end"/>
      </w:r>
    </w:p>
    <w:p w14:paraId="495CF7CA"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2</w:t>
      </w:r>
      <w:r>
        <w:rPr>
          <w:rFonts w:asciiTheme="minorHAnsi" w:eastAsiaTheme="minorEastAsia" w:hAnsiTheme="minorHAnsi" w:cstheme="minorBidi"/>
          <w:noProof/>
          <w:sz w:val="24"/>
          <w:lang w:val="en-US" w:eastAsia="ja-JP"/>
        </w:rPr>
        <w:tab/>
      </w:r>
      <w:r>
        <w:rPr>
          <w:noProof/>
        </w:rPr>
        <w:t>Data Link Group</w:t>
      </w:r>
      <w:r>
        <w:rPr>
          <w:noProof/>
        </w:rPr>
        <w:tab/>
      </w:r>
      <w:r>
        <w:rPr>
          <w:noProof/>
        </w:rPr>
        <w:fldChar w:fldCharType="begin"/>
      </w:r>
      <w:r>
        <w:rPr>
          <w:noProof/>
        </w:rPr>
        <w:instrText xml:space="preserve"> PAGEREF _Toc296956671 \h </w:instrText>
      </w:r>
      <w:r>
        <w:rPr>
          <w:noProof/>
        </w:rPr>
      </w:r>
      <w:r>
        <w:rPr>
          <w:noProof/>
        </w:rPr>
        <w:fldChar w:fldCharType="separate"/>
      </w:r>
      <w:r w:rsidR="00057C13">
        <w:rPr>
          <w:noProof/>
        </w:rPr>
        <w:t>45</w:t>
      </w:r>
      <w:r>
        <w:rPr>
          <w:noProof/>
        </w:rPr>
        <w:fldChar w:fldCharType="end"/>
      </w:r>
    </w:p>
    <w:p w14:paraId="0E9AE431"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3</w:t>
      </w:r>
      <w:r>
        <w:rPr>
          <w:rFonts w:asciiTheme="minorHAnsi" w:eastAsiaTheme="minorEastAsia" w:hAnsiTheme="minorHAnsi" w:cstheme="minorBidi"/>
          <w:noProof/>
          <w:sz w:val="24"/>
          <w:lang w:val="en-US" w:eastAsia="ja-JP"/>
        </w:rPr>
        <w:tab/>
      </w:r>
      <w:r>
        <w:rPr>
          <w:noProof/>
        </w:rPr>
        <w:t>Data Portal Group</w:t>
      </w:r>
      <w:r>
        <w:rPr>
          <w:noProof/>
        </w:rPr>
        <w:tab/>
      </w:r>
      <w:r>
        <w:rPr>
          <w:noProof/>
        </w:rPr>
        <w:fldChar w:fldCharType="begin"/>
      </w:r>
      <w:r>
        <w:rPr>
          <w:noProof/>
        </w:rPr>
        <w:instrText xml:space="preserve"> PAGEREF _Toc296956672 \h </w:instrText>
      </w:r>
      <w:r>
        <w:rPr>
          <w:noProof/>
        </w:rPr>
      </w:r>
      <w:r>
        <w:rPr>
          <w:noProof/>
        </w:rPr>
        <w:fldChar w:fldCharType="separate"/>
      </w:r>
      <w:r w:rsidR="00057C13">
        <w:rPr>
          <w:noProof/>
        </w:rPr>
        <w:t>46</w:t>
      </w:r>
      <w:r>
        <w:rPr>
          <w:noProof/>
        </w:rPr>
        <w:fldChar w:fldCharType="end"/>
      </w:r>
    </w:p>
    <w:p w14:paraId="6730DD2D"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4</w:t>
      </w:r>
      <w:r>
        <w:rPr>
          <w:rFonts w:asciiTheme="minorHAnsi" w:eastAsiaTheme="minorEastAsia" w:hAnsiTheme="minorHAnsi" w:cstheme="minorBidi"/>
          <w:noProof/>
          <w:sz w:val="24"/>
          <w:lang w:val="en-US" w:eastAsia="ja-JP"/>
        </w:rPr>
        <w:tab/>
      </w:r>
      <w:r>
        <w:rPr>
          <w:noProof/>
        </w:rPr>
        <w:t>Environmental Conditions Group</w:t>
      </w:r>
      <w:r>
        <w:rPr>
          <w:noProof/>
        </w:rPr>
        <w:tab/>
      </w:r>
      <w:r>
        <w:rPr>
          <w:noProof/>
        </w:rPr>
        <w:fldChar w:fldCharType="begin"/>
      </w:r>
      <w:r>
        <w:rPr>
          <w:noProof/>
        </w:rPr>
        <w:instrText xml:space="preserve"> PAGEREF _Toc296956673 \h </w:instrText>
      </w:r>
      <w:r>
        <w:rPr>
          <w:noProof/>
        </w:rPr>
      </w:r>
      <w:r>
        <w:rPr>
          <w:noProof/>
        </w:rPr>
        <w:fldChar w:fldCharType="separate"/>
      </w:r>
      <w:r w:rsidR="00057C13">
        <w:rPr>
          <w:noProof/>
        </w:rPr>
        <w:t>47</w:t>
      </w:r>
      <w:r>
        <w:rPr>
          <w:noProof/>
        </w:rPr>
        <w:fldChar w:fldCharType="end"/>
      </w:r>
    </w:p>
    <w:p w14:paraId="58A1FC16"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5</w:t>
      </w:r>
      <w:r>
        <w:rPr>
          <w:rFonts w:asciiTheme="minorHAnsi" w:eastAsiaTheme="minorEastAsia" w:hAnsiTheme="minorHAnsi" w:cstheme="minorBidi"/>
          <w:noProof/>
          <w:sz w:val="24"/>
          <w:lang w:val="en-US" w:eastAsia="ja-JP"/>
        </w:rPr>
        <w:tab/>
      </w:r>
      <w:r>
        <w:rPr>
          <w:noProof/>
        </w:rPr>
        <w:t>General Group</w:t>
      </w:r>
      <w:r>
        <w:rPr>
          <w:noProof/>
        </w:rPr>
        <w:tab/>
      </w:r>
      <w:r>
        <w:rPr>
          <w:noProof/>
        </w:rPr>
        <w:fldChar w:fldCharType="begin"/>
      </w:r>
      <w:r>
        <w:rPr>
          <w:noProof/>
        </w:rPr>
        <w:instrText xml:space="preserve"> PAGEREF _Toc296956674 \h </w:instrText>
      </w:r>
      <w:r>
        <w:rPr>
          <w:noProof/>
        </w:rPr>
      </w:r>
      <w:r>
        <w:rPr>
          <w:noProof/>
        </w:rPr>
        <w:fldChar w:fldCharType="separate"/>
      </w:r>
      <w:r w:rsidR="00057C13">
        <w:rPr>
          <w:noProof/>
        </w:rPr>
        <w:t>47</w:t>
      </w:r>
      <w:r>
        <w:rPr>
          <w:noProof/>
        </w:rPr>
        <w:fldChar w:fldCharType="end"/>
      </w:r>
    </w:p>
    <w:p w14:paraId="5950B1AE"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6</w:t>
      </w:r>
      <w:r>
        <w:rPr>
          <w:rFonts w:asciiTheme="minorHAnsi" w:eastAsiaTheme="minorEastAsia" w:hAnsiTheme="minorHAnsi" w:cstheme="minorBidi"/>
          <w:noProof/>
          <w:sz w:val="24"/>
          <w:lang w:val="en-US" w:eastAsia="ja-JP"/>
        </w:rPr>
        <w:tab/>
      </w:r>
      <w:r>
        <w:rPr>
          <w:noProof/>
        </w:rPr>
        <w:t>Generic Target Properties Group</w:t>
      </w:r>
      <w:r>
        <w:rPr>
          <w:noProof/>
        </w:rPr>
        <w:tab/>
      </w:r>
      <w:r>
        <w:rPr>
          <w:noProof/>
        </w:rPr>
        <w:fldChar w:fldCharType="begin"/>
      </w:r>
      <w:r>
        <w:rPr>
          <w:noProof/>
        </w:rPr>
        <w:instrText xml:space="preserve"> PAGEREF _Toc296956675 \h </w:instrText>
      </w:r>
      <w:r>
        <w:rPr>
          <w:noProof/>
        </w:rPr>
      </w:r>
      <w:r>
        <w:rPr>
          <w:noProof/>
        </w:rPr>
        <w:fldChar w:fldCharType="separate"/>
      </w:r>
      <w:r w:rsidR="00057C13">
        <w:rPr>
          <w:noProof/>
        </w:rPr>
        <w:t>49</w:t>
      </w:r>
      <w:r>
        <w:rPr>
          <w:noProof/>
        </w:rPr>
        <w:fldChar w:fldCharType="end"/>
      </w:r>
    </w:p>
    <w:p w14:paraId="07BD4A50"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7</w:t>
      </w:r>
      <w:r>
        <w:rPr>
          <w:rFonts w:asciiTheme="minorHAnsi" w:eastAsiaTheme="minorEastAsia" w:hAnsiTheme="minorHAnsi" w:cstheme="minorBidi"/>
          <w:noProof/>
          <w:sz w:val="24"/>
          <w:lang w:val="en-US" w:eastAsia="ja-JP"/>
        </w:rPr>
        <w:tab/>
      </w:r>
      <w:r>
        <w:rPr>
          <w:noProof/>
        </w:rPr>
        <w:t>Geochemistry</w:t>
      </w:r>
      <w:r>
        <w:rPr>
          <w:noProof/>
        </w:rPr>
        <w:tab/>
      </w:r>
      <w:r>
        <w:rPr>
          <w:noProof/>
        </w:rPr>
        <w:fldChar w:fldCharType="begin"/>
      </w:r>
      <w:r>
        <w:rPr>
          <w:noProof/>
        </w:rPr>
        <w:instrText xml:space="preserve"> PAGEREF _Toc296956676 \h </w:instrText>
      </w:r>
      <w:r>
        <w:rPr>
          <w:noProof/>
        </w:rPr>
      </w:r>
      <w:r>
        <w:rPr>
          <w:noProof/>
        </w:rPr>
        <w:fldChar w:fldCharType="separate"/>
      </w:r>
      <w:r w:rsidR="00057C13">
        <w:rPr>
          <w:noProof/>
        </w:rPr>
        <w:t>50</w:t>
      </w:r>
      <w:r>
        <w:rPr>
          <w:noProof/>
        </w:rPr>
        <w:fldChar w:fldCharType="end"/>
      </w:r>
    </w:p>
    <w:p w14:paraId="03D89A56"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8</w:t>
      </w:r>
      <w:r>
        <w:rPr>
          <w:rFonts w:asciiTheme="minorHAnsi" w:eastAsiaTheme="minorEastAsia" w:hAnsiTheme="minorHAnsi" w:cstheme="minorBidi"/>
          <w:noProof/>
          <w:sz w:val="24"/>
          <w:lang w:val="en-US" w:eastAsia="ja-JP"/>
        </w:rPr>
        <w:tab/>
      </w:r>
      <w:r>
        <w:rPr>
          <w:noProof/>
        </w:rPr>
        <w:t>Illumination Group</w:t>
      </w:r>
      <w:r>
        <w:rPr>
          <w:noProof/>
        </w:rPr>
        <w:tab/>
      </w:r>
      <w:r>
        <w:rPr>
          <w:noProof/>
        </w:rPr>
        <w:fldChar w:fldCharType="begin"/>
      </w:r>
      <w:r>
        <w:rPr>
          <w:noProof/>
        </w:rPr>
        <w:instrText xml:space="preserve"> PAGEREF _Toc296956677 \h </w:instrText>
      </w:r>
      <w:r>
        <w:rPr>
          <w:noProof/>
        </w:rPr>
      </w:r>
      <w:r>
        <w:rPr>
          <w:noProof/>
        </w:rPr>
        <w:fldChar w:fldCharType="separate"/>
      </w:r>
      <w:r w:rsidR="00057C13">
        <w:rPr>
          <w:noProof/>
        </w:rPr>
        <w:t>50</w:t>
      </w:r>
      <w:r>
        <w:rPr>
          <w:noProof/>
        </w:rPr>
        <w:fldChar w:fldCharType="end"/>
      </w:r>
    </w:p>
    <w:p w14:paraId="27A57C5B"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6.10.9</w:t>
      </w:r>
      <w:r>
        <w:rPr>
          <w:rFonts w:asciiTheme="minorHAnsi" w:eastAsiaTheme="minorEastAsia" w:hAnsiTheme="minorHAnsi" w:cstheme="minorBidi"/>
          <w:noProof/>
          <w:sz w:val="24"/>
          <w:lang w:val="en-US" w:eastAsia="ja-JP"/>
        </w:rPr>
        <w:tab/>
      </w:r>
      <w:r>
        <w:rPr>
          <w:noProof/>
        </w:rPr>
        <w:t>Instrument Group</w:t>
      </w:r>
      <w:r>
        <w:rPr>
          <w:noProof/>
        </w:rPr>
        <w:tab/>
      </w:r>
      <w:r>
        <w:rPr>
          <w:noProof/>
        </w:rPr>
        <w:fldChar w:fldCharType="begin"/>
      </w:r>
      <w:r>
        <w:rPr>
          <w:noProof/>
        </w:rPr>
        <w:instrText xml:space="preserve"> PAGEREF _Toc296956678 \h </w:instrText>
      </w:r>
      <w:r>
        <w:rPr>
          <w:noProof/>
        </w:rPr>
      </w:r>
      <w:r>
        <w:rPr>
          <w:noProof/>
        </w:rPr>
        <w:fldChar w:fldCharType="separate"/>
      </w:r>
      <w:r w:rsidR="00057C13">
        <w:rPr>
          <w:noProof/>
        </w:rPr>
        <w:t>50</w:t>
      </w:r>
      <w:r>
        <w:rPr>
          <w:noProof/>
        </w:rPr>
        <w:fldChar w:fldCharType="end"/>
      </w:r>
    </w:p>
    <w:p w14:paraId="12A081DC"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0</w:t>
      </w:r>
      <w:r>
        <w:rPr>
          <w:rFonts w:asciiTheme="minorHAnsi" w:eastAsiaTheme="minorEastAsia" w:hAnsiTheme="minorHAnsi" w:cstheme="minorBidi"/>
          <w:noProof/>
          <w:sz w:val="24"/>
          <w:lang w:val="en-US" w:eastAsia="ja-JP"/>
        </w:rPr>
        <w:tab/>
      </w:r>
      <w:r>
        <w:rPr>
          <w:noProof/>
        </w:rPr>
        <w:t>Instrument Settings Group</w:t>
      </w:r>
      <w:r>
        <w:rPr>
          <w:noProof/>
        </w:rPr>
        <w:tab/>
      </w:r>
      <w:r>
        <w:rPr>
          <w:noProof/>
        </w:rPr>
        <w:fldChar w:fldCharType="begin"/>
      </w:r>
      <w:r>
        <w:rPr>
          <w:noProof/>
        </w:rPr>
        <w:instrText xml:space="preserve"> PAGEREF _Toc296956679 \h </w:instrText>
      </w:r>
      <w:r>
        <w:rPr>
          <w:noProof/>
        </w:rPr>
      </w:r>
      <w:r>
        <w:rPr>
          <w:noProof/>
        </w:rPr>
        <w:fldChar w:fldCharType="separate"/>
      </w:r>
      <w:r w:rsidR="00057C13">
        <w:rPr>
          <w:noProof/>
        </w:rPr>
        <w:t>51</w:t>
      </w:r>
      <w:r>
        <w:rPr>
          <w:noProof/>
        </w:rPr>
        <w:fldChar w:fldCharType="end"/>
      </w:r>
    </w:p>
    <w:p w14:paraId="32A27D62"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1</w:t>
      </w:r>
      <w:r>
        <w:rPr>
          <w:rFonts w:asciiTheme="minorHAnsi" w:eastAsiaTheme="minorEastAsia" w:hAnsiTheme="minorHAnsi" w:cstheme="minorBidi"/>
          <w:noProof/>
          <w:sz w:val="24"/>
          <w:lang w:val="en-US" w:eastAsia="ja-JP"/>
        </w:rPr>
        <w:tab/>
      </w:r>
      <w:r>
        <w:rPr>
          <w:noProof/>
        </w:rPr>
        <w:t>Instrumentation Group</w:t>
      </w:r>
      <w:r>
        <w:rPr>
          <w:noProof/>
        </w:rPr>
        <w:tab/>
      </w:r>
      <w:r>
        <w:rPr>
          <w:noProof/>
        </w:rPr>
        <w:fldChar w:fldCharType="begin"/>
      </w:r>
      <w:r>
        <w:rPr>
          <w:noProof/>
        </w:rPr>
        <w:instrText xml:space="preserve"> PAGEREF _Toc296956680 \h </w:instrText>
      </w:r>
      <w:r>
        <w:rPr>
          <w:noProof/>
        </w:rPr>
      </w:r>
      <w:r>
        <w:rPr>
          <w:noProof/>
        </w:rPr>
        <w:fldChar w:fldCharType="separate"/>
      </w:r>
      <w:r w:rsidR="00057C13">
        <w:rPr>
          <w:noProof/>
        </w:rPr>
        <w:t>52</w:t>
      </w:r>
      <w:r>
        <w:rPr>
          <w:noProof/>
        </w:rPr>
        <w:fldChar w:fldCharType="end"/>
      </w:r>
    </w:p>
    <w:p w14:paraId="1EB0F5BD"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2</w:t>
      </w:r>
      <w:r>
        <w:rPr>
          <w:rFonts w:asciiTheme="minorHAnsi" w:eastAsiaTheme="minorEastAsia" w:hAnsiTheme="minorHAnsi" w:cstheme="minorBidi"/>
          <w:noProof/>
          <w:sz w:val="24"/>
          <w:lang w:val="en-US" w:eastAsia="ja-JP"/>
        </w:rPr>
        <w:tab/>
      </w:r>
      <w:r>
        <w:rPr>
          <w:noProof/>
        </w:rPr>
        <w:t>Keywords Group</w:t>
      </w:r>
      <w:r>
        <w:rPr>
          <w:noProof/>
        </w:rPr>
        <w:tab/>
      </w:r>
      <w:r>
        <w:rPr>
          <w:noProof/>
        </w:rPr>
        <w:fldChar w:fldCharType="begin"/>
      </w:r>
      <w:r>
        <w:rPr>
          <w:noProof/>
        </w:rPr>
        <w:instrText xml:space="preserve"> PAGEREF _Toc296956681 \h </w:instrText>
      </w:r>
      <w:r>
        <w:rPr>
          <w:noProof/>
        </w:rPr>
      </w:r>
      <w:r>
        <w:rPr>
          <w:noProof/>
        </w:rPr>
        <w:fldChar w:fldCharType="separate"/>
      </w:r>
      <w:r w:rsidR="00057C13">
        <w:rPr>
          <w:noProof/>
        </w:rPr>
        <w:t>53</w:t>
      </w:r>
      <w:r>
        <w:rPr>
          <w:noProof/>
        </w:rPr>
        <w:fldChar w:fldCharType="end"/>
      </w:r>
    </w:p>
    <w:p w14:paraId="05D02509"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3</w:t>
      </w:r>
      <w:r>
        <w:rPr>
          <w:rFonts w:asciiTheme="minorHAnsi" w:eastAsiaTheme="minorEastAsia" w:hAnsiTheme="minorHAnsi" w:cstheme="minorBidi"/>
          <w:noProof/>
          <w:sz w:val="24"/>
          <w:lang w:val="en-US" w:eastAsia="ja-JP"/>
        </w:rPr>
        <w:tab/>
      </w:r>
      <w:r>
        <w:rPr>
          <w:noProof/>
        </w:rPr>
        <w:t>Location Group</w:t>
      </w:r>
      <w:r>
        <w:rPr>
          <w:noProof/>
        </w:rPr>
        <w:tab/>
      </w:r>
      <w:r>
        <w:rPr>
          <w:noProof/>
        </w:rPr>
        <w:fldChar w:fldCharType="begin"/>
      </w:r>
      <w:r>
        <w:rPr>
          <w:noProof/>
        </w:rPr>
        <w:instrText xml:space="preserve"> PAGEREF _Toc296956682 \h </w:instrText>
      </w:r>
      <w:r>
        <w:rPr>
          <w:noProof/>
        </w:rPr>
      </w:r>
      <w:r>
        <w:rPr>
          <w:noProof/>
        </w:rPr>
        <w:fldChar w:fldCharType="separate"/>
      </w:r>
      <w:r w:rsidR="00057C13">
        <w:rPr>
          <w:noProof/>
        </w:rPr>
        <w:t>53</w:t>
      </w:r>
      <w:r>
        <w:rPr>
          <w:noProof/>
        </w:rPr>
        <w:fldChar w:fldCharType="end"/>
      </w:r>
    </w:p>
    <w:p w14:paraId="1D2987CA"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4</w:t>
      </w:r>
      <w:r>
        <w:rPr>
          <w:rFonts w:asciiTheme="minorHAnsi" w:eastAsiaTheme="minorEastAsia" w:hAnsiTheme="minorHAnsi" w:cstheme="minorBidi"/>
          <w:noProof/>
          <w:sz w:val="24"/>
          <w:lang w:val="en-US" w:eastAsia="ja-JP"/>
        </w:rPr>
        <w:tab/>
      </w:r>
      <w:r>
        <w:rPr>
          <w:noProof/>
        </w:rPr>
        <w:t>Names Group</w:t>
      </w:r>
      <w:r>
        <w:rPr>
          <w:noProof/>
        </w:rPr>
        <w:tab/>
      </w:r>
      <w:r>
        <w:rPr>
          <w:noProof/>
        </w:rPr>
        <w:fldChar w:fldCharType="begin"/>
      </w:r>
      <w:r>
        <w:rPr>
          <w:noProof/>
        </w:rPr>
        <w:instrText xml:space="preserve"> PAGEREF _Toc296956683 \h </w:instrText>
      </w:r>
      <w:r>
        <w:rPr>
          <w:noProof/>
        </w:rPr>
      </w:r>
      <w:r>
        <w:rPr>
          <w:noProof/>
        </w:rPr>
        <w:fldChar w:fldCharType="separate"/>
      </w:r>
      <w:r w:rsidR="00057C13">
        <w:rPr>
          <w:noProof/>
        </w:rPr>
        <w:t>54</w:t>
      </w:r>
      <w:r>
        <w:rPr>
          <w:noProof/>
        </w:rPr>
        <w:fldChar w:fldCharType="end"/>
      </w:r>
    </w:p>
    <w:p w14:paraId="5D4B08BA"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5</w:t>
      </w:r>
      <w:r>
        <w:rPr>
          <w:rFonts w:asciiTheme="minorHAnsi" w:eastAsiaTheme="minorEastAsia" w:hAnsiTheme="minorHAnsi" w:cstheme="minorBidi"/>
          <w:noProof/>
          <w:sz w:val="24"/>
          <w:lang w:val="en-US" w:eastAsia="ja-JP"/>
        </w:rPr>
        <w:tab/>
      </w:r>
      <w:r>
        <w:rPr>
          <w:noProof/>
        </w:rPr>
        <w:t>Optics Group</w:t>
      </w:r>
      <w:r>
        <w:rPr>
          <w:noProof/>
        </w:rPr>
        <w:tab/>
      </w:r>
      <w:r>
        <w:rPr>
          <w:noProof/>
        </w:rPr>
        <w:fldChar w:fldCharType="begin"/>
      </w:r>
      <w:r>
        <w:rPr>
          <w:noProof/>
        </w:rPr>
        <w:instrText xml:space="preserve"> PAGEREF _Toc296956684 \h </w:instrText>
      </w:r>
      <w:r>
        <w:rPr>
          <w:noProof/>
        </w:rPr>
      </w:r>
      <w:r>
        <w:rPr>
          <w:noProof/>
        </w:rPr>
        <w:fldChar w:fldCharType="separate"/>
      </w:r>
      <w:r w:rsidR="00057C13">
        <w:rPr>
          <w:noProof/>
        </w:rPr>
        <w:t>54</w:t>
      </w:r>
      <w:r>
        <w:rPr>
          <w:noProof/>
        </w:rPr>
        <w:fldChar w:fldCharType="end"/>
      </w:r>
    </w:p>
    <w:p w14:paraId="229AB831"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6</w:t>
      </w:r>
      <w:r>
        <w:rPr>
          <w:rFonts w:asciiTheme="minorHAnsi" w:eastAsiaTheme="minorEastAsia" w:hAnsiTheme="minorHAnsi" w:cstheme="minorBidi"/>
          <w:noProof/>
          <w:sz w:val="24"/>
          <w:lang w:val="en-US" w:eastAsia="ja-JP"/>
        </w:rPr>
        <w:tab/>
      </w:r>
      <w:r>
        <w:rPr>
          <w:noProof/>
        </w:rPr>
        <w:t>PDFs Group</w:t>
      </w:r>
      <w:r>
        <w:rPr>
          <w:noProof/>
        </w:rPr>
        <w:tab/>
      </w:r>
      <w:r>
        <w:rPr>
          <w:noProof/>
        </w:rPr>
        <w:fldChar w:fldCharType="begin"/>
      </w:r>
      <w:r>
        <w:rPr>
          <w:noProof/>
        </w:rPr>
        <w:instrText xml:space="preserve"> PAGEREF _Toc296956685 \h </w:instrText>
      </w:r>
      <w:r>
        <w:rPr>
          <w:noProof/>
        </w:rPr>
      </w:r>
      <w:r>
        <w:rPr>
          <w:noProof/>
        </w:rPr>
        <w:fldChar w:fldCharType="separate"/>
      </w:r>
      <w:r w:rsidR="00057C13">
        <w:rPr>
          <w:noProof/>
        </w:rPr>
        <w:t>54</w:t>
      </w:r>
      <w:r>
        <w:rPr>
          <w:noProof/>
        </w:rPr>
        <w:fldChar w:fldCharType="end"/>
      </w:r>
    </w:p>
    <w:p w14:paraId="2498E381"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7</w:t>
      </w:r>
      <w:r>
        <w:rPr>
          <w:rFonts w:asciiTheme="minorHAnsi" w:eastAsiaTheme="minorEastAsia" w:hAnsiTheme="minorHAnsi" w:cstheme="minorBidi"/>
          <w:noProof/>
          <w:sz w:val="24"/>
          <w:lang w:val="en-US" w:eastAsia="ja-JP"/>
        </w:rPr>
        <w:tab/>
      </w:r>
      <w:r>
        <w:rPr>
          <w:noProof/>
        </w:rPr>
        <w:t>Personnel Group</w:t>
      </w:r>
      <w:r>
        <w:rPr>
          <w:noProof/>
        </w:rPr>
        <w:tab/>
      </w:r>
      <w:r>
        <w:rPr>
          <w:noProof/>
        </w:rPr>
        <w:fldChar w:fldCharType="begin"/>
      </w:r>
      <w:r>
        <w:rPr>
          <w:noProof/>
        </w:rPr>
        <w:instrText xml:space="preserve"> PAGEREF _Toc296956686 \h </w:instrText>
      </w:r>
      <w:r>
        <w:rPr>
          <w:noProof/>
        </w:rPr>
      </w:r>
      <w:r>
        <w:rPr>
          <w:noProof/>
        </w:rPr>
        <w:fldChar w:fldCharType="separate"/>
      </w:r>
      <w:r w:rsidR="00057C13">
        <w:rPr>
          <w:noProof/>
        </w:rPr>
        <w:t>54</w:t>
      </w:r>
      <w:r>
        <w:rPr>
          <w:noProof/>
        </w:rPr>
        <w:fldChar w:fldCharType="end"/>
      </w:r>
    </w:p>
    <w:p w14:paraId="185C8C14"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8</w:t>
      </w:r>
      <w:r>
        <w:rPr>
          <w:rFonts w:asciiTheme="minorHAnsi" w:eastAsiaTheme="minorEastAsia" w:hAnsiTheme="minorHAnsi" w:cstheme="minorBidi"/>
          <w:noProof/>
          <w:sz w:val="24"/>
          <w:lang w:val="en-US" w:eastAsia="ja-JP"/>
        </w:rPr>
        <w:tab/>
      </w:r>
      <w:r>
        <w:rPr>
          <w:noProof/>
        </w:rPr>
        <w:t>Pictures Group</w:t>
      </w:r>
      <w:r>
        <w:rPr>
          <w:noProof/>
        </w:rPr>
        <w:tab/>
      </w:r>
      <w:r>
        <w:rPr>
          <w:noProof/>
        </w:rPr>
        <w:fldChar w:fldCharType="begin"/>
      </w:r>
      <w:r>
        <w:rPr>
          <w:noProof/>
        </w:rPr>
        <w:instrText xml:space="preserve"> PAGEREF _Toc296956687 \h </w:instrText>
      </w:r>
      <w:r>
        <w:rPr>
          <w:noProof/>
        </w:rPr>
      </w:r>
      <w:r>
        <w:rPr>
          <w:noProof/>
        </w:rPr>
        <w:fldChar w:fldCharType="separate"/>
      </w:r>
      <w:r w:rsidR="00057C13">
        <w:rPr>
          <w:noProof/>
        </w:rPr>
        <w:t>55</w:t>
      </w:r>
      <w:r>
        <w:rPr>
          <w:noProof/>
        </w:rPr>
        <w:fldChar w:fldCharType="end"/>
      </w:r>
    </w:p>
    <w:p w14:paraId="3176A84B"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19</w:t>
      </w:r>
      <w:r>
        <w:rPr>
          <w:rFonts w:asciiTheme="minorHAnsi" w:eastAsiaTheme="minorEastAsia" w:hAnsiTheme="minorHAnsi" w:cstheme="minorBidi"/>
          <w:noProof/>
          <w:sz w:val="24"/>
          <w:lang w:val="en-US" w:eastAsia="ja-JP"/>
        </w:rPr>
        <w:tab/>
      </w:r>
      <w:r>
        <w:rPr>
          <w:noProof/>
        </w:rPr>
        <w:t>Processing Group</w:t>
      </w:r>
      <w:r>
        <w:rPr>
          <w:noProof/>
        </w:rPr>
        <w:tab/>
      </w:r>
      <w:r>
        <w:rPr>
          <w:noProof/>
        </w:rPr>
        <w:fldChar w:fldCharType="begin"/>
      </w:r>
      <w:r>
        <w:rPr>
          <w:noProof/>
        </w:rPr>
        <w:instrText xml:space="preserve"> PAGEREF _Toc296956688 \h </w:instrText>
      </w:r>
      <w:r>
        <w:rPr>
          <w:noProof/>
        </w:rPr>
      </w:r>
      <w:r>
        <w:rPr>
          <w:noProof/>
        </w:rPr>
        <w:fldChar w:fldCharType="separate"/>
      </w:r>
      <w:r w:rsidR="00057C13">
        <w:rPr>
          <w:noProof/>
        </w:rPr>
        <w:t>55</w:t>
      </w:r>
      <w:r>
        <w:rPr>
          <w:noProof/>
        </w:rPr>
        <w:fldChar w:fldCharType="end"/>
      </w:r>
    </w:p>
    <w:p w14:paraId="30231499"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20</w:t>
      </w:r>
      <w:r>
        <w:rPr>
          <w:rFonts w:asciiTheme="minorHAnsi" w:eastAsiaTheme="minorEastAsia" w:hAnsiTheme="minorHAnsi" w:cstheme="minorBidi"/>
          <w:noProof/>
          <w:sz w:val="24"/>
          <w:lang w:val="en-US" w:eastAsia="ja-JP"/>
        </w:rPr>
        <w:tab/>
      </w:r>
      <w:r>
        <w:rPr>
          <w:noProof/>
        </w:rPr>
        <w:t>Sampling (Schaepman-Strub et al., 2006, Schaepman-Strub et al., 2009)</w:t>
      </w:r>
      <w:r>
        <w:rPr>
          <w:noProof/>
        </w:rPr>
        <w:tab/>
      </w:r>
      <w:r>
        <w:rPr>
          <w:noProof/>
        </w:rPr>
        <w:fldChar w:fldCharType="begin"/>
      </w:r>
      <w:r>
        <w:rPr>
          <w:noProof/>
        </w:rPr>
        <w:instrText xml:space="preserve"> PAGEREF _Toc296956689 \h </w:instrText>
      </w:r>
      <w:r>
        <w:rPr>
          <w:noProof/>
        </w:rPr>
      </w:r>
      <w:r>
        <w:rPr>
          <w:noProof/>
        </w:rPr>
        <w:fldChar w:fldCharType="separate"/>
      </w:r>
      <w:r w:rsidR="00057C13">
        <w:rPr>
          <w:noProof/>
        </w:rPr>
        <w:t>57</w:t>
      </w:r>
      <w:r>
        <w:rPr>
          <w:noProof/>
        </w:rPr>
        <w:fldChar w:fldCharType="end"/>
      </w:r>
    </w:p>
    <w:p w14:paraId="4CD9F2C5"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21</w:t>
      </w:r>
      <w:r>
        <w:rPr>
          <w:rFonts w:asciiTheme="minorHAnsi" w:eastAsiaTheme="minorEastAsia" w:hAnsiTheme="minorHAnsi" w:cstheme="minorBidi"/>
          <w:noProof/>
          <w:sz w:val="24"/>
          <w:lang w:val="en-US" w:eastAsia="ja-JP"/>
        </w:rPr>
        <w:tab/>
      </w:r>
      <w:r>
        <w:rPr>
          <w:noProof/>
        </w:rPr>
        <w:t>Scientific References Group</w:t>
      </w:r>
      <w:r>
        <w:rPr>
          <w:noProof/>
        </w:rPr>
        <w:tab/>
      </w:r>
      <w:r>
        <w:rPr>
          <w:noProof/>
        </w:rPr>
        <w:fldChar w:fldCharType="begin"/>
      </w:r>
      <w:r>
        <w:rPr>
          <w:noProof/>
        </w:rPr>
        <w:instrText xml:space="preserve"> PAGEREF _Toc296956690 \h </w:instrText>
      </w:r>
      <w:r>
        <w:rPr>
          <w:noProof/>
        </w:rPr>
      </w:r>
      <w:r>
        <w:rPr>
          <w:noProof/>
        </w:rPr>
        <w:fldChar w:fldCharType="separate"/>
      </w:r>
      <w:r w:rsidR="00057C13">
        <w:rPr>
          <w:noProof/>
        </w:rPr>
        <w:t>59</w:t>
      </w:r>
      <w:r>
        <w:rPr>
          <w:noProof/>
        </w:rPr>
        <w:fldChar w:fldCharType="end"/>
      </w:r>
    </w:p>
    <w:p w14:paraId="60434A74"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22</w:t>
      </w:r>
      <w:r>
        <w:rPr>
          <w:rFonts w:asciiTheme="minorHAnsi" w:eastAsiaTheme="minorEastAsia" w:hAnsiTheme="minorHAnsi" w:cstheme="minorBidi"/>
          <w:noProof/>
          <w:sz w:val="24"/>
          <w:lang w:val="en-US" w:eastAsia="ja-JP"/>
        </w:rPr>
        <w:tab/>
      </w:r>
      <w:r>
        <w:rPr>
          <w:noProof/>
        </w:rPr>
        <w:t>Soil Parameters Group</w:t>
      </w:r>
      <w:r>
        <w:rPr>
          <w:noProof/>
        </w:rPr>
        <w:tab/>
      </w:r>
      <w:r>
        <w:rPr>
          <w:noProof/>
        </w:rPr>
        <w:fldChar w:fldCharType="begin"/>
      </w:r>
      <w:r>
        <w:rPr>
          <w:noProof/>
        </w:rPr>
        <w:instrText xml:space="preserve"> PAGEREF _Toc296956691 \h </w:instrText>
      </w:r>
      <w:r>
        <w:rPr>
          <w:noProof/>
        </w:rPr>
      </w:r>
      <w:r>
        <w:rPr>
          <w:noProof/>
        </w:rPr>
        <w:fldChar w:fldCharType="separate"/>
      </w:r>
      <w:r w:rsidR="00057C13">
        <w:rPr>
          <w:noProof/>
        </w:rPr>
        <w:t>59</w:t>
      </w:r>
      <w:r>
        <w:rPr>
          <w:noProof/>
        </w:rPr>
        <w:fldChar w:fldCharType="end"/>
      </w:r>
    </w:p>
    <w:p w14:paraId="108C2AA5" w14:textId="77777777" w:rsidR="00D977DF" w:rsidRDefault="00D977DF">
      <w:pPr>
        <w:pStyle w:val="TOC3"/>
        <w:tabs>
          <w:tab w:val="left" w:pos="1194"/>
        </w:tabs>
        <w:rPr>
          <w:rFonts w:asciiTheme="minorHAnsi" w:eastAsiaTheme="minorEastAsia" w:hAnsiTheme="minorHAnsi" w:cstheme="minorBidi"/>
          <w:noProof/>
          <w:sz w:val="24"/>
          <w:lang w:val="en-US" w:eastAsia="ja-JP"/>
        </w:rPr>
      </w:pPr>
      <w:r>
        <w:rPr>
          <w:noProof/>
        </w:rPr>
        <w:t>6.10.23</w:t>
      </w:r>
      <w:r>
        <w:rPr>
          <w:rFonts w:asciiTheme="minorHAnsi" w:eastAsiaTheme="minorEastAsia" w:hAnsiTheme="minorHAnsi" w:cstheme="minorBidi"/>
          <w:noProof/>
          <w:sz w:val="24"/>
          <w:lang w:val="en-US" w:eastAsia="ja-JP"/>
        </w:rPr>
        <w:tab/>
      </w:r>
      <w:r>
        <w:rPr>
          <w:noProof/>
        </w:rPr>
        <w:t>Vegetation Biophysical Variables</w:t>
      </w:r>
      <w:r>
        <w:rPr>
          <w:noProof/>
        </w:rPr>
        <w:tab/>
      </w:r>
      <w:r>
        <w:rPr>
          <w:noProof/>
        </w:rPr>
        <w:fldChar w:fldCharType="begin"/>
      </w:r>
      <w:r>
        <w:rPr>
          <w:noProof/>
        </w:rPr>
        <w:instrText xml:space="preserve"> PAGEREF _Toc296956692 \h </w:instrText>
      </w:r>
      <w:r>
        <w:rPr>
          <w:noProof/>
        </w:rPr>
      </w:r>
      <w:r>
        <w:rPr>
          <w:noProof/>
        </w:rPr>
        <w:fldChar w:fldCharType="separate"/>
      </w:r>
      <w:r w:rsidR="00057C13">
        <w:rPr>
          <w:noProof/>
        </w:rPr>
        <w:t>61</w:t>
      </w:r>
      <w:r>
        <w:rPr>
          <w:noProof/>
        </w:rPr>
        <w:fldChar w:fldCharType="end"/>
      </w:r>
    </w:p>
    <w:p w14:paraId="6C4CC1FF"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6.11</w:t>
      </w:r>
      <w:r>
        <w:rPr>
          <w:rFonts w:asciiTheme="minorHAnsi" w:eastAsiaTheme="minorEastAsia" w:hAnsiTheme="minorHAnsi" w:cstheme="minorBidi"/>
          <w:noProof/>
          <w:sz w:val="24"/>
          <w:lang w:val="en-US" w:eastAsia="ja-JP"/>
        </w:rPr>
        <w:tab/>
      </w:r>
      <w:r>
        <w:rPr>
          <w:noProof/>
        </w:rPr>
        <w:t>Spaces, Space Factory and Data Processing using the Space Network</w:t>
      </w:r>
      <w:r>
        <w:rPr>
          <w:noProof/>
        </w:rPr>
        <w:tab/>
      </w:r>
      <w:r>
        <w:rPr>
          <w:noProof/>
        </w:rPr>
        <w:fldChar w:fldCharType="begin"/>
      </w:r>
      <w:r>
        <w:rPr>
          <w:noProof/>
        </w:rPr>
        <w:instrText xml:space="preserve"> PAGEREF _Toc296956693 \h </w:instrText>
      </w:r>
      <w:r>
        <w:rPr>
          <w:noProof/>
        </w:rPr>
      </w:r>
      <w:r>
        <w:rPr>
          <w:noProof/>
        </w:rPr>
        <w:fldChar w:fldCharType="separate"/>
      </w:r>
      <w:r w:rsidR="00057C13">
        <w:rPr>
          <w:noProof/>
        </w:rPr>
        <w:t>61</w:t>
      </w:r>
      <w:r>
        <w:rPr>
          <w:noProof/>
        </w:rPr>
        <w:fldChar w:fldCharType="end"/>
      </w:r>
    </w:p>
    <w:p w14:paraId="57BB4D78"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lastRenderedPageBreak/>
        <w:t>7</w:t>
      </w:r>
      <w:r>
        <w:rPr>
          <w:rFonts w:asciiTheme="minorHAnsi" w:eastAsiaTheme="minorEastAsia" w:hAnsiTheme="minorHAnsi" w:cstheme="minorBidi"/>
          <w:b w:val="0"/>
          <w:noProof/>
          <w:lang w:val="en-US" w:eastAsia="ja-JP"/>
        </w:rPr>
        <w:tab/>
      </w:r>
      <w:r>
        <w:rPr>
          <w:noProof/>
        </w:rPr>
        <w:t>Data Input</w:t>
      </w:r>
      <w:r>
        <w:rPr>
          <w:noProof/>
        </w:rPr>
        <w:tab/>
      </w:r>
      <w:r>
        <w:rPr>
          <w:noProof/>
        </w:rPr>
        <w:fldChar w:fldCharType="begin"/>
      </w:r>
      <w:r>
        <w:rPr>
          <w:noProof/>
        </w:rPr>
        <w:instrText xml:space="preserve"> PAGEREF _Toc296956694 \h </w:instrText>
      </w:r>
      <w:r>
        <w:rPr>
          <w:noProof/>
        </w:rPr>
      </w:r>
      <w:r>
        <w:rPr>
          <w:noProof/>
        </w:rPr>
        <w:fldChar w:fldCharType="separate"/>
      </w:r>
      <w:r w:rsidR="00057C13">
        <w:rPr>
          <w:noProof/>
        </w:rPr>
        <w:t>64</w:t>
      </w:r>
      <w:r>
        <w:rPr>
          <w:noProof/>
        </w:rPr>
        <w:fldChar w:fldCharType="end"/>
      </w:r>
    </w:p>
    <w:p w14:paraId="4797DBE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1</w:t>
      </w:r>
      <w:r>
        <w:rPr>
          <w:rFonts w:asciiTheme="minorHAnsi" w:eastAsiaTheme="minorEastAsia" w:hAnsiTheme="minorHAnsi" w:cstheme="minorBidi"/>
          <w:noProof/>
          <w:sz w:val="24"/>
          <w:lang w:val="en-US" w:eastAsia="ja-JP"/>
        </w:rPr>
        <w:tab/>
      </w:r>
      <w:r>
        <w:rPr>
          <w:noProof/>
        </w:rPr>
        <w:t>Overview of SPECCHIO Data Loading</w:t>
      </w:r>
      <w:r>
        <w:rPr>
          <w:noProof/>
        </w:rPr>
        <w:tab/>
      </w:r>
      <w:r>
        <w:rPr>
          <w:noProof/>
        </w:rPr>
        <w:fldChar w:fldCharType="begin"/>
      </w:r>
      <w:r>
        <w:rPr>
          <w:noProof/>
        </w:rPr>
        <w:instrText xml:space="preserve"> PAGEREF _Toc296956695 \h </w:instrText>
      </w:r>
      <w:r>
        <w:rPr>
          <w:noProof/>
        </w:rPr>
      </w:r>
      <w:r>
        <w:rPr>
          <w:noProof/>
        </w:rPr>
        <w:fldChar w:fldCharType="separate"/>
      </w:r>
      <w:r w:rsidR="00057C13">
        <w:rPr>
          <w:noProof/>
        </w:rPr>
        <w:t>64</w:t>
      </w:r>
      <w:r>
        <w:rPr>
          <w:noProof/>
        </w:rPr>
        <w:fldChar w:fldCharType="end"/>
      </w:r>
    </w:p>
    <w:p w14:paraId="27DCB2B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2</w:t>
      </w:r>
      <w:r>
        <w:rPr>
          <w:rFonts w:asciiTheme="minorHAnsi" w:eastAsiaTheme="minorEastAsia" w:hAnsiTheme="minorHAnsi" w:cstheme="minorBidi"/>
          <w:noProof/>
          <w:sz w:val="24"/>
          <w:lang w:val="en-US" w:eastAsia="ja-JP"/>
        </w:rPr>
        <w:tab/>
      </w:r>
      <w:r>
        <w:rPr>
          <w:noProof/>
        </w:rPr>
        <w:t>Creating a new Campaign</w:t>
      </w:r>
      <w:r>
        <w:rPr>
          <w:noProof/>
        </w:rPr>
        <w:tab/>
      </w:r>
      <w:r>
        <w:rPr>
          <w:noProof/>
        </w:rPr>
        <w:fldChar w:fldCharType="begin"/>
      </w:r>
      <w:r>
        <w:rPr>
          <w:noProof/>
        </w:rPr>
        <w:instrText xml:space="preserve"> PAGEREF _Toc296956696 \h </w:instrText>
      </w:r>
      <w:r>
        <w:rPr>
          <w:noProof/>
        </w:rPr>
      </w:r>
      <w:r>
        <w:rPr>
          <w:noProof/>
        </w:rPr>
        <w:fldChar w:fldCharType="separate"/>
      </w:r>
      <w:r w:rsidR="00057C13">
        <w:rPr>
          <w:noProof/>
        </w:rPr>
        <w:t>65</w:t>
      </w:r>
      <w:r>
        <w:rPr>
          <w:noProof/>
        </w:rPr>
        <w:fldChar w:fldCharType="end"/>
      </w:r>
    </w:p>
    <w:p w14:paraId="58C1095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3</w:t>
      </w:r>
      <w:r>
        <w:rPr>
          <w:rFonts w:asciiTheme="minorHAnsi" w:eastAsiaTheme="minorEastAsia" w:hAnsiTheme="minorHAnsi" w:cstheme="minorBidi"/>
          <w:noProof/>
          <w:sz w:val="24"/>
          <w:lang w:val="en-US" w:eastAsia="ja-JP"/>
        </w:rPr>
        <w:tab/>
      </w:r>
      <w:r>
        <w:rPr>
          <w:noProof/>
        </w:rPr>
        <w:t>Loading Campaign Spectral Data</w:t>
      </w:r>
      <w:r>
        <w:rPr>
          <w:noProof/>
        </w:rPr>
        <w:tab/>
      </w:r>
      <w:r>
        <w:rPr>
          <w:noProof/>
        </w:rPr>
        <w:fldChar w:fldCharType="begin"/>
      </w:r>
      <w:r>
        <w:rPr>
          <w:noProof/>
        </w:rPr>
        <w:instrText xml:space="preserve"> PAGEREF _Toc296956697 \h </w:instrText>
      </w:r>
      <w:r>
        <w:rPr>
          <w:noProof/>
        </w:rPr>
      </w:r>
      <w:r>
        <w:rPr>
          <w:noProof/>
        </w:rPr>
        <w:fldChar w:fldCharType="separate"/>
      </w:r>
      <w:r w:rsidR="00057C13">
        <w:rPr>
          <w:noProof/>
        </w:rPr>
        <w:t>65</w:t>
      </w:r>
      <w:r>
        <w:rPr>
          <w:noProof/>
        </w:rPr>
        <w:fldChar w:fldCharType="end"/>
      </w:r>
    </w:p>
    <w:p w14:paraId="00906045"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4</w:t>
      </w:r>
      <w:r>
        <w:rPr>
          <w:rFonts w:asciiTheme="minorHAnsi" w:eastAsiaTheme="minorEastAsia" w:hAnsiTheme="minorHAnsi" w:cstheme="minorBidi"/>
          <w:noProof/>
          <w:sz w:val="24"/>
          <w:lang w:val="en-US" w:eastAsia="ja-JP"/>
        </w:rPr>
        <w:tab/>
      </w:r>
      <w:r>
        <w:rPr>
          <w:noProof/>
        </w:rPr>
        <w:t>Loading Additional Spectral Data</w:t>
      </w:r>
      <w:r>
        <w:rPr>
          <w:noProof/>
        </w:rPr>
        <w:tab/>
      </w:r>
      <w:r>
        <w:rPr>
          <w:noProof/>
        </w:rPr>
        <w:fldChar w:fldCharType="begin"/>
      </w:r>
      <w:r>
        <w:rPr>
          <w:noProof/>
        </w:rPr>
        <w:instrText xml:space="preserve"> PAGEREF _Toc296956698 \h </w:instrText>
      </w:r>
      <w:r>
        <w:rPr>
          <w:noProof/>
        </w:rPr>
      </w:r>
      <w:r>
        <w:rPr>
          <w:noProof/>
        </w:rPr>
        <w:fldChar w:fldCharType="separate"/>
      </w:r>
      <w:r w:rsidR="00057C13">
        <w:rPr>
          <w:noProof/>
        </w:rPr>
        <w:t>67</w:t>
      </w:r>
      <w:r>
        <w:rPr>
          <w:noProof/>
        </w:rPr>
        <w:fldChar w:fldCharType="end"/>
      </w:r>
    </w:p>
    <w:p w14:paraId="3DC9EEB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4.1</w:t>
      </w:r>
      <w:r>
        <w:rPr>
          <w:rFonts w:asciiTheme="minorHAnsi" w:eastAsiaTheme="minorEastAsia" w:hAnsiTheme="minorHAnsi" w:cstheme="minorBidi"/>
          <w:noProof/>
          <w:sz w:val="24"/>
          <w:lang w:val="en-US" w:eastAsia="ja-JP"/>
        </w:rPr>
        <w:tab/>
      </w:r>
      <w:r>
        <w:rPr>
          <w:noProof/>
        </w:rPr>
        <w:t>Uploading Additional Spectral Data from the Same Computer</w:t>
      </w:r>
      <w:r>
        <w:rPr>
          <w:noProof/>
        </w:rPr>
        <w:tab/>
      </w:r>
      <w:r>
        <w:rPr>
          <w:noProof/>
        </w:rPr>
        <w:fldChar w:fldCharType="begin"/>
      </w:r>
      <w:r>
        <w:rPr>
          <w:noProof/>
        </w:rPr>
        <w:instrText xml:space="preserve"> PAGEREF _Toc296956699 \h </w:instrText>
      </w:r>
      <w:r>
        <w:rPr>
          <w:noProof/>
        </w:rPr>
      </w:r>
      <w:r>
        <w:rPr>
          <w:noProof/>
        </w:rPr>
        <w:fldChar w:fldCharType="separate"/>
      </w:r>
      <w:r w:rsidR="00057C13">
        <w:rPr>
          <w:noProof/>
        </w:rPr>
        <w:t>67</w:t>
      </w:r>
      <w:r>
        <w:rPr>
          <w:noProof/>
        </w:rPr>
        <w:fldChar w:fldCharType="end"/>
      </w:r>
    </w:p>
    <w:p w14:paraId="06D8A0EE"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4.2</w:t>
      </w:r>
      <w:r>
        <w:rPr>
          <w:rFonts w:asciiTheme="minorHAnsi" w:eastAsiaTheme="minorEastAsia" w:hAnsiTheme="minorHAnsi" w:cstheme="minorBidi"/>
          <w:noProof/>
          <w:sz w:val="24"/>
          <w:lang w:val="en-US" w:eastAsia="ja-JP"/>
        </w:rPr>
        <w:tab/>
      </w:r>
      <w:r>
        <w:rPr>
          <w:noProof/>
        </w:rPr>
        <w:t>Uploading Additional Spectral Data from a Second Computer</w:t>
      </w:r>
      <w:r>
        <w:rPr>
          <w:noProof/>
        </w:rPr>
        <w:tab/>
      </w:r>
      <w:r>
        <w:rPr>
          <w:noProof/>
        </w:rPr>
        <w:fldChar w:fldCharType="begin"/>
      </w:r>
      <w:r>
        <w:rPr>
          <w:noProof/>
        </w:rPr>
        <w:instrText xml:space="preserve"> PAGEREF _Toc296956700 \h </w:instrText>
      </w:r>
      <w:r>
        <w:rPr>
          <w:noProof/>
        </w:rPr>
      </w:r>
      <w:r>
        <w:rPr>
          <w:noProof/>
        </w:rPr>
        <w:fldChar w:fldCharType="separate"/>
      </w:r>
      <w:r w:rsidR="00057C13">
        <w:rPr>
          <w:noProof/>
        </w:rPr>
        <w:t>68</w:t>
      </w:r>
      <w:r>
        <w:rPr>
          <w:noProof/>
        </w:rPr>
        <w:fldChar w:fldCharType="end"/>
      </w:r>
    </w:p>
    <w:p w14:paraId="3FA2885A"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4.3</w:t>
      </w:r>
      <w:r>
        <w:rPr>
          <w:rFonts w:asciiTheme="minorHAnsi" w:eastAsiaTheme="minorEastAsia" w:hAnsiTheme="minorHAnsi" w:cstheme="minorBidi"/>
          <w:noProof/>
          <w:sz w:val="24"/>
          <w:lang w:val="en-US" w:eastAsia="ja-JP"/>
        </w:rPr>
        <w:tab/>
      </w:r>
      <w:r>
        <w:rPr>
          <w:noProof/>
        </w:rPr>
        <w:t>Uploading Additional Spectral Data in a New Data Hierarchy</w:t>
      </w:r>
      <w:r>
        <w:rPr>
          <w:noProof/>
        </w:rPr>
        <w:tab/>
      </w:r>
      <w:r>
        <w:rPr>
          <w:noProof/>
        </w:rPr>
        <w:fldChar w:fldCharType="begin"/>
      </w:r>
      <w:r>
        <w:rPr>
          <w:noProof/>
        </w:rPr>
        <w:instrText xml:space="preserve"> PAGEREF _Toc296956701 \h </w:instrText>
      </w:r>
      <w:r>
        <w:rPr>
          <w:noProof/>
        </w:rPr>
      </w:r>
      <w:r>
        <w:rPr>
          <w:noProof/>
        </w:rPr>
        <w:fldChar w:fldCharType="separate"/>
      </w:r>
      <w:r w:rsidR="00057C13">
        <w:rPr>
          <w:noProof/>
        </w:rPr>
        <w:t>69</w:t>
      </w:r>
      <w:r>
        <w:rPr>
          <w:noProof/>
        </w:rPr>
        <w:fldChar w:fldCharType="end"/>
      </w:r>
    </w:p>
    <w:p w14:paraId="5955BFE2"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5</w:t>
      </w:r>
      <w:r>
        <w:rPr>
          <w:rFonts w:asciiTheme="minorHAnsi" w:eastAsiaTheme="minorEastAsia" w:hAnsiTheme="minorHAnsi" w:cstheme="minorBidi"/>
          <w:noProof/>
          <w:sz w:val="24"/>
          <w:lang w:val="en-US" w:eastAsia="ja-JP"/>
        </w:rPr>
        <w:tab/>
      </w:r>
      <w:r>
        <w:rPr>
          <w:noProof/>
        </w:rPr>
        <w:t>Edit metadata</w:t>
      </w:r>
      <w:r>
        <w:rPr>
          <w:noProof/>
        </w:rPr>
        <w:tab/>
      </w:r>
      <w:r>
        <w:rPr>
          <w:noProof/>
        </w:rPr>
        <w:fldChar w:fldCharType="begin"/>
      </w:r>
      <w:r>
        <w:rPr>
          <w:noProof/>
        </w:rPr>
        <w:instrText xml:space="preserve"> PAGEREF _Toc296956702 \h </w:instrText>
      </w:r>
      <w:r>
        <w:rPr>
          <w:noProof/>
        </w:rPr>
      </w:r>
      <w:r>
        <w:rPr>
          <w:noProof/>
        </w:rPr>
        <w:fldChar w:fldCharType="separate"/>
      </w:r>
      <w:r w:rsidR="00057C13">
        <w:rPr>
          <w:noProof/>
        </w:rPr>
        <w:t>70</w:t>
      </w:r>
      <w:r>
        <w:rPr>
          <w:noProof/>
        </w:rPr>
        <w:fldChar w:fldCharType="end"/>
      </w:r>
    </w:p>
    <w:p w14:paraId="49AF1D1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5.1</w:t>
      </w:r>
      <w:r>
        <w:rPr>
          <w:rFonts w:asciiTheme="minorHAnsi" w:eastAsiaTheme="minorEastAsia" w:hAnsiTheme="minorHAnsi" w:cstheme="minorBidi"/>
          <w:noProof/>
          <w:sz w:val="24"/>
          <w:lang w:val="en-US" w:eastAsia="ja-JP"/>
        </w:rPr>
        <w:tab/>
      </w:r>
      <w:r>
        <w:rPr>
          <w:noProof/>
        </w:rPr>
        <w:t>Displaying and Editing Metadata</w:t>
      </w:r>
      <w:r>
        <w:rPr>
          <w:noProof/>
        </w:rPr>
        <w:tab/>
      </w:r>
      <w:r>
        <w:rPr>
          <w:noProof/>
        </w:rPr>
        <w:fldChar w:fldCharType="begin"/>
      </w:r>
      <w:r>
        <w:rPr>
          <w:noProof/>
        </w:rPr>
        <w:instrText xml:space="preserve"> PAGEREF _Toc296956703 \h </w:instrText>
      </w:r>
      <w:r>
        <w:rPr>
          <w:noProof/>
        </w:rPr>
      </w:r>
      <w:r>
        <w:rPr>
          <w:noProof/>
        </w:rPr>
        <w:fldChar w:fldCharType="separate"/>
      </w:r>
      <w:r w:rsidR="00057C13">
        <w:rPr>
          <w:noProof/>
        </w:rPr>
        <w:t>70</w:t>
      </w:r>
      <w:r>
        <w:rPr>
          <w:noProof/>
        </w:rPr>
        <w:fldChar w:fldCharType="end"/>
      </w:r>
    </w:p>
    <w:p w14:paraId="5DFCBD78"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5.2</w:t>
      </w:r>
      <w:r>
        <w:rPr>
          <w:rFonts w:asciiTheme="minorHAnsi" w:eastAsiaTheme="minorEastAsia" w:hAnsiTheme="minorHAnsi" w:cstheme="minorBidi"/>
          <w:noProof/>
          <w:sz w:val="24"/>
          <w:lang w:val="en-US" w:eastAsia="ja-JP"/>
        </w:rPr>
        <w:tab/>
      </w:r>
      <w:r>
        <w:rPr>
          <w:noProof/>
        </w:rPr>
        <w:t>Displaying and Editing Campaign Metadata</w:t>
      </w:r>
      <w:r>
        <w:rPr>
          <w:noProof/>
        </w:rPr>
        <w:tab/>
      </w:r>
      <w:r>
        <w:rPr>
          <w:noProof/>
        </w:rPr>
        <w:fldChar w:fldCharType="begin"/>
      </w:r>
      <w:r>
        <w:rPr>
          <w:noProof/>
        </w:rPr>
        <w:instrText xml:space="preserve"> PAGEREF _Toc296956704 \h </w:instrText>
      </w:r>
      <w:r>
        <w:rPr>
          <w:noProof/>
        </w:rPr>
      </w:r>
      <w:r>
        <w:rPr>
          <w:noProof/>
        </w:rPr>
        <w:fldChar w:fldCharType="separate"/>
      </w:r>
      <w:r w:rsidR="00057C13">
        <w:rPr>
          <w:noProof/>
        </w:rPr>
        <w:t>72</w:t>
      </w:r>
      <w:r>
        <w:rPr>
          <w:noProof/>
        </w:rPr>
        <w:fldChar w:fldCharType="end"/>
      </w:r>
    </w:p>
    <w:p w14:paraId="43FD9FED"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7.5.3</w:t>
      </w:r>
      <w:r>
        <w:rPr>
          <w:rFonts w:asciiTheme="minorHAnsi" w:eastAsiaTheme="minorEastAsia" w:hAnsiTheme="minorHAnsi" w:cstheme="minorBidi"/>
          <w:noProof/>
          <w:sz w:val="24"/>
          <w:lang w:val="en-US" w:eastAsia="ja-JP"/>
        </w:rPr>
        <w:tab/>
      </w:r>
      <w:r>
        <w:rPr>
          <w:noProof/>
        </w:rPr>
        <w:t>Displaying and Editing Spectrum Metadata</w:t>
      </w:r>
      <w:r>
        <w:rPr>
          <w:noProof/>
        </w:rPr>
        <w:tab/>
      </w:r>
      <w:r>
        <w:rPr>
          <w:noProof/>
        </w:rPr>
        <w:fldChar w:fldCharType="begin"/>
      </w:r>
      <w:r>
        <w:rPr>
          <w:noProof/>
        </w:rPr>
        <w:instrText xml:space="preserve"> PAGEREF _Toc296956705 \h </w:instrText>
      </w:r>
      <w:r>
        <w:rPr>
          <w:noProof/>
        </w:rPr>
      </w:r>
      <w:r>
        <w:rPr>
          <w:noProof/>
        </w:rPr>
        <w:fldChar w:fldCharType="separate"/>
      </w:r>
      <w:r w:rsidR="00057C13">
        <w:rPr>
          <w:noProof/>
        </w:rPr>
        <w:t>72</w:t>
      </w:r>
      <w:r>
        <w:rPr>
          <w:noProof/>
        </w:rPr>
        <w:fldChar w:fldCharType="end"/>
      </w:r>
    </w:p>
    <w:p w14:paraId="73ED202F"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7.6</w:t>
      </w:r>
      <w:r>
        <w:rPr>
          <w:rFonts w:asciiTheme="minorHAnsi" w:eastAsiaTheme="minorEastAsia" w:hAnsiTheme="minorHAnsi" w:cstheme="minorBidi"/>
          <w:noProof/>
          <w:sz w:val="24"/>
          <w:lang w:val="en-US" w:eastAsia="ja-JP"/>
        </w:rPr>
        <w:tab/>
      </w:r>
      <w:r>
        <w:rPr>
          <w:noProof/>
        </w:rPr>
        <w:t>Uploading Metadata from XLS (Excel) files</w:t>
      </w:r>
      <w:r>
        <w:rPr>
          <w:noProof/>
        </w:rPr>
        <w:tab/>
      </w:r>
      <w:r>
        <w:rPr>
          <w:noProof/>
        </w:rPr>
        <w:fldChar w:fldCharType="begin"/>
      </w:r>
      <w:r>
        <w:rPr>
          <w:noProof/>
        </w:rPr>
        <w:instrText xml:space="preserve"> PAGEREF _Toc296956706 \h </w:instrText>
      </w:r>
      <w:r>
        <w:rPr>
          <w:noProof/>
        </w:rPr>
      </w:r>
      <w:r>
        <w:rPr>
          <w:noProof/>
        </w:rPr>
        <w:fldChar w:fldCharType="separate"/>
      </w:r>
      <w:r w:rsidR="00057C13">
        <w:rPr>
          <w:noProof/>
        </w:rPr>
        <w:t>77</w:t>
      </w:r>
      <w:r>
        <w:rPr>
          <w:noProof/>
        </w:rPr>
        <w:fldChar w:fldCharType="end"/>
      </w:r>
    </w:p>
    <w:p w14:paraId="6AF8AA26"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8</w:t>
      </w:r>
      <w:r>
        <w:rPr>
          <w:rFonts w:asciiTheme="minorHAnsi" w:eastAsiaTheme="minorEastAsia" w:hAnsiTheme="minorHAnsi" w:cstheme="minorBidi"/>
          <w:b w:val="0"/>
          <w:noProof/>
          <w:lang w:val="en-US" w:eastAsia="ja-JP"/>
        </w:rPr>
        <w:tab/>
      </w:r>
      <w:r>
        <w:rPr>
          <w:noProof/>
        </w:rPr>
        <w:t>Data Processing &amp; Output</w:t>
      </w:r>
      <w:r>
        <w:rPr>
          <w:noProof/>
        </w:rPr>
        <w:tab/>
      </w:r>
      <w:r>
        <w:rPr>
          <w:noProof/>
        </w:rPr>
        <w:fldChar w:fldCharType="begin"/>
      </w:r>
      <w:r>
        <w:rPr>
          <w:noProof/>
        </w:rPr>
        <w:instrText xml:space="preserve"> PAGEREF _Toc296956707 \h </w:instrText>
      </w:r>
      <w:r>
        <w:rPr>
          <w:noProof/>
        </w:rPr>
      </w:r>
      <w:r>
        <w:rPr>
          <w:noProof/>
        </w:rPr>
        <w:fldChar w:fldCharType="separate"/>
      </w:r>
      <w:r w:rsidR="00057C13">
        <w:rPr>
          <w:noProof/>
        </w:rPr>
        <w:t>85</w:t>
      </w:r>
      <w:r>
        <w:rPr>
          <w:noProof/>
        </w:rPr>
        <w:fldChar w:fldCharType="end"/>
      </w:r>
    </w:p>
    <w:p w14:paraId="60A47667"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1</w:t>
      </w:r>
      <w:r>
        <w:rPr>
          <w:rFonts w:asciiTheme="minorHAnsi" w:eastAsiaTheme="minorEastAsia" w:hAnsiTheme="minorHAnsi" w:cstheme="minorBidi"/>
          <w:noProof/>
          <w:sz w:val="24"/>
          <w:lang w:val="en-US" w:eastAsia="ja-JP"/>
        </w:rPr>
        <w:tab/>
      </w:r>
      <w:r>
        <w:rPr>
          <w:noProof/>
        </w:rPr>
        <w:t>The Spectrum Browser</w:t>
      </w:r>
      <w:r>
        <w:rPr>
          <w:noProof/>
        </w:rPr>
        <w:tab/>
      </w:r>
      <w:r>
        <w:rPr>
          <w:noProof/>
        </w:rPr>
        <w:fldChar w:fldCharType="begin"/>
      </w:r>
      <w:r>
        <w:rPr>
          <w:noProof/>
        </w:rPr>
        <w:instrText xml:space="preserve"> PAGEREF _Toc296956708 \h </w:instrText>
      </w:r>
      <w:r>
        <w:rPr>
          <w:noProof/>
        </w:rPr>
      </w:r>
      <w:r>
        <w:rPr>
          <w:noProof/>
        </w:rPr>
        <w:fldChar w:fldCharType="separate"/>
      </w:r>
      <w:r w:rsidR="00057C13">
        <w:rPr>
          <w:noProof/>
        </w:rPr>
        <w:t>85</w:t>
      </w:r>
      <w:r>
        <w:rPr>
          <w:noProof/>
        </w:rPr>
        <w:fldChar w:fldCharType="end"/>
      </w:r>
    </w:p>
    <w:p w14:paraId="205F3E56"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2</w:t>
      </w:r>
      <w:r>
        <w:rPr>
          <w:rFonts w:asciiTheme="minorHAnsi" w:eastAsiaTheme="minorEastAsia" w:hAnsiTheme="minorHAnsi" w:cstheme="minorBidi"/>
          <w:noProof/>
          <w:sz w:val="24"/>
          <w:lang w:val="en-US" w:eastAsia="ja-JP"/>
        </w:rPr>
        <w:tab/>
      </w:r>
      <w:r>
        <w:rPr>
          <w:noProof/>
        </w:rPr>
        <w:t>Query Builder</w:t>
      </w:r>
      <w:r>
        <w:rPr>
          <w:noProof/>
        </w:rPr>
        <w:tab/>
      </w:r>
      <w:r>
        <w:rPr>
          <w:noProof/>
        </w:rPr>
        <w:fldChar w:fldCharType="begin"/>
      </w:r>
      <w:r>
        <w:rPr>
          <w:noProof/>
        </w:rPr>
        <w:instrText xml:space="preserve"> PAGEREF _Toc296956709 \h </w:instrText>
      </w:r>
      <w:r>
        <w:rPr>
          <w:noProof/>
        </w:rPr>
      </w:r>
      <w:r>
        <w:rPr>
          <w:noProof/>
        </w:rPr>
        <w:fldChar w:fldCharType="separate"/>
      </w:r>
      <w:r w:rsidR="00057C13">
        <w:rPr>
          <w:noProof/>
        </w:rPr>
        <w:t>86</w:t>
      </w:r>
      <w:r>
        <w:rPr>
          <w:noProof/>
        </w:rPr>
        <w:fldChar w:fldCharType="end"/>
      </w:r>
    </w:p>
    <w:p w14:paraId="00E738D2"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3</w:t>
      </w:r>
      <w:r>
        <w:rPr>
          <w:rFonts w:asciiTheme="minorHAnsi" w:eastAsiaTheme="minorEastAsia" w:hAnsiTheme="minorHAnsi" w:cstheme="minorBidi"/>
          <w:noProof/>
          <w:sz w:val="24"/>
          <w:lang w:val="en-US" w:eastAsia="ja-JP"/>
        </w:rPr>
        <w:tab/>
      </w:r>
      <w:r>
        <w:rPr>
          <w:noProof/>
        </w:rPr>
        <w:t>SQL Matching Strings</w:t>
      </w:r>
      <w:r>
        <w:rPr>
          <w:noProof/>
        </w:rPr>
        <w:tab/>
      </w:r>
      <w:r>
        <w:rPr>
          <w:noProof/>
        </w:rPr>
        <w:fldChar w:fldCharType="begin"/>
      </w:r>
      <w:r>
        <w:rPr>
          <w:noProof/>
        </w:rPr>
        <w:instrText xml:space="preserve"> PAGEREF _Toc296956710 \h </w:instrText>
      </w:r>
      <w:r>
        <w:rPr>
          <w:noProof/>
        </w:rPr>
      </w:r>
      <w:r>
        <w:rPr>
          <w:noProof/>
        </w:rPr>
        <w:fldChar w:fldCharType="separate"/>
      </w:r>
      <w:r w:rsidR="00057C13">
        <w:rPr>
          <w:noProof/>
        </w:rPr>
        <w:t>88</w:t>
      </w:r>
      <w:r>
        <w:rPr>
          <w:noProof/>
        </w:rPr>
        <w:fldChar w:fldCharType="end"/>
      </w:r>
    </w:p>
    <w:p w14:paraId="417B8005"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4</w:t>
      </w:r>
      <w:r>
        <w:rPr>
          <w:rFonts w:asciiTheme="minorHAnsi" w:eastAsiaTheme="minorEastAsia" w:hAnsiTheme="minorHAnsi" w:cstheme="minorBidi"/>
          <w:noProof/>
          <w:sz w:val="24"/>
          <w:lang w:val="en-US" w:eastAsia="ja-JP"/>
        </w:rPr>
        <w:tab/>
      </w:r>
      <w:r>
        <w:rPr>
          <w:noProof/>
        </w:rPr>
        <w:t>Entering Dates and Times</w:t>
      </w:r>
      <w:r>
        <w:rPr>
          <w:noProof/>
        </w:rPr>
        <w:tab/>
      </w:r>
      <w:r>
        <w:rPr>
          <w:noProof/>
        </w:rPr>
        <w:fldChar w:fldCharType="begin"/>
      </w:r>
      <w:r>
        <w:rPr>
          <w:noProof/>
        </w:rPr>
        <w:instrText xml:space="preserve"> PAGEREF _Toc296956711 \h </w:instrText>
      </w:r>
      <w:r>
        <w:rPr>
          <w:noProof/>
        </w:rPr>
      </w:r>
      <w:r>
        <w:rPr>
          <w:noProof/>
        </w:rPr>
        <w:fldChar w:fldCharType="separate"/>
      </w:r>
      <w:r w:rsidR="00057C13">
        <w:rPr>
          <w:noProof/>
        </w:rPr>
        <w:t>89</w:t>
      </w:r>
      <w:r>
        <w:rPr>
          <w:noProof/>
        </w:rPr>
        <w:fldChar w:fldCharType="end"/>
      </w:r>
    </w:p>
    <w:p w14:paraId="39EB0E5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5</w:t>
      </w:r>
      <w:r>
        <w:rPr>
          <w:rFonts w:asciiTheme="minorHAnsi" w:eastAsiaTheme="minorEastAsia" w:hAnsiTheme="minorHAnsi" w:cstheme="minorBidi"/>
          <w:noProof/>
          <w:sz w:val="24"/>
          <w:lang w:val="en-US" w:eastAsia="ja-JP"/>
        </w:rPr>
        <w:tab/>
      </w:r>
      <w:r>
        <w:rPr>
          <w:noProof/>
        </w:rPr>
        <w:t>Show Report</w:t>
      </w:r>
      <w:r>
        <w:rPr>
          <w:noProof/>
        </w:rPr>
        <w:tab/>
      </w:r>
      <w:r>
        <w:rPr>
          <w:noProof/>
        </w:rPr>
        <w:fldChar w:fldCharType="begin"/>
      </w:r>
      <w:r>
        <w:rPr>
          <w:noProof/>
        </w:rPr>
        <w:instrText xml:space="preserve"> PAGEREF _Toc296956712 \h </w:instrText>
      </w:r>
      <w:r>
        <w:rPr>
          <w:noProof/>
        </w:rPr>
      </w:r>
      <w:r>
        <w:rPr>
          <w:noProof/>
        </w:rPr>
        <w:fldChar w:fldCharType="separate"/>
      </w:r>
      <w:r w:rsidR="00057C13">
        <w:rPr>
          <w:noProof/>
        </w:rPr>
        <w:t>89</w:t>
      </w:r>
      <w:r>
        <w:rPr>
          <w:noProof/>
        </w:rPr>
        <w:fldChar w:fldCharType="end"/>
      </w:r>
    </w:p>
    <w:p w14:paraId="099212B3"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6</w:t>
      </w:r>
      <w:r>
        <w:rPr>
          <w:rFonts w:asciiTheme="minorHAnsi" w:eastAsiaTheme="minorEastAsia" w:hAnsiTheme="minorHAnsi" w:cstheme="minorBidi"/>
          <w:noProof/>
          <w:sz w:val="24"/>
          <w:lang w:val="en-US" w:eastAsia="ja-JP"/>
        </w:rPr>
        <w:tab/>
      </w:r>
      <w:r>
        <w:rPr>
          <w:noProof/>
        </w:rPr>
        <w:t>File Export</w:t>
      </w:r>
      <w:r>
        <w:rPr>
          <w:noProof/>
        </w:rPr>
        <w:tab/>
      </w:r>
      <w:r>
        <w:rPr>
          <w:noProof/>
        </w:rPr>
        <w:fldChar w:fldCharType="begin"/>
      </w:r>
      <w:r>
        <w:rPr>
          <w:noProof/>
        </w:rPr>
        <w:instrText xml:space="preserve"> PAGEREF _Toc296956713 \h </w:instrText>
      </w:r>
      <w:r>
        <w:rPr>
          <w:noProof/>
        </w:rPr>
      </w:r>
      <w:r>
        <w:rPr>
          <w:noProof/>
        </w:rPr>
        <w:fldChar w:fldCharType="separate"/>
      </w:r>
      <w:r w:rsidR="00057C13">
        <w:rPr>
          <w:noProof/>
        </w:rPr>
        <w:t>92</w:t>
      </w:r>
      <w:r>
        <w:rPr>
          <w:noProof/>
        </w:rPr>
        <w:fldChar w:fldCharType="end"/>
      </w:r>
    </w:p>
    <w:p w14:paraId="43E41081"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8.6.1</w:t>
      </w:r>
      <w:r>
        <w:rPr>
          <w:rFonts w:asciiTheme="minorHAnsi" w:eastAsiaTheme="minorEastAsia" w:hAnsiTheme="minorHAnsi" w:cstheme="minorBidi"/>
          <w:noProof/>
          <w:sz w:val="24"/>
          <w:lang w:val="en-US" w:eastAsia="ja-JP"/>
        </w:rPr>
        <w:tab/>
      </w:r>
      <w:r>
        <w:rPr>
          <w:noProof/>
        </w:rPr>
        <w:t>CSV Spectrum Export Format</w:t>
      </w:r>
      <w:r>
        <w:rPr>
          <w:noProof/>
        </w:rPr>
        <w:tab/>
      </w:r>
      <w:r>
        <w:rPr>
          <w:noProof/>
        </w:rPr>
        <w:fldChar w:fldCharType="begin"/>
      </w:r>
      <w:r>
        <w:rPr>
          <w:noProof/>
        </w:rPr>
        <w:instrText xml:space="preserve"> PAGEREF _Toc296956714 \h </w:instrText>
      </w:r>
      <w:r>
        <w:rPr>
          <w:noProof/>
        </w:rPr>
      </w:r>
      <w:r>
        <w:rPr>
          <w:noProof/>
        </w:rPr>
        <w:fldChar w:fldCharType="separate"/>
      </w:r>
      <w:r w:rsidR="00057C13">
        <w:rPr>
          <w:noProof/>
        </w:rPr>
        <w:t>94</w:t>
      </w:r>
      <w:r>
        <w:rPr>
          <w:noProof/>
        </w:rPr>
        <w:fldChar w:fldCharType="end"/>
      </w:r>
    </w:p>
    <w:p w14:paraId="1F59F68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7</w:t>
      </w:r>
      <w:r>
        <w:rPr>
          <w:rFonts w:asciiTheme="minorHAnsi" w:eastAsiaTheme="minorEastAsia" w:hAnsiTheme="minorHAnsi" w:cstheme="minorBidi"/>
          <w:noProof/>
          <w:sz w:val="24"/>
          <w:lang w:val="en-US" w:eastAsia="ja-JP"/>
        </w:rPr>
        <w:tab/>
      </w:r>
      <w:r>
        <w:rPr>
          <w:noProof/>
        </w:rPr>
        <w:t>Process</w:t>
      </w:r>
      <w:r>
        <w:rPr>
          <w:noProof/>
        </w:rPr>
        <w:tab/>
      </w:r>
      <w:r>
        <w:rPr>
          <w:noProof/>
        </w:rPr>
        <w:fldChar w:fldCharType="begin"/>
      </w:r>
      <w:r>
        <w:rPr>
          <w:noProof/>
        </w:rPr>
        <w:instrText xml:space="preserve"> PAGEREF _Toc296956715 \h </w:instrText>
      </w:r>
      <w:r>
        <w:rPr>
          <w:noProof/>
        </w:rPr>
      </w:r>
      <w:r>
        <w:rPr>
          <w:noProof/>
        </w:rPr>
        <w:fldChar w:fldCharType="separate"/>
      </w:r>
      <w:r w:rsidR="00057C13">
        <w:rPr>
          <w:noProof/>
        </w:rPr>
        <w:t>95</w:t>
      </w:r>
      <w:r>
        <w:rPr>
          <w:noProof/>
        </w:rPr>
        <w:fldChar w:fldCharType="end"/>
      </w:r>
    </w:p>
    <w:p w14:paraId="5953BF2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8</w:t>
      </w:r>
      <w:r>
        <w:rPr>
          <w:rFonts w:asciiTheme="minorHAnsi" w:eastAsiaTheme="minorEastAsia" w:hAnsiTheme="minorHAnsi" w:cstheme="minorBidi"/>
          <w:noProof/>
          <w:sz w:val="24"/>
          <w:lang w:val="en-US" w:eastAsia="ja-JP"/>
        </w:rPr>
        <w:tab/>
      </w:r>
      <w:r>
        <w:rPr>
          <w:noProof/>
        </w:rPr>
        <w:t>Spectral plot</w:t>
      </w:r>
      <w:r>
        <w:rPr>
          <w:noProof/>
        </w:rPr>
        <w:tab/>
      </w:r>
      <w:r>
        <w:rPr>
          <w:noProof/>
        </w:rPr>
        <w:fldChar w:fldCharType="begin"/>
      </w:r>
      <w:r>
        <w:rPr>
          <w:noProof/>
        </w:rPr>
        <w:instrText xml:space="preserve"> PAGEREF _Toc296956716 \h </w:instrText>
      </w:r>
      <w:r>
        <w:rPr>
          <w:noProof/>
        </w:rPr>
      </w:r>
      <w:r>
        <w:rPr>
          <w:noProof/>
        </w:rPr>
        <w:fldChar w:fldCharType="separate"/>
      </w:r>
      <w:r w:rsidR="00057C13">
        <w:rPr>
          <w:noProof/>
        </w:rPr>
        <w:t>95</w:t>
      </w:r>
      <w:r>
        <w:rPr>
          <w:noProof/>
        </w:rPr>
        <w:fldChar w:fldCharType="end"/>
      </w:r>
    </w:p>
    <w:p w14:paraId="7CD9561E"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8.9</w:t>
      </w:r>
      <w:r>
        <w:rPr>
          <w:rFonts w:asciiTheme="minorHAnsi" w:eastAsiaTheme="minorEastAsia" w:hAnsiTheme="minorHAnsi" w:cstheme="minorBidi"/>
          <w:noProof/>
          <w:sz w:val="24"/>
          <w:lang w:val="en-US" w:eastAsia="ja-JP"/>
        </w:rPr>
        <w:tab/>
      </w:r>
      <w:r>
        <w:rPr>
          <w:noProof/>
        </w:rPr>
        <w:t>Refl. calc</w:t>
      </w:r>
      <w:r>
        <w:rPr>
          <w:noProof/>
        </w:rPr>
        <w:tab/>
      </w:r>
      <w:r>
        <w:rPr>
          <w:noProof/>
        </w:rPr>
        <w:fldChar w:fldCharType="begin"/>
      </w:r>
      <w:r>
        <w:rPr>
          <w:noProof/>
        </w:rPr>
        <w:instrText xml:space="preserve"> PAGEREF _Toc296956717 \h </w:instrText>
      </w:r>
      <w:r>
        <w:rPr>
          <w:noProof/>
        </w:rPr>
      </w:r>
      <w:r>
        <w:rPr>
          <w:noProof/>
        </w:rPr>
        <w:fldChar w:fldCharType="separate"/>
      </w:r>
      <w:r w:rsidR="00057C13">
        <w:rPr>
          <w:noProof/>
        </w:rPr>
        <w:t>96</w:t>
      </w:r>
      <w:r>
        <w:rPr>
          <w:noProof/>
        </w:rPr>
        <w:fldChar w:fldCharType="end"/>
      </w:r>
    </w:p>
    <w:p w14:paraId="38C9AF04"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8.10</w:t>
      </w:r>
      <w:r>
        <w:rPr>
          <w:rFonts w:asciiTheme="minorHAnsi" w:eastAsiaTheme="minorEastAsia" w:hAnsiTheme="minorHAnsi" w:cstheme="minorBidi"/>
          <w:noProof/>
          <w:sz w:val="24"/>
          <w:lang w:val="en-US" w:eastAsia="ja-JP"/>
        </w:rPr>
        <w:tab/>
      </w:r>
      <w:r>
        <w:rPr>
          <w:noProof/>
        </w:rPr>
        <w:t>Publish Collection</w:t>
      </w:r>
      <w:r>
        <w:rPr>
          <w:noProof/>
        </w:rPr>
        <w:tab/>
      </w:r>
      <w:r>
        <w:rPr>
          <w:noProof/>
        </w:rPr>
        <w:fldChar w:fldCharType="begin"/>
      </w:r>
      <w:r>
        <w:rPr>
          <w:noProof/>
        </w:rPr>
        <w:instrText xml:space="preserve"> PAGEREF _Toc296956718 \h </w:instrText>
      </w:r>
      <w:r>
        <w:rPr>
          <w:noProof/>
        </w:rPr>
      </w:r>
      <w:r>
        <w:rPr>
          <w:noProof/>
        </w:rPr>
        <w:fldChar w:fldCharType="separate"/>
      </w:r>
      <w:r w:rsidR="00057C13">
        <w:rPr>
          <w:noProof/>
        </w:rPr>
        <w:t>96</w:t>
      </w:r>
      <w:r>
        <w:rPr>
          <w:noProof/>
        </w:rPr>
        <w:fldChar w:fldCharType="end"/>
      </w:r>
    </w:p>
    <w:p w14:paraId="2C4BF882" w14:textId="77777777" w:rsidR="00D977DF" w:rsidRDefault="00D977DF">
      <w:pPr>
        <w:pStyle w:val="TOC1"/>
        <w:tabs>
          <w:tab w:val="left" w:pos="393"/>
        </w:tabs>
        <w:rPr>
          <w:rFonts w:asciiTheme="minorHAnsi" w:eastAsiaTheme="minorEastAsia" w:hAnsiTheme="minorHAnsi" w:cstheme="minorBidi"/>
          <w:b w:val="0"/>
          <w:noProof/>
          <w:lang w:val="en-US" w:eastAsia="ja-JP"/>
        </w:rPr>
      </w:pPr>
      <w:r>
        <w:rPr>
          <w:noProof/>
        </w:rPr>
        <w:t>9</w:t>
      </w:r>
      <w:r>
        <w:rPr>
          <w:rFonts w:asciiTheme="minorHAnsi" w:eastAsiaTheme="minorEastAsia" w:hAnsiTheme="minorHAnsi" w:cstheme="minorBidi"/>
          <w:b w:val="0"/>
          <w:noProof/>
          <w:lang w:val="en-US" w:eastAsia="ja-JP"/>
        </w:rPr>
        <w:tab/>
      </w:r>
      <w:r>
        <w:rPr>
          <w:noProof/>
        </w:rPr>
        <w:t>Data Maintenance</w:t>
      </w:r>
      <w:r>
        <w:rPr>
          <w:noProof/>
        </w:rPr>
        <w:tab/>
      </w:r>
      <w:r>
        <w:rPr>
          <w:noProof/>
        </w:rPr>
        <w:fldChar w:fldCharType="begin"/>
      </w:r>
      <w:r>
        <w:rPr>
          <w:noProof/>
        </w:rPr>
        <w:instrText xml:space="preserve"> PAGEREF _Toc296956719 \h </w:instrText>
      </w:r>
      <w:r>
        <w:rPr>
          <w:noProof/>
        </w:rPr>
      </w:r>
      <w:r>
        <w:rPr>
          <w:noProof/>
        </w:rPr>
        <w:fldChar w:fldCharType="separate"/>
      </w:r>
      <w:r w:rsidR="00057C13">
        <w:rPr>
          <w:noProof/>
        </w:rPr>
        <w:t>97</w:t>
      </w:r>
      <w:r>
        <w:rPr>
          <w:noProof/>
        </w:rPr>
        <w:fldChar w:fldCharType="end"/>
      </w:r>
    </w:p>
    <w:p w14:paraId="798954B6"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1</w:t>
      </w:r>
      <w:r>
        <w:rPr>
          <w:rFonts w:asciiTheme="minorHAnsi" w:eastAsiaTheme="minorEastAsia" w:hAnsiTheme="minorHAnsi" w:cstheme="minorBidi"/>
          <w:noProof/>
          <w:sz w:val="24"/>
          <w:lang w:val="en-US" w:eastAsia="ja-JP"/>
        </w:rPr>
        <w:tab/>
      </w:r>
      <w:r>
        <w:rPr>
          <w:noProof/>
        </w:rPr>
        <w:t>Remove data</w:t>
      </w:r>
      <w:r>
        <w:rPr>
          <w:noProof/>
        </w:rPr>
        <w:tab/>
      </w:r>
      <w:r>
        <w:rPr>
          <w:noProof/>
        </w:rPr>
        <w:fldChar w:fldCharType="begin"/>
      </w:r>
      <w:r>
        <w:rPr>
          <w:noProof/>
        </w:rPr>
        <w:instrText xml:space="preserve"> PAGEREF _Toc296956720 \h </w:instrText>
      </w:r>
      <w:r>
        <w:rPr>
          <w:noProof/>
        </w:rPr>
      </w:r>
      <w:r>
        <w:rPr>
          <w:noProof/>
        </w:rPr>
        <w:fldChar w:fldCharType="separate"/>
      </w:r>
      <w:r w:rsidR="00057C13">
        <w:rPr>
          <w:noProof/>
        </w:rPr>
        <w:t>97</w:t>
      </w:r>
      <w:r>
        <w:rPr>
          <w:noProof/>
        </w:rPr>
        <w:fldChar w:fldCharType="end"/>
      </w:r>
    </w:p>
    <w:p w14:paraId="2483C0E1"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2</w:t>
      </w:r>
      <w:r>
        <w:rPr>
          <w:rFonts w:asciiTheme="minorHAnsi" w:eastAsiaTheme="minorEastAsia" w:hAnsiTheme="minorHAnsi" w:cstheme="minorBidi"/>
          <w:noProof/>
          <w:sz w:val="24"/>
          <w:lang w:val="en-US" w:eastAsia="ja-JP"/>
        </w:rPr>
        <w:tab/>
      </w:r>
      <w:r>
        <w:rPr>
          <w:noProof/>
        </w:rPr>
        <w:t>Export campaign</w:t>
      </w:r>
      <w:r>
        <w:rPr>
          <w:noProof/>
        </w:rPr>
        <w:tab/>
      </w:r>
      <w:r>
        <w:rPr>
          <w:noProof/>
        </w:rPr>
        <w:fldChar w:fldCharType="begin"/>
      </w:r>
      <w:r>
        <w:rPr>
          <w:noProof/>
        </w:rPr>
        <w:instrText xml:space="preserve"> PAGEREF _Toc296956721 \h </w:instrText>
      </w:r>
      <w:r>
        <w:rPr>
          <w:noProof/>
        </w:rPr>
      </w:r>
      <w:r>
        <w:rPr>
          <w:noProof/>
        </w:rPr>
        <w:fldChar w:fldCharType="separate"/>
      </w:r>
      <w:r w:rsidR="00057C13">
        <w:rPr>
          <w:noProof/>
        </w:rPr>
        <w:t>98</w:t>
      </w:r>
      <w:r>
        <w:rPr>
          <w:noProof/>
        </w:rPr>
        <w:fldChar w:fldCharType="end"/>
      </w:r>
    </w:p>
    <w:p w14:paraId="6D8B4DD4"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3</w:t>
      </w:r>
      <w:r>
        <w:rPr>
          <w:rFonts w:asciiTheme="minorHAnsi" w:eastAsiaTheme="minorEastAsia" w:hAnsiTheme="minorHAnsi" w:cstheme="minorBidi"/>
          <w:noProof/>
          <w:sz w:val="24"/>
          <w:lang w:val="en-US" w:eastAsia="ja-JP"/>
        </w:rPr>
        <w:tab/>
      </w:r>
      <w:r>
        <w:rPr>
          <w:noProof/>
        </w:rPr>
        <w:t>Import campaign</w:t>
      </w:r>
      <w:r>
        <w:rPr>
          <w:noProof/>
        </w:rPr>
        <w:tab/>
      </w:r>
      <w:r>
        <w:rPr>
          <w:noProof/>
        </w:rPr>
        <w:fldChar w:fldCharType="begin"/>
      </w:r>
      <w:r>
        <w:rPr>
          <w:noProof/>
        </w:rPr>
        <w:instrText xml:space="preserve"> PAGEREF _Toc296956722 \h </w:instrText>
      </w:r>
      <w:r>
        <w:rPr>
          <w:noProof/>
        </w:rPr>
      </w:r>
      <w:r>
        <w:rPr>
          <w:noProof/>
        </w:rPr>
        <w:fldChar w:fldCharType="separate"/>
      </w:r>
      <w:r w:rsidR="00057C13">
        <w:rPr>
          <w:noProof/>
        </w:rPr>
        <w:t>98</w:t>
      </w:r>
      <w:r>
        <w:rPr>
          <w:noProof/>
        </w:rPr>
        <w:fldChar w:fldCharType="end"/>
      </w:r>
    </w:p>
    <w:p w14:paraId="1435B2E8"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4</w:t>
      </w:r>
      <w:r>
        <w:rPr>
          <w:rFonts w:asciiTheme="minorHAnsi" w:eastAsiaTheme="minorEastAsia" w:hAnsiTheme="minorHAnsi" w:cstheme="minorBidi"/>
          <w:noProof/>
          <w:sz w:val="24"/>
          <w:lang w:val="en-US" w:eastAsia="ja-JP"/>
        </w:rPr>
        <w:tab/>
      </w:r>
      <w:r>
        <w:rPr>
          <w:noProof/>
        </w:rPr>
        <w:t>Load sensor definition</w:t>
      </w:r>
      <w:r>
        <w:rPr>
          <w:noProof/>
        </w:rPr>
        <w:tab/>
      </w:r>
      <w:r>
        <w:rPr>
          <w:noProof/>
        </w:rPr>
        <w:fldChar w:fldCharType="begin"/>
      </w:r>
      <w:r>
        <w:rPr>
          <w:noProof/>
        </w:rPr>
        <w:instrText xml:space="preserve"> PAGEREF _Toc296956723 \h </w:instrText>
      </w:r>
      <w:r>
        <w:rPr>
          <w:noProof/>
        </w:rPr>
      </w:r>
      <w:r>
        <w:rPr>
          <w:noProof/>
        </w:rPr>
        <w:fldChar w:fldCharType="separate"/>
      </w:r>
      <w:r w:rsidR="00057C13">
        <w:rPr>
          <w:noProof/>
        </w:rPr>
        <w:t>99</w:t>
      </w:r>
      <w:r>
        <w:rPr>
          <w:noProof/>
        </w:rPr>
        <w:fldChar w:fldCharType="end"/>
      </w:r>
    </w:p>
    <w:p w14:paraId="6B1D2F8B"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5</w:t>
      </w:r>
      <w:r>
        <w:rPr>
          <w:rFonts w:asciiTheme="minorHAnsi" w:eastAsiaTheme="minorEastAsia" w:hAnsiTheme="minorHAnsi" w:cstheme="minorBidi"/>
          <w:noProof/>
          <w:sz w:val="24"/>
          <w:lang w:val="en-US" w:eastAsia="ja-JP"/>
        </w:rPr>
        <w:tab/>
      </w:r>
      <w:r>
        <w:rPr>
          <w:noProof/>
        </w:rPr>
        <w:t>Instrument admin.</w:t>
      </w:r>
      <w:r>
        <w:rPr>
          <w:noProof/>
        </w:rPr>
        <w:tab/>
      </w:r>
      <w:r>
        <w:rPr>
          <w:noProof/>
        </w:rPr>
        <w:fldChar w:fldCharType="begin"/>
      </w:r>
      <w:r>
        <w:rPr>
          <w:noProof/>
        </w:rPr>
        <w:instrText xml:space="preserve"> PAGEREF _Toc296956724 \h </w:instrText>
      </w:r>
      <w:r>
        <w:rPr>
          <w:noProof/>
        </w:rPr>
      </w:r>
      <w:r>
        <w:rPr>
          <w:noProof/>
        </w:rPr>
        <w:fldChar w:fldCharType="separate"/>
      </w:r>
      <w:r w:rsidR="00057C13">
        <w:rPr>
          <w:noProof/>
        </w:rPr>
        <w:t>102</w:t>
      </w:r>
      <w:r>
        <w:rPr>
          <w:noProof/>
        </w:rPr>
        <w:fldChar w:fldCharType="end"/>
      </w:r>
    </w:p>
    <w:p w14:paraId="59B5C95A"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9.5.1</w:t>
      </w:r>
      <w:r>
        <w:rPr>
          <w:rFonts w:asciiTheme="minorHAnsi" w:eastAsiaTheme="minorEastAsia" w:hAnsiTheme="minorHAnsi" w:cstheme="minorBidi"/>
          <w:noProof/>
          <w:sz w:val="24"/>
          <w:lang w:val="en-US" w:eastAsia="ja-JP"/>
        </w:rPr>
        <w:tab/>
      </w:r>
      <w:r>
        <w:rPr>
          <w:noProof/>
        </w:rPr>
        <w:t>Instrument Calibrations</w:t>
      </w:r>
      <w:r>
        <w:rPr>
          <w:noProof/>
        </w:rPr>
        <w:tab/>
      </w:r>
      <w:r>
        <w:rPr>
          <w:noProof/>
        </w:rPr>
        <w:fldChar w:fldCharType="begin"/>
      </w:r>
      <w:r>
        <w:rPr>
          <w:noProof/>
        </w:rPr>
        <w:instrText xml:space="preserve"> PAGEREF _Toc296956725 \h </w:instrText>
      </w:r>
      <w:r>
        <w:rPr>
          <w:noProof/>
        </w:rPr>
      </w:r>
      <w:r>
        <w:rPr>
          <w:noProof/>
        </w:rPr>
        <w:fldChar w:fldCharType="separate"/>
      </w:r>
      <w:r w:rsidR="00057C13">
        <w:rPr>
          <w:noProof/>
        </w:rPr>
        <w:t>104</w:t>
      </w:r>
      <w:r>
        <w:rPr>
          <w:noProof/>
        </w:rPr>
        <w:fldChar w:fldCharType="end"/>
      </w:r>
    </w:p>
    <w:p w14:paraId="2DFA643A" w14:textId="77777777" w:rsidR="00D977DF" w:rsidRDefault="00D977DF">
      <w:pPr>
        <w:pStyle w:val="TOC2"/>
        <w:tabs>
          <w:tab w:val="left" w:pos="547"/>
        </w:tabs>
        <w:rPr>
          <w:rFonts w:asciiTheme="minorHAnsi" w:eastAsiaTheme="minorEastAsia" w:hAnsiTheme="minorHAnsi" w:cstheme="minorBidi"/>
          <w:noProof/>
          <w:sz w:val="24"/>
          <w:lang w:val="en-US" w:eastAsia="ja-JP"/>
        </w:rPr>
      </w:pPr>
      <w:r>
        <w:rPr>
          <w:noProof/>
        </w:rPr>
        <w:t>9.6</w:t>
      </w:r>
      <w:r>
        <w:rPr>
          <w:rFonts w:asciiTheme="minorHAnsi" w:eastAsiaTheme="minorEastAsia" w:hAnsiTheme="minorHAnsi" w:cstheme="minorBidi"/>
          <w:noProof/>
          <w:sz w:val="24"/>
          <w:lang w:val="en-US" w:eastAsia="ja-JP"/>
        </w:rPr>
        <w:tab/>
      </w:r>
      <w:r>
        <w:rPr>
          <w:noProof/>
        </w:rPr>
        <w:t>Reference Panel Administration</w:t>
      </w:r>
      <w:r>
        <w:rPr>
          <w:noProof/>
        </w:rPr>
        <w:tab/>
      </w:r>
      <w:r>
        <w:rPr>
          <w:noProof/>
        </w:rPr>
        <w:fldChar w:fldCharType="begin"/>
      </w:r>
      <w:r>
        <w:rPr>
          <w:noProof/>
        </w:rPr>
        <w:instrText xml:space="preserve"> PAGEREF _Toc296956726 \h </w:instrText>
      </w:r>
      <w:r>
        <w:rPr>
          <w:noProof/>
        </w:rPr>
      </w:r>
      <w:r>
        <w:rPr>
          <w:noProof/>
        </w:rPr>
        <w:fldChar w:fldCharType="separate"/>
      </w:r>
      <w:r w:rsidR="00057C13">
        <w:rPr>
          <w:noProof/>
        </w:rPr>
        <w:t>106</w:t>
      </w:r>
      <w:r>
        <w:rPr>
          <w:noProof/>
        </w:rPr>
        <w:fldChar w:fldCharType="end"/>
      </w:r>
    </w:p>
    <w:p w14:paraId="79E3D970" w14:textId="77777777" w:rsidR="00D977DF" w:rsidRDefault="00D977DF">
      <w:pPr>
        <w:pStyle w:val="TOC3"/>
        <w:tabs>
          <w:tab w:val="left" w:pos="953"/>
        </w:tabs>
        <w:rPr>
          <w:rFonts w:asciiTheme="minorHAnsi" w:eastAsiaTheme="minorEastAsia" w:hAnsiTheme="minorHAnsi" w:cstheme="minorBidi"/>
          <w:noProof/>
          <w:sz w:val="24"/>
          <w:lang w:val="en-US" w:eastAsia="ja-JP"/>
        </w:rPr>
      </w:pPr>
      <w:r>
        <w:rPr>
          <w:noProof/>
        </w:rPr>
        <w:t>9.6.1</w:t>
      </w:r>
      <w:r>
        <w:rPr>
          <w:rFonts w:asciiTheme="minorHAnsi" w:eastAsiaTheme="minorEastAsia" w:hAnsiTheme="minorHAnsi" w:cstheme="minorBidi"/>
          <w:noProof/>
          <w:sz w:val="24"/>
          <w:lang w:val="en-US" w:eastAsia="ja-JP"/>
        </w:rPr>
        <w:tab/>
      </w:r>
      <w:r>
        <w:rPr>
          <w:noProof/>
        </w:rPr>
        <w:t>Reference Panel Calibrations</w:t>
      </w:r>
      <w:r>
        <w:rPr>
          <w:noProof/>
        </w:rPr>
        <w:tab/>
      </w:r>
      <w:r>
        <w:rPr>
          <w:noProof/>
        </w:rPr>
        <w:fldChar w:fldCharType="begin"/>
      </w:r>
      <w:r>
        <w:rPr>
          <w:noProof/>
        </w:rPr>
        <w:instrText xml:space="preserve"> PAGEREF _Toc296956727 \h </w:instrText>
      </w:r>
      <w:r>
        <w:rPr>
          <w:noProof/>
        </w:rPr>
      </w:r>
      <w:r>
        <w:rPr>
          <w:noProof/>
        </w:rPr>
        <w:fldChar w:fldCharType="separate"/>
      </w:r>
      <w:r w:rsidR="00057C13">
        <w:rPr>
          <w:noProof/>
        </w:rPr>
        <w:t>107</w:t>
      </w:r>
      <w:r>
        <w:rPr>
          <w:noProof/>
        </w:rPr>
        <w:fldChar w:fldCharType="end"/>
      </w:r>
    </w:p>
    <w:p w14:paraId="35198BC2"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0</w:t>
      </w:r>
      <w:r>
        <w:rPr>
          <w:rFonts w:asciiTheme="minorHAnsi" w:eastAsiaTheme="minorEastAsia" w:hAnsiTheme="minorHAnsi" w:cstheme="minorBidi"/>
          <w:b w:val="0"/>
          <w:noProof/>
          <w:lang w:val="en-US" w:eastAsia="ja-JP"/>
        </w:rPr>
        <w:tab/>
      </w:r>
      <w:r>
        <w:rPr>
          <w:noProof/>
        </w:rPr>
        <w:t>Special Functions</w:t>
      </w:r>
      <w:r>
        <w:rPr>
          <w:noProof/>
        </w:rPr>
        <w:tab/>
      </w:r>
      <w:r>
        <w:rPr>
          <w:noProof/>
        </w:rPr>
        <w:fldChar w:fldCharType="begin"/>
      </w:r>
      <w:r>
        <w:rPr>
          <w:noProof/>
        </w:rPr>
        <w:instrText xml:space="preserve"> PAGEREF _Toc296956728 \h </w:instrText>
      </w:r>
      <w:r>
        <w:rPr>
          <w:noProof/>
        </w:rPr>
      </w:r>
      <w:r>
        <w:rPr>
          <w:noProof/>
        </w:rPr>
        <w:fldChar w:fldCharType="separate"/>
      </w:r>
      <w:r w:rsidR="00057C13">
        <w:rPr>
          <w:noProof/>
        </w:rPr>
        <w:t>110</w:t>
      </w:r>
      <w:r>
        <w:rPr>
          <w:noProof/>
        </w:rPr>
        <w:fldChar w:fldCharType="end"/>
      </w:r>
    </w:p>
    <w:p w14:paraId="301364E0"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0.1</w:t>
      </w:r>
      <w:r>
        <w:rPr>
          <w:rFonts w:asciiTheme="minorHAnsi" w:eastAsiaTheme="minorEastAsia" w:hAnsiTheme="minorHAnsi" w:cstheme="minorBidi"/>
          <w:noProof/>
          <w:sz w:val="24"/>
          <w:lang w:val="en-US" w:eastAsia="ja-JP"/>
        </w:rPr>
        <w:tab/>
      </w:r>
      <w:r>
        <w:rPr>
          <w:noProof/>
        </w:rPr>
        <w:t>Managing Target-Reference Links</w:t>
      </w:r>
      <w:r>
        <w:rPr>
          <w:noProof/>
        </w:rPr>
        <w:tab/>
      </w:r>
      <w:r>
        <w:rPr>
          <w:noProof/>
        </w:rPr>
        <w:fldChar w:fldCharType="begin"/>
      </w:r>
      <w:r>
        <w:rPr>
          <w:noProof/>
        </w:rPr>
        <w:instrText xml:space="preserve"> PAGEREF _Toc296956729 \h </w:instrText>
      </w:r>
      <w:r>
        <w:rPr>
          <w:noProof/>
        </w:rPr>
      </w:r>
      <w:r>
        <w:rPr>
          <w:noProof/>
        </w:rPr>
        <w:fldChar w:fldCharType="separate"/>
      </w:r>
      <w:r w:rsidR="00057C13">
        <w:rPr>
          <w:noProof/>
        </w:rPr>
        <w:t>110</w:t>
      </w:r>
      <w:r>
        <w:rPr>
          <w:noProof/>
        </w:rPr>
        <w:fldChar w:fldCharType="end"/>
      </w:r>
    </w:p>
    <w:p w14:paraId="73119F38"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0.1.1</w:t>
      </w:r>
      <w:r>
        <w:rPr>
          <w:rFonts w:asciiTheme="minorHAnsi" w:eastAsiaTheme="minorEastAsia" w:hAnsiTheme="minorHAnsi" w:cstheme="minorBidi"/>
          <w:noProof/>
          <w:sz w:val="24"/>
          <w:lang w:val="en-US" w:eastAsia="ja-JP"/>
        </w:rPr>
        <w:tab/>
      </w:r>
      <w:r>
        <w:rPr>
          <w:noProof/>
        </w:rPr>
        <w:t>Viewing or deleting existing Target-Reference links</w:t>
      </w:r>
      <w:r>
        <w:rPr>
          <w:noProof/>
        </w:rPr>
        <w:tab/>
      </w:r>
      <w:r>
        <w:rPr>
          <w:noProof/>
        </w:rPr>
        <w:fldChar w:fldCharType="begin"/>
      </w:r>
      <w:r>
        <w:rPr>
          <w:noProof/>
        </w:rPr>
        <w:instrText xml:space="preserve"> PAGEREF _Toc296956730 \h </w:instrText>
      </w:r>
      <w:r>
        <w:rPr>
          <w:noProof/>
        </w:rPr>
      </w:r>
      <w:r>
        <w:rPr>
          <w:noProof/>
        </w:rPr>
        <w:fldChar w:fldCharType="separate"/>
      </w:r>
      <w:r w:rsidR="00057C13">
        <w:rPr>
          <w:noProof/>
        </w:rPr>
        <w:t>110</w:t>
      </w:r>
      <w:r>
        <w:rPr>
          <w:noProof/>
        </w:rPr>
        <w:fldChar w:fldCharType="end"/>
      </w:r>
    </w:p>
    <w:p w14:paraId="061609E1"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0.1.2</w:t>
      </w:r>
      <w:r>
        <w:rPr>
          <w:rFonts w:asciiTheme="minorHAnsi" w:eastAsiaTheme="minorEastAsia" w:hAnsiTheme="minorHAnsi" w:cstheme="minorBidi"/>
          <w:noProof/>
          <w:sz w:val="24"/>
          <w:lang w:val="en-US" w:eastAsia="ja-JP"/>
        </w:rPr>
        <w:tab/>
      </w:r>
      <w:r>
        <w:rPr>
          <w:noProof/>
        </w:rPr>
        <w:t>Deleting Existing Target-Reference Links</w:t>
      </w:r>
      <w:r>
        <w:rPr>
          <w:noProof/>
        </w:rPr>
        <w:tab/>
      </w:r>
      <w:r>
        <w:rPr>
          <w:noProof/>
        </w:rPr>
        <w:fldChar w:fldCharType="begin"/>
      </w:r>
      <w:r>
        <w:rPr>
          <w:noProof/>
        </w:rPr>
        <w:instrText xml:space="preserve"> PAGEREF _Toc296956731 \h </w:instrText>
      </w:r>
      <w:r>
        <w:rPr>
          <w:noProof/>
        </w:rPr>
      </w:r>
      <w:r>
        <w:rPr>
          <w:noProof/>
        </w:rPr>
        <w:fldChar w:fldCharType="separate"/>
      </w:r>
      <w:r w:rsidR="00057C13">
        <w:rPr>
          <w:noProof/>
        </w:rPr>
        <w:t>112</w:t>
      </w:r>
      <w:r>
        <w:rPr>
          <w:noProof/>
        </w:rPr>
        <w:fldChar w:fldCharType="end"/>
      </w:r>
    </w:p>
    <w:p w14:paraId="1685AAD2"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0.1.3</w:t>
      </w:r>
      <w:r>
        <w:rPr>
          <w:rFonts w:asciiTheme="minorHAnsi" w:eastAsiaTheme="minorEastAsia" w:hAnsiTheme="minorHAnsi" w:cstheme="minorBidi"/>
          <w:noProof/>
          <w:sz w:val="24"/>
          <w:lang w:val="en-US" w:eastAsia="ja-JP"/>
        </w:rPr>
        <w:tab/>
      </w:r>
      <w:r>
        <w:rPr>
          <w:noProof/>
        </w:rPr>
        <w:t>Adding new Target-Reference links</w:t>
      </w:r>
      <w:r>
        <w:rPr>
          <w:noProof/>
        </w:rPr>
        <w:tab/>
      </w:r>
      <w:r>
        <w:rPr>
          <w:noProof/>
        </w:rPr>
        <w:fldChar w:fldCharType="begin"/>
      </w:r>
      <w:r>
        <w:rPr>
          <w:noProof/>
        </w:rPr>
        <w:instrText xml:space="preserve"> PAGEREF _Toc296956732 \h </w:instrText>
      </w:r>
      <w:r>
        <w:rPr>
          <w:noProof/>
        </w:rPr>
      </w:r>
      <w:r>
        <w:rPr>
          <w:noProof/>
        </w:rPr>
        <w:fldChar w:fldCharType="separate"/>
      </w:r>
      <w:r w:rsidR="00057C13">
        <w:rPr>
          <w:noProof/>
        </w:rPr>
        <w:t>113</w:t>
      </w:r>
      <w:r>
        <w:rPr>
          <w:noProof/>
        </w:rPr>
        <w:fldChar w:fldCharType="end"/>
      </w:r>
    </w:p>
    <w:p w14:paraId="20F708F7"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lastRenderedPageBreak/>
        <w:t>10.2</w:t>
      </w:r>
      <w:r>
        <w:rPr>
          <w:rFonts w:asciiTheme="minorHAnsi" w:eastAsiaTheme="minorEastAsia" w:hAnsiTheme="minorHAnsi" w:cstheme="minorBidi"/>
          <w:noProof/>
          <w:sz w:val="24"/>
          <w:lang w:val="en-US" w:eastAsia="ja-JP"/>
        </w:rPr>
        <w:tab/>
      </w:r>
      <w:r>
        <w:rPr>
          <w:noProof/>
        </w:rPr>
        <w:t>Creating Data Links</w:t>
      </w:r>
      <w:r>
        <w:rPr>
          <w:noProof/>
        </w:rPr>
        <w:tab/>
      </w:r>
      <w:r>
        <w:rPr>
          <w:noProof/>
        </w:rPr>
        <w:fldChar w:fldCharType="begin"/>
      </w:r>
      <w:r>
        <w:rPr>
          <w:noProof/>
        </w:rPr>
        <w:instrText xml:space="preserve"> PAGEREF _Toc296956733 \h </w:instrText>
      </w:r>
      <w:r>
        <w:rPr>
          <w:noProof/>
        </w:rPr>
      </w:r>
      <w:r>
        <w:rPr>
          <w:noProof/>
        </w:rPr>
        <w:fldChar w:fldCharType="separate"/>
      </w:r>
      <w:r w:rsidR="00057C13">
        <w:rPr>
          <w:noProof/>
        </w:rPr>
        <w:t>115</w:t>
      </w:r>
      <w:r>
        <w:rPr>
          <w:noProof/>
        </w:rPr>
        <w:fldChar w:fldCharType="end"/>
      </w:r>
    </w:p>
    <w:p w14:paraId="401FBAEE"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0.3</w:t>
      </w:r>
      <w:r>
        <w:rPr>
          <w:rFonts w:asciiTheme="minorHAnsi" w:eastAsiaTheme="minorEastAsia" w:hAnsiTheme="minorHAnsi" w:cstheme="minorBidi"/>
          <w:noProof/>
          <w:sz w:val="24"/>
          <w:lang w:val="en-US" w:eastAsia="ja-JP"/>
        </w:rPr>
        <w:tab/>
      </w:r>
      <w:r>
        <w:rPr>
          <w:noProof/>
        </w:rPr>
        <w:t>Correct local time to UTC</w:t>
      </w:r>
      <w:r>
        <w:rPr>
          <w:noProof/>
        </w:rPr>
        <w:tab/>
      </w:r>
      <w:r>
        <w:rPr>
          <w:noProof/>
        </w:rPr>
        <w:fldChar w:fldCharType="begin"/>
      </w:r>
      <w:r>
        <w:rPr>
          <w:noProof/>
        </w:rPr>
        <w:instrText xml:space="preserve"> PAGEREF _Toc296956734 \h </w:instrText>
      </w:r>
      <w:r>
        <w:rPr>
          <w:noProof/>
        </w:rPr>
      </w:r>
      <w:r>
        <w:rPr>
          <w:noProof/>
        </w:rPr>
        <w:fldChar w:fldCharType="separate"/>
      </w:r>
      <w:r w:rsidR="00057C13">
        <w:rPr>
          <w:noProof/>
        </w:rPr>
        <w:t>116</w:t>
      </w:r>
      <w:r>
        <w:rPr>
          <w:noProof/>
        </w:rPr>
        <w:fldChar w:fldCharType="end"/>
      </w:r>
    </w:p>
    <w:p w14:paraId="1C531614"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0.4</w:t>
      </w:r>
      <w:r>
        <w:rPr>
          <w:rFonts w:asciiTheme="minorHAnsi" w:eastAsiaTheme="minorEastAsia" w:hAnsiTheme="minorHAnsi" w:cstheme="minorBidi"/>
          <w:noProof/>
          <w:sz w:val="24"/>
          <w:lang w:val="en-US" w:eastAsia="ja-JP"/>
        </w:rPr>
        <w:tab/>
      </w:r>
      <w:r>
        <w:rPr>
          <w:noProof/>
        </w:rPr>
        <w:t>Calculation of Sun Angles</w:t>
      </w:r>
      <w:r>
        <w:rPr>
          <w:noProof/>
        </w:rPr>
        <w:tab/>
      </w:r>
      <w:r>
        <w:rPr>
          <w:noProof/>
        </w:rPr>
        <w:fldChar w:fldCharType="begin"/>
      </w:r>
      <w:r>
        <w:rPr>
          <w:noProof/>
        </w:rPr>
        <w:instrText xml:space="preserve"> PAGEREF _Toc296956735 \h </w:instrText>
      </w:r>
      <w:r>
        <w:rPr>
          <w:noProof/>
        </w:rPr>
      </w:r>
      <w:r>
        <w:rPr>
          <w:noProof/>
        </w:rPr>
        <w:fldChar w:fldCharType="separate"/>
      </w:r>
      <w:r w:rsidR="00057C13">
        <w:rPr>
          <w:noProof/>
        </w:rPr>
        <w:t>117</w:t>
      </w:r>
      <w:r>
        <w:rPr>
          <w:noProof/>
        </w:rPr>
        <w:fldChar w:fldCharType="end"/>
      </w:r>
    </w:p>
    <w:p w14:paraId="3A82BA08"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0.5</w:t>
      </w:r>
      <w:r>
        <w:rPr>
          <w:rFonts w:asciiTheme="minorHAnsi" w:eastAsiaTheme="minorEastAsia" w:hAnsiTheme="minorHAnsi" w:cstheme="minorBidi"/>
          <w:noProof/>
          <w:sz w:val="24"/>
          <w:lang w:val="en-US" w:eastAsia="ja-JP"/>
        </w:rPr>
        <w:tab/>
      </w:r>
      <w:r>
        <w:rPr>
          <w:noProof/>
        </w:rPr>
        <w:t>Calculation of Goniometer Angles</w:t>
      </w:r>
      <w:r>
        <w:rPr>
          <w:noProof/>
        </w:rPr>
        <w:tab/>
      </w:r>
      <w:r>
        <w:rPr>
          <w:noProof/>
        </w:rPr>
        <w:fldChar w:fldCharType="begin"/>
      </w:r>
      <w:r>
        <w:rPr>
          <w:noProof/>
        </w:rPr>
        <w:instrText xml:space="preserve"> PAGEREF _Toc296956736 \h </w:instrText>
      </w:r>
      <w:r>
        <w:rPr>
          <w:noProof/>
        </w:rPr>
      </w:r>
      <w:r>
        <w:rPr>
          <w:noProof/>
        </w:rPr>
        <w:fldChar w:fldCharType="separate"/>
      </w:r>
      <w:r w:rsidR="00057C13">
        <w:rPr>
          <w:noProof/>
        </w:rPr>
        <w:t>118</w:t>
      </w:r>
      <w:r>
        <w:rPr>
          <w:noProof/>
        </w:rPr>
        <w:fldChar w:fldCharType="end"/>
      </w:r>
    </w:p>
    <w:p w14:paraId="4427AAA9"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1</w:t>
      </w:r>
      <w:r>
        <w:rPr>
          <w:rFonts w:asciiTheme="minorHAnsi" w:eastAsiaTheme="minorEastAsia" w:hAnsiTheme="minorHAnsi" w:cstheme="minorBidi"/>
          <w:b w:val="0"/>
          <w:noProof/>
          <w:lang w:val="en-US" w:eastAsia="ja-JP"/>
        </w:rPr>
        <w:tab/>
      </w:r>
      <w:r>
        <w:rPr>
          <w:noProof/>
        </w:rPr>
        <w:t>Help Functions</w:t>
      </w:r>
      <w:r>
        <w:rPr>
          <w:noProof/>
        </w:rPr>
        <w:tab/>
      </w:r>
      <w:r>
        <w:rPr>
          <w:noProof/>
        </w:rPr>
        <w:fldChar w:fldCharType="begin"/>
      </w:r>
      <w:r>
        <w:rPr>
          <w:noProof/>
        </w:rPr>
        <w:instrText xml:space="preserve"> PAGEREF _Toc296956737 \h </w:instrText>
      </w:r>
      <w:r>
        <w:rPr>
          <w:noProof/>
        </w:rPr>
      </w:r>
      <w:r>
        <w:rPr>
          <w:noProof/>
        </w:rPr>
        <w:fldChar w:fldCharType="separate"/>
      </w:r>
      <w:r w:rsidR="00057C13">
        <w:rPr>
          <w:noProof/>
        </w:rPr>
        <w:t>121</w:t>
      </w:r>
      <w:r>
        <w:rPr>
          <w:noProof/>
        </w:rPr>
        <w:fldChar w:fldCharType="end"/>
      </w:r>
    </w:p>
    <w:p w14:paraId="40CAE27F"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1.1</w:t>
      </w:r>
      <w:r>
        <w:rPr>
          <w:rFonts w:asciiTheme="minorHAnsi" w:eastAsiaTheme="minorEastAsia" w:hAnsiTheme="minorHAnsi" w:cstheme="minorBidi"/>
          <w:noProof/>
          <w:sz w:val="24"/>
          <w:lang w:val="en-US" w:eastAsia="ja-JP"/>
        </w:rPr>
        <w:tab/>
      </w:r>
      <w:r>
        <w:rPr>
          <w:noProof/>
        </w:rPr>
        <w:t>List available Metadata Elements</w:t>
      </w:r>
      <w:r>
        <w:rPr>
          <w:noProof/>
        </w:rPr>
        <w:tab/>
      </w:r>
      <w:r>
        <w:rPr>
          <w:noProof/>
        </w:rPr>
        <w:fldChar w:fldCharType="begin"/>
      </w:r>
      <w:r>
        <w:rPr>
          <w:noProof/>
        </w:rPr>
        <w:instrText xml:space="preserve"> PAGEREF _Toc296956738 \h </w:instrText>
      </w:r>
      <w:r>
        <w:rPr>
          <w:noProof/>
        </w:rPr>
      </w:r>
      <w:r>
        <w:rPr>
          <w:noProof/>
        </w:rPr>
        <w:fldChar w:fldCharType="separate"/>
      </w:r>
      <w:r w:rsidR="00057C13">
        <w:rPr>
          <w:noProof/>
        </w:rPr>
        <w:t>121</w:t>
      </w:r>
      <w:r>
        <w:rPr>
          <w:noProof/>
        </w:rPr>
        <w:fldChar w:fldCharType="end"/>
      </w:r>
    </w:p>
    <w:p w14:paraId="425FF874"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1.2</w:t>
      </w:r>
      <w:r>
        <w:rPr>
          <w:rFonts w:asciiTheme="minorHAnsi" w:eastAsiaTheme="minorEastAsia" w:hAnsiTheme="minorHAnsi" w:cstheme="minorBidi"/>
          <w:noProof/>
          <w:sz w:val="24"/>
          <w:lang w:val="en-US" w:eastAsia="ja-JP"/>
        </w:rPr>
        <w:tab/>
      </w:r>
      <w:r>
        <w:rPr>
          <w:noProof/>
        </w:rPr>
        <w:t>About</w:t>
      </w:r>
      <w:r>
        <w:rPr>
          <w:noProof/>
        </w:rPr>
        <w:tab/>
      </w:r>
      <w:r>
        <w:rPr>
          <w:noProof/>
        </w:rPr>
        <w:fldChar w:fldCharType="begin"/>
      </w:r>
      <w:r>
        <w:rPr>
          <w:noProof/>
        </w:rPr>
        <w:instrText xml:space="preserve"> PAGEREF _Toc296956739 \h </w:instrText>
      </w:r>
      <w:r>
        <w:rPr>
          <w:noProof/>
        </w:rPr>
      </w:r>
      <w:r>
        <w:rPr>
          <w:noProof/>
        </w:rPr>
        <w:fldChar w:fldCharType="separate"/>
      </w:r>
      <w:r w:rsidR="00057C13">
        <w:rPr>
          <w:noProof/>
        </w:rPr>
        <w:t>121</w:t>
      </w:r>
      <w:r>
        <w:rPr>
          <w:noProof/>
        </w:rPr>
        <w:fldChar w:fldCharType="end"/>
      </w:r>
    </w:p>
    <w:p w14:paraId="76CB5D91"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2</w:t>
      </w:r>
      <w:r>
        <w:rPr>
          <w:rFonts w:asciiTheme="minorHAnsi" w:eastAsiaTheme="minorEastAsia" w:hAnsiTheme="minorHAnsi" w:cstheme="minorBidi"/>
          <w:b w:val="0"/>
          <w:noProof/>
          <w:lang w:val="en-US" w:eastAsia="ja-JP"/>
        </w:rPr>
        <w:tab/>
      </w:r>
      <w:r>
        <w:rPr>
          <w:noProof/>
        </w:rPr>
        <w:t>Publishing Data to ANDS</w:t>
      </w:r>
      <w:r>
        <w:rPr>
          <w:noProof/>
        </w:rPr>
        <w:tab/>
      </w:r>
      <w:r>
        <w:rPr>
          <w:noProof/>
        </w:rPr>
        <w:fldChar w:fldCharType="begin"/>
      </w:r>
      <w:r>
        <w:rPr>
          <w:noProof/>
        </w:rPr>
        <w:instrText xml:space="preserve"> PAGEREF _Toc296956740 \h </w:instrText>
      </w:r>
      <w:r>
        <w:rPr>
          <w:noProof/>
        </w:rPr>
      </w:r>
      <w:r>
        <w:rPr>
          <w:noProof/>
        </w:rPr>
        <w:fldChar w:fldCharType="separate"/>
      </w:r>
      <w:r w:rsidR="00057C13">
        <w:rPr>
          <w:noProof/>
        </w:rPr>
        <w:t>122</w:t>
      </w:r>
      <w:r>
        <w:rPr>
          <w:noProof/>
        </w:rPr>
        <w:fldChar w:fldCharType="end"/>
      </w:r>
    </w:p>
    <w:p w14:paraId="72D1854D"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3</w:t>
      </w:r>
      <w:r>
        <w:rPr>
          <w:rFonts w:asciiTheme="minorHAnsi" w:eastAsiaTheme="minorEastAsia" w:hAnsiTheme="minorHAnsi" w:cstheme="minorBidi"/>
          <w:b w:val="0"/>
          <w:noProof/>
          <w:lang w:val="en-US" w:eastAsia="ja-JP"/>
        </w:rPr>
        <w:tab/>
      </w:r>
      <w:r>
        <w:rPr>
          <w:noProof/>
        </w:rPr>
        <w:t>Interactive Processing using Space Networks</w:t>
      </w:r>
      <w:r>
        <w:rPr>
          <w:noProof/>
        </w:rPr>
        <w:tab/>
      </w:r>
      <w:r>
        <w:rPr>
          <w:noProof/>
        </w:rPr>
        <w:fldChar w:fldCharType="begin"/>
      </w:r>
      <w:r>
        <w:rPr>
          <w:noProof/>
        </w:rPr>
        <w:instrText xml:space="preserve"> PAGEREF _Toc296956741 \h </w:instrText>
      </w:r>
      <w:r>
        <w:rPr>
          <w:noProof/>
        </w:rPr>
      </w:r>
      <w:r>
        <w:rPr>
          <w:noProof/>
        </w:rPr>
        <w:fldChar w:fldCharType="separate"/>
      </w:r>
      <w:r w:rsidR="00057C13">
        <w:rPr>
          <w:noProof/>
        </w:rPr>
        <w:t>127</w:t>
      </w:r>
      <w:r>
        <w:rPr>
          <w:noProof/>
        </w:rPr>
        <w:fldChar w:fldCharType="end"/>
      </w:r>
    </w:p>
    <w:p w14:paraId="6AF3BE1A"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1</w:t>
      </w:r>
      <w:r>
        <w:rPr>
          <w:rFonts w:asciiTheme="minorHAnsi" w:eastAsiaTheme="minorEastAsia" w:hAnsiTheme="minorHAnsi" w:cstheme="minorBidi"/>
          <w:noProof/>
          <w:sz w:val="24"/>
          <w:lang w:val="en-US" w:eastAsia="ja-JP"/>
        </w:rPr>
        <w:tab/>
      </w:r>
      <w:r>
        <w:rPr>
          <w:noProof/>
        </w:rPr>
        <w:t>Graphical Representations of Spaces and Modules</w:t>
      </w:r>
      <w:r>
        <w:rPr>
          <w:noProof/>
        </w:rPr>
        <w:tab/>
      </w:r>
      <w:r>
        <w:rPr>
          <w:noProof/>
        </w:rPr>
        <w:fldChar w:fldCharType="begin"/>
      </w:r>
      <w:r>
        <w:rPr>
          <w:noProof/>
        </w:rPr>
        <w:instrText xml:space="preserve"> PAGEREF _Toc296956742 \h </w:instrText>
      </w:r>
      <w:r>
        <w:rPr>
          <w:noProof/>
        </w:rPr>
      </w:r>
      <w:r>
        <w:rPr>
          <w:noProof/>
        </w:rPr>
        <w:fldChar w:fldCharType="separate"/>
      </w:r>
      <w:r w:rsidR="00057C13">
        <w:rPr>
          <w:noProof/>
        </w:rPr>
        <w:t>128</w:t>
      </w:r>
      <w:r>
        <w:rPr>
          <w:noProof/>
        </w:rPr>
        <w:fldChar w:fldCharType="end"/>
      </w:r>
    </w:p>
    <w:p w14:paraId="23D0D146"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2</w:t>
      </w:r>
      <w:r>
        <w:rPr>
          <w:rFonts w:asciiTheme="minorHAnsi" w:eastAsiaTheme="minorEastAsia" w:hAnsiTheme="minorHAnsi" w:cstheme="minorBidi"/>
          <w:noProof/>
          <w:sz w:val="24"/>
          <w:lang w:val="en-US" w:eastAsia="ja-JP"/>
        </w:rPr>
        <w:tab/>
      </w:r>
      <w:r>
        <w:rPr>
          <w:noProof/>
        </w:rPr>
        <w:t>Adding Modules and linking with Spaces</w:t>
      </w:r>
      <w:r>
        <w:rPr>
          <w:noProof/>
        </w:rPr>
        <w:tab/>
      </w:r>
      <w:r>
        <w:rPr>
          <w:noProof/>
        </w:rPr>
        <w:fldChar w:fldCharType="begin"/>
      </w:r>
      <w:r>
        <w:rPr>
          <w:noProof/>
        </w:rPr>
        <w:instrText xml:space="preserve"> PAGEREF _Toc296956743 \h </w:instrText>
      </w:r>
      <w:r>
        <w:rPr>
          <w:noProof/>
        </w:rPr>
      </w:r>
      <w:r>
        <w:rPr>
          <w:noProof/>
        </w:rPr>
        <w:fldChar w:fldCharType="separate"/>
      </w:r>
      <w:r w:rsidR="00057C13">
        <w:rPr>
          <w:noProof/>
        </w:rPr>
        <w:t>129</w:t>
      </w:r>
      <w:r>
        <w:rPr>
          <w:noProof/>
        </w:rPr>
        <w:fldChar w:fldCharType="end"/>
      </w:r>
    </w:p>
    <w:p w14:paraId="1CF93E94"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3</w:t>
      </w:r>
      <w:r>
        <w:rPr>
          <w:rFonts w:asciiTheme="minorHAnsi" w:eastAsiaTheme="minorEastAsia" w:hAnsiTheme="minorHAnsi" w:cstheme="minorBidi"/>
          <w:noProof/>
          <w:sz w:val="24"/>
          <w:lang w:val="en-US" w:eastAsia="ja-JP"/>
        </w:rPr>
        <w:tab/>
      </w:r>
      <w:r>
        <w:rPr>
          <w:noProof/>
        </w:rPr>
        <w:t>Configuration of Modules</w:t>
      </w:r>
      <w:r>
        <w:rPr>
          <w:noProof/>
        </w:rPr>
        <w:tab/>
      </w:r>
      <w:r>
        <w:rPr>
          <w:noProof/>
        </w:rPr>
        <w:fldChar w:fldCharType="begin"/>
      </w:r>
      <w:r>
        <w:rPr>
          <w:noProof/>
        </w:rPr>
        <w:instrText xml:space="preserve"> PAGEREF _Toc296956744 \h </w:instrText>
      </w:r>
      <w:r>
        <w:rPr>
          <w:noProof/>
        </w:rPr>
      </w:r>
      <w:r>
        <w:rPr>
          <w:noProof/>
        </w:rPr>
        <w:fldChar w:fldCharType="separate"/>
      </w:r>
      <w:r w:rsidR="00057C13">
        <w:rPr>
          <w:noProof/>
        </w:rPr>
        <w:t>130</w:t>
      </w:r>
      <w:r>
        <w:rPr>
          <w:noProof/>
        </w:rPr>
        <w:fldChar w:fldCharType="end"/>
      </w:r>
    </w:p>
    <w:p w14:paraId="20E26692"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4</w:t>
      </w:r>
      <w:r>
        <w:rPr>
          <w:rFonts w:asciiTheme="minorHAnsi" w:eastAsiaTheme="minorEastAsia" w:hAnsiTheme="minorHAnsi" w:cstheme="minorBidi"/>
          <w:noProof/>
          <w:sz w:val="24"/>
          <w:lang w:val="en-US" w:eastAsia="ja-JP"/>
        </w:rPr>
        <w:tab/>
      </w:r>
      <w:r>
        <w:rPr>
          <w:noProof/>
        </w:rPr>
        <w:t>Processing Module Descriptions</w:t>
      </w:r>
      <w:r>
        <w:rPr>
          <w:noProof/>
        </w:rPr>
        <w:tab/>
      </w:r>
      <w:r>
        <w:rPr>
          <w:noProof/>
        </w:rPr>
        <w:fldChar w:fldCharType="begin"/>
      </w:r>
      <w:r>
        <w:rPr>
          <w:noProof/>
        </w:rPr>
        <w:instrText xml:space="preserve"> PAGEREF _Toc296956745 \h </w:instrText>
      </w:r>
      <w:r>
        <w:rPr>
          <w:noProof/>
        </w:rPr>
      </w:r>
      <w:r>
        <w:rPr>
          <w:noProof/>
        </w:rPr>
        <w:fldChar w:fldCharType="separate"/>
      </w:r>
      <w:r w:rsidR="00057C13">
        <w:rPr>
          <w:noProof/>
        </w:rPr>
        <w:t>130</w:t>
      </w:r>
      <w:r>
        <w:rPr>
          <w:noProof/>
        </w:rPr>
        <w:fldChar w:fldCharType="end"/>
      </w:r>
    </w:p>
    <w:p w14:paraId="2885A85C"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1</w:t>
      </w:r>
      <w:r>
        <w:rPr>
          <w:rFonts w:asciiTheme="minorHAnsi" w:eastAsiaTheme="minorEastAsia" w:hAnsiTheme="minorHAnsi" w:cstheme="minorBidi"/>
          <w:noProof/>
          <w:sz w:val="24"/>
          <w:lang w:val="en-US" w:eastAsia="ja-JP"/>
        </w:rPr>
        <w:tab/>
      </w:r>
      <w:r>
        <w:rPr>
          <w:noProof/>
        </w:rPr>
        <w:t>Radiance to Reflectance Transformation</w:t>
      </w:r>
      <w:r>
        <w:rPr>
          <w:noProof/>
        </w:rPr>
        <w:tab/>
      </w:r>
      <w:r>
        <w:rPr>
          <w:noProof/>
        </w:rPr>
        <w:fldChar w:fldCharType="begin"/>
      </w:r>
      <w:r>
        <w:rPr>
          <w:noProof/>
        </w:rPr>
        <w:instrText xml:space="preserve"> PAGEREF _Toc296956746 \h </w:instrText>
      </w:r>
      <w:r>
        <w:rPr>
          <w:noProof/>
        </w:rPr>
      </w:r>
      <w:r>
        <w:rPr>
          <w:noProof/>
        </w:rPr>
        <w:fldChar w:fldCharType="separate"/>
      </w:r>
      <w:r w:rsidR="00057C13">
        <w:rPr>
          <w:noProof/>
        </w:rPr>
        <w:t>130</w:t>
      </w:r>
      <w:r>
        <w:rPr>
          <w:noProof/>
        </w:rPr>
        <w:fldChar w:fldCharType="end"/>
      </w:r>
    </w:p>
    <w:p w14:paraId="2A98A98A"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2</w:t>
      </w:r>
      <w:r>
        <w:rPr>
          <w:rFonts w:asciiTheme="minorHAnsi" w:eastAsiaTheme="minorEastAsia" w:hAnsiTheme="minorHAnsi" w:cstheme="minorBidi"/>
          <w:noProof/>
          <w:sz w:val="24"/>
          <w:lang w:val="en-US" w:eastAsia="ja-JP"/>
        </w:rPr>
        <w:tab/>
      </w:r>
      <w:r>
        <w:rPr>
          <w:noProof/>
        </w:rPr>
        <w:t>Reference Panel Correction Factors</w:t>
      </w:r>
      <w:r>
        <w:rPr>
          <w:noProof/>
        </w:rPr>
        <w:tab/>
      </w:r>
      <w:r>
        <w:rPr>
          <w:noProof/>
        </w:rPr>
        <w:fldChar w:fldCharType="begin"/>
      </w:r>
      <w:r>
        <w:rPr>
          <w:noProof/>
        </w:rPr>
        <w:instrText xml:space="preserve"> PAGEREF _Toc296956747 \h </w:instrText>
      </w:r>
      <w:r>
        <w:rPr>
          <w:noProof/>
        </w:rPr>
      </w:r>
      <w:r>
        <w:rPr>
          <w:noProof/>
        </w:rPr>
        <w:fldChar w:fldCharType="separate"/>
      </w:r>
      <w:r w:rsidR="00057C13">
        <w:rPr>
          <w:noProof/>
        </w:rPr>
        <w:t>130</w:t>
      </w:r>
      <w:r>
        <w:rPr>
          <w:noProof/>
        </w:rPr>
        <w:fldChar w:fldCharType="end"/>
      </w:r>
    </w:p>
    <w:p w14:paraId="3DACDDFD"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3</w:t>
      </w:r>
      <w:r>
        <w:rPr>
          <w:rFonts w:asciiTheme="minorHAnsi" w:eastAsiaTheme="minorEastAsia" w:hAnsiTheme="minorHAnsi" w:cstheme="minorBidi"/>
          <w:noProof/>
          <w:sz w:val="24"/>
          <w:lang w:val="en-US" w:eastAsia="ja-JP"/>
        </w:rPr>
        <w:tab/>
      </w:r>
      <w:r>
        <w:rPr>
          <w:noProof/>
        </w:rPr>
        <w:t>Correct for Reference Panel Non-Idealness</w:t>
      </w:r>
      <w:r>
        <w:rPr>
          <w:noProof/>
        </w:rPr>
        <w:tab/>
      </w:r>
      <w:r>
        <w:rPr>
          <w:noProof/>
        </w:rPr>
        <w:fldChar w:fldCharType="begin"/>
      </w:r>
      <w:r>
        <w:rPr>
          <w:noProof/>
        </w:rPr>
        <w:instrText xml:space="preserve"> PAGEREF _Toc296956748 \h </w:instrText>
      </w:r>
      <w:r>
        <w:rPr>
          <w:noProof/>
        </w:rPr>
      </w:r>
      <w:r>
        <w:rPr>
          <w:noProof/>
        </w:rPr>
        <w:fldChar w:fldCharType="separate"/>
      </w:r>
      <w:r w:rsidR="00057C13">
        <w:rPr>
          <w:noProof/>
        </w:rPr>
        <w:t>131</w:t>
      </w:r>
      <w:r>
        <w:rPr>
          <w:noProof/>
        </w:rPr>
        <w:fldChar w:fldCharType="end"/>
      </w:r>
    </w:p>
    <w:p w14:paraId="2BCCF7FF"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4</w:t>
      </w:r>
      <w:r>
        <w:rPr>
          <w:rFonts w:asciiTheme="minorHAnsi" w:eastAsiaTheme="minorEastAsia" w:hAnsiTheme="minorHAnsi" w:cstheme="minorBidi"/>
          <w:noProof/>
          <w:sz w:val="24"/>
          <w:lang w:val="en-US" w:eastAsia="ja-JP"/>
        </w:rPr>
        <w:tab/>
      </w:r>
      <w:r>
        <w:rPr>
          <w:noProof/>
        </w:rPr>
        <w:t>Delta</w:t>
      </w:r>
      <w:r>
        <w:rPr>
          <w:noProof/>
        </w:rPr>
        <w:tab/>
      </w:r>
      <w:r>
        <w:rPr>
          <w:noProof/>
        </w:rPr>
        <w:fldChar w:fldCharType="begin"/>
      </w:r>
      <w:r>
        <w:rPr>
          <w:noProof/>
        </w:rPr>
        <w:instrText xml:space="preserve"> PAGEREF _Toc296956749 \h </w:instrText>
      </w:r>
      <w:r>
        <w:rPr>
          <w:noProof/>
        </w:rPr>
      </w:r>
      <w:r>
        <w:rPr>
          <w:noProof/>
        </w:rPr>
        <w:fldChar w:fldCharType="separate"/>
      </w:r>
      <w:r w:rsidR="00057C13">
        <w:rPr>
          <w:noProof/>
        </w:rPr>
        <w:t>132</w:t>
      </w:r>
      <w:r>
        <w:rPr>
          <w:noProof/>
        </w:rPr>
        <w:fldChar w:fldCharType="end"/>
      </w:r>
    </w:p>
    <w:p w14:paraId="7152B73E"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5</w:t>
      </w:r>
      <w:r>
        <w:rPr>
          <w:rFonts w:asciiTheme="minorHAnsi" w:eastAsiaTheme="minorEastAsia" w:hAnsiTheme="minorHAnsi" w:cstheme="minorBidi"/>
          <w:noProof/>
          <w:sz w:val="24"/>
          <w:lang w:val="en-US" w:eastAsia="ja-JP"/>
        </w:rPr>
        <w:tab/>
      </w:r>
      <w:r>
        <w:rPr>
          <w:noProof/>
        </w:rPr>
        <w:t>Waveband Filter</w:t>
      </w:r>
      <w:r>
        <w:rPr>
          <w:noProof/>
        </w:rPr>
        <w:tab/>
      </w:r>
      <w:r>
        <w:rPr>
          <w:noProof/>
        </w:rPr>
        <w:fldChar w:fldCharType="begin"/>
      </w:r>
      <w:r>
        <w:rPr>
          <w:noProof/>
        </w:rPr>
        <w:instrText xml:space="preserve"> PAGEREF _Toc296956750 \h </w:instrText>
      </w:r>
      <w:r>
        <w:rPr>
          <w:noProof/>
        </w:rPr>
      </w:r>
      <w:r>
        <w:rPr>
          <w:noProof/>
        </w:rPr>
        <w:fldChar w:fldCharType="separate"/>
      </w:r>
      <w:r w:rsidR="00057C13">
        <w:rPr>
          <w:noProof/>
        </w:rPr>
        <w:t>133</w:t>
      </w:r>
      <w:r>
        <w:rPr>
          <w:noProof/>
        </w:rPr>
        <w:fldChar w:fldCharType="end"/>
      </w:r>
    </w:p>
    <w:p w14:paraId="0D4CBBEA"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4.6</w:t>
      </w:r>
      <w:r>
        <w:rPr>
          <w:rFonts w:asciiTheme="minorHAnsi" w:eastAsiaTheme="minorEastAsia" w:hAnsiTheme="minorHAnsi" w:cstheme="minorBidi"/>
          <w:noProof/>
          <w:sz w:val="24"/>
          <w:lang w:val="en-US" w:eastAsia="ja-JP"/>
        </w:rPr>
        <w:tab/>
      </w:r>
      <w:r>
        <w:rPr>
          <w:noProof/>
        </w:rPr>
        <w:t>Broadband and Narrowband Filters</w:t>
      </w:r>
      <w:r>
        <w:rPr>
          <w:noProof/>
        </w:rPr>
        <w:tab/>
      </w:r>
      <w:r>
        <w:rPr>
          <w:noProof/>
        </w:rPr>
        <w:fldChar w:fldCharType="begin"/>
      </w:r>
      <w:r>
        <w:rPr>
          <w:noProof/>
        </w:rPr>
        <w:instrText xml:space="preserve"> PAGEREF _Toc296956751 \h </w:instrText>
      </w:r>
      <w:r>
        <w:rPr>
          <w:noProof/>
        </w:rPr>
      </w:r>
      <w:r>
        <w:rPr>
          <w:noProof/>
        </w:rPr>
        <w:fldChar w:fldCharType="separate"/>
      </w:r>
      <w:r w:rsidR="00057C13">
        <w:rPr>
          <w:noProof/>
        </w:rPr>
        <w:t>134</w:t>
      </w:r>
      <w:r>
        <w:rPr>
          <w:noProof/>
        </w:rPr>
        <w:fldChar w:fldCharType="end"/>
      </w:r>
    </w:p>
    <w:p w14:paraId="53D1B32F"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5</w:t>
      </w:r>
      <w:r>
        <w:rPr>
          <w:rFonts w:asciiTheme="minorHAnsi" w:eastAsiaTheme="minorEastAsia" w:hAnsiTheme="minorHAnsi" w:cstheme="minorBidi"/>
          <w:noProof/>
          <w:sz w:val="24"/>
          <w:lang w:val="en-US" w:eastAsia="ja-JP"/>
        </w:rPr>
        <w:tab/>
      </w:r>
      <w:r>
        <w:rPr>
          <w:noProof/>
        </w:rPr>
        <w:t>Visualisation Modules</w:t>
      </w:r>
      <w:r>
        <w:rPr>
          <w:noProof/>
        </w:rPr>
        <w:tab/>
      </w:r>
      <w:r>
        <w:rPr>
          <w:noProof/>
        </w:rPr>
        <w:fldChar w:fldCharType="begin"/>
      </w:r>
      <w:r>
        <w:rPr>
          <w:noProof/>
        </w:rPr>
        <w:instrText xml:space="preserve"> PAGEREF _Toc296956752 \h </w:instrText>
      </w:r>
      <w:r>
        <w:rPr>
          <w:noProof/>
        </w:rPr>
      </w:r>
      <w:r>
        <w:rPr>
          <w:noProof/>
        </w:rPr>
        <w:fldChar w:fldCharType="separate"/>
      </w:r>
      <w:r w:rsidR="00057C13">
        <w:rPr>
          <w:noProof/>
        </w:rPr>
        <w:t>135</w:t>
      </w:r>
      <w:r>
        <w:rPr>
          <w:noProof/>
        </w:rPr>
        <w:fldChar w:fldCharType="end"/>
      </w:r>
    </w:p>
    <w:p w14:paraId="2ED3EE3D"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1</w:t>
      </w:r>
      <w:r>
        <w:rPr>
          <w:rFonts w:asciiTheme="minorHAnsi" w:eastAsiaTheme="minorEastAsia" w:hAnsiTheme="minorHAnsi" w:cstheme="minorBidi"/>
          <w:noProof/>
          <w:sz w:val="24"/>
          <w:lang w:val="en-US" w:eastAsia="ja-JP"/>
        </w:rPr>
        <w:tab/>
      </w:r>
      <w:r>
        <w:rPr>
          <w:noProof/>
        </w:rPr>
        <w:t>Spectral Line Plot</w:t>
      </w:r>
      <w:r>
        <w:rPr>
          <w:noProof/>
        </w:rPr>
        <w:tab/>
      </w:r>
      <w:r>
        <w:rPr>
          <w:noProof/>
        </w:rPr>
        <w:fldChar w:fldCharType="begin"/>
      </w:r>
      <w:r>
        <w:rPr>
          <w:noProof/>
        </w:rPr>
        <w:instrText xml:space="preserve"> PAGEREF _Toc296956753 \h </w:instrText>
      </w:r>
      <w:r>
        <w:rPr>
          <w:noProof/>
        </w:rPr>
      </w:r>
      <w:r>
        <w:rPr>
          <w:noProof/>
        </w:rPr>
        <w:fldChar w:fldCharType="separate"/>
      </w:r>
      <w:r w:rsidR="00057C13">
        <w:rPr>
          <w:noProof/>
        </w:rPr>
        <w:t>136</w:t>
      </w:r>
      <w:r>
        <w:rPr>
          <w:noProof/>
        </w:rPr>
        <w:fldChar w:fldCharType="end"/>
      </w:r>
    </w:p>
    <w:p w14:paraId="13675DAC"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2</w:t>
      </w:r>
      <w:r>
        <w:rPr>
          <w:rFonts w:asciiTheme="minorHAnsi" w:eastAsiaTheme="minorEastAsia" w:hAnsiTheme="minorHAnsi" w:cstheme="minorBidi"/>
          <w:noProof/>
          <w:sz w:val="24"/>
          <w:lang w:val="en-US" w:eastAsia="ja-JP"/>
        </w:rPr>
        <w:tab/>
      </w:r>
      <w:r>
        <w:rPr>
          <w:noProof/>
        </w:rPr>
        <w:t>Spectral Scatter Plot</w:t>
      </w:r>
      <w:r>
        <w:rPr>
          <w:noProof/>
        </w:rPr>
        <w:tab/>
      </w:r>
      <w:r>
        <w:rPr>
          <w:noProof/>
        </w:rPr>
        <w:fldChar w:fldCharType="begin"/>
      </w:r>
      <w:r>
        <w:rPr>
          <w:noProof/>
        </w:rPr>
        <w:instrText xml:space="preserve"> PAGEREF _Toc296956754 \h </w:instrText>
      </w:r>
      <w:r>
        <w:rPr>
          <w:noProof/>
        </w:rPr>
      </w:r>
      <w:r>
        <w:rPr>
          <w:noProof/>
        </w:rPr>
        <w:fldChar w:fldCharType="separate"/>
      </w:r>
      <w:r w:rsidR="00057C13">
        <w:rPr>
          <w:noProof/>
        </w:rPr>
        <w:t>136</w:t>
      </w:r>
      <w:r>
        <w:rPr>
          <w:noProof/>
        </w:rPr>
        <w:fldChar w:fldCharType="end"/>
      </w:r>
    </w:p>
    <w:p w14:paraId="7F815C35"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3</w:t>
      </w:r>
      <w:r>
        <w:rPr>
          <w:rFonts w:asciiTheme="minorHAnsi" w:eastAsiaTheme="minorEastAsia" w:hAnsiTheme="minorHAnsi" w:cstheme="minorBidi"/>
          <w:noProof/>
          <w:sz w:val="24"/>
          <w:lang w:val="en-US" w:eastAsia="ja-JP"/>
        </w:rPr>
        <w:tab/>
      </w:r>
      <w:r>
        <w:rPr>
          <w:noProof/>
        </w:rPr>
        <w:t>Gonio Sampling Points Plot</w:t>
      </w:r>
      <w:r>
        <w:rPr>
          <w:noProof/>
        </w:rPr>
        <w:tab/>
      </w:r>
      <w:r>
        <w:rPr>
          <w:noProof/>
        </w:rPr>
        <w:fldChar w:fldCharType="begin"/>
      </w:r>
      <w:r>
        <w:rPr>
          <w:noProof/>
        </w:rPr>
        <w:instrText xml:space="preserve"> PAGEREF _Toc296956755 \h </w:instrText>
      </w:r>
      <w:r>
        <w:rPr>
          <w:noProof/>
        </w:rPr>
      </w:r>
      <w:r>
        <w:rPr>
          <w:noProof/>
        </w:rPr>
        <w:fldChar w:fldCharType="separate"/>
      </w:r>
      <w:r w:rsidR="00057C13">
        <w:rPr>
          <w:noProof/>
        </w:rPr>
        <w:t>137</w:t>
      </w:r>
      <w:r>
        <w:rPr>
          <w:noProof/>
        </w:rPr>
        <w:fldChar w:fldCharType="end"/>
      </w:r>
    </w:p>
    <w:p w14:paraId="20BB5D75"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4</w:t>
      </w:r>
      <w:r>
        <w:rPr>
          <w:rFonts w:asciiTheme="minorHAnsi" w:eastAsiaTheme="minorEastAsia" w:hAnsiTheme="minorHAnsi" w:cstheme="minorBidi"/>
          <w:noProof/>
          <w:sz w:val="24"/>
          <w:lang w:val="en-US" w:eastAsia="ja-JP"/>
        </w:rPr>
        <w:tab/>
      </w:r>
      <w:r>
        <w:rPr>
          <w:noProof/>
        </w:rPr>
        <w:t>Gonio Hemisphere Explorer</w:t>
      </w:r>
      <w:r>
        <w:rPr>
          <w:noProof/>
        </w:rPr>
        <w:tab/>
      </w:r>
      <w:r>
        <w:rPr>
          <w:noProof/>
        </w:rPr>
        <w:fldChar w:fldCharType="begin"/>
      </w:r>
      <w:r>
        <w:rPr>
          <w:noProof/>
        </w:rPr>
        <w:instrText xml:space="preserve"> PAGEREF _Toc296956756 \h </w:instrText>
      </w:r>
      <w:r>
        <w:rPr>
          <w:noProof/>
        </w:rPr>
      </w:r>
      <w:r>
        <w:rPr>
          <w:noProof/>
        </w:rPr>
        <w:fldChar w:fldCharType="separate"/>
      </w:r>
      <w:r w:rsidR="00057C13">
        <w:rPr>
          <w:noProof/>
        </w:rPr>
        <w:t>137</w:t>
      </w:r>
      <w:r>
        <w:rPr>
          <w:noProof/>
        </w:rPr>
        <w:fldChar w:fldCharType="end"/>
      </w:r>
    </w:p>
    <w:p w14:paraId="4EFD2340"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5</w:t>
      </w:r>
      <w:r>
        <w:rPr>
          <w:rFonts w:asciiTheme="minorHAnsi" w:eastAsiaTheme="minorEastAsia" w:hAnsiTheme="minorHAnsi" w:cstheme="minorBidi"/>
          <w:noProof/>
          <w:sz w:val="24"/>
          <w:lang w:val="en-US" w:eastAsia="ja-JP"/>
        </w:rPr>
        <w:tab/>
      </w:r>
      <w:r>
        <w:rPr>
          <w:noProof/>
        </w:rPr>
        <w:t>Time Line Plot</w:t>
      </w:r>
      <w:r>
        <w:rPr>
          <w:noProof/>
        </w:rPr>
        <w:tab/>
      </w:r>
      <w:r>
        <w:rPr>
          <w:noProof/>
        </w:rPr>
        <w:fldChar w:fldCharType="begin"/>
      </w:r>
      <w:r>
        <w:rPr>
          <w:noProof/>
        </w:rPr>
        <w:instrText xml:space="preserve"> PAGEREF _Toc296956757 \h </w:instrText>
      </w:r>
      <w:r>
        <w:rPr>
          <w:noProof/>
        </w:rPr>
      </w:r>
      <w:r>
        <w:rPr>
          <w:noProof/>
        </w:rPr>
        <w:fldChar w:fldCharType="separate"/>
      </w:r>
      <w:r w:rsidR="00057C13">
        <w:rPr>
          <w:noProof/>
        </w:rPr>
        <w:t>139</w:t>
      </w:r>
      <w:r>
        <w:rPr>
          <w:noProof/>
        </w:rPr>
        <w:fldChar w:fldCharType="end"/>
      </w:r>
    </w:p>
    <w:p w14:paraId="603E2E9B" w14:textId="77777777" w:rsidR="00D977DF" w:rsidRDefault="00D977DF">
      <w:pPr>
        <w:pStyle w:val="TOC3"/>
        <w:tabs>
          <w:tab w:val="left" w:pos="1074"/>
        </w:tabs>
        <w:rPr>
          <w:rFonts w:asciiTheme="minorHAnsi" w:eastAsiaTheme="minorEastAsia" w:hAnsiTheme="minorHAnsi" w:cstheme="minorBidi"/>
          <w:noProof/>
          <w:sz w:val="24"/>
          <w:lang w:val="en-US" w:eastAsia="ja-JP"/>
        </w:rPr>
      </w:pPr>
      <w:r>
        <w:rPr>
          <w:noProof/>
        </w:rPr>
        <w:t>13.5.6</w:t>
      </w:r>
      <w:r>
        <w:rPr>
          <w:rFonts w:asciiTheme="minorHAnsi" w:eastAsiaTheme="minorEastAsia" w:hAnsiTheme="minorHAnsi" w:cstheme="minorBidi"/>
          <w:noProof/>
          <w:sz w:val="24"/>
          <w:lang w:val="en-US" w:eastAsia="ja-JP"/>
        </w:rPr>
        <w:tab/>
      </w:r>
      <w:r>
        <w:rPr>
          <w:noProof/>
        </w:rPr>
        <w:t>Time Line Explorer</w:t>
      </w:r>
      <w:r>
        <w:rPr>
          <w:noProof/>
        </w:rPr>
        <w:tab/>
      </w:r>
      <w:r>
        <w:rPr>
          <w:noProof/>
        </w:rPr>
        <w:fldChar w:fldCharType="begin"/>
      </w:r>
      <w:r>
        <w:rPr>
          <w:noProof/>
        </w:rPr>
        <w:instrText xml:space="preserve"> PAGEREF _Toc296956758 \h </w:instrText>
      </w:r>
      <w:r>
        <w:rPr>
          <w:noProof/>
        </w:rPr>
      </w:r>
      <w:r>
        <w:rPr>
          <w:noProof/>
        </w:rPr>
        <w:fldChar w:fldCharType="separate"/>
      </w:r>
      <w:r w:rsidR="00057C13">
        <w:rPr>
          <w:noProof/>
        </w:rPr>
        <w:t>139</w:t>
      </w:r>
      <w:r>
        <w:rPr>
          <w:noProof/>
        </w:rPr>
        <w:fldChar w:fldCharType="end"/>
      </w:r>
    </w:p>
    <w:p w14:paraId="4C8EE0C7" w14:textId="77777777" w:rsidR="00D977DF" w:rsidRDefault="00D977DF">
      <w:pPr>
        <w:pStyle w:val="TOC2"/>
        <w:tabs>
          <w:tab w:val="left" w:pos="667"/>
        </w:tabs>
        <w:rPr>
          <w:rFonts w:asciiTheme="minorHAnsi" w:eastAsiaTheme="minorEastAsia" w:hAnsiTheme="minorHAnsi" w:cstheme="minorBidi"/>
          <w:noProof/>
          <w:sz w:val="24"/>
          <w:lang w:val="en-US" w:eastAsia="ja-JP"/>
        </w:rPr>
      </w:pPr>
      <w:r>
        <w:rPr>
          <w:noProof/>
        </w:rPr>
        <w:t>13.6</w:t>
      </w:r>
      <w:r>
        <w:rPr>
          <w:rFonts w:asciiTheme="minorHAnsi" w:eastAsiaTheme="minorEastAsia" w:hAnsiTheme="minorHAnsi" w:cstheme="minorBidi"/>
          <w:noProof/>
          <w:sz w:val="24"/>
          <w:lang w:val="en-US" w:eastAsia="ja-JP"/>
        </w:rPr>
        <w:tab/>
      </w:r>
      <w:r>
        <w:rPr>
          <w:noProof/>
        </w:rPr>
        <w:t>File Export Module</w:t>
      </w:r>
      <w:r>
        <w:rPr>
          <w:noProof/>
        </w:rPr>
        <w:tab/>
      </w:r>
      <w:r>
        <w:rPr>
          <w:noProof/>
        </w:rPr>
        <w:fldChar w:fldCharType="begin"/>
      </w:r>
      <w:r>
        <w:rPr>
          <w:noProof/>
        </w:rPr>
        <w:instrText xml:space="preserve"> PAGEREF _Toc296956759 \h </w:instrText>
      </w:r>
      <w:r>
        <w:rPr>
          <w:noProof/>
        </w:rPr>
      </w:r>
      <w:r>
        <w:rPr>
          <w:noProof/>
        </w:rPr>
        <w:fldChar w:fldCharType="separate"/>
      </w:r>
      <w:r w:rsidR="00057C13">
        <w:rPr>
          <w:noProof/>
        </w:rPr>
        <w:t>140</w:t>
      </w:r>
      <w:r>
        <w:rPr>
          <w:noProof/>
        </w:rPr>
        <w:fldChar w:fldCharType="end"/>
      </w:r>
    </w:p>
    <w:p w14:paraId="2051FE6C"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4</w:t>
      </w:r>
      <w:r>
        <w:rPr>
          <w:rFonts w:asciiTheme="minorHAnsi" w:eastAsiaTheme="minorEastAsia" w:hAnsiTheme="minorHAnsi" w:cstheme="minorBidi"/>
          <w:b w:val="0"/>
          <w:noProof/>
          <w:lang w:val="en-US" w:eastAsia="ja-JP"/>
        </w:rPr>
        <w:tab/>
      </w:r>
      <w:r>
        <w:rPr>
          <w:noProof/>
        </w:rPr>
        <w:t>Matlab Integration</w:t>
      </w:r>
      <w:r>
        <w:rPr>
          <w:noProof/>
        </w:rPr>
        <w:tab/>
      </w:r>
      <w:r>
        <w:rPr>
          <w:noProof/>
        </w:rPr>
        <w:fldChar w:fldCharType="begin"/>
      </w:r>
      <w:r>
        <w:rPr>
          <w:noProof/>
        </w:rPr>
        <w:instrText xml:space="preserve"> PAGEREF _Toc296956760 \h </w:instrText>
      </w:r>
      <w:r>
        <w:rPr>
          <w:noProof/>
        </w:rPr>
      </w:r>
      <w:r>
        <w:rPr>
          <w:noProof/>
        </w:rPr>
        <w:fldChar w:fldCharType="separate"/>
      </w:r>
      <w:r w:rsidR="00057C13">
        <w:rPr>
          <w:noProof/>
        </w:rPr>
        <w:t>142</w:t>
      </w:r>
      <w:r>
        <w:rPr>
          <w:noProof/>
        </w:rPr>
        <w:fldChar w:fldCharType="end"/>
      </w:r>
    </w:p>
    <w:p w14:paraId="049A3DB2"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5</w:t>
      </w:r>
      <w:r>
        <w:rPr>
          <w:rFonts w:asciiTheme="minorHAnsi" w:eastAsiaTheme="minorEastAsia" w:hAnsiTheme="minorHAnsi" w:cstheme="minorBidi"/>
          <w:b w:val="0"/>
          <w:noProof/>
          <w:lang w:val="en-US" w:eastAsia="ja-JP"/>
        </w:rPr>
        <w:tab/>
      </w:r>
      <w:r>
        <w:rPr>
          <w:noProof/>
        </w:rPr>
        <w:t>R Integration</w:t>
      </w:r>
      <w:r>
        <w:rPr>
          <w:noProof/>
        </w:rPr>
        <w:tab/>
      </w:r>
      <w:r>
        <w:rPr>
          <w:noProof/>
        </w:rPr>
        <w:fldChar w:fldCharType="begin"/>
      </w:r>
      <w:r>
        <w:rPr>
          <w:noProof/>
        </w:rPr>
        <w:instrText xml:space="preserve"> PAGEREF _Toc296956761 \h </w:instrText>
      </w:r>
      <w:r>
        <w:rPr>
          <w:noProof/>
        </w:rPr>
      </w:r>
      <w:r>
        <w:rPr>
          <w:noProof/>
        </w:rPr>
        <w:fldChar w:fldCharType="separate"/>
      </w:r>
      <w:r w:rsidR="00057C13">
        <w:rPr>
          <w:noProof/>
        </w:rPr>
        <w:t>144</w:t>
      </w:r>
      <w:r>
        <w:rPr>
          <w:noProof/>
        </w:rPr>
        <w:fldChar w:fldCharType="end"/>
      </w:r>
    </w:p>
    <w:p w14:paraId="2C3D7B94"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6</w:t>
      </w:r>
      <w:r>
        <w:rPr>
          <w:rFonts w:asciiTheme="minorHAnsi" w:eastAsiaTheme="minorEastAsia" w:hAnsiTheme="minorHAnsi" w:cstheme="minorBidi"/>
          <w:b w:val="0"/>
          <w:noProof/>
          <w:lang w:val="en-US" w:eastAsia="ja-JP"/>
        </w:rPr>
        <w:tab/>
      </w:r>
      <w:r>
        <w:rPr>
          <w:noProof/>
        </w:rPr>
        <w:t>Glossary</w:t>
      </w:r>
      <w:r>
        <w:rPr>
          <w:noProof/>
        </w:rPr>
        <w:tab/>
      </w:r>
      <w:r>
        <w:rPr>
          <w:noProof/>
        </w:rPr>
        <w:fldChar w:fldCharType="begin"/>
      </w:r>
      <w:r>
        <w:rPr>
          <w:noProof/>
        </w:rPr>
        <w:instrText xml:space="preserve"> PAGEREF _Toc296956762 \h </w:instrText>
      </w:r>
      <w:r>
        <w:rPr>
          <w:noProof/>
        </w:rPr>
      </w:r>
      <w:r>
        <w:rPr>
          <w:noProof/>
        </w:rPr>
        <w:fldChar w:fldCharType="separate"/>
      </w:r>
      <w:r w:rsidR="00057C13">
        <w:rPr>
          <w:noProof/>
        </w:rPr>
        <w:t>145</w:t>
      </w:r>
      <w:r>
        <w:rPr>
          <w:noProof/>
        </w:rPr>
        <w:fldChar w:fldCharType="end"/>
      </w:r>
    </w:p>
    <w:p w14:paraId="4DBAB328"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7</w:t>
      </w:r>
      <w:r>
        <w:rPr>
          <w:rFonts w:asciiTheme="minorHAnsi" w:eastAsiaTheme="minorEastAsia" w:hAnsiTheme="minorHAnsi" w:cstheme="minorBidi"/>
          <w:b w:val="0"/>
          <w:noProof/>
          <w:lang w:val="en-US" w:eastAsia="ja-JP"/>
        </w:rPr>
        <w:tab/>
      </w:r>
      <w:r>
        <w:rPr>
          <w:noProof/>
        </w:rPr>
        <w:t>References</w:t>
      </w:r>
      <w:r>
        <w:rPr>
          <w:noProof/>
        </w:rPr>
        <w:tab/>
      </w:r>
      <w:r>
        <w:rPr>
          <w:noProof/>
        </w:rPr>
        <w:fldChar w:fldCharType="begin"/>
      </w:r>
      <w:r>
        <w:rPr>
          <w:noProof/>
        </w:rPr>
        <w:instrText xml:space="preserve"> PAGEREF _Toc296956763 \h </w:instrText>
      </w:r>
      <w:r>
        <w:rPr>
          <w:noProof/>
        </w:rPr>
      </w:r>
      <w:r>
        <w:rPr>
          <w:noProof/>
        </w:rPr>
        <w:fldChar w:fldCharType="separate"/>
      </w:r>
      <w:r w:rsidR="00057C13">
        <w:rPr>
          <w:noProof/>
        </w:rPr>
        <w:t>148</w:t>
      </w:r>
      <w:r>
        <w:rPr>
          <w:noProof/>
        </w:rPr>
        <w:fldChar w:fldCharType="end"/>
      </w:r>
    </w:p>
    <w:p w14:paraId="0E77EFEF" w14:textId="77777777" w:rsidR="00D977DF" w:rsidRDefault="00D977DF">
      <w:pPr>
        <w:pStyle w:val="TOC1"/>
        <w:tabs>
          <w:tab w:val="left" w:pos="546"/>
        </w:tabs>
        <w:rPr>
          <w:rFonts w:asciiTheme="minorHAnsi" w:eastAsiaTheme="minorEastAsia" w:hAnsiTheme="minorHAnsi" w:cstheme="minorBidi"/>
          <w:b w:val="0"/>
          <w:noProof/>
          <w:lang w:val="en-US" w:eastAsia="ja-JP"/>
        </w:rPr>
      </w:pPr>
      <w:r>
        <w:rPr>
          <w:noProof/>
        </w:rPr>
        <w:t>18</w:t>
      </w:r>
      <w:r>
        <w:rPr>
          <w:rFonts w:asciiTheme="minorHAnsi" w:eastAsiaTheme="minorEastAsia" w:hAnsiTheme="minorHAnsi" w:cstheme="minorBidi"/>
          <w:b w:val="0"/>
          <w:noProof/>
          <w:lang w:val="en-US" w:eastAsia="ja-JP"/>
        </w:rPr>
        <w:tab/>
      </w:r>
      <w:r>
        <w:rPr>
          <w:noProof/>
        </w:rPr>
        <w:t>Document History</w:t>
      </w:r>
      <w:r>
        <w:rPr>
          <w:noProof/>
        </w:rPr>
        <w:tab/>
      </w:r>
      <w:r>
        <w:rPr>
          <w:noProof/>
        </w:rPr>
        <w:fldChar w:fldCharType="begin"/>
      </w:r>
      <w:r>
        <w:rPr>
          <w:noProof/>
        </w:rPr>
        <w:instrText xml:space="preserve"> PAGEREF _Toc296956764 \h </w:instrText>
      </w:r>
      <w:r>
        <w:rPr>
          <w:noProof/>
        </w:rPr>
      </w:r>
      <w:r>
        <w:rPr>
          <w:noProof/>
        </w:rPr>
        <w:fldChar w:fldCharType="separate"/>
      </w:r>
      <w:r w:rsidR="00057C13">
        <w:rPr>
          <w:noProof/>
        </w:rPr>
        <w:t>149</w:t>
      </w:r>
      <w:r>
        <w:rPr>
          <w:noProof/>
        </w:rPr>
        <w:fldChar w:fldCharType="end"/>
      </w:r>
    </w:p>
    <w:p w14:paraId="2A3C549B" w14:textId="77777777" w:rsidR="00D977DF" w:rsidRDefault="00D977DF">
      <w:pPr>
        <w:pStyle w:val="TOC1"/>
        <w:tabs>
          <w:tab w:val="left" w:pos="1693"/>
        </w:tabs>
        <w:rPr>
          <w:rFonts w:asciiTheme="minorHAnsi" w:eastAsiaTheme="minorEastAsia" w:hAnsiTheme="minorHAnsi" w:cstheme="minorBidi"/>
          <w:b w:val="0"/>
          <w:noProof/>
          <w:lang w:val="en-US" w:eastAsia="ja-JP"/>
        </w:rPr>
      </w:pPr>
      <w:r>
        <w:rPr>
          <w:noProof/>
        </w:rPr>
        <w:t>Appendix A:</w:t>
      </w:r>
      <w:r>
        <w:rPr>
          <w:rFonts w:asciiTheme="minorHAnsi" w:eastAsiaTheme="minorEastAsia" w:hAnsiTheme="minorHAnsi" w:cstheme="minorBidi"/>
          <w:b w:val="0"/>
          <w:noProof/>
          <w:lang w:val="en-US" w:eastAsia="ja-JP"/>
        </w:rPr>
        <w:tab/>
      </w:r>
      <w:r>
        <w:rPr>
          <w:noProof/>
        </w:rPr>
        <w:t>Regular Expressions Tutorial</w:t>
      </w:r>
      <w:r>
        <w:rPr>
          <w:noProof/>
        </w:rPr>
        <w:tab/>
      </w:r>
      <w:r>
        <w:rPr>
          <w:noProof/>
        </w:rPr>
        <w:fldChar w:fldCharType="begin"/>
      </w:r>
      <w:r>
        <w:rPr>
          <w:noProof/>
        </w:rPr>
        <w:instrText xml:space="preserve"> PAGEREF _Toc296956765 \h </w:instrText>
      </w:r>
      <w:r>
        <w:rPr>
          <w:noProof/>
        </w:rPr>
      </w:r>
      <w:r>
        <w:rPr>
          <w:noProof/>
        </w:rPr>
        <w:fldChar w:fldCharType="separate"/>
      </w:r>
      <w:r w:rsidR="00057C13">
        <w:rPr>
          <w:noProof/>
        </w:rPr>
        <w:t>150</w:t>
      </w:r>
      <w:r>
        <w:rPr>
          <w:noProof/>
        </w:rPr>
        <w:fldChar w:fldCharType="end"/>
      </w:r>
    </w:p>
    <w:p w14:paraId="67867B4C" w14:textId="77777777" w:rsidR="00D977DF" w:rsidRDefault="00D977DF">
      <w:pPr>
        <w:pStyle w:val="TOC1"/>
        <w:tabs>
          <w:tab w:val="left" w:pos="1693"/>
        </w:tabs>
        <w:rPr>
          <w:rFonts w:asciiTheme="minorHAnsi" w:eastAsiaTheme="minorEastAsia" w:hAnsiTheme="minorHAnsi" w:cstheme="minorBidi"/>
          <w:b w:val="0"/>
          <w:noProof/>
          <w:lang w:val="en-US" w:eastAsia="ja-JP"/>
        </w:rPr>
      </w:pPr>
      <w:r>
        <w:rPr>
          <w:noProof/>
        </w:rPr>
        <w:t>Appendix B:</w:t>
      </w:r>
      <w:r>
        <w:rPr>
          <w:rFonts w:asciiTheme="minorHAnsi" w:eastAsiaTheme="minorEastAsia" w:hAnsiTheme="minorHAnsi" w:cstheme="minorBidi"/>
          <w:b w:val="0"/>
          <w:noProof/>
          <w:lang w:val="en-US" w:eastAsia="ja-JP"/>
        </w:rPr>
        <w:tab/>
      </w:r>
      <w:r>
        <w:rPr>
          <w:noProof/>
        </w:rPr>
        <w:t>Predefined Manufacturer Table</w:t>
      </w:r>
      <w:r>
        <w:rPr>
          <w:noProof/>
        </w:rPr>
        <w:tab/>
      </w:r>
      <w:r>
        <w:rPr>
          <w:noProof/>
        </w:rPr>
        <w:fldChar w:fldCharType="begin"/>
      </w:r>
      <w:r>
        <w:rPr>
          <w:noProof/>
        </w:rPr>
        <w:instrText xml:space="preserve"> PAGEREF _Toc296956766 \h </w:instrText>
      </w:r>
      <w:r>
        <w:rPr>
          <w:noProof/>
        </w:rPr>
      </w:r>
      <w:r>
        <w:rPr>
          <w:noProof/>
        </w:rPr>
        <w:fldChar w:fldCharType="separate"/>
      </w:r>
      <w:r w:rsidR="00057C13">
        <w:rPr>
          <w:noProof/>
        </w:rPr>
        <w:t>152</w:t>
      </w:r>
      <w:r>
        <w:rPr>
          <w:noProof/>
        </w:rPr>
        <w:fldChar w:fldCharType="end"/>
      </w:r>
    </w:p>
    <w:p w14:paraId="2D350D45" w14:textId="77777777" w:rsidR="00D977DF" w:rsidRDefault="00D977DF">
      <w:pPr>
        <w:pStyle w:val="TOC1"/>
        <w:tabs>
          <w:tab w:val="left" w:pos="1689"/>
        </w:tabs>
        <w:rPr>
          <w:rFonts w:asciiTheme="minorHAnsi" w:eastAsiaTheme="minorEastAsia" w:hAnsiTheme="minorHAnsi" w:cstheme="minorBidi"/>
          <w:b w:val="0"/>
          <w:noProof/>
          <w:lang w:val="en-US" w:eastAsia="ja-JP"/>
        </w:rPr>
      </w:pPr>
      <w:r>
        <w:rPr>
          <w:noProof/>
        </w:rPr>
        <w:t>Appendix C:</w:t>
      </w:r>
      <w:r>
        <w:rPr>
          <w:rFonts w:asciiTheme="minorHAnsi" w:eastAsiaTheme="minorEastAsia" w:hAnsiTheme="minorHAnsi" w:cstheme="minorBidi"/>
          <w:b w:val="0"/>
          <w:noProof/>
          <w:lang w:val="en-US" w:eastAsia="ja-JP"/>
        </w:rPr>
        <w:tab/>
      </w:r>
      <w:r>
        <w:rPr>
          <w:noProof/>
        </w:rPr>
        <w:t>Predefined Sensor Table</w:t>
      </w:r>
      <w:r>
        <w:rPr>
          <w:noProof/>
        </w:rPr>
        <w:tab/>
      </w:r>
      <w:r>
        <w:rPr>
          <w:noProof/>
        </w:rPr>
        <w:fldChar w:fldCharType="begin"/>
      </w:r>
      <w:r>
        <w:rPr>
          <w:noProof/>
        </w:rPr>
        <w:instrText xml:space="preserve"> PAGEREF _Toc296956767 \h </w:instrText>
      </w:r>
      <w:r>
        <w:rPr>
          <w:noProof/>
        </w:rPr>
      </w:r>
      <w:r>
        <w:rPr>
          <w:noProof/>
        </w:rPr>
        <w:fldChar w:fldCharType="separate"/>
      </w:r>
      <w:r w:rsidR="00057C13">
        <w:rPr>
          <w:noProof/>
        </w:rPr>
        <w:t>153</w:t>
      </w:r>
      <w:r>
        <w:rPr>
          <w:noProof/>
        </w:rPr>
        <w:fldChar w:fldCharType="end"/>
      </w:r>
    </w:p>
    <w:p w14:paraId="063399CB" w14:textId="77777777" w:rsidR="0091119D" w:rsidRPr="00084655" w:rsidRDefault="00C27B3C">
      <w:pPr>
        <w:pStyle w:val="TOC3"/>
        <w:rPr>
          <w:b/>
        </w:rPr>
      </w:pPr>
      <w:r w:rsidRPr="00084655">
        <w:rPr>
          <w:b/>
        </w:rPr>
        <w:fldChar w:fldCharType="end"/>
      </w:r>
    </w:p>
    <w:p w14:paraId="049FB619" w14:textId="77777777" w:rsidR="0091119D" w:rsidRPr="00084655" w:rsidRDefault="0091119D" w:rsidP="00020601">
      <w:pPr>
        <w:pStyle w:val="Heading1"/>
        <w:keepNext w:val="0"/>
      </w:pPr>
      <w:bookmarkStart w:id="10" w:name="_Ref157228649"/>
      <w:bookmarkStart w:id="11" w:name="_Toc355280328"/>
      <w:bookmarkStart w:id="12" w:name="_Toc296956611"/>
      <w:bookmarkEnd w:id="9"/>
      <w:r w:rsidRPr="00084655">
        <w:lastRenderedPageBreak/>
        <w:t>Introduction</w:t>
      </w:r>
      <w:bookmarkEnd w:id="10"/>
      <w:bookmarkEnd w:id="11"/>
      <w:bookmarkEnd w:id="12"/>
    </w:p>
    <w:p w14:paraId="7E199D24" w14:textId="77777777" w:rsidR="0091119D" w:rsidRDefault="0091119D" w:rsidP="00020601">
      <w:pPr>
        <w:pStyle w:val="Body"/>
      </w:pPr>
      <w:r>
        <w:t>SPECCHIO is a database for storing spectral data acquired by spectroradiometers and their associated metadata, combined with a user-friendly interface.</w:t>
      </w:r>
    </w:p>
    <w:p w14:paraId="37AE79E5" w14:textId="77777777" w:rsidR="0091119D" w:rsidRDefault="0091119D" w:rsidP="00020601">
      <w:pPr>
        <w:pStyle w:val="Body"/>
      </w:pPr>
      <w:r>
        <w:t>SPECCHIO was first developed at the Remote Sensing Labs at the Geography Department, University of Zurich to support long term usability and data sharing between researche</w:t>
      </w:r>
      <w:r w:rsidRPr="007B0A47">
        <w:t>rs.</w:t>
      </w:r>
    </w:p>
    <w:p w14:paraId="3B871DEF" w14:textId="77777777" w:rsidR="0091119D" w:rsidRPr="007B0A47" w:rsidRDefault="0091119D" w:rsidP="00020601">
      <w:pPr>
        <w:pStyle w:val="Body"/>
      </w:pPr>
      <w:r>
        <w:t xml:space="preserve">SPECCHIO was then </w:t>
      </w:r>
      <w:r w:rsidRPr="007B0A47">
        <w:t xml:space="preserve">further enhanced through a project run by the University of Wollongong in 2012/2013. </w:t>
      </w:r>
      <w:r w:rsidR="008D6CBC">
        <w:t xml:space="preserve">The alias of “AUS-SPECCHIO” represents this instance. </w:t>
      </w:r>
      <w:r w:rsidRPr="007B0A47">
        <w:t>This project was supported by the Australian National Data Service (ANDS). ANDS is supported by the Australian Government through the National Collaborative Research Infrastructure Strategy Program and the Education Investment Fund (EIF) Super Science Initiative.</w:t>
      </w:r>
    </w:p>
    <w:p w14:paraId="49942833" w14:textId="77777777" w:rsidR="0091119D" w:rsidRDefault="0091119D" w:rsidP="00020601">
      <w:pPr>
        <w:pStyle w:val="Body"/>
      </w:pPr>
      <w:r>
        <w:t>“Specchio” is an Italian word meaning “mirror” or “looking glass”. It can also be used to refer to a table of data or a scoreboard.</w:t>
      </w:r>
    </w:p>
    <w:p w14:paraId="53D70637" w14:textId="77777777" w:rsidR="0091119D" w:rsidRDefault="0091119D" w:rsidP="00020601">
      <w:pPr>
        <w:pStyle w:val="Heading2"/>
      </w:pPr>
      <w:bookmarkStart w:id="13" w:name="_Toc355280329"/>
      <w:bookmarkStart w:id="14" w:name="_Toc296956612"/>
      <w:r>
        <w:t>Document scope</w:t>
      </w:r>
      <w:bookmarkEnd w:id="13"/>
      <w:bookmarkEnd w:id="14"/>
    </w:p>
    <w:p w14:paraId="7B165613" w14:textId="77777777" w:rsidR="0091119D" w:rsidRDefault="0091119D" w:rsidP="00020601">
      <w:pPr>
        <w:pStyle w:val="Body"/>
      </w:pPr>
      <w:r>
        <w:t>SPECCHIO uses a Client-Server architecture. This User Guide details operation of the Client component of SPECCHIO.</w:t>
      </w:r>
    </w:p>
    <w:p w14:paraId="22F11EE6" w14:textId="77777777" w:rsidR="0091119D" w:rsidRPr="007221BB" w:rsidRDefault="0091119D" w:rsidP="00020601">
      <w:pPr>
        <w:pStyle w:val="Body"/>
      </w:pPr>
      <w:r>
        <w:t>This document focuses on the Windows operation of SPECCHIO for most of its descriptions, screen shots and examples. The operation of the SPECCHIO on Mac and Linux is equivalent and can be inferred from the Windows descriptions.</w:t>
      </w:r>
    </w:p>
    <w:p w14:paraId="173B2B1C" w14:textId="77777777" w:rsidR="0091119D" w:rsidRDefault="0091119D" w:rsidP="00020601">
      <w:pPr>
        <w:pStyle w:val="Heading2"/>
      </w:pPr>
      <w:bookmarkStart w:id="15" w:name="_Toc355280330"/>
      <w:bookmarkStart w:id="16" w:name="_Toc296956613"/>
      <w:r>
        <w:t>Intended audience</w:t>
      </w:r>
      <w:bookmarkEnd w:id="15"/>
      <w:bookmarkEnd w:id="16"/>
    </w:p>
    <w:p w14:paraId="53F18492" w14:textId="77777777" w:rsidR="00731510" w:rsidRDefault="0091119D" w:rsidP="00020601">
      <w:pPr>
        <w:pStyle w:val="Body"/>
      </w:pPr>
      <w:r>
        <w:t xml:space="preserve">This document </w:t>
      </w:r>
      <w:r w:rsidR="00731510">
        <w:t>is intended for users who are:</w:t>
      </w:r>
    </w:p>
    <w:p w14:paraId="7377C61A" w14:textId="77777777" w:rsidR="00731510" w:rsidRDefault="008556C1" w:rsidP="00731510">
      <w:pPr>
        <w:pStyle w:val="Bullet"/>
      </w:pPr>
      <w:r>
        <w:t>i</w:t>
      </w:r>
      <w:r w:rsidR="00731510">
        <w:t xml:space="preserve">nstalling SPECCHIO on a desktop </w:t>
      </w:r>
    </w:p>
    <w:p w14:paraId="54F7D751" w14:textId="77777777" w:rsidR="00731510" w:rsidRDefault="00731510" w:rsidP="00731510">
      <w:pPr>
        <w:pStyle w:val="Bullet"/>
      </w:pPr>
      <w:r>
        <w:t>us</w:t>
      </w:r>
      <w:r w:rsidR="008556C1">
        <w:t>ing</w:t>
      </w:r>
      <w:r>
        <w:t xml:space="preserve"> SPECCHIO</w:t>
      </w:r>
      <w:r w:rsidR="00FC40BD">
        <w:t xml:space="preserve"> to</w:t>
      </w:r>
      <w:r w:rsidR="008556C1">
        <w:t xml:space="preserve"> input</w:t>
      </w:r>
      <w:r w:rsidR="00FC40BD">
        <w:t xml:space="preserve"> or browse</w:t>
      </w:r>
      <w:r w:rsidR="008556C1">
        <w:t xml:space="preserve"> data</w:t>
      </w:r>
    </w:p>
    <w:p w14:paraId="430C32A4" w14:textId="77777777" w:rsidR="00731510" w:rsidRDefault="008556C1" w:rsidP="00731510">
      <w:pPr>
        <w:pStyle w:val="Bullet"/>
      </w:pPr>
      <w:r>
        <w:t>administrating the data within SPECCHIO</w:t>
      </w:r>
    </w:p>
    <w:p w14:paraId="45FF8CDA" w14:textId="77777777" w:rsidR="00731510" w:rsidRDefault="00731510" w:rsidP="00020601">
      <w:pPr>
        <w:pStyle w:val="Body"/>
      </w:pPr>
    </w:p>
    <w:p w14:paraId="77CB67C6" w14:textId="77777777" w:rsidR="0091119D" w:rsidRDefault="00731510" w:rsidP="00020601">
      <w:pPr>
        <w:pStyle w:val="Body"/>
      </w:pPr>
      <w:r>
        <w:t>It also a</w:t>
      </w:r>
      <w:r w:rsidR="0091119D">
        <w:t>ssumes that readers are familiar with</w:t>
      </w:r>
      <w:r>
        <w:t>:</w:t>
      </w:r>
    </w:p>
    <w:p w14:paraId="51591C4D" w14:textId="77777777" w:rsidR="0091119D" w:rsidRPr="007221BB" w:rsidRDefault="0091119D" w:rsidP="00020601">
      <w:pPr>
        <w:pStyle w:val="Bullet"/>
      </w:pPr>
      <w:r>
        <w:t xml:space="preserve">remote sensing and the disciplines and processes related </w:t>
      </w:r>
      <w:r w:rsidR="00DD50B1">
        <w:t>to it</w:t>
      </w:r>
    </w:p>
    <w:p w14:paraId="629F9C19" w14:textId="77777777" w:rsidR="0091119D" w:rsidRDefault="0091119D" w:rsidP="00020601">
      <w:pPr>
        <w:pStyle w:val="Bullet"/>
      </w:pPr>
      <w:r>
        <w:t xml:space="preserve">the general </w:t>
      </w:r>
      <w:r w:rsidR="00DD50B1">
        <w:t>operation of their own computer</w:t>
      </w:r>
    </w:p>
    <w:p w14:paraId="20345B07" w14:textId="77777777" w:rsidR="0091119D" w:rsidRDefault="0091119D" w:rsidP="00020601">
      <w:pPr>
        <w:pStyle w:val="Bullet"/>
      </w:pPr>
      <w:r>
        <w:t xml:space="preserve">the general concept </w:t>
      </w:r>
      <w:r w:rsidR="00DD50B1">
        <w:t>of a client-server architecture</w:t>
      </w:r>
    </w:p>
    <w:p w14:paraId="1394DD42" w14:textId="77777777" w:rsidR="00731510" w:rsidRDefault="00731510" w:rsidP="00731510">
      <w:pPr>
        <w:pStyle w:val="Bullet"/>
        <w:numPr>
          <w:ilvl w:val="0"/>
          <w:numId w:val="0"/>
        </w:numPr>
        <w:ind w:left="1134"/>
      </w:pPr>
    </w:p>
    <w:p w14:paraId="50F8EBEA" w14:textId="77777777" w:rsidR="00731510" w:rsidRDefault="00731510" w:rsidP="00731510">
      <w:pPr>
        <w:pStyle w:val="Bullet"/>
        <w:numPr>
          <w:ilvl w:val="0"/>
          <w:numId w:val="0"/>
        </w:numPr>
        <w:ind w:left="720"/>
      </w:pPr>
      <w:r>
        <w:t>The Administration Guide is a separate document and is intended for users performing the following tasks:</w:t>
      </w:r>
    </w:p>
    <w:p w14:paraId="787F6006" w14:textId="77777777" w:rsidR="00731510" w:rsidRDefault="00DD50B1" w:rsidP="00731510">
      <w:pPr>
        <w:pStyle w:val="Bullet"/>
        <w:numPr>
          <w:ilvl w:val="0"/>
          <w:numId w:val="29"/>
        </w:numPr>
      </w:pPr>
      <w:r>
        <w:t>i</w:t>
      </w:r>
      <w:r w:rsidR="00731510">
        <w:t>nstalling the Server side of SPECCHIO</w:t>
      </w:r>
    </w:p>
    <w:p w14:paraId="4993B539" w14:textId="77777777" w:rsidR="00731510" w:rsidRDefault="00DD50B1" w:rsidP="00731510">
      <w:pPr>
        <w:pStyle w:val="Bullet"/>
        <w:numPr>
          <w:ilvl w:val="0"/>
          <w:numId w:val="29"/>
        </w:numPr>
      </w:pPr>
      <w:r>
        <w:t>u</w:t>
      </w:r>
      <w:r w:rsidR="00731510">
        <w:t>nderstanding the architecture</w:t>
      </w:r>
    </w:p>
    <w:p w14:paraId="429C2D0A" w14:textId="77777777" w:rsidR="00731510" w:rsidRDefault="00F65785" w:rsidP="00731510">
      <w:pPr>
        <w:pStyle w:val="Bullet"/>
        <w:numPr>
          <w:ilvl w:val="0"/>
          <w:numId w:val="29"/>
        </w:numPr>
      </w:pPr>
      <w:r>
        <w:t xml:space="preserve">understanding </w:t>
      </w:r>
      <w:r w:rsidR="00DD50B1">
        <w:t>s</w:t>
      </w:r>
      <w:r w:rsidR="00731510">
        <w:t xml:space="preserve">ystem </w:t>
      </w:r>
      <w:r>
        <w:t>r</w:t>
      </w:r>
      <w:r w:rsidR="00731510">
        <w:t>equirements</w:t>
      </w:r>
    </w:p>
    <w:p w14:paraId="7C78B098" w14:textId="77777777" w:rsidR="00731510" w:rsidRDefault="00DD50B1" w:rsidP="00731510">
      <w:pPr>
        <w:pStyle w:val="Bullet"/>
        <w:numPr>
          <w:ilvl w:val="0"/>
          <w:numId w:val="29"/>
        </w:numPr>
      </w:pPr>
      <w:r>
        <w:t>r</w:t>
      </w:r>
      <w:r w:rsidR="00731510">
        <w:t>elease notes</w:t>
      </w:r>
    </w:p>
    <w:p w14:paraId="3D1BC0DD" w14:textId="77777777" w:rsidR="00731510" w:rsidRPr="007221BB" w:rsidRDefault="00731510" w:rsidP="00731510">
      <w:pPr>
        <w:pStyle w:val="Bullet"/>
        <w:numPr>
          <w:ilvl w:val="0"/>
          <w:numId w:val="0"/>
        </w:numPr>
        <w:ind w:left="774"/>
      </w:pPr>
    </w:p>
    <w:p w14:paraId="6CC2ABAF" w14:textId="77777777" w:rsidR="0091119D" w:rsidRDefault="0091119D" w:rsidP="00020601">
      <w:pPr>
        <w:pStyle w:val="Heading2"/>
      </w:pPr>
      <w:bookmarkStart w:id="17" w:name="_Toc355280331"/>
      <w:bookmarkStart w:id="18" w:name="_Toc296956614"/>
      <w:r>
        <w:lastRenderedPageBreak/>
        <w:t>SPECCHIO ownership and access</w:t>
      </w:r>
      <w:bookmarkEnd w:id="17"/>
      <w:bookmarkEnd w:id="18"/>
    </w:p>
    <w:p w14:paraId="03414AC5" w14:textId="77777777" w:rsidR="0091119D" w:rsidRPr="00A078C5" w:rsidRDefault="0091119D" w:rsidP="00020601">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14:paraId="7ADE1425" w14:textId="77777777" w:rsidR="0091119D" w:rsidRDefault="0091119D" w:rsidP="00020601">
      <w:pPr>
        <w:pStyle w:val="Heading2"/>
      </w:pPr>
      <w:bookmarkStart w:id="19" w:name="_Toc296956615"/>
      <w:bookmarkStart w:id="20" w:name="_Toc355280332"/>
      <w:r>
        <w:t>Copyright and licensing</w:t>
      </w:r>
      <w:bookmarkEnd w:id="19"/>
    </w:p>
    <w:p w14:paraId="34B7D292" w14:textId="77777777" w:rsidR="0091119D" w:rsidRDefault="0091119D" w:rsidP="00020601">
      <w:pPr>
        <w:pStyle w:val="Body"/>
      </w:pPr>
      <w:r>
        <w:t xml:space="preserve">SPECCHIO is licensed under the Creative Commons Attribution-ShareAlike </w:t>
      </w:r>
    </w:p>
    <w:p w14:paraId="0B15F0A7" w14:textId="77777777" w:rsidR="0091119D" w:rsidRDefault="0091119D" w:rsidP="00020601">
      <w:pPr>
        <w:pStyle w:val="Body"/>
      </w:pPr>
      <w:r>
        <w:t xml:space="preserve">3.0 Unported Licence. </w:t>
      </w:r>
      <w:r w:rsidRPr="00DB5CD4">
        <w:t xml:space="preserve">Therefore its source is readily available for inspection and </w:t>
      </w:r>
      <w:r>
        <w:t>development. It can be found in LICENCE.html and at http://creativecommons.org/licenses/by-sa/3.0/</w:t>
      </w:r>
      <w:r w:rsidRPr="00DB5CD4">
        <w:t>.</w:t>
      </w:r>
    </w:p>
    <w:p w14:paraId="63BDE054" w14:textId="77777777" w:rsidR="0091119D" w:rsidRDefault="0091119D" w:rsidP="00020601">
      <w:pPr>
        <w:pStyle w:val="Heading2"/>
      </w:pPr>
      <w:bookmarkStart w:id="21" w:name="_Toc296956616"/>
      <w:r>
        <w:t>For Further Information</w:t>
      </w:r>
      <w:bookmarkEnd w:id="21"/>
    </w:p>
    <w:p w14:paraId="0653D00F" w14:textId="77777777" w:rsidR="0091119D" w:rsidRDefault="0091119D" w:rsidP="00020601">
      <w:pPr>
        <w:pStyle w:val="Body"/>
      </w:pPr>
      <w:r>
        <w:t>Please refer to the following documents for more information about SPECCHIO. Unless otherwise stated, they can be found in the SPECCHIO Installation kit.</w:t>
      </w:r>
    </w:p>
    <w:p w14:paraId="5861853F" w14:textId="77777777" w:rsidR="0091119D" w:rsidRDefault="0091119D" w:rsidP="00020601">
      <w:pPr>
        <w:pStyle w:val="HangingIndent"/>
      </w:pPr>
      <w:r>
        <w:rPr>
          <w:rStyle w:val="Strong"/>
        </w:rPr>
        <w:t>SPECCHIO_ReleaseNotes.pdf</w:t>
      </w:r>
      <w:r>
        <w:t xml:space="preserve"> can be found in each Installation Kit and provides installation instructions for the SPECCHIO Client.</w:t>
      </w:r>
    </w:p>
    <w:p w14:paraId="3041ABC3" w14:textId="77777777" w:rsidR="0091119D" w:rsidRDefault="0091119D" w:rsidP="00020601">
      <w:pPr>
        <w:pStyle w:val="HangingIndent"/>
      </w:pPr>
      <w:r>
        <w:rPr>
          <w:rStyle w:val="Strong"/>
        </w:rPr>
        <w:t xml:space="preserve">SPECCHIO_Tutorial.pdf </w:t>
      </w:r>
      <w:r>
        <w:t>provides instruction in the operation of key areas of the SPECCHIO Client.</w:t>
      </w:r>
    </w:p>
    <w:p w14:paraId="62672491" w14:textId="77777777" w:rsidR="0091119D" w:rsidRDefault="0091119D" w:rsidP="00020601">
      <w:pPr>
        <w:pStyle w:val="HangingIndent"/>
      </w:pPr>
      <w:r>
        <w:rPr>
          <w:rStyle w:val="Strong"/>
        </w:rPr>
        <w:t>SPECCHIO_ServerInstallation</w:t>
      </w:r>
      <w:r w:rsidRPr="00365381">
        <w:rPr>
          <w:rStyle w:val="Strong"/>
        </w:rPr>
        <w:t>.pdf</w:t>
      </w:r>
      <w:r>
        <w:t xml:space="preserve"> provides system administrators with information to assist in managing and maintaining a SPECCHIO Server System.</w:t>
      </w:r>
    </w:p>
    <w:p w14:paraId="29F2A884" w14:textId="77777777" w:rsidR="00A777F5" w:rsidRDefault="00A777F5" w:rsidP="00A777F5">
      <w:pPr>
        <w:pStyle w:val="HangingIndent"/>
      </w:pPr>
      <w:r>
        <w:rPr>
          <w:rStyle w:val="Strong"/>
        </w:rPr>
        <w:t>SPECCHIO_VM</w:t>
      </w:r>
      <w:r w:rsidRPr="00365381">
        <w:rPr>
          <w:rStyle w:val="Strong"/>
        </w:rPr>
        <w:t>.pdf</w:t>
      </w:r>
      <w:r>
        <w:t xml:space="preserve"> provides information about the SPECCHIO Virtual Machine, basing on a VirtualBox CentOS virtual machine. The SPECCHIO VM is an easy solution to running a complete SPECCHIO server without the complex installation procedure of a complete native server installation.</w:t>
      </w:r>
    </w:p>
    <w:p w14:paraId="5D37A1A0" w14:textId="77777777" w:rsidR="0091119D" w:rsidRDefault="0091119D" w:rsidP="00020601">
      <w:pPr>
        <w:pStyle w:val="HangingIndent"/>
        <w:rPr>
          <w:rStyle w:val="Strong"/>
        </w:rPr>
      </w:pPr>
      <w:r>
        <w:rPr>
          <w:rStyle w:val="Strong"/>
        </w:rPr>
        <w:t xml:space="preserve">SPECCHIO Web Site </w:t>
      </w:r>
      <w:r w:rsidRPr="0057292C">
        <w:rPr>
          <w:rStyle w:val="Strong"/>
        </w:rPr>
        <w:t>(</w:t>
      </w:r>
      <w:hyperlink r:id="rId12" w:history="1">
        <w:r w:rsidRPr="0057292C">
          <w:rPr>
            <w:rStyle w:val="Hyperlink"/>
          </w:rPr>
          <w:t>www.specchio.ch</w:t>
        </w:r>
      </w:hyperlink>
      <w:r>
        <w:rPr>
          <w:rStyle w:val="Hyperlink"/>
        </w:rPr>
        <w:t>)</w:t>
      </w:r>
      <w:r>
        <w:t xml:space="preserve"> General information about SPECCHIO. Some of this information may be related to other non-UOW versions of SPECCHIO.</w:t>
      </w:r>
    </w:p>
    <w:p w14:paraId="3A405084" w14:textId="77777777" w:rsidR="0091119D" w:rsidRPr="005555AA" w:rsidRDefault="0091119D" w:rsidP="00020601">
      <w:pPr>
        <w:pStyle w:val="HangingIndent"/>
        <w:rPr>
          <w:rStyle w:val="Strong"/>
          <w:b w:val="0"/>
          <w:bCs w:val="0"/>
          <w:i/>
          <w:color w:val="FF0000"/>
        </w:rPr>
      </w:pPr>
      <w:r>
        <w:rPr>
          <w:rStyle w:val="Strong"/>
        </w:rPr>
        <w:t xml:space="preserve">SPECCHIO UoW </w:t>
      </w:r>
      <w:r w:rsidRPr="0057292C">
        <w:rPr>
          <w:rStyle w:val="Strong"/>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14:paraId="505DA62D" w14:textId="77777777" w:rsidR="0091119D" w:rsidRDefault="0091119D" w:rsidP="00020601">
      <w:pPr>
        <w:pStyle w:val="HangingIndent"/>
      </w:pPr>
      <w:r>
        <w:rPr>
          <w:rStyle w:val="Strong"/>
        </w:rPr>
        <w:t xml:space="preserve">SPECCHIO GitHub </w:t>
      </w:r>
      <w:r w:rsidRPr="0057292C">
        <w:rPr>
          <w:rStyle w:val="Strong"/>
        </w:rPr>
        <w:t>(</w:t>
      </w:r>
      <w:hyperlink r:id="rId13" w:history="1">
        <w:r w:rsidRPr="0057292C">
          <w:rPr>
            <w:rStyle w:val="Hyperlink"/>
          </w:rPr>
          <w:t>https://github.com/IntersectAustralia/dc10</w:t>
        </w:r>
      </w:hyperlink>
      <w:r>
        <w:rPr>
          <w:rStyle w:val="Hyperlink"/>
        </w:rPr>
        <w:t>)</w:t>
      </w:r>
      <w:r>
        <w:t xml:space="preserve"> Source code for the University of Wollongong version of SPECCHIO.</w:t>
      </w:r>
    </w:p>
    <w:p w14:paraId="33BCFE77" w14:textId="77777777" w:rsidR="0091119D" w:rsidRDefault="0091119D" w:rsidP="00020601">
      <w:pPr>
        <w:pStyle w:val="HangingIndent"/>
        <w:rPr>
          <w:rStyle w:val="DocActionChar"/>
        </w:rPr>
      </w:pPr>
      <w:r>
        <w:t xml:space="preserve"> </w:t>
      </w:r>
    </w:p>
    <w:p w14:paraId="747AE734" w14:textId="77777777" w:rsidR="0091119D" w:rsidRDefault="0053143E" w:rsidP="00020601">
      <w:pPr>
        <w:pStyle w:val="Body"/>
      </w:pPr>
      <w:r>
        <w:t>See also</w:t>
      </w:r>
      <w:r>
        <w:rPr>
          <w:rStyle w:val="CrossReference"/>
        </w:rPr>
        <w:t xml:space="preserve"> </w:t>
      </w:r>
      <w:r w:rsidR="003F065D" w:rsidRPr="003F065D">
        <w:rPr>
          <w:rStyle w:val="CrossReference"/>
        </w:rPr>
        <w:t xml:space="preserve">Section 16 </w:t>
      </w:r>
      <w:r w:rsidR="003F065D" w:rsidRPr="003F065D">
        <w:rPr>
          <w:rStyle w:val="CrossReference"/>
          <w:i w:val="0"/>
        </w:rPr>
        <w:fldChar w:fldCharType="begin"/>
      </w:r>
      <w:r w:rsidR="003F065D" w:rsidRPr="003F065D">
        <w:rPr>
          <w:rStyle w:val="CrossReference"/>
          <w:i w:val="0"/>
        </w:rPr>
        <w:instrText xml:space="preserve"> REF _Ref413326577 \h  \* MERGEFORMAT </w:instrText>
      </w:r>
      <w:r w:rsidR="003F065D" w:rsidRPr="003F065D">
        <w:rPr>
          <w:rStyle w:val="CrossReference"/>
          <w:i w:val="0"/>
        </w:rPr>
      </w:r>
      <w:r w:rsidR="003F065D" w:rsidRPr="003F065D">
        <w:rPr>
          <w:rStyle w:val="CrossReference"/>
          <w:i w:val="0"/>
        </w:rPr>
        <w:fldChar w:fldCharType="separate"/>
      </w:r>
      <w:r w:rsidR="00057C13" w:rsidRPr="00057C13">
        <w:rPr>
          <w:i/>
        </w:rPr>
        <w:t>References</w:t>
      </w:r>
      <w:r w:rsidR="003F065D" w:rsidRPr="003F065D">
        <w:rPr>
          <w:rStyle w:val="CrossReference"/>
          <w:i w:val="0"/>
        </w:rPr>
        <w:fldChar w:fldCharType="end"/>
      </w:r>
      <w:r>
        <w:rPr>
          <w:rStyle w:val="CrossReference"/>
        </w:rPr>
        <w:t xml:space="preserve"> </w:t>
      </w:r>
      <w:r w:rsidR="0091119D">
        <w:t>for a list of academic articles related to SPECCHIO and its use.</w:t>
      </w:r>
    </w:p>
    <w:p w14:paraId="2A04BD23" w14:textId="77777777" w:rsidR="00C27B3C" w:rsidRDefault="00085DF0" w:rsidP="00085DF0">
      <w:pPr>
        <w:pStyle w:val="Heading1"/>
      </w:pPr>
      <w:bookmarkStart w:id="22" w:name="_Toc296956617"/>
      <w:bookmarkEnd w:id="20"/>
      <w:r>
        <w:lastRenderedPageBreak/>
        <w:t>Installing SPECCHIO</w:t>
      </w:r>
      <w:bookmarkEnd w:id="22"/>
    </w:p>
    <w:p w14:paraId="12D8BC50" w14:textId="77777777" w:rsidR="00085DF0" w:rsidRDefault="00085DF0" w:rsidP="00085DF0">
      <w:pPr>
        <w:pStyle w:val="Heading2"/>
      </w:pPr>
      <w:bookmarkStart w:id="23" w:name="_Toc355280334"/>
      <w:bookmarkStart w:id="24" w:name="_Toc358992527"/>
      <w:bookmarkStart w:id="25" w:name="_Toc396825019"/>
      <w:bookmarkStart w:id="26" w:name="_Toc398023849"/>
      <w:bookmarkStart w:id="27" w:name="_Toc296956618"/>
      <w:bookmarkStart w:id="28" w:name="_Ref130804782"/>
      <w:r>
        <w:t>Before you install</w:t>
      </w:r>
      <w:bookmarkEnd w:id="23"/>
      <w:bookmarkEnd w:id="24"/>
      <w:bookmarkEnd w:id="25"/>
      <w:bookmarkEnd w:id="26"/>
      <w:bookmarkEnd w:id="27"/>
    </w:p>
    <w:p w14:paraId="1FBCFF50" w14:textId="77777777" w:rsidR="00085DF0" w:rsidRDefault="00085DF0" w:rsidP="00085DF0">
      <w:pPr>
        <w:ind w:left="709"/>
      </w:pPr>
      <w:bookmarkStart w:id="29" w:name="_Toc396825020"/>
      <w:bookmarkEnd w:id="28"/>
      <w:r>
        <w:t>Check the following software requirements</w:t>
      </w:r>
      <w:bookmarkEnd w:id="29"/>
      <w:r>
        <w:t xml:space="preserve"> before installing SPECCHIO. You should consult your Systems Administrator if you have any queries.</w:t>
      </w:r>
    </w:p>
    <w:p w14:paraId="309B6705" w14:textId="77777777" w:rsidR="00085DF0" w:rsidRDefault="00085DF0" w:rsidP="00085DF0">
      <w:pPr>
        <w:spacing w:line="276" w:lineRule="auto"/>
        <w:contextualSpacing/>
      </w:pPr>
    </w:p>
    <w:p w14:paraId="54CC052E" w14:textId="77777777" w:rsidR="00085DF0" w:rsidRDefault="00085DF0" w:rsidP="00085DF0">
      <w:pPr>
        <w:pStyle w:val="Body"/>
      </w:pPr>
      <w:r>
        <w:t>SPECCHIO CLIENT (i.e., the desktop</w:t>
      </w:r>
      <w:r w:rsidR="00ED5E0F">
        <w:t xml:space="preserve"> application</w:t>
      </w:r>
      <w:r>
        <w:t>) requires the following software. These should be installed in the following order:</w:t>
      </w:r>
    </w:p>
    <w:p w14:paraId="31EF91CD" w14:textId="77777777" w:rsidR="00085DF0" w:rsidRDefault="00085DF0" w:rsidP="00085DF0">
      <w:pPr>
        <w:numPr>
          <w:ilvl w:val="0"/>
          <w:numId w:val="30"/>
        </w:numPr>
        <w:spacing w:line="276" w:lineRule="auto"/>
        <w:ind w:hanging="359"/>
        <w:contextualSpacing/>
      </w:pPr>
      <w:r>
        <w:t>Java Runtime Environment v. 1.6 or higher</w:t>
      </w:r>
    </w:p>
    <w:p w14:paraId="4EB92204" w14:textId="77777777" w:rsidR="00085DF0" w:rsidRDefault="00085DF0" w:rsidP="00085DF0">
      <w:pPr>
        <w:numPr>
          <w:ilvl w:val="0"/>
          <w:numId w:val="30"/>
        </w:numPr>
        <w:spacing w:line="276" w:lineRule="auto"/>
        <w:ind w:hanging="359"/>
        <w:contextualSpacing/>
      </w:pPr>
      <w:r>
        <w:t>SPECCHIO V3</w:t>
      </w:r>
    </w:p>
    <w:p w14:paraId="2F5AC44D" w14:textId="77777777" w:rsidR="00085DF0" w:rsidRPr="00C13F26" w:rsidRDefault="00085DF0" w:rsidP="00085DF0">
      <w:pPr>
        <w:pStyle w:val="Heading2"/>
      </w:pPr>
      <w:bookmarkStart w:id="30" w:name="_Toc396825021"/>
      <w:bookmarkStart w:id="31" w:name="_Toc398023850"/>
      <w:bookmarkStart w:id="32" w:name="_Toc296956619"/>
      <w:r>
        <w:t xml:space="preserve">Installing </w:t>
      </w:r>
      <w:r w:rsidRPr="00C13F26">
        <w:t>Java Runtime Environment</w:t>
      </w:r>
      <w:bookmarkEnd w:id="30"/>
      <w:bookmarkEnd w:id="31"/>
      <w:bookmarkEnd w:id="32"/>
    </w:p>
    <w:p w14:paraId="48299770" w14:textId="77777777" w:rsidR="00085DF0" w:rsidRPr="00084655" w:rsidRDefault="00085DF0" w:rsidP="00085DF0">
      <w:pPr>
        <w:pStyle w:val="Body"/>
      </w:pPr>
      <w:r w:rsidRPr="00084655">
        <w:t xml:space="preserve">SPECCHIO requires </w:t>
      </w:r>
      <w:r>
        <w:t xml:space="preserve">that </w:t>
      </w:r>
      <w:r w:rsidRPr="00084655">
        <w:t xml:space="preserve">Java Runtime Environment </w:t>
      </w:r>
      <w:r>
        <w:t>(JRE) version 1.6</w:t>
      </w:r>
      <w:r w:rsidRPr="00084655">
        <w:t xml:space="preserve"> </w:t>
      </w:r>
      <w:r>
        <w:t>or</w:t>
      </w:r>
      <w:r w:rsidRPr="00084655">
        <w:t xml:space="preserve"> higher</w:t>
      </w:r>
      <w:r>
        <w:t xml:space="preserve"> is already installed on your computer before installing SPECCHIO itself</w:t>
      </w:r>
      <w:r w:rsidRPr="00084655">
        <w:t>.</w:t>
      </w:r>
      <w:r>
        <w:t xml:space="preserve"> </w:t>
      </w:r>
      <w:r w:rsidRPr="00084655">
        <w:t xml:space="preserve">To check the Java version on your system open </w:t>
      </w:r>
      <w:r>
        <w:t>a command window under Windows,</w:t>
      </w:r>
      <w:r w:rsidRPr="00084655">
        <w:t xml:space="preserve"> </w:t>
      </w:r>
      <w:r>
        <w:t xml:space="preserve">or a </w:t>
      </w:r>
      <w:r w:rsidRPr="00084655">
        <w:t xml:space="preserve">terminal for Macintosh </w:t>
      </w:r>
      <w:r>
        <w:t>or</w:t>
      </w:r>
      <w:r w:rsidRPr="00084655">
        <w:t xml:space="preserve"> UNIX systems</w:t>
      </w:r>
      <w:r>
        <w:t>,</w:t>
      </w:r>
      <w:r w:rsidRPr="00084655">
        <w:t xml:space="preserve"> and type:</w:t>
      </w:r>
    </w:p>
    <w:p w14:paraId="7EA378E1" w14:textId="77777777" w:rsidR="00085DF0" w:rsidRPr="00084655" w:rsidRDefault="00085DF0" w:rsidP="00085DF0">
      <w:pPr>
        <w:pStyle w:val="Code"/>
      </w:pPr>
      <w:r w:rsidRPr="00084655">
        <w:t>java -version</w:t>
      </w:r>
    </w:p>
    <w:p w14:paraId="60613DBB" w14:textId="77777777" w:rsidR="00085DF0" w:rsidRPr="00084655" w:rsidRDefault="00085DF0" w:rsidP="00085DF0">
      <w:pPr>
        <w:pStyle w:val="Body"/>
      </w:pPr>
      <w:r w:rsidRPr="00084655">
        <w:t>The output will be similar to:</w:t>
      </w:r>
    </w:p>
    <w:p w14:paraId="0D8A21A7" w14:textId="77777777" w:rsidR="00085DF0" w:rsidRPr="00CF19AD" w:rsidRDefault="00085DF0" w:rsidP="00085DF0">
      <w:pPr>
        <w:pStyle w:val="Code"/>
      </w:pPr>
      <w:r w:rsidRPr="00CF19AD">
        <w:t>java version "1.7.0_17"</w:t>
      </w:r>
    </w:p>
    <w:p w14:paraId="0739BAAB" w14:textId="77777777" w:rsidR="00085DF0" w:rsidRPr="00CF19AD" w:rsidRDefault="00085DF0" w:rsidP="00085DF0">
      <w:pPr>
        <w:pStyle w:val="Code"/>
      </w:pPr>
      <w:r w:rsidRPr="00CF19AD">
        <w:t>Java(TM) SE Runtime Environment (build 1.7.0_17-b02)</w:t>
      </w:r>
    </w:p>
    <w:p w14:paraId="4CBAF209" w14:textId="77777777" w:rsidR="00085DF0" w:rsidRDefault="00085DF0" w:rsidP="00085DF0">
      <w:pPr>
        <w:pStyle w:val="Code"/>
      </w:pPr>
      <w:r w:rsidRPr="00CF19AD">
        <w:t>Java HotSpot(TM) Client VM (build 23.7-b01, mixed mode, sharing)</w:t>
      </w:r>
    </w:p>
    <w:p w14:paraId="3AE41AC9" w14:textId="77777777" w:rsidR="00085DF0" w:rsidRDefault="00085DF0" w:rsidP="00085DF0">
      <w:pPr>
        <w:pStyle w:val="Body"/>
      </w:pPr>
      <w:r>
        <w:t xml:space="preserve">If you do not have Java installed, or the version number is less than 1.6, you should install an appropriate version of the Java Runtime Environment (JRE) from the internet at </w:t>
      </w:r>
      <w:hyperlink r:id="rId14" w:history="1">
        <w:r w:rsidRPr="009A08C4">
          <w:rPr>
            <w:rStyle w:val="Hyperlink"/>
            <w:rFonts w:cs="Tahoma"/>
            <w:sz w:val="20"/>
            <w:szCs w:val="20"/>
            <w:lang w:val="en-AU"/>
          </w:rPr>
          <w:t>http://www.oracle.com/technetwork/java/javase/downloads/index.html</w:t>
        </w:r>
      </w:hyperlink>
      <w:r>
        <w:rPr>
          <w:rFonts w:cs="Tahoma"/>
          <w:color w:val="000000"/>
          <w:sz w:val="20"/>
          <w:szCs w:val="20"/>
          <w:lang w:val="en-AU"/>
        </w:rPr>
        <w:t xml:space="preserve">. </w:t>
      </w:r>
    </w:p>
    <w:p w14:paraId="5BE470DA" w14:textId="77777777" w:rsidR="00085DF0" w:rsidRPr="00084655" w:rsidRDefault="00085DF0" w:rsidP="00085DF0">
      <w:pPr>
        <w:pStyle w:val="Heading2"/>
      </w:pPr>
      <w:bookmarkStart w:id="33" w:name="_Toc398023851"/>
      <w:bookmarkStart w:id="34" w:name="_Toc296956620"/>
      <w:bookmarkStart w:id="35" w:name="_Toc355280335"/>
      <w:bookmarkStart w:id="36" w:name="_Toc358992528"/>
      <w:bookmarkStart w:id="37" w:name="_Toc396825022"/>
      <w:r>
        <w:t>Installing SPECCHIO</w:t>
      </w:r>
      <w:bookmarkEnd w:id="33"/>
      <w:bookmarkEnd w:id="34"/>
      <w:r>
        <w:t xml:space="preserve"> </w:t>
      </w:r>
      <w:bookmarkEnd w:id="35"/>
      <w:bookmarkEnd w:id="36"/>
      <w:bookmarkEnd w:id="37"/>
    </w:p>
    <w:p w14:paraId="65CA413F" w14:textId="77777777" w:rsidR="00085DF0" w:rsidRDefault="00085DF0" w:rsidP="00085DF0">
      <w:pPr>
        <w:pStyle w:val="Heading3"/>
      </w:pPr>
      <w:bookmarkStart w:id="38" w:name="_Toc396825023"/>
      <w:bookmarkStart w:id="39" w:name="_Toc398023852"/>
      <w:bookmarkStart w:id="40" w:name="_Toc296956621"/>
      <w:r>
        <w:t>Installing SPECCHIO for the First Time</w:t>
      </w:r>
      <w:bookmarkEnd w:id="38"/>
      <w:bookmarkEnd w:id="39"/>
      <w:bookmarkEnd w:id="40"/>
    </w:p>
    <w:p w14:paraId="1B35F6DD" w14:textId="77777777" w:rsidR="00A777F5" w:rsidRDefault="00A777F5" w:rsidP="00A777F5">
      <w:pPr>
        <w:spacing w:line="276" w:lineRule="auto"/>
        <w:ind w:left="720"/>
        <w:contextualSpacing/>
        <w:rPr>
          <w:rFonts w:ascii="Courier New" w:eastAsia="Courier New" w:hAnsi="Courier New" w:cs="Courier New"/>
          <w:sz w:val="20"/>
        </w:rPr>
      </w:pPr>
      <w:r>
        <w:t xml:space="preserve">The installation bundle is usable on Windows, Mac and Unix systems and is available from </w:t>
      </w:r>
      <w:hyperlink r:id="rId15" w:history="1">
        <w:r w:rsidRPr="00EB7195">
          <w:rPr>
            <w:rStyle w:val="Hyperlink"/>
            <w:rFonts w:ascii="Courier" w:hAnsi="Courier"/>
          </w:rPr>
          <w:t>www.specchio.ch</w:t>
        </w:r>
      </w:hyperlink>
      <w:r>
        <w:t xml:space="preserve"> or via Git from </w:t>
      </w:r>
      <w:hyperlink r:id="rId16" w:history="1">
        <w:r w:rsidRPr="00EB7195">
          <w:rPr>
            <w:rStyle w:val="Hyperlink"/>
            <w:rFonts w:ascii="Courier" w:hAnsi="Courier"/>
          </w:rPr>
          <w:t>https://github.com/ahueni/SPECCHIO</w:t>
        </w:r>
      </w:hyperlink>
      <w:r>
        <w:t xml:space="preserve"> or from </w:t>
      </w:r>
      <w:hyperlink r:id="rId17" w:history="1">
        <w:r w:rsidRPr="00AC4194">
          <w:rPr>
            <w:rStyle w:val="Hyperlink"/>
            <w:rFonts w:ascii="Courier New" w:eastAsia="Courier New" w:hAnsi="Courier New" w:cs="Courier New"/>
            <w:sz w:val="20"/>
          </w:rPr>
          <w:t>https://github.com/IntersectAustralia/dc10</w:t>
        </w:r>
      </w:hyperlink>
      <w:r>
        <w:rPr>
          <w:rFonts w:ascii="Courier New" w:eastAsia="Courier New" w:hAnsi="Courier New" w:cs="Courier New"/>
          <w:sz w:val="20"/>
        </w:rPr>
        <w:t>.</w:t>
      </w:r>
    </w:p>
    <w:p w14:paraId="004C421F" w14:textId="77777777" w:rsidR="00A777F5" w:rsidRDefault="00A777F5" w:rsidP="00A777F5">
      <w:pPr>
        <w:spacing w:line="276" w:lineRule="auto"/>
        <w:contextualSpacing/>
      </w:pPr>
    </w:p>
    <w:p w14:paraId="08915DD5" w14:textId="77777777" w:rsidR="00085DF0" w:rsidRDefault="00A777F5" w:rsidP="00A777F5">
      <w:pPr>
        <w:numPr>
          <w:ilvl w:val="0"/>
          <w:numId w:val="31"/>
        </w:numPr>
        <w:spacing w:line="276" w:lineRule="auto"/>
        <w:contextualSpacing/>
      </w:pPr>
      <w:r>
        <w:t xml:space="preserve">If getting the package from GitHub, navigate to the ready-to-install packages stored in the </w:t>
      </w:r>
      <w:r w:rsidRPr="00C13F26">
        <w:rPr>
          <w:rFonts w:ascii="Courier New" w:eastAsia="Courier New" w:hAnsi="Courier New" w:cs="Courier New"/>
        </w:rPr>
        <w:t>pkg</w:t>
      </w:r>
      <w:r>
        <w:t xml:space="preserve"> directory. If downloading from the SPECCHIO web page, just click the required version in the Application Download.</w:t>
      </w:r>
    </w:p>
    <w:p w14:paraId="4BC95B31" w14:textId="77777777" w:rsidR="00085DF0" w:rsidRPr="00E33AFE" w:rsidRDefault="00085DF0" w:rsidP="00085DF0">
      <w:pPr>
        <w:numPr>
          <w:ilvl w:val="0"/>
          <w:numId w:val="31"/>
        </w:numPr>
        <w:spacing w:line="276" w:lineRule="auto"/>
        <w:contextualSpacing/>
        <w:rPr>
          <w:rFonts w:cs="Tahoma"/>
        </w:rPr>
      </w:pPr>
      <w:r>
        <w:t xml:space="preserve">Click on </w:t>
      </w:r>
      <w:r w:rsidRPr="000278A8">
        <w:rPr>
          <w:rStyle w:val="CodeChar"/>
          <w:rFonts w:eastAsia="Courier New"/>
        </w:rPr>
        <w:t>specchio-client-installer.jar</w:t>
      </w:r>
      <w:r>
        <w:rPr>
          <w:rStyle w:val="CodeChar"/>
          <w:rFonts w:eastAsia="Courier New"/>
        </w:rPr>
        <w:t xml:space="preserve">. </w:t>
      </w:r>
      <w:r w:rsidRPr="00E33AFE">
        <w:rPr>
          <w:rStyle w:val="CodeChar"/>
          <w:rFonts w:ascii="Tahoma" w:eastAsia="Courier New" w:hAnsi="Tahoma" w:cs="Tahoma"/>
          <w:sz w:val="22"/>
          <w:szCs w:val="22"/>
        </w:rPr>
        <w:t xml:space="preserve">On the </w:t>
      </w:r>
      <w:r w:rsidRPr="00C27B3C">
        <w:rPr>
          <w:rStyle w:val="CodeChar"/>
          <w:rFonts w:ascii="Tahoma" w:eastAsia="Courier New" w:hAnsi="Tahoma" w:cs="Tahoma"/>
          <w:sz w:val="22"/>
          <w:szCs w:val="22"/>
        </w:rPr>
        <w:t>next page click o</w:t>
      </w:r>
      <w:r>
        <w:rPr>
          <w:rStyle w:val="CodeChar"/>
          <w:rFonts w:ascii="Tahoma" w:eastAsia="Courier New" w:hAnsi="Tahoma" w:cs="Tahoma"/>
          <w:sz w:val="22"/>
          <w:szCs w:val="22"/>
        </w:rPr>
        <w:t xml:space="preserve">n the link to </w:t>
      </w:r>
      <w:r w:rsidRPr="00C27B3C">
        <w:rPr>
          <w:rStyle w:val="CodeChar"/>
          <w:rFonts w:ascii="Tahoma" w:eastAsia="Courier New" w:hAnsi="Tahoma" w:cs="Tahoma"/>
          <w:i/>
          <w:sz w:val="22"/>
          <w:szCs w:val="22"/>
        </w:rPr>
        <w:t>view the full file</w:t>
      </w:r>
      <w:r w:rsidRPr="00C27B3C">
        <w:rPr>
          <w:rStyle w:val="CodeChar"/>
          <w:rFonts w:ascii="Tahoma" w:eastAsia="Courier New" w:hAnsi="Tahoma" w:cs="Tahoma"/>
          <w:sz w:val="22"/>
          <w:szCs w:val="22"/>
        </w:rPr>
        <w:t xml:space="preserve">. </w:t>
      </w:r>
      <w:r w:rsidR="00BD7215">
        <w:rPr>
          <w:rStyle w:val="CodeChar"/>
          <w:rFonts w:ascii="Tahoma" w:eastAsia="Courier New" w:hAnsi="Tahoma" w:cs="Tahoma"/>
          <w:sz w:val="22"/>
          <w:szCs w:val="22"/>
        </w:rPr>
        <w:t>When asked, c</w:t>
      </w:r>
      <w:r w:rsidRPr="00C27B3C">
        <w:rPr>
          <w:rStyle w:val="CodeChar"/>
          <w:rFonts w:ascii="Tahoma" w:eastAsia="Courier New" w:hAnsi="Tahoma" w:cs="Tahoma"/>
          <w:sz w:val="22"/>
          <w:szCs w:val="22"/>
        </w:rPr>
        <w:t xml:space="preserve">hoose to </w:t>
      </w:r>
      <w:r w:rsidR="00BD7215">
        <w:rPr>
          <w:rStyle w:val="CodeChar"/>
          <w:rFonts w:ascii="Tahoma" w:eastAsia="Courier New" w:hAnsi="Tahoma" w:cs="Tahoma"/>
          <w:sz w:val="22"/>
          <w:szCs w:val="22"/>
        </w:rPr>
        <w:t xml:space="preserve">keep or </w:t>
      </w:r>
      <w:r>
        <w:rPr>
          <w:rStyle w:val="CodeChar"/>
          <w:rFonts w:ascii="Tahoma" w:eastAsia="Courier New" w:hAnsi="Tahoma" w:cs="Tahoma"/>
          <w:sz w:val="22"/>
          <w:szCs w:val="22"/>
        </w:rPr>
        <w:t>s</w:t>
      </w:r>
      <w:r w:rsidRPr="00C27B3C">
        <w:rPr>
          <w:rStyle w:val="CodeChar"/>
          <w:rFonts w:ascii="Tahoma" w:eastAsia="Courier New" w:hAnsi="Tahoma" w:cs="Tahoma"/>
          <w:sz w:val="22"/>
          <w:szCs w:val="22"/>
        </w:rPr>
        <w:t>ave the file – this will start the installation process.</w:t>
      </w:r>
    </w:p>
    <w:p w14:paraId="06BC5278" w14:textId="77777777" w:rsidR="00085DF0" w:rsidRPr="000278A8" w:rsidRDefault="00ED5E0F" w:rsidP="00085DF0">
      <w:pPr>
        <w:pStyle w:val="NumberedItem"/>
        <w:numPr>
          <w:ilvl w:val="0"/>
          <w:numId w:val="31"/>
        </w:numPr>
      </w:pPr>
      <w:r>
        <w:t>Alternatively you may</w:t>
      </w:r>
      <w:r w:rsidR="00085DF0" w:rsidRPr="000278A8">
        <w:t xml:space="preserve"> execut</w:t>
      </w:r>
      <w:r>
        <w:t>e</w:t>
      </w:r>
      <w:r w:rsidR="00085DF0" w:rsidRPr="000278A8">
        <w:t xml:space="preserve"> </w:t>
      </w:r>
      <w:r w:rsidR="00085DF0" w:rsidRPr="000278A8">
        <w:rPr>
          <w:rStyle w:val="CodeChar"/>
          <w:rFonts w:eastAsia="Courier New"/>
        </w:rPr>
        <w:t>java -jar specchio-client-installer.jar</w:t>
      </w:r>
      <w:r w:rsidR="00085DF0" w:rsidRPr="000278A8">
        <w:t xml:space="preserve"> from the command line</w:t>
      </w:r>
      <w:r w:rsidR="00A777F5">
        <w:t xml:space="preserve"> or simply double-click the </w:t>
      </w:r>
      <w:r w:rsidR="00A777F5" w:rsidRPr="000278A8">
        <w:rPr>
          <w:rStyle w:val="CodeChar"/>
          <w:rFonts w:eastAsia="Courier New"/>
        </w:rPr>
        <w:t>specchio-client-installer.jar</w:t>
      </w:r>
      <w:r w:rsidR="00A777F5">
        <w:t xml:space="preserve"> in your file system</w:t>
      </w:r>
      <w:r w:rsidR="00085DF0" w:rsidRPr="000278A8">
        <w:t>.</w:t>
      </w:r>
    </w:p>
    <w:p w14:paraId="01B46A76" w14:textId="77777777" w:rsidR="00085DF0" w:rsidRDefault="00085DF0" w:rsidP="00085DF0">
      <w:pPr>
        <w:pStyle w:val="NumberedItem"/>
        <w:numPr>
          <w:ilvl w:val="0"/>
          <w:numId w:val="31"/>
        </w:numPr>
      </w:pPr>
      <w:r w:rsidRPr="000278A8">
        <w:t>Follow the prompts to install the software into a directory of your choice.</w:t>
      </w:r>
      <w:r>
        <w:t xml:space="preserve"> You may need </w:t>
      </w:r>
      <w:r w:rsidR="00ED5E0F">
        <w:t>to create the directory folder using</w:t>
      </w:r>
      <w:r>
        <w:t xml:space="preserve"> Windows Explorer before trying to install SPECCHIO, i.e., to install SPECCHIO to C:\SPECCHIO, first create the SPECCHIO folder using Windows Explorer before selecting the directory in the SPECCHIO </w:t>
      </w:r>
      <w:r>
        <w:lastRenderedPageBreak/>
        <w:t>installer. You may need Admin rights if you wish to install under C:\Program Files\Specchio.</w:t>
      </w:r>
    </w:p>
    <w:p w14:paraId="0164F26F" w14:textId="77777777" w:rsidR="00085DF0" w:rsidRDefault="00085DF0" w:rsidP="00085DF0">
      <w:pPr>
        <w:pStyle w:val="Heading3"/>
      </w:pPr>
      <w:bookmarkStart w:id="41" w:name="_Toc396825024"/>
      <w:bookmarkStart w:id="42" w:name="_Toc398023853"/>
      <w:bookmarkStart w:id="43" w:name="_Toc296956622"/>
      <w:r>
        <w:t>Upgrading an Existing Installation</w:t>
      </w:r>
      <w:bookmarkEnd w:id="41"/>
      <w:bookmarkEnd w:id="42"/>
      <w:bookmarkEnd w:id="43"/>
    </w:p>
    <w:p w14:paraId="18B53D55" w14:textId="77777777" w:rsidR="00085DF0" w:rsidRDefault="00085DF0" w:rsidP="008C2B67">
      <w:pPr>
        <w:ind w:left="720"/>
      </w:pPr>
      <w:r>
        <w:t>You can upgrade an existing installation by following the same procedure as for a new installation. Just install the new version of SPECCHIO into the same folder as your existing installation. You may wish to create a backup of your existing installation first.</w:t>
      </w:r>
      <w:r w:rsidR="0010235D">
        <w:t xml:space="preserve"> When prompted if the existing db_config.txt file should be overwritten do select ‘No’ to prevent loosing your existing account information.</w:t>
      </w:r>
    </w:p>
    <w:p w14:paraId="7BFEA868" w14:textId="77777777" w:rsidR="00BD7215" w:rsidRDefault="00BD7215" w:rsidP="00BD7215">
      <w:pPr>
        <w:pStyle w:val="Heading1"/>
      </w:pPr>
      <w:bookmarkStart w:id="44" w:name="_Toc296956623"/>
      <w:r>
        <w:lastRenderedPageBreak/>
        <w:t>Getting Started</w:t>
      </w:r>
      <w:bookmarkEnd w:id="44"/>
    </w:p>
    <w:p w14:paraId="738F963F" w14:textId="77777777" w:rsidR="00BD7215" w:rsidRDefault="008440CC" w:rsidP="00BD7215">
      <w:pPr>
        <w:ind w:left="720"/>
      </w:pPr>
      <w:r>
        <w:rPr>
          <w:noProof/>
          <w:lang w:val="en-US"/>
        </w:rPr>
        <mc:AlternateContent>
          <mc:Choice Requires="wpg">
            <w:drawing>
              <wp:anchor distT="0" distB="0" distL="114300" distR="114300" simplePos="0" relativeHeight="251650560" behindDoc="0" locked="0" layoutInCell="1" allowOverlap="1" wp14:anchorId="7AFEFC6A" wp14:editId="23267681">
                <wp:simplePos x="0" y="0"/>
                <wp:positionH relativeFrom="column">
                  <wp:posOffset>1581150</wp:posOffset>
                </wp:positionH>
                <wp:positionV relativeFrom="paragraph">
                  <wp:posOffset>528955</wp:posOffset>
                </wp:positionV>
                <wp:extent cx="1666875" cy="2695575"/>
                <wp:effectExtent l="6350" t="0" r="15875" b="13970"/>
                <wp:wrapTopAndBottom/>
                <wp:docPr id="346" name="Group 6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66875" cy="2695575"/>
                          <a:chOff x="3632" y="1067"/>
                          <a:chExt cx="2625" cy="4245"/>
                        </a:xfrm>
                      </wpg:grpSpPr>
                      <wps:wsp>
                        <wps:cNvPr id="347" name="Rounded Rectangle 19"/>
                        <wps:cNvSpPr>
                          <a:spLocks noChangeArrowheads="1"/>
                        </wps:cNvSpPr>
                        <wps:spPr bwMode="auto">
                          <a:xfrm>
                            <a:off x="3647" y="1067"/>
                            <a:ext cx="258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2A4F8AC0" w14:textId="77777777" w:rsidR="008A541A" w:rsidRDefault="008A541A" w:rsidP="00BD7215">
                              <w:pPr>
                                <w:jc w:val="center"/>
                              </w:pPr>
                              <w:r>
                                <w:t>Launch SPECCHIO</w:t>
                              </w:r>
                            </w:p>
                          </w:txbxContent>
                        </wps:txbx>
                        <wps:bodyPr rot="0" vert="horz" wrap="square" lIns="91440" tIns="45720" rIns="91440" bIns="45720" anchor="ctr" anchorCtr="0" upright="1">
                          <a:noAutofit/>
                        </wps:bodyPr>
                      </wps:wsp>
                      <wps:wsp>
                        <wps:cNvPr id="348" name="Rounded Rectangle 20"/>
                        <wps:cNvSpPr>
                          <a:spLocks noChangeArrowheads="1"/>
                        </wps:cNvSpPr>
                        <wps:spPr bwMode="auto">
                          <a:xfrm>
                            <a:off x="3632" y="2222"/>
                            <a:ext cx="261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090FEAA2" w14:textId="77777777" w:rsidR="008A541A" w:rsidRDefault="008A541A" w:rsidP="00BD7215">
                              <w:pPr>
                                <w:jc w:val="center"/>
                              </w:pPr>
                              <w:r>
                                <w:t>Create User Account</w:t>
                              </w:r>
                            </w:p>
                          </w:txbxContent>
                        </wps:txbx>
                        <wps:bodyPr rot="0" vert="horz" wrap="square" lIns="91440" tIns="45720" rIns="91440" bIns="45720" anchor="ctr" anchorCtr="0" upright="1">
                          <a:noAutofit/>
                        </wps:bodyPr>
                      </wps:wsp>
                      <wps:wsp>
                        <wps:cNvPr id="349" name="Rounded Rectangle 21"/>
                        <wps:cNvSpPr>
                          <a:spLocks noChangeArrowheads="1"/>
                        </wps:cNvSpPr>
                        <wps:spPr bwMode="auto">
                          <a:xfrm>
                            <a:off x="3647" y="3362"/>
                            <a:ext cx="261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685ACEE2" w14:textId="77777777" w:rsidR="008A541A" w:rsidRDefault="008A541A" w:rsidP="00BD7215">
                              <w:pPr>
                                <w:jc w:val="center"/>
                              </w:pPr>
                              <w:r>
                                <w:t>Connect to Database</w:t>
                              </w:r>
                            </w:p>
                          </w:txbxContent>
                        </wps:txbx>
                        <wps:bodyPr rot="0" vert="horz" wrap="square" lIns="91440" tIns="45720" rIns="91440" bIns="45720" anchor="ctr" anchorCtr="0" upright="1">
                          <a:noAutofit/>
                        </wps:bodyPr>
                      </wps:wsp>
                      <wps:wsp>
                        <wps:cNvPr id="350" name="Straight Arrow Connector 24"/>
                        <wps:cNvCnPr>
                          <a:cxnSpLocks noChangeShapeType="1"/>
                        </wps:cNvCnPr>
                        <wps:spPr bwMode="auto">
                          <a:xfrm>
                            <a:off x="4892" y="1892"/>
                            <a:ext cx="0" cy="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51" name="Straight Arrow Connector 25"/>
                        <wps:cNvCnPr>
                          <a:cxnSpLocks noChangeShapeType="1"/>
                        </wps:cNvCnPr>
                        <wps:spPr bwMode="auto">
                          <a:xfrm>
                            <a:off x="4907" y="3017"/>
                            <a:ext cx="0" cy="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52" name="Rounded Rectangle 19"/>
                        <wps:cNvSpPr>
                          <a:spLocks noChangeArrowheads="1"/>
                        </wps:cNvSpPr>
                        <wps:spPr bwMode="auto">
                          <a:xfrm>
                            <a:off x="3677" y="4487"/>
                            <a:ext cx="2580" cy="825"/>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1910A18F" w14:textId="77777777" w:rsidR="008A541A" w:rsidRDefault="008A541A" w:rsidP="00BD7215">
                              <w:pPr>
                                <w:jc w:val="center"/>
                              </w:pPr>
                              <w:r>
                                <w:t>Browse SPECCHIO</w:t>
                              </w:r>
                            </w:p>
                          </w:txbxContent>
                        </wps:txbx>
                        <wps:bodyPr rot="0" vert="horz" wrap="square" lIns="91440" tIns="45720" rIns="91440" bIns="45720" anchor="ctr" anchorCtr="0" upright="1">
                          <a:noAutofit/>
                        </wps:bodyPr>
                      </wps:wsp>
                      <wps:wsp>
                        <wps:cNvPr id="353" name="Straight Arrow Connector 25"/>
                        <wps:cNvCnPr/>
                        <wps:spPr bwMode="auto">
                          <a:xfrm>
                            <a:off x="4892" y="4187"/>
                            <a:ext cx="0" cy="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12" o:spid="_x0000_s1026" style="position:absolute;left:0;text-align:left;margin-left:124.5pt;margin-top:41.65pt;width:131.25pt;height:212.25pt;z-index:251650560" coordorigin="3632,1067" coordsize="2625,42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">
                <v:roundrect id="Rounded Rectangle 19" o:spid="_x0000_s1027" style="position:absolute;left:3647;top:1067;width:258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AS1kxAAA&#10;ANwAAAAPAAAAZHJzL2Rvd25yZXYueG1sRI9PawIxFMTvBb9DeEJvmrX2j6xGsRVB6MltL96em9fN&#10;1s3LkqSafvtGEHocZuY3zGKVbCfO5EPrWMFkXIAgrp1uuVHw+bEdzUCEiKyxc0wKfinAajm4W2Cp&#10;3YX3dK5iIzKEQ4kKTIx9KWWoDVkMY9cTZ+/LeYsxS99I7fGS4baTD0XxLC22nBcM9vRmqD5VP1aB&#10;1dO0+cb1gbaz6vXwlN433hyVuh+m9RxEpBT/w7f2TiuYPr7A9Uw+AnL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EtZMQAAADcAAAADwAAAAAAAAAAAAAAAACXAgAAZHJzL2Rv&#10;d25yZXYueG1sUEsFBgAAAAAEAAQA9QAAAIgDAAAAAA==&#10;" fillcolor="#4f81bd [3204]" strokecolor="#243f60 [1604]" strokeweight="1pt">
                  <v:stroke joinstyle="miter"/>
                  <v:textbox>
                    <w:txbxContent>
                      <w:p w14:paraId="2A4F8AC0" w14:textId="77777777" w:rsidR="008A541A" w:rsidRDefault="008A541A" w:rsidP="00BD7215">
                        <w:pPr>
                          <w:jc w:val="center"/>
                        </w:pPr>
                        <w:r>
                          <w:t>Launch SPECCHIO</w:t>
                        </w:r>
                      </w:p>
                    </w:txbxContent>
                  </v:textbox>
                </v:roundrect>
                <v:roundrect id="Rounded Rectangle 20" o:spid="_x0000_s1028" style="position:absolute;left:3632;top:2222;width:261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nrkWwQAA&#10;ANwAAAAPAAAAZHJzL2Rvd25yZXYueG1sRE9NawIxEL0X/A9hBG81q7YiW6NoRSh46urF23Qz3Wzd&#10;TJYk1fjvzaHQ4+N9L9fJduJKPrSOFUzGBQji2umWGwWn4/55ASJEZI2dY1JwpwDr1eBpiaV2N/6k&#10;axUbkUM4lKjAxNiXUobakMUwdj1x5r6dtxgz9I3UHm853HZyWhRzabHl3GCwp3dD9aX6tQqsnqXd&#10;D27OtF9U2/NrOuy8+VJqNEybNxCRUvwX/7k/tILZS16bz+QjIF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Z65FsEAAADcAAAADwAAAAAAAAAAAAAAAACXAgAAZHJzL2Rvd25y&#10;ZXYueG1sUEsFBgAAAAAEAAQA9QAAAIUDAAAAAA==&#10;" fillcolor="#4f81bd [3204]" strokecolor="#243f60 [1604]" strokeweight="1pt">
                  <v:stroke joinstyle="miter"/>
                  <v:textbox>
                    <w:txbxContent>
                      <w:p w14:paraId="090FEAA2" w14:textId="77777777" w:rsidR="008A541A" w:rsidRDefault="008A541A" w:rsidP="00BD7215">
                        <w:pPr>
                          <w:jc w:val="center"/>
                        </w:pPr>
                        <w:r>
                          <w:t>Create User Account</w:t>
                        </w:r>
                      </w:p>
                    </w:txbxContent>
                  </v:textbox>
                </v:roundrect>
                <v:roundrect id="Rounded Rectangle 21" o:spid="_x0000_s1029" style="position:absolute;left:3647;top:3362;width:261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0hyNxAAA&#10;ANwAAAAPAAAAZHJzL2Rvd25yZXYueG1sRI9BawIxFITvhf6H8ArearbVFl2NYhWh0JNbL96em+dm&#10;7eZlSaKm/74pFHocZuYbZr5MthNX8qF1rOBpWIAgrp1uuVGw/9w+TkCEiKyxc0wKvinAcnF/N8dS&#10;uxvv6FrFRmQIhxIVmBj7UspQG7IYhq4nzt7JeYsxS99I7fGW4baTz0XxKi22nBcM9rQ2VH9VF6vA&#10;6lHanHF1oO2keju8pI+NN0elBg9pNQMRKcX/8F/7XSsYjafweyYfAbn4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tIcjcQAAADcAAAADwAAAAAAAAAAAAAAAACXAgAAZHJzL2Rv&#10;d25yZXYueG1sUEsFBgAAAAAEAAQA9QAAAIgDAAAAAA==&#10;" fillcolor="#4f81bd [3204]" strokecolor="#243f60 [1604]" strokeweight="1pt">
                  <v:stroke joinstyle="miter"/>
                  <v:textbox>
                    <w:txbxContent>
                      <w:p w14:paraId="685ACEE2" w14:textId="77777777" w:rsidR="008A541A" w:rsidRDefault="008A541A" w:rsidP="00BD7215">
                        <w:pPr>
                          <w:jc w:val="center"/>
                        </w:pPr>
                        <w:r>
                          <w:t>Connect to Database</w:t>
                        </w:r>
                      </w:p>
                    </w:txbxContent>
                  </v:textbox>
                </v:roundrect>
                <v:shapetype id="_x0000_t32" coordsize="21600,21600" o:spt="32" o:oned="t" path="m0,0l21600,21600e" filled="f">
                  <v:path arrowok="t" fillok="f" o:connecttype="none"/>
                  <o:lock v:ext="edit" shapetype="t"/>
                </v:shapetype>
                <v:shape id="Straight Arrow Connector 24" o:spid="_x0000_s1030" type="#_x0000_t32" style="position:absolute;left:4892;top:1892;width:0;height: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E0xd8MAAADcAAAADwAAAGRycy9kb3ducmV2LnhtbERPz2vCMBS+D/wfwhN203QrU1eNMgbD&#10;iRetss3bo3lrw5qX0kRb/3tzEHb8+H4vVr2txYVabxwreBonIIgLpw2XCo6Hj9EMhA/IGmvHpOBK&#10;HlbLwcMCM+063tMlD6WIIewzVFCF0GRS+qIii37sGuLI/brWYoiwLaVusYvhtpbPSTKRFg3Hhgob&#10;eq+o+MvPVkFx/Pl+pZ350l1qputme9qm+Uapx2H/NgcRqA//4rv7UytIX+L8eCYeAbm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xNMXfDAAAA3AAAAA8AAAAAAAAAAAAA&#10;AAAAoQIAAGRycy9kb3ducmV2LnhtbFBLBQYAAAAABAAEAPkAAACRAwAAAAA=&#10;" strokecolor="black [3213]" strokeweight=".5pt">
                  <v:stroke endarrow="block" joinstyle="miter"/>
                </v:shape>
                <v:shape id="Straight Arrow Connector 25" o:spid="_x0000_s1031" type="#_x0000_t32" style="position:absolute;left:4907;top:3017;width:0;height: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wGU7MYAAADcAAAADwAAAGRycy9kb3ducmV2LnhtbESPQWvCQBSE70L/w/KE3urGBmtNXaUU&#10;ShUvmoptb4/sM1mafRuyq4n/3i0UPA4z8w0zX/a2FmdqvXGsYDxKQBAXThsuFew/3x+eQfiArLF2&#10;TAou5GG5uBvMMdOu4x2d81CKCGGfoYIqhCaT0hcVWfQj1xBH7+haiyHKtpS6xS7CbS0fk+RJWjQc&#10;Fyps6K2i4jc/WQXF/vtrRltz0F1qph/N5meT5mul7of96wuIQH24hf/bK60gnYzh70w8AnJx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MBlOzGAAAA3AAAAA8AAAAAAAAA&#10;AAAAAAAAoQIAAGRycy9kb3ducmV2LnhtbFBLBQYAAAAABAAEAPkAAACUAwAAAAA=&#10;" strokecolor="black [3213]" strokeweight=".5pt">
                  <v:stroke endarrow="block" joinstyle="miter"/>
                </v:shape>
                <v:roundrect id="Rounded Rectangle 19" o:spid="_x0000_s1032" style="position:absolute;left:3677;top:4487;width:2580;height: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rxghxAAA&#10;ANwAAAAPAAAAZHJzL2Rvd25yZXYueG1sRI9BawIxFITvhf6H8ITeulkVRVaj2IpQ6KlrL95eN8/N&#10;6uZlSVJN/31TKHgcZuYbZrVJthdX8qFzrGBclCCIG6c7bhV8HvbPCxAhImvsHZOCHwqwWT8+rLDS&#10;7sYfdK1jKzKEQ4UKTIxDJWVoDFkMhRuIs3dy3mLM0rdSe7xluO3lpCzn0mLHecHgQK+Gmkv9bRVY&#10;PU27M26PtF/UL8dZet9586XU0yhtlyAipXgP/7fftILpbAJ/Z/IRkO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a8YIcQAAADcAAAADwAAAAAAAAAAAAAAAACXAgAAZHJzL2Rv&#10;d25yZXYueG1sUEsFBgAAAAAEAAQA9QAAAIgDAAAAAA==&#10;" fillcolor="#4f81bd [3204]" strokecolor="#243f60 [1604]" strokeweight="1pt">
                  <v:stroke joinstyle="miter"/>
                  <v:textbox>
                    <w:txbxContent>
                      <w:p w14:paraId="1910A18F" w14:textId="77777777" w:rsidR="008A541A" w:rsidRDefault="008A541A" w:rsidP="00BD7215">
                        <w:pPr>
                          <w:jc w:val="center"/>
                        </w:pPr>
                        <w:r>
                          <w:t>Browse SPECCHIO</w:t>
                        </w:r>
                      </w:p>
                    </w:txbxContent>
                  </v:textbox>
                </v:roundrect>
                <v:shape id="Straight Arrow Connector 25" o:spid="_x0000_s1033" type="#_x0000_t32" style="position:absolute;left:4892;top:4187;width:0;height: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J+vAMYAAADcAAAADwAAAGRycy9kb3ducmV2LnhtbESPQUvDQBSE74L/YXmCt2ajwdrGboII&#10;otJLG0urt0f2mSxm34bs2sR/7xYKHoeZ+YZZlZPtxJEGbxwruElSEMS104YbBbv359kChA/IGjvH&#10;pOCXPJTF5cUKc+1G3tKxCo2IEPY5KmhD6HMpfd2SRZ+4njh6X26wGKIcGqkHHCPcdvI2TefSouG4&#10;0GJPTy3V39WPVVDvPg5L2pi9HjNz/9KvP9dZ9abU9dX0+AAi0BT+w+f2q1aQ3WVwOhOPgC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yfrwDGAAAA3AAAAA8AAAAAAAAA&#10;AAAAAAAAoQIAAGRycy9kb3ducmV2LnhtbFBLBQYAAAAABAAEAPkAAACUAwAAAAA=&#10;" strokecolor="black [3213]" strokeweight=".5pt">
                  <v:stroke endarrow="block" joinstyle="miter"/>
                </v:shape>
                <w10:wrap type="topAndBottom"/>
              </v:group>
            </w:pict>
          </mc:Fallback>
        </mc:AlternateContent>
      </w:r>
      <w:r w:rsidR="00BD7215">
        <w:t xml:space="preserve">This section gives some basic information about SPECCHIO and takes the user through the initial steps of how to: </w:t>
      </w:r>
    </w:p>
    <w:p w14:paraId="6683D3AA" w14:textId="77777777" w:rsidR="00BD7215" w:rsidRDefault="00BD7215" w:rsidP="00BD7215"/>
    <w:p w14:paraId="6A5C066F" w14:textId="77777777" w:rsidR="00BD7215" w:rsidRDefault="00BD7215" w:rsidP="00BD7215"/>
    <w:p w14:paraId="676FBCD1" w14:textId="77777777" w:rsidR="00BD7215" w:rsidRDefault="00BD7215" w:rsidP="00BD7215">
      <w:pPr>
        <w:ind w:left="720"/>
      </w:pPr>
      <w:r>
        <w:t xml:space="preserve">Further detail on each of these steps is available later in the document. </w:t>
      </w:r>
    </w:p>
    <w:p w14:paraId="44AB9EBA" w14:textId="77777777" w:rsidR="00BD7215" w:rsidRDefault="00BD7215" w:rsidP="00BD7215">
      <w:pPr>
        <w:pStyle w:val="Heading2"/>
      </w:pPr>
      <w:bookmarkStart w:id="45" w:name="_Toc296956624"/>
      <w:r w:rsidRPr="00084655">
        <w:t xml:space="preserve">SPECCHIO </w:t>
      </w:r>
      <w:r>
        <w:t>Basic Operation</w:t>
      </w:r>
      <w:bookmarkEnd w:id="45"/>
    </w:p>
    <w:p w14:paraId="06F528A1" w14:textId="77777777" w:rsidR="00BD7215" w:rsidRDefault="00BD7215" w:rsidP="00BD7215">
      <w:pPr>
        <w:pStyle w:val="Body"/>
      </w:pPr>
      <w:r w:rsidRPr="00084655">
        <w:t xml:space="preserve">SPECCHIO has been setup to </w:t>
      </w:r>
      <w:r>
        <w:t xml:space="preserve">comply as much as possible with the </w:t>
      </w:r>
      <w:r w:rsidRPr="00084655">
        <w:t>look and feel</w:t>
      </w:r>
      <w:r>
        <w:t xml:space="preserve"> of </w:t>
      </w:r>
      <w:r w:rsidRPr="00084655">
        <w:t>the operating system</w:t>
      </w:r>
      <w:r>
        <w:t xml:space="preserve"> on which it is running.</w:t>
      </w:r>
    </w:p>
    <w:p w14:paraId="062460EA" w14:textId="77777777" w:rsidR="00BD7215" w:rsidRDefault="00BD7215" w:rsidP="00BD7215">
      <w:pPr>
        <w:pStyle w:val="Body"/>
      </w:pPr>
      <w:r w:rsidRPr="00084655">
        <w:t xml:space="preserve">The screenshots provided in the following sections have been taken </w:t>
      </w:r>
      <w:r>
        <w:t xml:space="preserve">mostly </w:t>
      </w:r>
      <w:r w:rsidRPr="00084655">
        <w:t xml:space="preserve">on Windows </w:t>
      </w:r>
      <w:r>
        <w:t>Vista</w:t>
      </w:r>
      <w:r w:rsidRPr="00084655">
        <w:t xml:space="preserve">. Depending on your </w:t>
      </w:r>
      <w:r>
        <w:t xml:space="preserve">operating </w:t>
      </w:r>
      <w:r w:rsidRPr="00084655">
        <w:t xml:space="preserve">system, the windows and widgets </w:t>
      </w:r>
      <w:r>
        <w:t>may</w:t>
      </w:r>
      <w:r w:rsidRPr="00084655">
        <w:t xml:space="preserve"> look </w:t>
      </w:r>
      <w:r>
        <w:t xml:space="preserve">a little </w:t>
      </w:r>
      <w:r w:rsidRPr="00084655">
        <w:t>different.</w:t>
      </w:r>
    </w:p>
    <w:p w14:paraId="3CA69BDE" w14:textId="77777777" w:rsidR="00BD7215" w:rsidRPr="006B1DE8" w:rsidRDefault="00BD7215" w:rsidP="00BD7215">
      <w:pPr>
        <w:pStyle w:val="Heading3"/>
      </w:pPr>
      <w:bookmarkStart w:id="46" w:name="_Toc296956625"/>
      <w:r w:rsidRPr="006B1DE8">
        <w:t>Mac Operation</w:t>
      </w:r>
      <w:bookmarkEnd w:id="46"/>
    </w:p>
    <w:p w14:paraId="5EB66997" w14:textId="77777777" w:rsidR="00BD7215" w:rsidRDefault="00BD7215" w:rsidP="00BD7215">
      <w:pPr>
        <w:pStyle w:val="Body"/>
      </w:pPr>
      <w:r>
        <w:t>On Mac systems, the SPECCHIO client application menus do not appear at the top of the screen, as is common for Mac applications. Instead, they appear at the top of the SPECCHIO Main Window, in a similar way to the Windows screen shots in this document.</w:t>
      </w:r>
    </w:p>
    <w:p w14:paraId="16FDACCF" w14:textId="77777777" w:rsidR="00BD7215" w:rsidRDefault="00BD7215" w:rsidP="00BD7215">
      <w:pPr>
        <w:pStyle w:val="Body"/>
      </w:pPr>
      <w:r>
        <w:t>SPECCHIO uses the following mouse click combinations on Windows. This document describes SPECCHIO operation in terms of these Windows mouse click patterns.</w:t>
      </w:r>
    </w:p>
    <w:p w14:paraId="1CDB4AB5" w14:textId="77777777" w:rsidR="00BD7215" w:rsidRDefault="00BD7215" w:rsidP="00BD7215">
      <w:pPr>
        <w:pStyle w:val="HangingIndent"/>
      </w:pPr>
      <w:r w:rsidRPr="00592325">
        <w:rPr>
          <w:rStyle w:val="Strong"/>
        </w:rPr>
        <w:t>Left Click</w:t>
      </w:r>
      <w:r>
        <w:tab/>
      </w:r>
      <w:r>
        <w:tab/>
        <w:t xml:space="preserve">The normal selection or activation click. </w:t>
      </w:r>
    </w:p>
    <w:p w14:paraId="23CDBC80" w14:textId="77777777" w:rsidR="00BD7215" w:rsidRDefault="00BD7215" w:rsidP="00BD7215">
      <w:pPr>
        <w:pStyle w:val="HangingIndent"/>
      </w:pPr>
      <w:r w:rsidRPr="00592325">
        <w:rPr>
          <w:rStyle w:val="Strong"/>
        </w:rPr>
        <w:t>Right Click</w:t>
      </w:r>
      <w:r>
        <w:tab/>
      </w:r>
      <w:r>
        <w:tab/>
        <w:t>Context menu display.</w:t>
      </w:r>
    </w:p>
    <w:p w14:paraId="26C53D90" w14:textId="77777777" w:rsidR="00BD7215" w:rsidRDefault="00BD7215" w:rsidP="00BD7215">
      <w:pPr>
        <w:pStyle w:val="HangingIndent"/>
        <w:ind w:left="2880" w:hanging="2171"/>
      </w:pPr>
      <w:r w:rsidRPr="00592325">
        <w:rPr>
          <w:rStyle w:val="Strong"/>
        </w:rPr>
        <w:t>Control+Left Click</w:t>
      </w:r>
      <w:r>
        <w:tab/>
        <w:t>Adding a single item to the selection. Control+Click adds the item clicked to any already selected items.</w:t>
      </w:r>
    </w:p>
    <w:p w14:paraId="77D78697" w14:textId="77777777" w:rsidR="00BD7215" w:rsidRDefault="00BD7215" w:rsidP="00BD7215">
      <w:pPr>
        <w:pStyle w:val="HangingIndent"/>
        <w:ind w:left="2880" w:hanging="2171"/>
      </w:pPr>
      <w:r w:rsidRPr="00592325">
        <w:rPr>
          <w:rStyle w:val="Strong"/>
        </w:rPr>
        <w:t>Shift+Left Click</w:t>
      </w:r>
      <w:r>
        <w:tab/>
        <w:t>Adding a range of items to the selection. Shift+Click adds the item clicked, plus any items between the last selected item and the currently selected item, to any already selected items.</w:t>
      </w:r>
    </w:p>
    <w:p w14:paraId="2253416C" w14:textId="77777777" w:rsidR="00BD7215" w:rsidRDefault="00BD7215" w:rsidP="00BD7215">
      <w:pPr>
        <w:pStyle w:val="Body"/>
      </w:pPr>
      <w:r>
        <w:t xml:space="preserve">There are a variety of Mac mouse types which can be used, and also a variety of settings for configuring the Mac mouse. The Mac user is advised to consider their </w:t>
      </w:r>
      <w:r>
        <w:lastRenderedPageBreak/>
        <w:t xml:space="preserve">mouse button settings prior to starting SPECCHIO operation so all of the above functions are accessible. </w:t>
      </w:r>
    </w:p>
    <w:p w14:paraId="6F019BBB" w14:textId="77777777" w:rsidR="00BD7215" w:rsidRPr="006B1DE8" w:rsidRDefault="00BD7215" w:rsidP="00BD7215">
      <w:pPr>
        <w:pStyle w:val="Heading3"/>
      </w:pPr>
      <w:bookmarkStart w:id="47" w:name="_Ref413328299"/>
      <w:bookmarkStart w:id="48" w:name="_Ref413329564"/>
      <w:bookmarkStart w:id="49" w:name="_Toc296956626"/>
      <w:r w:rsidRPr="006B1DE8">
        <w:t>Unix Operation</w:t>
      </w:r>
      <w:bookmarkEnd w:id="47"/>
      <w:bookmarkEnd w:id="48"/>
      <w:bookmarkEnd w:id="49"/>
    </w:p>
    <w:p w14:paraId="2BC04A6C" w14:textId="77777777" w:rsidR="00BD7215" w:rsidRDefault="00BD7215" w:rsidP="00BD7215">
      <w:pPr>
        <w:pStyle w:val="Body"/>
      </w:pPr>
      <w:r>
        <w:t>As described under Mac Operation above, Unix users should also consider how to access on their computer the various mouse click combinations that are described in this document.</w:t>
      </w:r>
    </w:p>
    <w:p w14:paraId="0AF3E3E2" w14:textId="755D78EA" w:rsidR="00BD7215" w:rsidRPr="00084655" w:rsidRDefault="00BD7215" w:rsidP="00BD7215">
      <w:pPr>
        <w:pStyle w:val="Body"/>
      </w:pPr>
      <w:r w:rsidRPr="00084655">
        <w:t>T</w:t>
      </w:r>
      <w:r>
        <w:t>he functionality of the GUI is</w:t>
      </w:r>
      <w:r w:rsidRPr="00084655">
        <w:t xml:space="preserve"> general</w:t>
      </w:r>
      <w:r>
        <w:t>ly</w:t>
      </w:r>
      <w:r w:rsidRPr="00084655">
        <w:t xml:space="preserve"> </w:t>
      </w:r>
      <w:r>
        <w:t>consistent across</w:t>
      </w:r>
      <w:r w:rsidRPr="00084655">
        <w:t xml:space="preserve"> all tested </w:t>
      </w:r>
      <w:r>
        <w:t>operating systems</w:t>
      </w:r>
      <w:r w:rsidRPr="00084655">
        <w:t xml:space="preserve">. </w:t>
      </w:r>
      <w:r>
        <w:t>H</w:t>
      </w:r>
      <w:r w:rsidRPr="00084655">
        <w:t>owever</w:t>
      </w:r>
      <w:r>
        <w:t>, t</w:t>
      </w:r>
      <w:r w:rsidRPr="00084655">
        <w:t xml:space="preserve">here is a difference in the selection of </w:t>
      </w:r>
      <w:r>
        <w:t>folder</w:t>
      </w:r>
      <w:r w:rsidRPr="00084655">
        <w:t xml:space="preserve"> pathnames under UNIX. As a filename is required in the Open dialog, enter a dot ‘.’ in the </w:t>
      </w:r>
      <w:r w:rsidRPr="00FF6BCC">
        <w:rPr>
          <w:rStyle w:val="GUIWord"/>
        </w:rPr>
        <w:t>Enter file name:</w:t>
      </w:r>
      <w:r w:rsidRPr="00084655">
        <w:t xml:space="preserve"> box (</w:t>
      </w:r>
      <w:r w:rsidR="00F44280">
        <w:fldChar w:fldCharType="begin"/>
      </w:r>
      <w:r w:rsidR="00F44280">
        <w:instrText xml:space="preserve"> REF _Ref296950231 \h </w:instrText>
      </w:r>
      <w:r w:rsidR="00F44280">
        <w:fldChar w:fldCharType="separate"/>
      </w:r>
      <w:r w:rsidR="00057C13">
        <w:t xml:space="preserve">Figure </w:t>
      </w:r>
      <w:r w:rsidR="00057C13">
        <w:rPr>
          <w:noProof/>
        </w:rPr>
        <w:t>1</w:t>
      </w:r>
      <w:r w:rsidR="00F44280">
        <w:fldChar w:fldCharType="end"/>
      </w:r>
      <w:r w:rsidRPr="00084655">
        <w:t xml:space="preserve">). Alternatively, on some UNIX machines just click the folder but do not double click, in this fashion the folder will be selected and no ‘.’ has to be inserted in the </w:t>
      </w:r>
      <w:r w:rsidRPr="00FF6BCC">
        <w:rPr>
          <w:rStyle w:val="GUIWord"/>
        </w:rPr>
        <w:t>Enter file name:</w:t>
      </w:r>
      <w:r>
        <w:rPr>
          <w:rStyle w:val="GUIWord"/>
        </w:rPr>
        <w:t xml:space="preserve"> </w:t>
      </w:r>
      <w:r w:rsidRPr="00084655">
        <w:t>box.</w:t>
      </w:r>
    </w:p>
    <w:p w14:paraId="497A15FD" w14:textId="77777777" w:rsidR="00BD7215" w:rsidRDefault="00BD7215" w:rsidP="00BD7215">
      <w:pPr>
        <w:pStyle w:val="Figure"/>
      </w:pPr>
      <w:r>
        <w:rPr>
          <w:lang w:val="en-US" w:eastAsia="en-US"/>
        </w:rPr>
        <w:drawing>
          <wp:inline distT="0" distB="0" distL="0" distR="0" wp14:anchorId="159D006B" wp14:editId="4325BC46">
            <wp:extent cx="2225040" cy="2976880"/>
            <wp:effectExtent l="25400" t="0" r="10160" b="0"/>
            <wp:docPr id="41"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18" cstate="print"/>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14:paraId="1AAB8047" w14:textId="6B396B66" w:rsidR="00177363" w:rsidRPr="00084655" w:rsidRDefault="00177363" w:rsidP="00177363">
      <w:pPr>
        <w:pStyle w:val="Caption"/>
      </w:pPr>
      <w:bookmarkStart w:id="50" w:name="_Ref296950231"/>
      <w:r>
        <w:t xml:space="preserve">Figure </w:t>
      </w:r>
      <w:r>
        <w:fldChar w:fldCharType="begin"/>
      </w:r>
      <w:r>
        <w:instrText xml:space="preserve"> SEQ Figure \* ARABIC </w:instrText>
      </w:r>
      <w:r>
        <w:fldChar w:fldCharType="separate"/>
      </w:r>
      <w:r w:rsidR="00057C13">
        <w:rPr>
          <w:noProof/>
        </w:rPr>
        <w:t>1</w:t>
      </w:r>
      <w:r>
        <w:fldChar w:fldCharType="end"/>
      </w:r>
      <w:bookmarkEnd w:id="50"/>
      <w:r>
        <w:t>:</w:t>
      </w:r>
      <w:r w:rsidRPr="00177363">
        <w:t xml:space="preserve"> </w:t>
      </w:r>
      <w:r w:rsidRPr="00084655">
        <w:t xml:space="preserve">Specifying a pathname under UNIX using the dot ‘.’ as entry in the </w:t>
      </w:r>
      <w:r w:rsidRPr="00FF6BCC">
        <w:rPr>
          <w:rStyle w:val="GUIWord"/>
        </w:rPr>
        <w:t>Enter file name</w:t>
      </w:r>
      <w:r>
        <w:rPr>
          <w:rStyle w:val="GUIWord"/>
        </w:rPr>
        <w:t xml:space="preserve"> </w:t>
      </w:r>
      <w:r w:rsidRPr="00084655">
        <w:t>box</w:t>
      </w:r>
    </w:p>
    <w:p w14:paraId="04A29782" w14:textId="77777777" w:rsidR="00BD7215" w:rsidRPr="00084655" w:rsidRDefault="00BD7215" w:rsidP="00BD7215">
      <w:pPr>
        <w:pStyle w:val="Body"/>
      </w:pPr>
      <w:r w:rsidRPr="00084655">
        <w:t>Depending on the UNIX windowing system, some of the dialogs are not properly displayed unless they are maximized.</w:t>
      </w:r>
    </w:p>
    <w:p w14:paraId="6C9B1AC9" w14:textId="77777777" w:rsidR="00BD7215" w:rsidRDefault="00BD7215" w:rsidP="00BD7215">
      <w:pPr>
        <w:pStyle w:val="Heading2"/>
      </w:pPr>
      <w:bookmarkStart w:id="51" w:name="_Toc296956627"/>
      <w:r>
        <w:t>Launching SPECCHIO</w:t>
      </w:r>
      <w:bookmarkEnd w:id="51"/>
    </w:p>
    <w:p w14:paraId="155F7294" w14:textId="77777777" w:rsidR="00BD7215" w:rsidRDefault="00BD7215" w:rsidP="00BD7215">
      <w:r w:rsidRPr="00C27B3C">
        <w:rPr>
          <w:b/>
        </w:rPr>
        <w:t>Windows</w:t>
      </w:r>
    </w:p>
    <w:p w14:paraId="09BB5E6D" w14:textId="77777777" w:rsidR="00DC7D81" w:rsidRDefault="00BD7215" w:rsidP="00BD7215">
      <w:pPr>
        <w:pStyle w:val="Body"/>
      </w:pPr>
      <w:r>
        <w:t>SPECCHIO should be available in a folder under the “Start” menu. This folder contains options for launching SPECCHIO on both 32-bit versions and 64-bit versions of Windows. Select the option that matches your version of Windows.</w:t>
      </w:r>
      <w:r w:rsidR="00DC7D81">
        <w:t xml:space="preserve"> </w:t>
      </w:r>
    </w:p>
    <w:p w14:paraId="74223A16" w14:textId="77777777" w:rsidR="00BD7215" w:rsidRDefault="00DC7D81" w:rsidP="00BD7215">
      <w:pPr>
        <w:pStyle w:val="Body"/>
      </w:pPr>
      <w:r>
        <w:t xml:space="preserve">The SPECCHIO shortcut may also have been added to the Accessories or Startup folder, depending on your choices when the application was installed. Alternatively you may search for the SPECCHIO folder using </w:t>
      </w:r>
      <w:r w:rsidRPr="00DC7D81">
        <w:rPr>
          <w:i/>
        </w:rPr>
        <w:t>Search programs and files</w:t>
      </w:r>
      <w:r>
        <w:t xml:space="preserve"> under the “Start” menu.</w:t>
      </w:r>
    </w:p>
    <w:p w14:paraId="601B4A90" w14:textId="77777777" w:rsidR="00BD7215" w:rsidRDefault="00BD7215" w:rsidP="00BD7215">
      <w:r w:rsidRPr="00C27B3C">
        <w:rPr>
          <w:b/>
        </w:rPr>
        <w:t>Mac OS X</w:t>
      </w:r>
    </w:p>
    <w:p w14:paraId="120857CC" w14:textId="77777777" w:rsidR="0010235D" w:rsidRDefault="0010235D" w:rsidP="0010235D">
      <w:pPr>
        <w:pStyle w:val="Body"/>
      </w:pPr>
      <w:r>
        <w:t xml:space="preserve">In case you installed using the MacOS packaged installer open Finder, and navigate to the folder into which you installed SPECCHIO. Double click the SPECCHIO </w:t>
      </w:r>
      <w:r>
        <w:lastRenderedPageBreak/>
        <w:t>application icon. You may also drag the icon to your dock to make it accessible like any other packaged MacOS application.</w:t>
      </w:r>
    </w:p>
    <w:p w14:paraId="651CECA6" w14:textId="77777777" w:rsidR="0010235D" w:rsidRDefault="0010235D" w:rsidP="0010235D">
      <w:pPr>
        <w:pStyle w:val="Body"/>
      </w:pPr>
    </w:p>
    <w:p w14:paraId="21AF7758" w14:textId="77777777" w:rsidR="0010235D" w:rsidRDefault="0010235D" w:rsidP="0010235D">
      <w:pPr>
        <w:pStyle w:val="Body"/>
      </w:pPr>
      <w:r>
        <w:rPr>
          <w:noProof/>
          <w:lang w:val="en-US"/>
        </w:rPr>
        <w:drawing>
          <wp:inline distT="0" distB="0" distL="0" distR="0" wp14:anchorId="19B49423" wp14:editId="3FA3B9DD">
            <wp:extent cx="2604544" cy="1165091"/>
            <wp:effectExtent l="0" t="0" r="0" b="0"/>
            <wp:docPr id="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5337" cy="1165446"/>
                    </a:xfrm>
                    <a:prstGeom prst="rect">
                      <a:avLst/>
                    </a:prstGeom>
                    <a:noFill/>
                    <a:ln>
                      <a:noFill/>
                    </a:ln>
                  </pic:spPr>
                </pic:pic>
              </a:graphicData>
            </a:graphic>
          </wp:inline>
        </w:drawing>
      </w:r>
      <w:r>
        <w:t xml:space="preserve">   </w:t>
      </w:r>
      <w:r>
        <w:rPr>
          <w:noProof/>
          <w:lang w:val="en-US"/>
        </w:rPr>
        <w:drawing>
          <wp:inline distT="0" distB="0" distL="0" distR="0" wp14:anchorId="071E2124" wp14:editId="29EA0AFE">
            <wp:extent cx="904875" cy="991296"/>
            <wp:effectExtent l="0" t="0" r="9525" b="0"/>
            <wp:docPr id="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04875" cy="991296"/>
                    </a:xfrm>
                    <a:prstGeom prst="rect">
                      <a:avLst/>
                    </a:prstGeom>
                    <a:noFill/>
                    <a:ln>
                      <a:noFill/>
                    </a:ln>
                  </pic:spPr>
                </pic:pic>
              </a:graphicData>
            </a:graphic>
          </wp:inline>
        </w:drawing>
      </w:r>
    </w:p>
    <w:p w14:paraId="6382390B" w14:textId="77777777" w:rsidR="0010235D" w:rsidRDefault="0010235D" w:rsidP="0010235D">
      <w:pPr>
        <w:pStyle w:val="Body"/>
      </w:pPr>
      <w:r>
        <w:br/>
        <w:t xml:space="preserve">In case you installed the standard bundle (i.e. non Mac OS specific bundle), open Finder, and navigate to the folder into which you installed SPECCHIO. Navigate to the </w:t>
      </w:r>
      <w:r w:rsidRPr="004311F6">
        <w:rPr>
          <w:rStyle w:val="CodeChar"/>
          <w:rFonts w:eastAsia="Courier New"/>
        </w:rPr>
        <w:t>macosx</w:t>
      </w:r>
      <w:r>
        <w:t xml:space="preserve"> folder and double-click on </w:t>
      </w:r>
      <w:r w:rsidRPr="004311F6">
        <w:rPr>
          <w:rStyle w:val="CodeChar"/>
          <w:rFonts w:eastAsia="Courier New"/>
        </w:rPr>
        <w:t>specchio</w:t>
      </w:r>
      <w:r>
        <w:t>.</w:t>
      </w:r>
    </w:p>
    <w:p w14:paraId="15D33F2E" w14:textId="77777777" w:rsidR="00BD7215" w:rsidRDefault="00BD7215" w:rsidP="00BD7215">
      <w:pPr>
        <w:pStyle w:val="Body"/>
      </w:pPr>
    </w:p>
    <w:p w14:paraId="642B7591" w14:textId="77777777" w:rsidR="00BD7215" w:rsidRDefault="00BD7215" w:rsidP="00BD7215">
      <w:r w:rsidRPr="00C27B3C">
        <w:rPr>
          <w:b/>
        </w:rPr>
        <w:t>Unix and Linux</w:t>
      </w:r>
    </w:p>
    <w:p w14:paraId="724A1BCE" w14:textId="77777777" w:rsidR="00BD7215" w:rsidRDefault="00BD7215" w:rsidP="00BD7215">
      <w:pPr>
        <w:pStyle w:val="Body"/>
      </w:pPr>
      <w:r>
        <w:t xml:space="preserve">Navigate to the folder into which you installed SPECCHIO. If using a graphical interface that supports it, you may be able to start the application by double-clicking on </w:t>
      </w:r>
      <w:r w:rsidRPr="004311F6">
        <w:rPr>
          <w:rStyle w:val="CodeChar"/>
          <w:rFonts w:eastAsia="Courier New"/>
        </w:rPr>
        <w:t>specchio-client.jar</w:t>
      </w:r>
      <w:r>
        <w:t xml:space="preserve">. Otherwise, execute </w:t>
      </w:r>
      <w:r w:rsidRPr="004311F6">
        <w:rPr>
          <w:rStyle w:val="CodeChar"/>
          <w:rFonts w:eastAsia="Courier New"/>
        </w:rPr>
        <w:t>java -jar specchio-client.jar</w:t>
      </w:r>
      <w:r>
        <w:t xml:space="preserve"> from the command line.</w:t>
      </w:r>
    </w:p>
    <w:p w14:paraId="2019AFC4" w14:textId="77777777" w:rsidR="00BD7215" w:rsidRPr="00084655" w:rsidRDefault="00BD7215" w:rsidP="00BD7215">
      <w:pPr>
        <w:pStyle w:val="Heading3"/>
      </w:pPr>
      <w:bookmarkStart w:id="52" w:name="_Toc296956628"/>
      <w:r>
        <w:t>Layout</w:t>
      </w:r>
      <w:bookmarkEnd w:id="52"/>
    </w:p>
    <w:p w14:paraId="1478A47C" w14:textId="77777777" w:rsidR="00BD7215" w:rsidRDefault="00BD7215" w:rsidP="00BD7215">
      <w:pPr>
        <w:pStyle w:val="Body"/>
      </w:pPr>
      <w:r>
        <w:t>SPECCHIO’s</w:t>
      </w:r>
      <w:r w:rsidRPr="00084655">
        <w:t xml:space="preserve"> </w:t>
      </w:r>
      <w:r>
        <w:t>M</w:t>
      </w:r>
      <w:r w:rsidRPr="00084655">
        <w:t xml:space="preserve">ain </w:t>
      </w:r>
      <w:r>
        <w:t>W</w:t>
      </w:r>
      <w:r w:rsidRPr="00084655">
        <w:t xml:space="preserve">indow </w:t>
      </w:r>
      <w:r>
        <w:t xml:space="preserve">opens when the application is started. It is used to launch all of SPECCHIO’s functions. </w:t>
      </w:r>
    </w:p>
    <w:p w14:paraId="734AD7F3" w14:textId="77777777" w:rsidR="00BD7215" w:rsidRDefault="008440CC" w:rsidP="00BD7215">
      <w:pPr>
        <w:pStyle w:val="Body"/>
      </w:pPr>
      <w:r>
        <w:rPr>
          <w:noProof/>
          <w:lang w:val="en-US"/>
        </w:rPr>
        <mc:AlternateContent>
          <mc:Choice Requires="wps">
            <w:drawing>
              <wp:anchor distT="0" distB="0" distL="114300" distR="114300" simplePos="0" relativeHeight="251654656" behindDoc="0" locked="0" layoutInCell="1" allowOverlap="1" wp14:anchorId="12B46C7F" wp14:editId="2EB2FCC9">
                <wp:simplePos x="0" y="0"/>
                <wp:positionH relativeFrom="column">
                  <wp:posOffset>4535805</wp:posOffset>
                </wp:positionH>
                <wp:positionV relativeFrom="paragraph">
                  <wp:posOffset>488950</wp:posOffset>
                </wp:positionV>
                <wp:extent cx="908050" cy="269875"/>
                <wp:effectExtent l="1905" t="6350" r="17145" b="15875"/>
                <wp:wrapNone/>
                <wp:docPr id="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269875"/>
                        </a:xfrm>
                        <a:prstGeom prst="rect">
                          <a:avLst/>
                        </a:prstGeom>
                        <a:solidFill>
                          <a:srgbClr val="FFFFFF"/>
                        </a:solidFill>
                        <a:ln w="9525">
                          <a:solidFill>
                            <a:schemeClr val="tx1">
                              <a:lumMod val="100000"/>
                              <a:lumOff val="0"/>
                            </a:schemeClr>
                          </a:solidFill>
                          <a:miter lim="800000"/>
                          <a:headEnd/>
                          <a:tailEnd/>
                        </a:ln>
                      </wps:spPr>
                      <wps:txbx>
                        <w:txbxContent>
                          <w:p w14:paraId="1A96D5CF" w14:textId="77777777" w:rsidR="008A541A" w:rsidRPr="0093418C" w:rsidRDefault="008A541A" w:rsidP="00BD7215">
                            <w:pPr>
                              <w:rPr>
                                <w:b/>
                              </w:rPr>
                            </w:pPr>
                            <w:r w:rsidRPr="0093418C">
                              <w:rPr>
                                <w:rStyle w:val="Strong"/>
                                <w:b w:val="0"/>
                              </w:rPr>
                              <w:t>Main menu</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34" type="#_x0000_t202" style="position:absolute;left:0;text-align:left;margin-left:357.15pt;margin-top:38.5pt;width:71.5pt;height:21.25pt;z-index:25165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" strokecolor="black [3213]">
                <v:textbox style="mso-fit-shape-to-text:t">
                  <w:txbxContent>
                    <w:p w14:paraId="1A96D5CF" w14:textId="77777777" w:rsidR="008A541A" w:rsidRPr="0093418C" w:rsidRDefault="008A541A" w:rsidP="00BD7215">
                      <w:pPr>
                        <w:rPr>
                          <w:b/>
                        </w:rPr>
                      </w:pPr>
                      <w:r w:rsidRPr="0093418C">
                        <w:rPr>
                          <w:rStyle w:val="Strong"/>
                          <w:b w:val="0"/>
                        </w:rPr>
                        <w:t>Main menu</w:t>
                      </w:r>
                    </w:p>
                  </w:txbxContent>
                </v:textbox>
              </v:shape>
            </w:pict>
          </mc:Fallback>
        </mc:AlternateContent>
      </w:r>
      <w:r>
        <w:rPr>
          <w:noProof/>
          <w:lang w:val="en-US"/>
        </w:rPr>
        <mc:AlternateContent>
          <mc:Choice Requires="wps">
            <w:drawing>
              <wp:anchor distT="0" distB="0" distL="114300" distR="114300" simplePos="0" relativeHeight="251655680" behindDoc="0" locked="0" layoutInCell="1" allowOverlap="1" wp14:anchorId="23986AC9" wp14:editId="29456A9A">
                <wp:simplePos x="0" y="0"/>
                <wp:positionH relativeFrom="column">
                  <wp:posOffset>1961515</wp:posOffset>
                </wp:positionH>
                <wp:positionV relativeFrom="paragraph">
                  <wp:posOffset>1945640</wp:posOffset>
                </wp:positionV>
                <wp:extent cx="1311275" cy="438150"/>
                <wp:effectExtent l="5715" t="2540" r="16510" b="16510"/>
                <wp:wrapNone/>
                <wp:docPr id="344" name="Text Box 6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1275" cy="438150"/>
                        </a:xfrm>
                        <a:prstGeom prst="rect">
                          <a:avLst/>
                        </a:prstGeom>
                        <a:solidFill>
                          <a:srgbClr val="FFFFFF"/>
                        </a:solidFill>
                        <a:ln w="9525">
                          <a:solidFill>
                            <a:srgbClr val="000000"/>
                          </a:solidFill>
                          <a:miter lim="800000"/>
                          <a:headEnd/>
                          <a:tailEnd/>
                        </a:ln>
                      </wps:spPr>
                      <wps:txbx>
                        <w:txbxContent>
                          <w:p w14:paraId="1E79CE59" w14:textId="77777777" w:rsidR="008A541A" w:rsidRDefault="008A541A" w:rsidP="00BD7215">
                            <w:r>
                              <w:t xml:space="preserve">Progress Report </w:t>
                            </w:r>
                          </w:p>
                          <w:p w14:paraId="41EDFA55" w14:textId="77777777" w:rsidR="008A541A" w:rsidRDefault="008A541A" w:rsidP="00BD7215">
                            <w:r>
                              <w:t>Pan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25" o:spid="_x0000_s1035" type="#_x0000_t202" style="position:absolute;left:0;text-align:left;margin-left:154.45pt;margin-top:153.2pt;width:103.25pt;height:34.5pt;z-index:251655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">
                <v:textbox style="mso-fit-shape-to-text:t">
                  <w:txbxContent>
                    <w:p w14:paraId="1E79CE59" w14:textId="77777777" w:rsidR="008A541A" w:rsidRDefault="008A541A" w:rsidP="00BD7215">
                      <w:r>
                        <w:t xml:space="preserve">Progress Report </w:t>
                      </w:r>
                    </w:p>
                    <w:p w14:paraId="41EDFA55" w14:textId="77777777" w:rsidR="008A541A" w:rsidRDefault="008A541A" w:rsidP="00BD7215">
                      <w:r>
                        <w:t>Panel</w:t>
                      </w:r>
                    </w:p>
                  </w:txbxContent>
                </v:textbox>
              </v:shape>
            </w:pict>
          </mc:Fallback>
        </mc:AlternateContent>
      </w:r>
      <w:r>
        <w:rPr>
          <w:noProof/>
          <w:lang w:val="en-US"/>
        </w:rPr>
        <mc:AlternateContent>
          <mc:Choice Requires="wps">
            <w:drawing>
              <wp:anchor distT="0" distB="0" distL="114300" distR="114300" simplePos="0" relativeHeight="251642368" behindDoc="0" locked="0" layoutInCell="1" allowOverlap="1" wp14:anchorId="671757A8" wp14:editId="058AAD57">
                <wp:simplePos x="0" y="0"/>
                <wp:positionH relativeFrom="column">
                  <wp:posOffset>4528185</wp:posOffset>
                </wp:positionH>
                <wp:positionV relativeFrom="paragraph">
                  <wp:posOffset>2383790</wp:posOffset>
                </wp:positionV>
                <wp:extent cx="1613535" cy="451485"/>
                <wp:effectExtent l="0" t="0" r="17780" b="9525"/>
                <wp:wrapNone/>
                <wp:docPr id="343" name="Text Box 6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535" cy="451485"/>
                        </a:xfrm>
                        <a:prstGeom prst="rect">
                          <a:avLst/>
                        </a:prstGeom>
                        <a:solidFill>
                          <a:srgbClr val="FFFFFF"/>
                        </a:solidFill>
                        <a:ln w="9525">
                          <a:solidFill>
                            <a:srgbClr val="000000"/>
                          </a:solidFill>
                          <a:miter lim="800000"/>
                          <a:headEnd/>
                          <a:tailEnd/>
                        </a:ln>
                      </wps:spPr>
                      <wps:txbx>
                        <w:txbxContent>
                          <w:p w14:paraId="3BA486B2" w14:textId="77777777" w:rsidR="008A541A" w:rsidRDefault="008A541A" w:rsidP="00BD7215">
                            <w:r>
                              <w:t xml:space="preserve">Database Connection </w:t>
                            </w:r>
                          </w:p>
                          <w:p w14:paraId="31D03A6C" w14:textId="77777777" w:rsidR="008A541A" w:rsidRDefault="008A541A" w:rsidP="00BD7215">
                            <w:r>
                              <w:t>Statu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24" o:spid="_x0000_s1036" type="#_x0000_t202" style="position:absolute;left:0;text-align:left;margin-left:356.55pt;margin-top:187.7pt;width:127.05pt;height:35.5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">
                <v:textbox>
                  <w:txbxContent>
                    <w:p w14:paraId="3BA486B2" w14:textId="77777777" w:rsidR="008A541A" w:rsidRDefault="008A541A" w:rsidP="00BD7215">
                      <w:r>
                        <w:t xml:space="preserve">Database Connection </w:t>
                      </w:r>
                    </w:p>
                    <w:p w14:paraId="31D03A6C" w14:textId="77777777" w:rsidR="008A541A" w:rsidRDefault="008A541A" w:rsidP="00BD7215">
                      <w:r>
                        <w:t>Status</w:t>
                      </w:r>
                    </w:p>
                  </w:txbxContent>
                </v:textbox>
              </v:shape>
            </w:pict>
          </mc:Fallback>
        </mc:AlternateContent>
      </w:r>
      <w:r>
        <w:rPr>
          <w:noProof/>
          <w:lang w:val="en-US"/>
        </w:rPr>
        <mc:AlternateContent>
          <mc:Choice Requires="wps">
            <w:drawing>
              <wp:anchor distT="0" distB="0" distL="114300" distR="114300" simplePos="0" relativeHeight="251653632" behindDoc="0" locked="0" layoutInCell="1" allowOverlap="1" wp14:anchorId="342885E6" wp14:editId="11A5913D">
                <wp:simplePos x="0" y="0"/>
                <wp:positionH relativeFrom="column">
                  <wp:posOffset>4528185</wp:posOffset>
                </wp:positionH>
                <wp:positionV relativeFrom="paragraph">
                  <wp:posOffset>1678940</wp:posOffset>
                </wp:positionV>
                <wp:extent cx="661035" cy="704850"/>
                <wp:effectExtent l="19685" t="27940" r="43180" b="41910"/>
                <wp:wrapNone/>
                <wp:docPr id="342" name="AutoShape 6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61035" cy="704850"/>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2" o:spid="_x0000_s1026" type="#_x0000_t32" style="position:absolute;margin-left:356.55pt;margin-top:132.2pt;width:52.05pt;height:55.5pt;flip:x 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" strokecolor="red" strokeweight="2pt">
                <v:stroke endarrow="block"/>
              </v:shape>
            </w:pict>
          </mc:Fallback>
        </mc:AlternateContent>
      </w:r>
      <w:r>
        <w:rPr>
          <w:noProof/>
          <w:lang w:val="en-US"/>
        </w:rPr>
        <mc:AlternateContent>
          <mc:Choice Requires="wps">
            <w:drawing>
              <wp:anchor distT="0" distB="0" distL="114300" distR="114300" simplePos="0" relativeHeight="251652608" behindDoc="0" locked="0" layoutInCell="1" allowOverlap="1" wp14:anchorId="17C18BFB" wp14:editId="7723E636">
                <wp:simplePos x="0" y="0"/>
                <wp:positionH relativeFrom="column">
                  <wp:posOffset>2820035</wp:posOffset>
                </wp:positionH>
                <wp:positionV relativeFrom="paragraph">
                  <wp:posOffset>1282065</wp:posOffset>
                </wp:positionV>
                <wp:extent cx="2235200" cy="628015"/>
                <wp:effectExtent l="13335" t="12065" r="12065" b="7620"/>
                <wp:wrapNone/>
                <wp:docPr id="341" name="Rectangle 6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5200" cy="628015"/>
                        </a:xfrm>
                        <a:prstGeom prst="rect">
                          <a:avLst/>
                        </a:prstGeom>
                        <a:solidFill>
                          <a:srgbClr val="FFFFFF">
                            <a:alpha val="0"/>
                          </a:srgbClr>
                        </a:solidFill>
                        <a:ln w="25400">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1" o:spid="_x0000_s1026" style="position:absolute;margin-left:222.05pt;margin-top:100.95pt;width:176pt;height:49.4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" strokecolor="red" strokeweight="2pt">
                <v:fill opacity="0"/>
              </v:rect>
            </w:pict>
          </mc:Fallback>
        </mc:AlternateContent>
      </w:r>
      <w:r>
        <w:rPr>
          <w:noProof/>
          <w:lang w:val="en-US"/>
        </w:rPr>
        <mc:AlternateContent>
          <mc:Choice Requires="wps">
            <w:drawing>
              <wp:anchor distT="0" distB="0" distL="114300" distR="114300" simplePos="0" relativeHeight="251651584" behindDoc="0" locked="0" layoutInCell="1" allowOverlap="1" wp14:anchorId="37439124" wp14:editId="3623DEBB">
                <wp:simplePos x="0" y="0"/>
                <wp:positionH relativeFrom="column">
                  <wp:posOffset>484505</wp:posOffset>
                </wp:positionH>
                <wp:positionV relativeFrom="paragraph">
                  <wp:posOffset>147320</wp:posOffset>
                </wp:positionV>
                <wp:extent cx="4043680" cy="253365"/>
                <wp:effectExtent l="14605" t="7620" r="18415" b="18415"/>
                <wp:wrapNone/>
                <wp:docPr id="340" name="Rectangle 6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3680" cy="253365"/>
                        </a:xfrm>
                        <a:prstGeom prst="rect">
                          <a:avLst/>
                        </a:prstGeom>
                        <a:solidFill>
                          <a:srgbClr val="FFFFFF">
                            <a:alpha val="0"/>
                          </a:srgbClr>
                        </a:solidFill>
                        <a:ln w="25400">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0" o:spid="_x0000_s1026" style="position:absolute;margin-left:38.15pt;margin-top:11.6pt;width:318.4pt;height:19.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" strokecolor="red" strokeweight="2pt">
                <v:fill opacity="0"/>
              </v:rect>
            </w:pict>
          </mc:Fallback>
        </mc:AlternateContent>
      </w:r>
      <w:r w:rsidR="00BD7215">
        <w:rPr>
          <w:noProof/>
          <w:lang w:val="en-US"/>
        </w:rPr>
        <w:drawing>
          <wp:inline distT="0" distB="0" distL="0" distR="0" wp14:anchorId="19247ECF" wp14:editId="28217AA1">
            <wp:extent cx="5731510" cy="2869843"/>
            <wp:effectExtent l="19050" t="0" r="2540" b="0"/>
            <wp:docPr id="25" name="Picture 65" descr="E:\Sandra\UserGuidePics\mainwind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E:\Sandra\UserGuidePics\mainwindow.JPG"/>
                    <pic:cNvPicPr>
                      <a:picLocks noChangeAspect="1" noChangeArrowheads="1"/>
                    </pic:cNvPicPr>
                  </pic:nvPicPr>
                  <pic:blipFill>
                    <a:blip r:embed="rId21" cstate="print"/>
                    <a:srcRect/>
                    <a:stretch>
                      <a:fillRect/>
                    </a:stretch>
                  </pic:blipFill>
                  <pic:spPr bwMode="auto">
                    <a:xfrm>
                      <a:off x="0" y="0"/>
                      <a:ext cx="5731510" cy="2869843"/>
                    </a:xfrm>
                    <a:prstGeom prst="rect">
                      <a:avLst/>
                    </a:prstGeom>
                    <a:noFill/>
                    <a:ln w="9525">
                      <a:noFill/>
                      <a:miter lim="800000"/>
                      <a:headEnd/>
                      <a:tailEnd/>
                    </a:ln>
                  </pic:spPr>
                </pic:pic>
              </a:graphicData>
            </a:graphic>
          </wp:inline>
        </w:drawing>
      </w:r>
    </w:p>
    <w:p w14:paraId="1DF49F8C" w14:textId="2F08A93C" w:rsidR="00F44280" w:rsidRDefault="00F44280" w:rsidP="00F44280">
      <w:pPr>
        <w:pStyle w:val="Caption"/>
      </w:pPr>
      <w:r>
        <w:t xml:space="preserve">Figure </w:t>
      </w:r>
      <w:r>
        <w:fldChar w:fldCharType="begin"/>
      </w:r>
      <w:r>
        <w:instrText xml:space="preserve"> SEQ Figure \* ARABIC </w:instrText>
      </w:r>
      <w:r>
        <w:fldChar w:fldCharType="separate"/>
      </w:r>
      <w:r w:rsidR="00057C13">
        <w:rPr>
          <w:noProof/>
        </w:rPr>
        <w:t>2</w:t>
      </w:r>
      <w:r>
        <w:fldChar w:fldCharType="end"/>
      </w:r>
      <w:r>
        <w:t xml:space="preserve">: </w:t>
      </w:r>
      <w:r w:rsidRPr="00084655">
        <w:t>Main window</w:t>
      </w:r>
    </w:p>
    <w:p w14:paraId="7A512BEC" w14:textId="77777777" w:rsidR="00F44280" w:rsidRPr="00F44280" w:rsidRDefault="00F44280" w:rsidP="00F44280"/>
    <w:p w14:paraId="7F9D64D3" w14:textId="77777777" w:rsidR="00BD7215" w:rsidRDefault="00BD7215" w:rsidP="00BD7215">
      <w:pPr>
        <w:pStyle w:val="HangingIndent"/>
        <w:ind w:left="4320" w:hanging="3611"/>
      </w:pPr>
      <w:r w:rsidRPr="00C671CF">
        <w:rPr>
          <w:rStyle w:val="Strong"/>
        </w:rPr>
        <w:t>Main menu</w:t>
      </w:r>
      <w:r>
        <w:tab/>
        <w:t>Select the SPECCHIO functions you wish to run from here.</w:t>
      </w:r>
    </w:p>
    <w:p w14:paraId="5431FDB8" w14:textId="77777777" w:rsidR="00BD7215" w:rsidRDefault="00BD7215" w:rsidP="00BD7215">
      <w:pPr>
        <w:pStyle w:val="HangingIndent"/>
        <w:ind w:left="4320" w:hanging="3611"/>
      </w:pPr>
      <w:r w:rsidRPr="00C671CF">
        <w:rPr>
          <w:rStyle w:val="Strong"/>
        </w:rPr>
        <w:lastRenderedPageBreak/>
        <w:t>Progress Report Panel</w:t>
      </w:r>
      <w:r>
        <w:t xml:space="preserve">   </w:t>
      </w:r>
      <w:r>
        <w:tab/>
        <w:t xml:space="preserve">Displays the </w:t>
      </w:r>
      <w:r w:rsidRPr="00084655">
        <w:t xml:space="preserve">database connection </w:t>
      </w:r>
      <w:r>
        <w:t>information and</w:t>
      </w:r>
      <w:r w:rsidRPr="00084655">
        <w:t xml:space="preserve"> </w:t>
      </w:r>
      <w:r>
        <w:t xml:space="preserve">information about the progress </w:t>
      </w:r>
      <w:r w:rsidRPr="00084655">
        <w:t xml:space="preserve">of </w:t>
      </w:r>
      <w:r>
        <w:t xml:space="preserve">many of SPECCHIO’s </w:t>
      </w:r>
      <w:r w:rsidRPr="00084655">
        <w:t>processes (e.g. file loading)</w:t>
      </w:r>
      <w:r>
        <w:t>.</w:t>
      </w:r>
    </w:p>
    <w:p w14:paraId="1CDF5A7B" w14:textId="77777777" w:rsidR="00BD7215" w:rsidRDefault="00BD7215" w:rsidP="00BD7215">
      <w:pPr>
        <w:pStyle w:val="HangingIndent"/>
        <w:ind w:left="4320" w:hanging="3611"/>
      </w:pPr>
      <w:r w:rsidRPr="00C671CF">
        <w:rPr>
          <w:rStyle w:val="Strong"/>
        </w:rPr>
        <w:t>Database Connection Status</w:t>
      </w:r>
      <w:r>
        <w:t xml:space="preserve">   </w:t>
      </w:r>
      <w:r>
        <w:tab/>
        <w:t>This information is displayed in the Progress Report Panel and shows the User Name you are logged in as, and the database you are logged in to.</w:t>
      </w:r>
    </w:p>
    <w:p w14:paraId="3F9EE3F8" w14:textId="77777777" w:rsidR="00BD7215" w:rsidRPr="00084655" w:rsidRDefault="00BD7215" w:rsidP="00BD7215">
      <w:pPr>
        <w:pStyle w:val="Body"/>
      </w:pPr>
      <w:r w:rsidRPr="00084655">
        <w:t xml:space="preserve">The panel on the </w:t>
      </w:r>
      <w:r>
        <w:t>left</w:t>
      </w:r>
      <w:r w:rsidRPr="00084655">
        <w:t xml:space="preserve"> side </w:t>
      </w:r>
      <w:r>
        <w:t xml:space="preserve">of this window </w:t>
      </w:r>
      <w:r w:rsidRPr="00084655">
        <w:t>is not used</w:t>
      </w:r>
      <w:r>
        <w:t xml:space="preserve"> in this version of SPECCHIO</w:t>
      </w:r>
      <w:r w:rsidRPr="00084655">
        <w:t>.</w:t>
      </w:r>
    </w:p>
    <w:p w14:paraId="4D9C7F47" w14:textId="77777777" w:rsidR="00BD7215" w:rsidRDefault="00BD7215" w:rsidP="00BD7215">
      <w:pPr>
        <w:pStyle w:val="Heading2"/>
      </w:pPr>
      <w:bookmarkStart w:id="53" w:name="_Toc296956629"/>
      <w:r>
        <w:t>Admi</w:t>
      </w:r>
      <w:r w:rsidRPr="00DC6E0E">
        <w:rPr>
          <w:rStyle w:val="Heading3Char"/>
        </w:rPr>
        <w:t>n</w:t>
      </w:r>
      <w:r>
        <w:t>istrator Access</w:t>
      </w:r>
      <w:bookmarkEnd w:id="53"/>
    </w:p>
    <w:p w14:paraId="07CBAD00" w14:textId="77777777" w:rsidR="00BD7215" w:rsidRDefault="00BD7215" w:rsidP="00BD7215">
      <w:pPr>
        <w:pStyle w:val="Body"/>
      </w:pPr>
      <w:r>
        <w:t>Certain SPECCHIO functions, such as uploading Instrument definitions and Calibrations, require administrator permission. For normal users, these menu operations are greyed out.</w:t>
      </w:r>
    </w:p>
    <w:p w14:paraId="2BB88330" w14:textId="77777777" w:rsidR="00BD7215" w:rsidRPr="00084655" w:rsidRDefault="00BD7215" w:rsidP="00BD7215">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14:paraId="608D8607" w14:textId="77777777" w:rsidR="00BD7215" w:rsidRDefault="00BD7215" w:rsidP="00BD7215">
      <w:pPr>
        <w:pStyle w:val="Heading2"/>
      </w:pPr>
      <w:bookmarkStart w:id="54" w:name="_Ref413327219"/>
      <w:bookmarkStart w:id="55" w:name="_Ref413327284"/>
      <w:bookmarkStart w:id="56" w:name="_Ref413329816"/>
      <w:bookmarkStart w:id="57" w:name="_Ref413331299"/>
      <w:bookmarkStart w:id="58" w:name="_Toc296956630"/>
      <w:r>
        <w:t>Create new user account</w:t>
      </w:r>
      <w:bookmarkEnd w:id="54"/>
      <w:bookmarkEnd w:id="55"/>
      <w:bookmarkEnd w:id="56"/>
      <w:bookmarkEnd w:id="57"/>
      <w:bookmarkEnd w:id="58"/>
    </w:p>
    <w:p w14:paraId="305BA039" w14:textId="60E89E21" w:rsidR="00AD38F9" w:rsidRDefault="00BD7215" w:rsidP="00BD7215">
      <w:pPr>
        <w:ind w:left="720"/>
        <w:rPr>
          <w:i/>
        </w:rPr>
      </w:pPr>
      <w:r>
        <w:t xml:space="preserve">This is a brief guide for getting started. Further information on creating and editing accounts can be found in </w:t>
      </w:r>
      <w:r w:rsidR="003F065D" w:rsidRPr="003F065D">
        <w:rPr>
          <w:i/>
        </w:rPr>
        <w:t xml:space="preserve">Section </w:t>
      </w:r>
      <w:r w:rsidR="003F065D" w:rsidRPr="003F065D">
        <w:rPr>
          <w:i/>
        </w:rPr>
        <w:fldChar w:fldCharType="begin"/>
      </w:r>
      <w:r w:rsidR="003F065D" w:rsidRPr="003F065D">
        <w:rPr>
          <w:i/>
        </w:rPr>
        <w:instrText xml:space="preserve"> REF _Ref413326488 \r \h  \* MERGEFORMAT </w:instrText>
      </w:r>
      <w:r w:rsidR="003F065D" w:rsidRPr="003F065D">
        <w:rPr>
          <w:i/>
        </w:rPr>
      </w:r>
      <w:r w:rsidR="003F065D" w:rsidRPr="003F065D">
        <w:rPr>
          <w:i/>
        </w:rPr>
        <w:fldChar w:fldCharType="separate"/>
      </w:r>
      <w:r w:rsidR="00057C13">
        <w:rPr>
          <w:i/>
        </w:rPr>
        <w:t>5</w:t>
      </w:r>
      <w:r w:rsidR="003F065D" w:rsidRPr="003F065D">
        <w:rPr>
          <w:i/>
        </w:rPr>
        <w:fldChar w:fldCharType="end"/>
      </w:r>
      <w:r w:rsidR="003F065D" w:rsidRPr="003F065D">
        <w:rPr>
          <w:i/>
        </w:rPr>
        <w:t xml:space="preserve"> </w:t>
      </w:r>
      <w:r w:rsidR="003F065D" w:rsidRPr="003F065D">
        <w:rPr>
          <w:i/>
        </w:rPr>
        <w:fldChar w:fldCharType="begin"/>
      </w:r>
      <w:r w:rsidR="003F065D" w:rsidRPr="003F065D">
        <w:rPr>
          <w:i/>
        </w:rPr>
        <w:instrText xml:space="preserve"> REF _Ref413326503 \h  \* MERGEFORMAT </w:instrText>
      </w:r>
      <w:r w:rsidR="003F065D" w:rsidRPr="003F065D">
        <w:rPr>
          <w:i/>
        </w:rPr>
      </w:r>
      <w:r w:rsidR="003F065D" w:rsidRPr="003F065D">
        <w:rPr>
          <w:i/>
        </w:rPr>
        <w:fldChar w:fldCharType="separate"/>
      </w:r>
      <w:r w:rsidR="00057C13" w:rsidRPr="00057C13">
        <w:rPr>
          <w:i/>
        </w:rPr>
        <w:t>Database</w:t>
      </w:r>
      <w:r w:rsidR="003F065D" w:rsidRPr="003F065D">
        <w:rPr>
          <w:i/>
        </w:rPr>
        <w:fldChar w:fldCharType="end"/>
      </w:r>
      <w:r w:rsidR="003F065D" w:rsidRPr="003F065D">
        <w:rPr>
          <w:i/>
        </w:rPr>
        <w:t>.</w:t>
      </w:r>
      <w:r w:rsidR="00F44280">
        <w:rPr>
          <w:i/>
        </w:rPr>
        <w:t xml:space="preserve"> </w:t>
      </w:r>
    </w:p>
    <w:p w14:paraId="461E70D7" w14:textId="77777777" w:rsidR="00BD7215" w:rsidRPr="00D221AD" w:rsidRDefault="00BD7215" w:rsidP="00BD7215">
      <w:pPr>
        <w:ind w:left="720"/>
      </w:pPr>
    </w:p>
    <w:tbl>
      <w:tblPr>
        <w:tblStyle w:val="TableGrid"/>
        <w:tblW w:w="0" w:type="auto"/>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783"/>
      </w:tblGrid>
      <w:tr w:rsidR="00BD7215" w:rsidRPr="00FF0288" w14:paraId="41C3318D" w14:textId="77777777" w:rsidTr="008378F6">
        <w:tc>
          <w:tcPr>
            <w:tcW w:w="9242" w:type="dxa"/>
            <w:shd w:val="clear" w:color="auto" w:fill="DBE5F1" w:themeFill="accent1" w:themeFillTint="33"/>
          </w:tcPr>
          <w:p w14:paraId="18DBC28C" w14:textId="77777777" w:rsidR="00BD7215" w:rsidRPr="00FF0288" w:rsidRDefault="00BD7215" w:rsidP="008378F6">
            <w:pPr>
              <w:pStyle w:val="ProcessStep"/>
            </w:pPr>
            <w:r w:rsidRPr="00FF0288">
              <w:t xml:space="preserve">From the Main menu, select </w:t>
            </w:r>
            <w:r w:rsidRPr="00FF0288">
              <w:rPr>
                <w:rStyle w:val="GUIWord"/>
              </w:rPr>
              <w:t xml:space="preserve">Database </w:t>
            </w:r>
            <w:r w:rsidR="004045FC">
              <w:rPr>
                <w:rStyle w:val="GUIWord"/>
              </w:rPr>
              <w:t>–</w:t>
            </w:r>
            <w:r w:rsidRPr="00FF0288">
              <w:rPr>
                <w:rStyle w:val="GUIWord"/>
              </w:rPr>
              <w:t xml:space="preserve"> Create</w:t>
            </w:r>
            <w:r w:rsidR="004045FC">
              <w:rPr>
                <w:rStyle w:val="GUIWord"/>
              </w:rPr>
              <w:t xml:space="preserve"> a</w:t>
            </w:r>
            <w:r w:rsidRPr="00FF0288">
              <w:rPr>
                <w:rStyle w:val="GUIWord"/>
              </w:rPr>
              <w:t xml:space="preserve"> new user account</w:t>
            </w:r>
            <w:r w:rsidRPr="00FF0288">
              <w:t xml:space="preserve"> to d</w:t>
            </w:r>
            <w:r w:rsidR="00512574">
              <w:t>isplay the following dialog box:</w:t>
            </w:r>
          </w:p>
        </w:tc>
      </w:tr>
      <w:tr w:rsidR="00BD7215" w:rsidRPr="00FF0288" w14:paraId="4ED596F3" w14:textId="77777777" w:rsidTr="008378F6">
        <w:tc>
          <w:tcPr>
            <w:tcW w:w="9242" w:type="dxa"/>
            <w:shd w:val="clear" w:color="auto" w:fill="DBE5F1" w:themeFill="accent1" w:themeFillTint="33"/>
          </w:tcPr>
          <w:p w14:paraId="10AC315C" w14:textId="77777777" w:rsidR="00F44280" w:rsidRDefault="00BD7215" w:rsidP="00F44280">
            <w:pPr>
              <w:pStyle w:val="Figure"/>
              <w:ind w:left="0"/>
            </w:pPr>
            <w:r w:rsidRPr="00FF0288">
              <w:rPr>
                <w:lang w:val="en-US" w:eastAsia="en-US"/>
              </w:rPr>
              <w:lastRenderedPageBreak/>
              <w:drawing>
                <wp:inline distT="0" distB="0" distL="0" distR="0" wp14:anchorId="276A4B81" wp14:editId="33DF659C">
                  <wp:extent cx="3159530" cy="4000500"/>
                  <wp:effectExtent l="19050" t="0" r="2770" b="0"/>
                  <wp:docPr id="33" name="Picture 66" descr="E:\Sandra\UserGuidePics\new_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E:\Sandra\UserGuidePics\new_user.JPG"/>
                          <pic:cNvPicPr>
                            <a:picLocks noChangeAspect="1" noChangeArrowheads="1"/>
                          </pic:cNvPicPr>
                        </pic:nvPicPr>
                        <pic:blipFill>
                          <a:blip r:embed="rId22" cstate="print"/>
                          <a:srcRect/>
                          <a:stretch>
                            <a:fillRect/>
                          </a:stretch>
                        </pic:blipFill>
                        <pic:spPr bwMode="auto">
                          <a:xfrm>
                            <a:off x="0" y="0"/>
                            <a:ext cx="3159530" cy="4000500"/>
                          </a:xfrm>
                          <a:prstGeom prst="rect">
                            <a:avLst/>
                          </a:prstGeom>
                          <a:noFill/>
                          <a:ln w="9525">
                            <a:noFill/>
                            <a:miter lim="800000"/>
                            <a:headEnd/>
                            <a:tailEnd/>
                          </a:ln>
                        </pic:spPr>
                      </pic:pic>
                    </a:graphicData>
                  </a:graphic>
                </wp:inline>
              </w:drawing>
            </w:r>
          </w:p>
          <w:p w14:paraId="1AE95877" w14:textId="210D0731" w:rsidR="00F44280" w:rsidRDefault="00F44280" w:rsidP="00F44280">
            <w:pPr>
              <w:pStyle w:val="Caption"/>
              <w:ind w:hanging="601"/>
              <w:rPr>
                <w:i w:val="0"/>
              </w:rPr>
            </w:pPr>
            <w:r>
              <w:t xml:space="preserve">Figure </w:t>
            </w:r>
            <w:r>
              <w:fldChar w:fldCharType="begin"/>
            </w:r>
            <w:r>
              <w:instrText xml:space="preserve"> SEQ Figure \* ARABIC </w:instrText>
            </w:r>
            <w:r>
              <w:fldChar w:fldCharType="separate"/>
            </w:r>
            <w:r w:rsidR="00057C13">
              <w:rPr>
                <w:noProof/>
              </w:rPr>
              <w:t>3</w:t>
            </w:r>
            <w:r>
              <w:fldChar w:fldCharType="end"/>
            </w:r>
            <w:r>
              <w:t>:</w:t>
            </w:r>
            <w:r w:rsidRPr="00FF0288">
              <w:t xml:space="preserve"> Create </w:t>
            </w:r>
            <w:r>
              <w:t>a new u</w:t>
            </w:r>
            <w:r w:rsidRPr="00FF0288">
              <w:t xml:space="preserve">ser </w:t>
            </w:r>
            <w:r>
              <w:t>a</w:t>
            </w:r>
            <w:r w:rsidRPr="00FF0288">
              <w:t>ccount dialog</w:t>
            </w:r>
          </w:p>
          <w:p w14:paraId="7850CD01" w14:textId="39691DE2" w:rsidR="00F44280" w:rsidRPr="00FF0288" w:rsidRDefault="00F44280" w:rsidP="00F44280">
            <w:pPr>
              <w:pStyle w:val="Figure"/>
              <w:ind w:left="0"/>
            </w:pPr>
          </w:p>
        </w:tc>
      </w:tr>
      <w:tr w:rsidR="00BD7215" w:rsidRPr="00FF0288" w14:paraId="4AEA514B" w14:textId="77777777" w:rsidTr="008378F6">
        <w:tc>
          <w:tcPr>
            <w:tcW w:w="9242" w:type="dxa"/>
            <w:shd w:val="clear" w:color="auto" w:fill="DBE5F1" w:themeFill="accent1" w:themeFillTint="33"/>
          </w:tcPr>
          <w:p w14:paraId="730CBE38" w14:textId="0BD9B78C" w:rsidR="00BD7215" w:rsidRPr="00FF0288" w:rsidRDefault="00BD7215" w:rsidP="00F44280">
            <w:pPr>
              <w:pStyle w:val="Caption"/>
              <w:ind w:left="0"/>
            </w:pPr>
          </w:p>
        </w:tc>
      </w:tr>
      <w:tr w:rsidR="00BD7215" w:rsidRPr="00FF0288" w14:paraId="4853EB62" w14:textId="77777777" w:rsidTr="008378F6">
        <w:tc>
          <w:tcPr>
            <w:tcW w:w="9242" w:type="dxa"/>
            <w:shd w:val="clear" w:color="auto" w:fill="DBE5F1" w:themeFill="accent1" w:themeFillTint="33"/>
          </w:tcPr>
          <w:p w14:paraId="1A3D9A44" w14:textId="77777777" w:rsidR="00BD7215" w:rsidRPr="00FF0288" w:rsidRDefault="00BD7215" w:rsidP="008378F6">
            <w:pPr>
              <w:pStyle w:val="ProcessStep"/>
            </w:pPr>
            <w:r w:rsidRPr="00FF0288">
              <w:t xml:space="preserve">Enter the </w:t>
            </w:r>
            <w:r w:rsidRPr="00FF0288">
              <w:rPr>
                <w:rStyle w:val="GUIWord"/>
              </w:rPr>
              <w:t>Web Application Server</w:t>
            </w:r>
            <w:r w:rsidRPr="00FF0288">
              <w:t xml:space="preserve">, </w:t>
            </w:r>
            <w:r w:rsidRPr="00FF0288">
              <w:rPr>
                <w:rStyle w:val="GUIWord"/>
              </w:rPr>
              <w:t>Port</w:t>
            </w:r>
            <w:r w:rsidRPr="00FF0288">
              <w:t xml:space="preserve"> and </w:t>
            </w:r>
            <w:r w:rsidRPr="00FF0288">
              <w:rPr>
                <w:rStyle w:val="GUIWord"/>
              </w:rPr>
              <w:t>Application Path</w:t>
            </w:r>
            <w:r w:rsidRPr="00FF0288">
              <w:t>. To use the public ANDS-enabled database hosted by the University of Wollongong, use the following details:</w:t>
            </w:r>
          </w:p>
        </w:tc>
      </w:tr>
      <w:tr w:rsidR="00BD7215" w:rsidRPr="00FF0288" w14:paraId="1EF0BC0D" w14:textId="77777777" w:rsidTr="008378F6">
        <w:tc>
          <w:tcPr>
            <w:tcW w:w="9242" w:type="dxa"/>
            <w:shd w:val="clear" w:color="auto" w:fill="DBE5F1" w:themeFill="accent1" w:themeFillTint="33"/>
          </w:tcPr>
          <w:p w14:paraId="5679EFC8" w14:textId="77777777" w:rsidR="00BD7215" w:rsidRPr="00FF0288" w:rsidRDefault="00BD7215" w:rsidP="008378F6">
            <w:pPr>
              <w:pStyle w:val="ProcessStepFollow"/>
              <w:ind w:left="0"/>
            </w:pPr>
            <w:r w:rsidRPr="00FF0288">
              <w:t xml:space="preserve">Web Application Server: </w:t>
            </w:r>
            <w:r w:rsidRPr="00FF0288">
              <w:rPr>
                <w:rStyle w:val="CodeChar"/>
                <w:rFonts w:eastAsia="Courier New"/>
              </w:rPr>
              <w:t>specchio.uow.edu.au</w:t>
            </w:r>
          </w:p>
        </w:tc>
      </w:tr>
      <w:tr w:rsidR="00BD7215" w:rsidRPr="00FF0288" w14:paraId="6880C1AD" w14:textId="77777777" w:rsidTr="008378F6">
        <w:tc>
          <w:tcPr>
            <w:tcW w:w="9242" w:type="dxa"/>
            <w:shd w:val="clear" w:color="auto" w:fill="DBE5F1" w:themeFill="accent1" w:themeFillTint="33"/>
          </w:tcPr>
          <w:p w14:paraId="146B03E2" w14:textId="77777777" w:rsidR="00BD7215" w:rsidRPr="00FF0288" w:rsidRDefault="00BD7215" w:rsidP="008378F6">
            <w:pPr>
              <w:pStyle w:val="ProcessStepFollow"/>
              <w:ind w:left="0"/>
            </w:pPr>
            <w:r w:rsidRPr="00FF0288">
              <w:t xml:space="preserve">Port: </w:t>
            </w:r>
            <w:r w:rsidRPr="00FF0288">
              <w:rPr>
                <w:rStyle w:val="CodeChar"/>
                <w:rFonts w:eastAsia="Courier New"/>
              </w:rPr>
              <w:t>443</w:t>
            </w:r>
          </w:p>
        </w:tc>
      </w:tr>
      <w:tr w:rsidR="00BD7215" w:rsidRPr="00FF0288" w14:paraId="1E2B5024" w14:textId="77777777" w:rsidTr="008378F6">
        <w:tc>
          <w:tcPr>
            <w:tcW w:w="9242" w:type="dxa"/>
            <w:shd w:val="clear" w:color="auto" w:fill="DBE5F1" w:themeFill="accent1" w:themeFillTint="33"/>
          </w:tcPr>
          <w:p w14:paraId="2F82B044" w14:textId="77777777" w:rsidR="00AF708F" w:rsidRDefault="00BD7215" w:rsidP="00AF708F">
            <w:pPr>
              <w:pStyle w:val="ProcessStepFollow"/>
              <w:ind w:left="0"/>
              <w:rPr>
                <w:rStyle w:val="CodeChar"/>
                <w:rFonts w:eastAsia="Courier New"/>
              </w:rPr>
            </w:pPr>
            <w:r w:rsidRPr="00FF0288">
              <w:t xml:space="preserve">Application Path: </w:t>
            </w:r>
            <w:r w:rsidRPr="00FF0288">
              <w:rPr>
                <w:rStyle w:val="CodeChar"/>
                <w:rFonts w:eastAsia="Courier New"/>
              </w:rPr>
              <w:t>/specchio_service</w:t>
            </w:r>
          </w:p>
          <w:p w14:paraId="57DEBE73" w14:textId="43B0F167" w:rsidR="0010235D" w:rsidRDefault="0010235D" w:rsidP="00AF708F">
            <w:pPr>
              <w:pStyle w:val="ProcessStepFollow"/>
              <w:ind w:left="0"/>
              <w:rPr>
                <w:rStyle w:val="CodeChar"/>
                <w:rFonts w:eastAsia="Courier New"/>
              </w:rPr>
            </w:pPr>
            <w:r>
              <w:t xml:space="preserve">Data Source: </w:t>
            </w:r>
            <w:r>
              <w:rPr>
                <w:rStyle w:val="CodeChar"/>
                <w:rFonts w:eastAsia="Courier New"/>
              </w:rPr>
              <w:t>jdbc/specchio</w:t>
            </w:r>
          </w:p>
          <w:p w14:paraId="173D1A6C" w14:textId="77777777" w:rsidR="0010235D" w:rsidRPr="0010235D" w:rsidRDefault="0010235D" w:rsidP="0010235D">
            <w:pPr>
              <w:pStyle w:val="ProcessStep"/>
              <w:numPr>
                <w:ilvl w:val="0"/>
                <w:numId w:val="0"/>
              </w:numPr>
              <w:ind w:left="459" w:hanging="360"/>
              <w:rPr>
                <w:rFonts w:eastAsia="Courier New"/>
              </w:rPr>
            </w:pPr>
          </w:p>
        </w:tc>
      </w:tr>
      <w:tr w:rsidR="00BD7215" w:rsidRPr="00FF0288" w14:paraId="2C88B097" w14:textId="77777777" w:rsidTr="008378F6">
        <w:tc>
          <w:tcPr>
            <w:tcW w:w="9242" w:type="dxa"/>
            <w:shd w:val="clear" w:color="auto" w:fill="DBE5F1" w:themeFill="accent1" w:themeFillTint="33"/>
          </w:tcPr>
          <w:p w14:paraId="7EAE43AD" w14:textId="77777777" w:rsidR="0010235D" w:rsidRDefault="0010235D" w:rsidP="008378F6">
            <w:pPr>
              <w:pStyle w:val="ProcessStep"/>
              <w:numPr>
                <w:ilvl w:val="0"/>
                <w:numId w:val="0"/>
              </w:numPr>
            </w:pPr>
            <w:r>
              <w:t xml:space="preserve">To use the Worldwide SPECCHIO Online System, hosted by University of Zurich, </w:t>
            </w:r>
            <w:r w:rsidRPr="00FF0288">
              <w:t>use the following details:</w:t>
            </w:r>
          </w:p>
          <w:p w14:paraId="7E673270" w14:textId="77777777" w:rsidR="0010235D" w:rsidRDefault="0010235D" w:rsidP="0010235D">
            <w:pPr>
              <w:pStyle w:val="ProcessStepFollow"/>
              <w:ind w:hanging="402"/>
            </w:pPr>
            <w:r>
              <w:t xml:space="preserve">Web Application Server: </w:t>
            </w:r>
            <w:r>
              <w:rPr>
                <w:rStyle w:val="CodeChar"/>
                <w:rFonts w:eastAsia="Courier New"/>
              </w:rPr>
              <w:t>v473.vanager.de</w:t>
            </w:r>
          </w:p>
          <w:p w14:paraId="5806F6C9" w14:textId="77777777" w:rsidR="0010235D" w:rsidRDefault="0010235D" w:rsidP="0010235D">
            <w:pPr>
              <w:pStyle w:val="ProcessStepFollow"/>
              <w:ind w:hanging="402"/>
            </w:pPr>
            <w:r>
              <w:t xml:space="preserve">Port: </w:t>
            </w:r>
            <w:r>
              <w:rPr>
                <w:rStyle w:val="CodeChar"/>
                <w:rFonts w:eastAsia="Courier New"/>
              </w:rPr>
              <w:t>443</w:t>
            </w:r>
          </w:p>
          <w:p w14:paraId="1E365FDA" w14:textId="77777777" w:rsidR="0010235D" w:rsidRDefault="0010235D" w:rsidP="0010235D">
            <w:pPr>
              <w:pStyle w:val="ProcessStepFollow"/>
              <w:ind w:hanging="402"/>
            </w:pPr>
            <w:r>
              <w:t xml:space="preserve">Application Path: </w:t>
            </w:r>
            <w:r w:rsidRPr="000278A8">
              <w:rPr>
                <w:rStyle w:val="CodeChar"/>
                <w:rFonts w:eastAsia="Courier New"/>
              </w:rPr>
              <w:t>/specchio_service</w:t>
            </w:r>
          </w:p>
          <w:p w14:paraId="2707F814" w14:textId="77777777" w:rsidR="0010235D" w:rsidRDefault="0010235D" w:rsidP="0010235D">
            <w:pPr>
              <w:pStyle w:val="ProcessStep"/>
              <w:numPr>
                <w:ilvl w:val="0"/>
                <w:numId w:val="0"/>
              </w:numPr>
              <w:rPr>
                <w:rStyle w:val="CodeChar"/>
                <w:rFonts w:eastAsia="Courier New"/>
              </w:rPr>
            </w:pPr>
            <w:r>
              <w:t xml:space="preserve">Data Source: Choose between productive and test servers: </w:t>
            </w:r>
            <w:r>
              <w:rPr>
                <w:rStyle w:val="CodeChar"/>
                <w:rFonts w:eastAsia="Courier New"/>
              </w:rPr>
              <w:t>jdbc/specchio_prod</w:t>
            </w:r>
          </w:p>
          <w:p w14:paraId="77C4CE7C" w14:textId="77777777" w:rsidR="0010235D" w:rsidRDefault="0010235D" w:rsidP="0010235D">
            <w:pPr>
              <w:pStyle w:val="ProcessStep"/>
              <w:numPr>
                <w:ilvl w:val="0"/>
                <w:numId w:val="0"/>
              </w:numPr>
              <w:rPr>
                <w:rStyle w:val="CodeChar"/>
                <w:rFonts w:eastAsia="Courier New"/>
              </w:rPr>
            </w:pPr>
            <w:r>
              <w:rPr>
                <w:rStyle w:val="CodeChar"/>
                <w:rFonts w:eastAsia="Courier New"/>
              </w:rPr>
              <w:t>jdbc/specchio_test</w:t>
            </w:r>
          </w:p>
          <w:p w14:paraId="64EC2681" w14:textId="77777777" w:rsidR="00AF708F" w:rsidRDefault="00AF708F" w:rsidP="0010235D">
            <w:pPr>
              <w:pStyle w:val="ProcessStep"/>
              <w:numPr>
                <w:ilvl w:val="0"/>
                <w:numId w:val="0"/>
              </w:numPr>
            </w:pPr>
          </w:p>
          <w:p w14:paraId="5432663A" w14:textId="77777777" w:rsidR="00BD7215" w:rsidRPr="00FF0288" w:rsidRDefault="00BD7215" w:rsidP="008378F6">
            <w:pPr>
              <w:pStyle w:val="ProcessStep"/>
              <w:numPr>
                <w:ilvl w:val="0"/>
                <w:numId w:val="0"/>
              </w:numPr>
            </w:pPr>
            <w:r w:rsidRPr="00FF0288">
              <w:t>If you wish to use a different database, please ask the administrator of that database for the correct values.</w:t>
            </w:r>
          </w:p>
        </w:tc>
      </w:tr>
      <w:tr w:rsidR="00BD7215" w:rsidRPr="00FF0288" w14:paraId="67BA5643" w14:textId="77777777" w:rsidTr="008378F6">
        <w:tc>
          <w:tcPr>
            <w:tcW w:w="9242" w:type="dxa"/>
            <w:shd w:val="clear" w:color="auto" w:fill="DBE5F1" w:themeFill="accent1" w:themeFillTint="33"/>
          </w:tcPr>
          <w:p w14:paraId="12EB4B74" w14:textId="77777777" w:rsidR="00BD7215" w:rsidRPr="00FF0288" w:rsidRDefault="00BD7215" w:rsidP="008378F6">
            <w:pPr>
              <w:pStyle w:val="ProcessStep"/>
            </w:pPr>
            <w:r w:rsidRPr="00FF0288">
              <w:lastRenderedPageBreak/>
              <w:t xml:space="preserve">Click </w:t>
            </w:r>
            <w:r w:rsidRPr="00906DED">
              <w:rPr>
                <w:b/>
              </w:rPr>
              <w:t>Connect</w:t>
            </w:r>
            <w:r w:rsidRPr="00FF0288">
              <w:t>.</w:t>
            </w:r>
          </w:p>
        </w:tc>
      </w:tr>
      <w:tr w:rsidR="00BD7215" w:rsidRPr="00FF0288" w14:paraId="0988BC87" w14:textId="77777777" w:rsidTr="008378F6">
        <w:tc>
          <w:tcPr>
            <w:tcW w:w="9242" w:type="dxa"/>
            <w:shd w:val="clear" w:color="auto" w:fill="DBE5F1" w:themeFill="accent1" w:themeFillTint="33"/>
          </w:tcPr>
          <w:p w14:paraId="728C4039" w14:textId="0BB69D14" w:rsidR="00F44280" w:rsidRPr="00F44280" w:rsidRDefault="00BD7215" w:rsidP="00F44280">
            <w:pPr>
              <w:pStyle w:val="ProcessStepFollow"/>
              <w:ind w:left="0"/>
            </w:pPr>
            <w:r w:rsidRPr="00FF0288">
              <w:t>The remaining fields on the screen will become active. If ANDS Publishing is supported for your database, ANDS related fields will appear in the dialog box as shown below. See</w:t>
            </w:r>
            <w:r w:rsidR="00E05711">
              <w:t xml:space="preserve"> </w:t>
            </w:r>
            <w:r w:rsidR="00E05711" w:rsidRPr="00E05711">
              <w:rPr>
                <w:i/>
              </w:rPr>
              <w:t>Section 12</w:t>
            </w:r>
            <w:r w:rsidRPr="00E05711">
              <w:rPr>
                <w:i/>
              </w:rPr>
              <w:t xml:space="preserve"> </w:t>
            </w:r>
            <w:r w:rsidR="00E05711" w:rsidRPr="00E05711">
              <w:rPr>
                <w:rStyle w:val="CrossReference"/>
                <w:i w:val="0"/>
              </w:rPr>
              <w:fldChar w:fldCharType="begin"/>
            </w:r>
            <w:r w:rsidR="00E05711" w:rsidRPr="00E05711">
              <w:rPr>
                <w:i/>
              </w:rPr>
              <w:instrText xml:space="preserve"> REF _Ref413326635 \h </w:instrText>
            </w:r>
            <w:r w:rsidR="00E05711">
              <w:rPr>
                <w:rStyle w:val="CrossReference"/>
                <w:i w:val="0"/>
              </w:rPr>
              <w:instrText xml:space="preserve"> \* MERGEFORMAT </w:instrText>
            </w:r>
            <w:r w:rsidR="00E05711" w:rsidRPr="00E05711">
              <w:rPr>
                <w:rStyle w:val="CrossReference"/>
                <w:i w:val="0"/>
              </w:rPr>
            </w:r>
            <w:r w:rsidR="00E05711" w:rsidRPr="00E05711">
              <w:rPr>
                <w:rStyle w:val="CrossReference"/>
                <w:i w:val="0"/>
              </w:rPr>
              <w:fldChar w:fldCharType="separate"/>
            </w:r>
            <w:r w:rsidR="00057C13" w:rsidRPr="00057C13">
              <w:rPr>
                <w:i/>
              </w:rPr>
              <w:t>Publishing Data to ANDS</w:t>
            </w:r>
            <w:r w:rsidR="00E05711" w:rsidRPr="00E05711">
              <w:rPr>
                <w:rStyle w:val="CrossReference"/>
                <w:i w:val="0"/>
              </w:rPr>
              <w:fldChar w:fldCharType="end"/>
            </w:r>
            <w:r w:rsidRPr="00FF0288">
              <w:t xml:space="preserve"> for more information about the ANDS service and its operation.</w:t>
            </w:r>
          </w:p>
        </w:tc>
      </w:tr>
      <w:tr w:rsidR="00BD7215" w:rsidRPr="00FF0288" w14:paraId="0C1457AF" w14:textId="77777777" w:rsidTr="008378F6">
        <w:tc>
          <w:tcPr>
            <w:tcW w:w="9242" w:type="dxa"/>
            <w:shd w:val="clear" w:color="auto" w:fill="DBE5F1" w:themeFill="accent1" w:themeFillTint="33"/>
          </w:tcPr>
          <w:p w14:paraId="5DB53738" w14:textId="77777777" w:rsidR="00BD7215" w:rsidRPr="00FF0288" w:rsidRDefault="00BD7215" w:rsidP="008378F6">
            <w:pPr>
              <w:pStyle w:val="Figure"/>
              <w:ind w:left="0"/>
            </w:pPr>
            <w:r w:rsidRPr="00FF0288">
              <w:rPr>
                <w:lang w:val="en-US" w:eastAsia="en-US"/>
              </w:rPr>
              <w:drawing>
                <wp:inline distT="0" distB="0" distL="0" distR="0" wp14:anchorId="1C49F208" wp14:editId="5BD6E702">
                  <wp:extent cx="3122839" cy="3905250"/>
                  <wp:effectExtent l="19050" t="0" r="1361" b="0"/>
                  <wp:docPr id="35" name="Picture 67" descr="E:\Sandra\UserGuidePics\new_u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Sandra\UserGuidePics\new_user2.JPG"/>
                          <pic:cNvPicPr>
                            <a:picLocks noChangeAspect="1" noChangeArrowheads="1"/>
                          </pic:cNvPicPr>
                        </pic:nvPicPr>
                        <pic:blipFill>
                          <a:blip r:embed="rId23" cstate="print"/>
                          <a:srcRect/>
                          <a:stretch>
                            <a:fillRect/>
                          </a:stretch>
                        </pic:blipFill>
                        <pic:spPr bwMode="auto">
                          <a:xfrm>
                            <a:off x="0" y="0"/>
                            <a:ext cx="3122839" cy="3905250"/>
                          </a:xfrm>
                          <a:prstGeom prst="rect">
                            <a:avLst/>
                          </a:prstGeom>
                          <a:noFill/>
                          <a:ln w="9525">
                            <a:noFill/>
                            <a:miter lim="800000"/>
                            <a:headEnd/>
                            <a:tailEnd/>
                          </a:ln>
                        </pic:spPr>
                      </pic:pic>
                    </a:graphicData>
                  </a:graphic>
                </wp:inline>
              </w:drawing>
            </w:r>
          </w:p>
        </w:tc>
      </w:tr>
      <w:tr w:rsidR="00BD7215" w:rsidRPr="00FF0288" w14:paraId="26F07F47" w14:textId="77777777" w:rsidTr="008378F6">
        <w:tc>
          <w:tcPr>
            <w:tcW w:w="9242" w:type="dxa"/>
            <w:shd w:val="clear" w:color="auto" w:fill="DBE5F1" w:themeFill="accent1" w:themeFillTint="33"/>
          </w:tcPr>
          <w:p w14:paraId="6F31746A" w14:textId="6B8CEBEE" w:rsidR="00AF708F" w:rsidRDefault="00F44280" w:rsidP="00F44280">
            <w:pPr>
              <w:pStyle w:val="Caption"/>
            </w:pPr>
            <w:r>
              <w:t xml:space="preserve">Figure </w:t>
            </w:r>
            <w:r>
              <w:fldChar w:fldCharType="begin"/>
            </w:r>
            <w:r>
              <w:instrText xml:space="preserve"> SEQ Figure \* ARABIC </w:instrText>
            </w:r>
            <w:r>
              <w:fldChar w:fldCharType="separate"/>
            </w:r>
            <w:r w:rsidR="00057C13">
              <w:rPr>
                <w:noProof/>
              </w:rPr>
              <w:t>4</w:t>
            </w:r>
            <w:r>
              <w:fldChar w:fldCharType="end"/>
            </w:r>
            <w:r>
              <w:t>:</w:t>
            </w:r>
            <w:r w:rsidRPr="00FF0288">
              <w:t xml:space="preserve"> Create </w:t>
            </w:r>
            <w:r>
              <w:t>a user a</w:t>
            </w:r>
            <w:r w:rsidRPr="00FF0288">
              <w:t>ccount dialog for ANDS users</w:t>
            </w:r>
          </w:p>
          <w:p w14:paraId="574BF8FF" w14:textId="77777777" w:rsidR="00AF708F" w:rsidRDefault="00AF708F" w:rsidP="00AF708F">
            <w:pPr>
              <w:ind w:firstLine="709"/>
            </w:pPr>
          </w:p>
          <w:p w14:paraId="189C3D75" w14:textId="77777777" w:rsidR="00AF708F" w:rsidRDefault="00AF708F" w:rsidP="00AF708F">
            <w:pPr>
              <w:ind w:firstLine="709"/>
            </w:pPr>
            <w:r>
              <w:rPr>
                <w:noProof/>
                <w:lang w:val="en-US"/>
              </w:rPr>
              <w:lastRenderedPageBreak/>
              <w:drawing>
                <wp:inline distT="0" distB="0" distL="0" distR="0" wp14:anchorId="245C380D" wp14:editId="00DF0EC3">
                  <wp:extent cx="3149228" cy="412804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0060" cy="4129130"/>
                          </a:xfrm>
                          <a:prstGeom prst="rect">
                            <a:avLst/>
                          </a:prstGeom>
                          <a:noFill/>
                          <a:ln>
                            <a:noFill/>
                          </a:ln>
                        </pic:spPr>
                      </pic:pic>
                    </a:graphicData>
                  </a:graphic>
                </wp:inline>
              </w:drawing>
            </w:r>
          </w:p>
          <w:p w14:paraId="3CEE7DC8" w14:textId="77777777" w:rsidR="00AF708F" w:rsidRDefault="00AF708F" w:rsidP="00AF708F">
            <w:pPr>
              <w:pStyle w:val="Caption"/>
            </w:pPr>
            <w:r w:rsidRPr="00084655">
              <w:t xml:space="preserve">Figure </w:t>
            </w:r>
            <w:r>
              <w:fldChar w:fldCharType="begin"/>
            </w:r>
            <w:r>
              <w:instrText xml:space="preserve"> SEQ Figure \* ARABIC </w:instrText>
            </w:r>
            <w:r>
              <w:fldChar w:fldCharType="separate"/>
            </w:r>
            <w:r w:rsidR="00057C13">
              <w:rPr>
                <w:noProof/>
              </w:rPr>
              <w:t>5</w:t>
            </w:r>
            <w:r>
              <w:rPr>
                <w:noProof/>
              </w:rPr>
              <w:fldChar w:fldCharType="end"/>
            </w:r>
            <w:r w:rsidRPr="00084655">
              <w:t xml:space="preserve">: </w:t>
            </w:r>
            <w:r>
              <w:t>Create User Account dialog for non-ANDS users with specific server license agreement</w:t>
            </w:r>
          </w:p>
          <w:p w14:paraId="03747D1D" w14:textId="77777777" w:rsidR="00AF708F" w:rsidRPr="00AF708F" w:rsidRDefault="00AF708F" w:rsidP="00AF708F"/>
        </w:tc>
      </w:tr>
      <w:tr w:rsidR="00BD7215" w:rsidRPr="00FF0288" w14:paraId="4EEF4E40" w14:textId="77777777" w:rsidTr="008378F6">
        <w:tc>
          <w:tcPr>
            <w:tcW w:w="9242" w:type="dxa"/>
            <w:shd w:val="clear" w:color="auto" w:fill="DBE5F1" w:themeFill="accent1" w:themeFillTint="33"/>
          </w:tcPr>
          <w:p w14:paraId="734F940B" w14:textId="77777777" w:rsidR="00BD7215" w:rsidRPr="00FF0288" w:rsidRDefault="00BD7215" w:rsidP="008378F6">
            <w:pPr>
              <w:pStyle w:val="ProcessStep"/>
            </w:pPr>
            <w:r w:rsidRPr="00FF0288">
              <w:lastRenderedPageBreak/>
              <w:t xml:space="preserve">Select your </w:t>
            </w:r>
            <w:r w:rsidRPr="00FF0288">
              <w:rPr>
                <w:rStyle w:val="GUIWord"/>
              </w:rPr>
              <w:t>Title</w:t>
            </w:r>
            <w:r w:rsidRPr="00FF0288">
              <w:t xml:space="preserve"> and enter your </w:t>
            </w:r>
            <w:r w:rsidRPr="00FF0288">
              <w:rPr>
                <w:rStyle w:val="GUIWord"/>
              </w:rPr>
              <w:t>First name</w:t>
            </w:r>
            <w:r w:rsidRPr="00FF0288">
              <w:t xml:space="preserve"> and </w:t>
            </w:r>
            <w:r w:rsidRPr="00FF0288">
              <w:rPr>
                <w:rStyle w:val="GUIWord"/>
              </w:rPr>
              <w:t>Last Name</w:t>
            </w:r>
            <w:r w:rsidRPr="00FF0288">
              <w:t>. These will be used to identify the data which you upload to SPECCHIO to other SPECCHIO users.</w:t>
            </w:r>
          </w:p>
        </w:tc>
      </w:tr>
      <w:tr w:rsidR="00BD7215" w:rsidRPr="00FF0288" w14:paraId="1FB10C71" w14:textId="77777777" w:rsidTr="008378F6">
        <w:tc>
          <w:tcPr>
            <w:tcW w:w="9242" w:type="dxa"/>
            <w:shd w:val="clear" w:color="auto" w:fill="DBE5F1" w:themeFill="accent1" w:themeFillTint="33"/>
          </w:tcPr>
          <w:p w14:paraId="4D99C896" w14:textId="77777777" w:rsidR="00BD7215" w:rsidRPr="00FF0288" w:rsidRDefault="00BD7215" w:rsidP="008378F6">
            <w:pPr>
              <w:pStyle w:val="ProcessStep"/>
            </w:pPr>
            <w:r w:rsidRPr="00FF0288">
              <w:t xml:space="preserve">Select the name of your </w:t>
            </w:r>
            <w:r w:rsidRPr="00FF0288">
              <w:rPr>
                <w:rStyle w:val="GUIWord"/>
              </w:rPr>
              <w:t>Institute</w:t>
            </w:r>
            <w:r w:rsidRPr="00FF0288">
              <w:t xml:space="preserve"> from the dropdown list.</w:t>
            </w:r>
          </w:p>
        </w:tc>
      </w:tr>
      <w:tr w:rsidR="00BD7215" w:rsidRPr="00FF0288" w14:paraId="6BA35B1A" w14:textId="77777777" w:rsidTr="008378F6">
        <w:tc>
          <w:tcPr>
            <w:tcW w:w="9242" w:type="dxa"/>
            <w:shd w:val="clear" w:color="auto" w:fill="DBE5F1" w:themeFill="accent1" w:themeFillTint="33"/>
          </w:tcPr>
          <w:p w14:paraId="66371EBE" w14:textId="77777777" w:rsidR="00BD7215" w:rsidRPr="00FF0288" w:rsidRDefault="00BD7215" w:rsidP="008378F6">
            <w:pPr>
              <w:pStyle w:val="ProcessStepFollow"/>
              <w:ind w:left="0"/>
            </w:pPr>
            <w:r w:rsidRPr="00FF0288">
              <w:t xml:space="preserve">If the name of your Institute is not present in the list, click on </w:t>
            </w:r>
            <w:r w:rsidRPr="00906DED">
              <w:rPr>
                <w:b/>
              </w:rPr>
              <w:t>Add new institute…</w:t>
            </w:r>
            <w:r w:rsidRPr="00FF0288">
              <w:t>This will cause the following dialog box to appear.</w:t>
            </w:r>
          </w:p>
        </w:tc>
      </w:tr>
      <w:tr w:rsidR="00BD7215" w:rsidRPr="00FF0288" w14:paraId="738D6380" w14:textId="77777777" w:rsidTr="008378F6">
        <w:tc>
          <w:tcPr>
            <w:tcW w:w="9242" w:type="dxa"/>
            <w:shd w:val="clear" w:color="auto" w:fill="DBE5F1" w:themeFill="accent1" w:themeFillTint="33"/>
          </w:tcPr>
          <w:p w14:paraId="74EAECDA" w14:textId="77777777" w:rsidR="00BD7215" w:rsidRPr="00FF0288" w:rsidRDefault="00BD7215" w:rsidP="008378F6">
            <w:pPr>
              <w:pStyle w:val="Figure"/>
              <w:ind w:left="0"/>
            </w:pPr>
            <w:r w:rsidRPr="00FF0288">
              <w:rPr>
                <w:lang w:val="en-US" w:eastAsia="en-US"/>
              </w:rPr>
              <w:lastRenderedPageBreak/>
              <w:drawing>
                <wp:inline distT="0" distB="0" distL="0" distR="0" wp14:anchorId="5E692A37" wp14:editId="03856ECE">
                  <wp:extent cx="2778471" cy="2313182"/>
                  <wp:effectExtent l="0" t="19050" r="79029" b="49018"/>
                  <wp:docPr id="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BD7215" w:rsidRPr="00FF0288" w14:paraId="32006798" w14:textId="77777777" w:rsidTr="008378F6">
        <w:tc>
          <w:tcPr>
            <w:tcW w:w="9242" w:type="dxa"/>
            <w:shd w:val="clear" w:color="auto" w:fill="DBE5F1" w:themeFill="accent1" w:themeFillTint="33"/>
          </w:tcPr>
          <w:p w14:paraId="122F0C88" w14:textId="5C768006" w:rsidR="00BD7215" w:rsidRPr="00FF0288" w:rsidRDefault="00F44280" w:rsidP="00F44280">
            <w:pPr>
              <w:pStyle w:val="Caption"/>
            </w:pPr>
            <w:r>
              <w:t xml:space="preserve">Figure </w:t>
            </w:r>
            <w:r>
              <w:fldChar w:fldCharType="begin"/>
            </w:r>
            <w:r>
              <w:instrText xml:space="preserve"> SEQ Figure \* ARABIC </w:instrText>
            </w:r>
            <w:r>
              <w:fldChar w:fldCharType="separate"/>
            </w:r>
            <w:r w:rsidR="00057C13">
              <w:rPr>
                <w:noProof/>
              </w:rPr>
              <w:t>6</w:t>
            </w:r>
            <w:r>
              <w:fldChar w:fldCharType="end"/>
            </w:r>
            <w:r w:rsidRPr="00FF0288">
              <w:t>: Create new institute dialog</w:t>
            </w:r>
          </w:p>
        </w:tc>
      </w:tr>
      <w:tr w:rsidR="00BD7215" w:rsidRPr="00FF0288" w14:paraId="2406BDE1" w14:textId="77777777" w:rsidTr="008378F6">
        <w:tc>
          <w:tcPr>
            <w:tcW w:w="9242" w:type="dxa"/>
            <w:shd w:val="clear" w:color="auto" w:fill="DBE5F1" w:themeFill="accent1" w:themeFillTint="33"/>
          </w:tcPr>
          <w:p w14:paraId="5492EFCF" w14:textId="77777777" w:rsidR="00BD7215" w:rsidRPr="00FF0288" w:rsidRDefault="00BD7215" w:rsidP="008378F6">
            <w:pPr>
              <w:pStyle w:val="ProcessStepFollow"/>
              <w:ind w:left="0"/>
            </w:pPr>
            <w:r w:rsidRPr="00FF0288">
              <w:t>Fill out all the details of your Institute. After checking it is complete and correct, click</w:t>
            </w:r>
            <w:r>
              <w:t xml:space="preserve"> on </w:t>
            </w:r>
            <w:r w:rsidRPr="00906DED">
              <w:rPr>
                <w:b/>
              </w:rPr>
              <w:t>Create</w:t>
            </w:r>
            <w:r w:rsidRPr="00FF0288">
              <w:t>.</w:t>
            </w:r>
            <w:r w:rsidRPr="00FF0288">
              <w:rPr>
                <w:rStyle w:val="DocActionChar"/>
              </w:rPr>
              <w:t xml:space="preserve"> </w:t>
            </w:r>
            <w:r w:rsidRPr="00FF0288">
              <w:t>This will create an entry for your Institute on the SPECCHIO server.</w:t>
            </w:r>
          </w:p>
        </w:tc>
      </w:tr>
      <w:tr w:rsidR="00BD7215" w:rsidRPr="00FF0288" w14:paraId="27731374" w14:textId="77777777" w:rsidTr="008378F6">
        <w:tc>
          <w:tcPr>
            <w:tcW w:w="9242" w:type="dxa"/>
            <w:shd w:val="clear" w:color="auto" w:fill="DBE5F1" w:themeFill="accent1" w:themeFillTint="33"/>
          </w:tcPr>
          <w:p w14:paraId="31AF26DF" w14:textId="77777777" w:rsidR="00BD7215" w:rsidRPr="00FF0288" w:rsidRDefault="00BD7215" w:rsidP="008378F6">
            <w:pPr>
              <w:pStyle w:val="ProcessStep"/>
            </w:pPr>
            <w:r w:rsidRPr="00FF0288">
              <w:t>Enter your email address which other SPECCHIO users can use to contact you. This is a mandatory field.</w:t>
            </w:r>
          </w:p>
        </w:tc>
      </w:tr>
      <w:tr w:rsidR="00BD7215" w:rsidRPr="00FF0288" w14:paraId="08F29B2B" w14:textId="77777777" w:rsidTr="008378F6">
        <w:tc>
          <w:tcPr>
            <w:tcW w:w="9242" w:type="dxa"/>
            <w:shd w:val="clear" w:color="auto" w:fill="DBE5F1" w:themeFill="accent1" w:themeFillTint="33"/>
          </w:tcPr>
          <w:p w14:paraId="04BE05D6" w14:textId="77777777" w:rsidR="00BD7215" w:rsidRPr="00FF0288" w:rsidRDefault="00BD7215" w:rsidP="008378F6">
            <w:pPr>
              <w:pStyle w:val="ProcessStep"/>
            </w:pPr>
            <w:r w:rsidRPr="00FF0288">
              <w:t>Enter a URL which other SPECCHIO users can use to access information about you. The URL is an optional field.</w:t>
            </w:r>
          </w:p>
        </w:tc>
      </w:tr>
      <w:tr w:rsidR="00BD7215" w:rsidRPr="00FF0288" w14:paraId="0F2323A1" w14:textId="77777777" w:rsidTr="008378F6">
        <w:tc>
          <w:tcPr>
            <w:tcW w:w="9242" w:type="dxa"/>
            <w:shd w:val="clear" w:color="auto" w:fill="DBE5F1" w:themeFill="accent1" w:themeFillTint="33"/>
          </w:tcPr>
          <w:p w14:paraId="5E376B7B" w14:textId="77777777" w:rsidR="00BD7215" w:rsidRPr="00FF0288" w:rsidRDefault="00BD7215" w:rsidP="008378F6">
            <w:pPr>
              <w:pStyle w:val="ProcessStep"/>
            </w:pPr>
            <w:r w:rsidRPr="00FF0288">
              <w:t>Include a description of your role. This is a mandatory field.</w:t>
            </w:r>
          </w:p>
        </w:tc>
      </w:tr>
      <w:tr w:rsidR="00BD7215" w:rsidRPr="00FF0288" w14:paraId="614900C5" w14:textId="77777777" w:rsidTr="008378F6">
        <w:tc>
          <w:tcPr>
            <w:tcW w:w="9242" w:type="dxa"/>
            <w:shd w:val="clear" w:color="auto" w:fill="DBE5F1" w:themeFill="accent1" w:themeFillTint="33"/>
          </w:tcPr>
          <w:p w14:paraId="521A9813" w14:textId="77777777" w:rsidR="00BD7215" w:rsidRPr="00FF0288" w:rsidRDefault="00BD7215" w:rsidP="008378F6">
            <w:pPr>
              <w:pStyle w:val="ProcessStep"/>
            </w:pPr>
            <w:r w:rsidRPr="00FF0288">
              <w:t xml:space="preserve">If your server’s database supports ANDS Publishing and you already have an </w:t>
            </w:r>
            <w:r w:rsidRPr="00FF0288">
              <w:rPr>
                <w:rStyle w:val="GUIWord"/>
              </w:rPr>
              <w:t>ANDS Party Identifier</w:t>
            </w:r>
            <w:r w:rsidRPr="00FF0288">
              <w:t>, set the checkbox and enter your</w:t>
            </w:r>
            <w:r w:rsidRPr="00FF0288">
              <w:rPr>
                <w:rStyle w:val="GUIWord"/>
              </w:rPr>
              <w:t xml:space="preserve"> ANDS Party Identifier</w:t>
            </w:r>
            <w:r w:rsidRPr="00FF0288">
              <w:t xml:space="preserve"> in the relevant field. Take care when entering this field. You cannot change it later. If you do not have an ANDS Party Identifier, leave the checkbox unchecked and SPECCHIO will create one for you.</w:t>
            </w:r>
          </w:p>
        </w:tc>
      </w:tr>
      <w:tr w:rsidR="00BD7215" w:rsidRPr="00FF0288" w14:paraId="0C02BDE9" w14:textId="77777777" w:rsidTr="008378F6">
        <w:tc>
          <w:tcPr>
            <w:tcW w:w="9242" w:type="dxa"/>
            <w:shd w:val="clear" w:color="auto" w:fill="DBE5F1" w:themeFill="accent1" w:themeFillTint="33"/>
          </w:tcPr>
          <w:p w14:paraId="48AF66AC" w14:textId="77777777" w:rsidR="00BD7215" w:rsidRPr="00FF0288" w:rsidRDefault="00BD7215" w:rsidP="00F44280">
            <w:pPr>
              <w:pStyle w:val="ProcessStep"/>
              <w:keepNext/>
            </w:pPr>
            <w:r w:rsidRPr="00FF0288">
              <w:t>Click on</w:t>
            </w:r>
            <w:r>
              <w:t xml:space="preserve"> </w:t>
            </w:r>
            <w:r w:rsidRPr="00906DED">
              <w:rPr>
                <w:b/>
              </w:rPr>
              <w:t>Create</w:t>
            </w:r>
            <w:r w:rsidRPr="00FF0288">
              <w:t>. The dialog box will close.</w:t>
            </w:r>
          </w:p>
        </w:tc>
      </w:tr>
    </w:tbl>
    <w:p w14:paraId="603C5CEC" w14:textId="77777777" w:rsidR="00BD7215" w:rsidRDefault="00BD7215" w:rsidP="00BD7215">
      <w:pPr>
        <w:pStyle w:val="Bullet"/>
        <w:numPr>
          <w:ilvl w:val="0"/>
          <w:numId w:val="0"/>
        </w:numPr>
        <w:pBdr>
          <w:top w:val="single" w:sz="12" w:space="1" w:color="FF0000"/>
          <w:left w:val="single" w:sz="12" w:space="4" w:color="FF0000"/>
          <w:bottom w:val="single" w:sz="12" w:space="1" w:color="FF0000"/>
          <w:right w:val="single" w:sz="12" w:space="4" w:color="FF0000"/>
        </w:pBdr>
        <w:ind w:left="1440" w:hanging="1440"/>
      </w:pPr>
      <w:r>
        <w:t>Warning</w:t>
      </w:r>
      <w:r>
        <w:tab/>
        <w:t>Take care to enter the details for a new Institute correctly. There is no function to change an Institute record nor to remove an Institute record from the SPECCHIO server. If there is a need to change or remove an Institute record, you will need to request your database administrator to do it for you.</w:t>
      </w:r>
      <w:r w:rsidRPr="00F52044">
        <w:t xml:space="preserve"> </w:t>
      </w:r>
      <w:r>
        <w:t>It is also possible to create a totally blank institute record.</w:t>
      </w:r>
    </w:p>
    <w:p w14:paraId="06C5BC4E" w14:textId="77777777" w:rsidR="00BD7215" w:rsidRDefault="00BD7215" w:rsidP="00BD7215">
      <w:pPr>
        <w:pStyle w:val="Heading2"/>
      </w:pPr>
      <w:bookmarkStart w:id="59" w:name="_Toc296956631"/>
      <w:r>
        <w:t>Logging in and connecting to a database</w:t>
      </w:r>
      <w:bookmarkEnd w:id="59"/>
    </w:p>
    <w:p w14:paraId="6AD5A565" w14:textId="77777777" w:rsidR="00BD7215" w:rsidRPr="00D221AD" w:rsidRDefault="00BD7215" w:rsidP="00BD7215">
      <w:pPr>
        <w:ind w:left="720"/>
      </w:pPr>
      <w:r>
        <w:t xml:space="preserve">This is a brief guide for getting started. Further information on connecting to databases can be found in </w:t>
      </w:r>
      <w:r w:rsidR="00DF2D1A" w:rsidRPr="00DF2D1A">
        <w:rPr>
          <w:i/>
        </w:rPr>
        <w:t xml:space="preserve">Section 5 </w:t>
      </w:r>
      <w:r w:rsidR="00DF2D1A" w:rsidRPr="00DF2D1A">
        <w:rPr>
          <w:i/>
        </w:rPr>
        <w:fldChar w:fldCharType="begin"/>
      </w:r>
      <w:r w:rsidR="00DF2D1A" w:rsidRPr="00DF2D1A">
        <w:rPr>
          <w:i/>
        </w:rPr>
        <w:instrText xml:space="preserve"> REF _Ref413326673 \h </w:instrText>
      </w:r>
      <w:r w:rsidR="00DF2D1A">
        <w:rPr>
          <w:i/>
        </w:rPr>
        <w:instrText xml:space="preserve"> \* MERGEFORMAT </w:instrText>
      </w:r>
      <w:r w:rsidR="00DF2D1A" w:rsidRPr="00DF2D1A">
        <w:rPr>
          <w:i/>
        </w:rPr>
      </w:r>
      <w:r w:rsidR="00DF2D1A" w:rsidRPr="00DF2D1A">
        <w:rPr>
          <w:i/>
        </w:rPr>
        <w:fldChar w:fldCharType="separate"/>
      </w:r>
      <w:r w:rsidR="00057C13" w:rsidRPr="00057C13">
        <w:rPr>
          <w:i/>
        </w:rPr>
        <w:t>Database</w:t>
      </w:r>
      <w:r w:rsidR="00DF2D1A" w:rsidRPr="00DF2D1A">
        <w:rPr>
          <w:i/>
        </w:rPr>
        <w:fldChar w:fldCharType="end"/>
      </w:r>
      <w:r w:rsidRPr="00D221AD">
        <w:t>.</w:t>
      </w:r>
    </w:p>
    <w:p w14:paraId="21370236" w14:textId="77777777" w:rsidR="00BD7215" w:rsidRPr="00D221AD" w:rsidRDefault="00BD7215" w:rsidP="00BD721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173"/>
      </w:tblGrid>
      <w:tr w:rsidR="00BD7215" w:rsidRPr="00FF0288" w14:paraId="3BB77E59" w14:textId="77777777" w:rsidTr="008378F6">
        <w:trPr>
          <w:jc w:val="center"/>
        </w:trPr>
        <w:tc>
          <w:tcPr>
            <w:tcW w:w="8173" w:type="dxa"/>
            <w:shd w:val="clear" w:color="auto" w:fill="DBE5F1" w:themeFill="accent1" w:themeFillTint="33"/>
          </w:tcPr>
          <w:p w14:paraId="565CA875" w14:textId="77777777" w:rsidR="00BD7215" w:rsidRPr="00FF0288" w:rsidRDefault="00BD7215" w:rsidP="008378F6">
            <w:pPr>
              <w:pStyle w:val="Bullet"/>
            </w:pPr>
            <w:r w:rsidRPr="00FF0288">
              <w:t xml:space="preserve">From the Main menu, select </w:t>
            </w:r>
            <w:r w:rsidRPr="00FF0288">
              <w:rPr>
                <w:rStyle w:val="GUIWord"/>
              </w:rPr>
              <w:t>Database – Connect to database</w:t>
            </w:r>
            <w:r w:rsidRPr="00FF0288">
              <w:t xml:space="preserve"> to display the connections dialog box. </w:t>
            </w:r>
          </w:p>
        </w:tc>
      </w:tr>
      <w:tr w:rsidR="00BD7215" w:rsidRPr="00FF0288" w14:paraId="357274C7" w14:textId="77777777" w:rsidTr="008378F6">
        <w:trPr>
          <w:jc w:val="center"/>
        </w:trPr>
        <w:tc>
          <w:tcPr>
            <w:tcW w:w="8173" w:type="dxa"/>
            <w:shd w:val="clear" w:color="auto" w:fill="DBE5F1" w:themeFill="accent1" w:themeFillTint="33"/>
          </w:tcPr>
          <w:p w14:paraId="0977011D" w14:textId="77777777" w:rsidR="00BD7215" w:rsidRPr="00FF0288" w:rsidRDefault="00BD7215" w:rsidP="008378F6">
            <w:pPr>
              <w:pStyle w:val="Bullet"/>
            </w:pPr>
            <w:r w:rsidRPr="00FF0288">
              <w:t xml:space="preserve">If you are accessing SPECCHIO from the same machine you </w:t>
            </w:r>
            <w:r w:rsidRPr="00FF0288">
              <w:lastRenderedPageBreak/>
              <w:t>created your account from, the dialogue box should already be populated with your username and password.</w:t>
            </w:r>
          </w:p>
        </w:tc>
      </w:tr>
      <w:tr w:rsidR="00BD7215" w:rsidRPr="00FF0288" w14:paraId="4D9C2810" w14:textId="77777777" w:rsidTr="008378F6">
        <w:trPr>
          <w:jc w:val="center"/>
        </w:trPr>
        <w:tc>
          <w:tcPr>
            <w:tcW w:w="8173" w:type="dxa"/>
            <w:shd w:val="clear" w:color="auto" w:fill="DBE5F1" w:themeFill="accent1" w:themeFillTint="33"/>
          </w:tcPr>
          <w:p w14:paraId="02F6B576" w14:textId="71F097C3" w:rsidR="00BD7215" w:rsidRPr="00FF0288" w:rsidRDefault="00BD7215" w:rsidP="008378F6">
            <w:pPr>
              <w:pStyle w:val="Bullet"/>
            </w:pPr>
            <w:r w:rsidRPr="00FF0288">
              <w:lastRenderedPageBreak/>
              <w:t>If you are accessing SPECCHIO from a different machine, the configuration file will not have your connection details. You will need to manually enter the required information into the Connect to database dialog box</w:t>
            </w:r>
            <w:r w:rsidR="005C01E5">
              <w:t xml:space="preserve"> or copy the full connection string from your original configuration file</w:t>
            </w:r>
            <w:r w:rsidRPr="00FF0288">
              <w:t>. Use the following details, plus your username and password</w:t>
            </w:r>
            <w:r w:rsidR="00AF708F">
              <w:t>, e.g. for the AUS-SPECCHIO server</w:t>
            </w:r>
            <w:r w:rsidRPr="00FF0288">
              <w:t>:</w:t>
            </w:r>
          </w:p>
        </w:tc>
      </w:tr>
      <w:tr w:rsidR="00BD7215" w:rsidRPr="00FF0288" w14:paraId="45806B15" w14:textId="77777777" w:rsidTr="008378F6">
        <w:trPr>
          <w:jc w:val="center"/>
        </w:trPr>
        <w:tc>
          <w:tcPr>
            <w:tcW w:w="8173" w:type="dxa"/>
            <w:shd w:val="clear" w:color="auto" w:fill="DBE5F1" w:themeFill="accent1" w:themeFillTint="33"/>
          </w:tcPr>
          <w:p w14:paraId="7AB9D07E" w14:textId="77777777" w:rsidR="00BD7215" w:rsidRPr="00FF0288" w:rsidRDefault="00BD7215" w:rsidP="008378F6">
            <w:pPr>
              <w:pStyle w:val="Bullet"/>
              <w:numPr>
                <w:ilvl w:val="0"/>
                <w:numId w:val="0"/>
              </w:numPr>
            </w:pPr>
            <w:r w:rsidRPr="00FF0288">
              <w:t xml:space="preserve">Web Application Server: </w:t>
            </w:r>
            <w:r w:rsidRPr="00FF0288">
              <w:rPr>
                <w:rStyle w:val="CodeChar"/>
                <w:rFonts w:eastAsia="Courier New"/>
              </w:rPr>
              <w:t>specchio.uow.edu.au</w:t>
            </w:r>
          </w:p>
        </w:tc>
      </w:tr>
      <w:tr w:rsidR="00BD7215" w:rsidRPr="00FF0288" w14:paraId="060E6E19" w14:textId="77777777" w:rsidTr="008378F6">
        <w:trPr>
          <w:jc w:val="center"/>
        </w:trPr>
        <w:tc>
          <w:tcPr>
            <w:tcW w:w="8173" w:type="dxa"/>
            <w:shd w:val="clear" w:color="auto" w:fill="DBE5F1" w:themeFill="accent1" w:themeFillTint="33"/>
          </w:tcPr>
          <w:p w14:paraId="6A98E176" w14:textId="77777777" w:rsidR="00BD7215" w:rsidRPr="00FF0288" w:rsidRDefault="00BD7215" w:rsidP="008378F6">
            <w:pPr>
              <w:pStyle w:val="Bullet"/>
              <w:numPr>
                <w:ilvl w:val="0"/>
                <w:numId w:val="0"/>
              </w:numPr>
            </w:pPr>
            <w:r w:rsidRPr="00FF0288">
              <w:t xml:space="preserve">Port: </w:t>
            </w:r>
            <w:r w:rsidRPr="00FF0288">
              <w:rPr>
                <w:rStyle w:val="CodeChar"/>
                <w:rFonts w:eastAsia="Courier New"/>
              </w:rPr>
              <w:t>443</w:t>
            </w:r>
          </w:p>
        </w:tc>
      </w:tr>
      <w:tr w:rsidR="00BD7215" w:rsidRPr="00FF0288" w14:paraId="59CBDC0E" w14:textId="77777777" w:rsidTr="008378F6">
        <w:trPr>
          <w:jc w:val="center"/>
        </w:trPr>
        <w:tc>
          <w:tcPr>
            <w:tcW w:w="8173" w:type="dxa"/>
            <w:shd w:val="clear" w:color="auto" w:fill="DBE5F1" w:themeFill="accent1" w:themeFillTint="33"/>
          </w:tcPr>
          <w:p w14:paraId="006C33C2" w14:textId="77777777" w:rsidR="00BD7215" w:rsidRDefault="00BD7215" w:rsidP="008378F6">
            <w:pPr>
              <w:pStyle w:val="Bullet"/>
              <w:numPr>
                <w:ilvl w:val="0"/>
                <w:numId w:val="0"/>
              </w:numPr>
              <w:rPr>
                <w:rStyle w:val="CodeChar"/>
                <w:rFonts w:eastAsia="Courier New"/>
              </w:rPr>
            </w:pPr>
            <w:r w:rsidRPr="00FF0288">
              <w:t xml:space="preserve">Application Path: </w:t>
            </w:r>
            <w:r w:rsidRPr="00FF0288">
              <w:rPr>
                <w:rStyle w:val="CodeChar"/>
                <w:rFonts w:eastAsia="Courier New"/>
              </w:rPr>
              <w:t>/specchio_service</w:t>
            </w:r>
          </w:p>
          <w:p w14:paraId="4BC24577" w14:textId="77777777" w:rsidR="00AF708F" w:rsidRDefault="00AF708F" w:rsidP="008378F6">
            <w:pPr>
              <w:pStyle w:val="Bullet"/>
              <w:numPr>
                <w:ilvl w:val="0"/>
                <w:numId w:val="0"/>
              </w:numPr>
              <w:rPr>
                <w:rStyle w:val="CodeChar"/>
                <w:rFonts w:eastAsia="Courier New"/>
              </w:rPr>
            </w:pPr>
            <w:r>
              <w:t xml:space="preserve">Data Source: </w:t>
            </w:r>
            <w:r>
              <w:rPr>
                <w:rStyle w:val="CodeChar"/>
                <w:rFonts w:eastAsia="Courier New"/>
              </w:rPr>
              <w:t xml:space="preserve">jdbc/specchio </w:t>
            </w:r>
          </w:p>
          <w:p w14:paraId="72A25CB7" w14:textId="711B8408" w:rsidR="005C01E5" w:rsidRPr="00FF0288" w:rsidRDefault="005C01E5" w:rsidP="008378F6">
            <w:pPr>
              <w:pStyle w:val="Bullet"/>
              <w:numPr>
                <w:ilvl w:val="0"/>
                <w:numId w:val="0"/>
              </w:numPr>
              <w:rPr>
                <w:rStyle w:val="CodeChar"/>
                <w:rFonts w:eastAsia="Courier New"/>
              </w:rPr>
            </w:pPr>
          </w:p>
        </w:tc>
      </w:tr>
    </w:tbl>
    <w:p w14:paraId="7CC5DD6C" w14:textId="77777777" w:rsidR="00BD7215" w:rsidRDefault="00BD7215" w:rsidP="00BD7215">
      <w:pPr>
        <w:pStyle w:val="Heading2"/>
      </w:pPr>
      <w:bookmarkStart w:id="60" w:name="_Toc296956632"/>
      <w:r>
        <w:t>Browse SPECCHIO</w:t>
      </w:r>
      <w:bookmarkEnd w:id="60"/>
    </w:p>
    <w:p w14:paraId="4DCC7E5B" w14:textId="77777777" w:rsidR="002710C1" w:rsidRDefault="002710C1" w:rsidP="002710C1">
      <w:pPr>
        <w:ind w:left="720"/>
      </w:pPr>
      <w:r>
        <w:t xml:space="preserve">SPECCHIO allows users to browse data in the Campaign hierarchy already uploaded by themselves or others. </w:t>
      </w:r>
    </w:p>
    <w:p w14:paraId="3918484B" w14:textId="77777777" w:rsidR="002710C1" w:rsidRDefault="002710C1" w:rsidP="00BD7215">
      <w:pPr>
        <w:ind w:left="720"/>
      </w:pPr>
    </w:p>
    <w:p w14:paraId="739A39EA" w14:textId="77777777" w:rsidR="00F31616" w:rsidRDefault="00BD7215" w:rsidP="00BD7215">
      <w:pPr>
        <w:ind w:left="720"/>
      </w:pPr>
      <w:r>
        <w:t>This is a brief guide for getting started. Further information on browsing and querying the SPECCHIO database can be found in</w:t>
      </w:r>
      <w:r w:rsidR="00F31616">
        <w:t xml:space="preserve"> </w:t>
      </w:r>
      <w:r w:rsidR="00F31616" w:rsidRPr="00171ED7">
        <w:rPr>
          <w:i/>
        </w:rPr>
        <w:t>Section 8</w:t>
      </w:r>
      <w:r w:rsidRPr="00171ED7">
        <w:rPr>
          <w:i/>
        </w:rPr>
        <w:t xml:space="preserve"> </w:t>
      </w:r>
      <w:r w:rsidR="00F31616" w:rsidRPr="00171ED7">
        <w:rPr>
          <w:i/>
        </w:rPr>
        <w:fldChar w:fldCharType="begin"/>
      </w:r>
      <w:r w:rsidR="00F31616" w:rsidRPr="00171ED7">
        <w:rPr>
          <w:i/>
        </w:rPr>
        <w:instrText xml:space="preserve"> REF _Ref413326813 \h </w:instrText>
      </w:r>
      <w:r w:rsidR="00171ED7">
        <w:rPr>
          <w:i/>
        </w:rPr>
        <w:instrText xml:space="preserve"> \* MERGEFORMAT </w:instrText>
      </w:r>
      <w:r w:rsidR="00F31616" w:rsidRPr="00171ED7">
        <w:rPr>
          <w:i/>
        </w:rPr>
      </w:r>
      <w:r w:rsidR="00F31616" w:rsidRPr="00171ED7">
        <w:rPr>
          <w:i/>
        </w:rPr>
        <w:fldChar w:fldCharType="separate"/>
      </w:r>
      <w:r w:rsidR="00057C13" w:rsidRPr="00057C13">
        <w:rPr>
          <w:i/>
        </w:rPr>
        <w:t>Data Processing &amp; Output</w:t>
      </w:r>
      <w:r w:rsidR="00F31616" w:rsidRPr="00171ED7">
        <w:rPr>
          <w:i/>
        </w:rPr>
        <w:fldChar w:fldCharType="end"/>
      </w:r>
      <w:r w:rsidR="00171ED7" w:rsidRPr="00171ED7">
        <w:rPr>
          <w:i/>
        </w:rPr>
        <w:t>.</w:t>
      </w:r>
    </w:p>
    <w:p w14:paraId="7EACA996" w14:textId="77777777" w:rsidR="00BD7215" w:rsidRDefault="00BD7215" w:rsidP="00BD7215"/>
    <w:p w14:paraId="40F2C8C4" w14:textId="77777777" w:rsidR="00BD7215" w:rsidRDefault="00BD7215" w:rsidP="00BD7215">
      <w:pPr>
        <w:pStyle w:val="Heading2"/>
      </w:pPr>
      <w:bookmarkStart w:id="61" w:name="_Ref356820291"/>
      <w:bookmarkStart w:id="62" w:name="_Ref356820294"/>
      <w:bookmarkStart w:id="63" w:name="_Toc391565340"/>
      <w:bookmarkStart w:id="64" w:name="_Toc296956633"/>
      <w:r>
        <w:t>Browsing the Hierarchy Tree</w:t>
      </w:r>
      <w:bookmarkEnd w:id="61"/>
      <w:bookmarkEnd w:id="62"/>
      <w:bookmarkEnd w:id="63"/>
      <w:bookmarkEnd w:id="64"/>
    </w:p>
    <w:p w14:paraId="3D0CE8FC" w14:textId="77777777" w:rsidR="00BD7215" w:rsidRDefault="00BD7215" w:rsidP="00BD7215">
      <w:pPr>
        <w:pStyle w:val="Body"/>
      </w:pPr>
      <w:r>
        <w:t>There are many places in the SPECCHIO operation when a Campaign Hierarchy browse control, such as the one below, is displayed as part of an operation dialog.</w:t>
      </w:r>
    </w:p>
    <w:p w14:paraId="3352E6F6" w14:textId="77777777" w:rsidR="00BD7215" w:rsidRPr="008C6B13" w:rsidRDefault="00BD7215" w:rsidP="00BD7215">
      <w:pPr>
        <w:pStyle w:val="Body"/>
        <w:rPr>
          <w:lang w:val="en-AU"/>
        </w:rPr>
      </w:pPr>
      <w:r>
        <w:rPr>
          <w:lang w:val="en-AU"/>
        </w:rPr>
        <w:t xml:space="preserve">        Windows                         Mac</w:t>
      </w:r>
      <w:r>
        <w:rPr>
          <w:lang w:val="en-AU"/>
        </w:rPr>
        <w:br/>
      </w:r>
      <w:r>
        <w:rPr>
          <w:noProof/>
          <w:lang w:val="en-US"/>
        </w:rPr>
        <w:drawing>
          <wp:inline distT="0" distB="0" distL="0" distR="0" wp14:anchorId="30F87AC0" wp14:editId="4789EE24">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6"/>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noProof/>
          <w:lang w:val="en-US"/>
        </w:rPr>
        <w:drawing>
          <wp:inline distT="0" distB="0" distL="0" distR="0" wp14:anchorId="1181C57B" wp14:editId="3A81B076">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27"/>
                    <a:srcRect l="5970" t="19850" r="74584" b="13670"/>
                    <a:stretch>
                      <a:fillRect/>
                    </a:stretch>
                  </pic:blipFill>
                  <pic:spPr>
                    <a:xfrm>
                      <a:off x="0" y="0"/>
                      <a:ext cx="1183469" cy="2479869"/>
                    </a:xfrm>
                    <a:prstGeom prst="rect">
                      <a:avLst/>
                    </a:prstGeom>
                  </pic:spPr>
                </pic:pic>
              </a:graphicData>
            </a:graphic>
          </wp:inline>
        </w:drawing>
      </w:r>
    </w:p>
    <w:p w14:paraId="0E7335ED" w14:textId="7C53A41A" w:rsidR="00BD7215" w:rsidRDefault="00F44280" w:rsidP="00F44280">
      <w:pPr>
        <w:pStyle w:val="Caption"/>
      </w:pPr>
      <w:r>
        <w:t xml:space="preserve">Figure </w:t>
      </w:r>
      <w:r>
        <w:fldChar w:fldCharType="begin"/>
      </w:r>
      <w:r>
        <w:instrText xml:space="preserve"> SEQ Figure \* ARABIC </w:instrText>
      </w:r>
      <w:r>
        <w:fldChar w:fldCharType="separate"/>
      </w:r>
      <w:r w:rsidR="00057C13">
        <w:rPr>
          <w:noProof/>
        </w:rPr>
        <w:t>7</w:t>
      </w:r>
      <w:r>
        <w:fldChar w:fldCharType="end"/>
      </w:r>
      <w:r w:rsidR="00BD7215">
        <w:t>: Campaign Hierarchy browse controls for Windows and Mac</w:t>
      </w:r>
    </w:p>
    <w:p w14:paraId="74E86E4E" w14:textId="77777777" w:rsidR="00BD7215" w:rsidRDefault="00BD7215" w:rsidP="00BD7215">
      <w:pPr>
        <w:pStyle w:val="Body"/>
      </w:pPr>
      <w:r>
        <w:t>This browse control operates much like a normal folder and file browser.</w:t>
      </w:r>
    </w:p>
    <w:p w14:paraId="13DCA2CB" w14:textId="77777777" w:rsidR="00BD7215" w:rsidRDefault="00BD7215" w:rsidP="00BD7215">
      <w:pPr>
        <w:pStyle w:val="Bullet"/>
        <w:ind w:left="1134"/>
      </w:pPr>
      <w:r>
        <w:lastRenderedPageBreak/>
        <w:t>Click on t</w:t>
      </w:r>
      <w:r w:rsidRPr="008C6B13">
        <w:t xml:space="preserve">he </w:t>
      </w:r>
      <w:r w:rsidRPr="008C6B13">
        <w:rPr>
          <w:noProof/>
          <w:lang w:val="en-US"/>
        </w:rPr>
        <w:drawing>
          <wp:inline distT="0" distB="0" distL="0" distR="0" wp14:anchorId="1C5B8239" wp14:editId="7D9F98FF">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6"/>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Pr="008C6B13">
        <w:rPr>
          <w:noProof/>
          <w:lang w:val="en-US"/>
        </w:rPr>
        <w:drawing>
          <wp:inline distT="0" distB="0" distL="0" distR="0" wp14:anchorId="6EBD7C19" wp14:editId="764EC8E2">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6"/>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or </w:t>
      </w:r>
      <w:r w:rsidRPr="005844B5">
        <w:rPr>
          <w:noProof/>
          <w:lang w:val="en-US"/>
        </w:rPr>
        <w:drawing>
          <wp:inline distT="0" distB="0" distL="0" distR="0" wp14:anchorId="477D8568" wp14:editId="3573B1A3">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27"/>
                    <a:srcRect l="6667" t="67283" r="91960" b="30501"/>
                    <a:stretch>
                      <a:fillRect/>
                    </a:stretch>
                  </pic:blipFill>
                  <pic:spPr>
                    <a:xfrm>
                      <a:off x="0" y="0"/>
                      <a:ext cx="117428" cy="117516"/>
                    </a:xfrm>
                    <a:prstGeom prst="rect">
                      <a:avLst/>
                    </a:prstGeom>
                  </pic:spPr>
                </pic:pic>
              </a:graphicData>
            </a:graphic>
          </wp:inline>
        </w:drawing>
      </w:r>
      <w:r>
        <w:t xml:space="preserve"> or </w:t>
      </w:r>
      <w:r w:rsidRPr="005844B5">
        <w:rPr>
          <w:noProof/>
          <w:lang w:val="en-US"/>
        </w:rPr>
        <w:drawing>
          <wp:inline distT="0" distB="0" distL="0" distR="0" wp14:anchorId="32727F4D" wp14:editId="6D8A7294">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27"/>
                    <a:srcRect l="10164" t="33521" r="88565" b="64127"/>
                    <a:stretch>
                      <a:fillRect/>
                    </a:stretch>
                  </pic:blipFill>
                  <pic:spPr>
                    <a:xfrm>
                      <a:off x="0" y="0"/>
                      <a:ext cx="110604" cy="123104"/>
                    </a:xfrm>
                    <a:prstGeom prst="rect">
                      <a:avLst/>
                    </a:prstGeom>
                  </pic:spPr>
                </pic:pic>
              </a:graphicData>
            </a:graphic>
          </wp:inline>
        </w:drawing>
      </w:r>
      <w:r>
        <w:t xml:space="preserve">  for Mac) to cause the hierarchy levels to be expanded or collapsed.</w:t>
      </w:r>
    </w:p>
    <w:p w14:paraId="125E1459" w14:textId="77777777" w:rsidR="00BD7215" w:rsidRDefault="00BD7215" w:rsidP="00BD7215">
      <w:pPr>
        <w:pStyle w:val="Bullet"/>
        <w:ind w:left="1134"/>
      </w:pPr>
      <w:r>
        <w:t>Select an individual Spectrum by clicking on it.</w:t>
      </w:r>
    </w:p>
    <w:p w14:paraId="3E3F6290" w14:textId="77777777" w:rsidR="00BD7215" w:rsidRDefault="00BD7215" w:rsidP="00BD7215">
      <w:pPr>
        <w:pStyle w:val="Bullet"/>
        <w:ind w:left="1134"/>
      </w:pPr>
      <w:r>
        <w:t>Select a node in the hierarchy by clicking on it. This effectively selects all Spectra under this node.</w:t>
      </w:r>
    </w:p>
    <w:p w14:paraId="20B50C0D" w14:textId="77777777" w:rsidR="00BD7215" w:rsidRDefault="00BD7215" w:rsidP="00BD7215">
      <w:pPr>
        <w:pStyle w:val="Bullet"/>
        <w:ind w:left="1134"/>
      </w:pPr>
      <w:r>
        <w:t>Select a second node or Spectrum by holding the Control key and clicking on it (or equivalent Mac mouse action).</w:t>
      </w:r>
    </w:p>
    <w:p w14:paraId="5C9C0B1D" w14:textId="77777777" w:rsidR="00BD7215" w:rsidRDefault="00BD7215" w:rsidP="00BD7215">
      <w:pPr>
        <w:pStyle w:val="Bullet"/>
        <w:ind w:left="1134"/>
      </w:pPr>
      <w:r>
        <w:t>Select a range of Spectra, by clicking on the first Spectrum to select it, holding the Shift key and clicking on the last Spectrum (or equivalent Mac mouse action).</w:t>
      </w:r>
    </w:p>
    <w:p w14:paraId="696340CF" w14:textId="77777777" w:rsidR="00BD7215" w:rsidRDefault="00BD7215" w:rsidP="00BD7215">
      <w:pPr>
        <w:pStyle w:val="Bullet"/>
        <w:ind w:left="1134"/>
      </w:pPr>
      <w:r>
        <w:t>Change your selection by clicking on the new item you want to select (without Control or Shift keys).</w:t>
      </w:r>
    </w:p>
    <w:p w14:paraId="1FBA26E8" w14:textId="77777777" w:rsidR="00BD7215" w:rsidRDefault="00BD7215" w:rsidP="00BD7215">
      <w:pPr>
        <w:pStyle w:val="Body"/>
      </w:pPr>
      <w:r>
        <w:t>In addition, there are two options:</w:t>
      </w:r>
    </w:p>
    <w:tbl>
      <w:tblPr>
        <w:tblStyle w:val="TableGrid"/>
        <w:tblW w:w="0" w:type="auto"/>
        <w:tblInd w:w="709" w:type="dxa"/>
        <w:tblLook w:val="04A0" w:firstRow="1" w:lastRow="0" w:firstColumn="1" w:lastColumn="0" w:noHBand="0" w:noVBand="1"/>
      </w:tblPr>
      <w:tblGrid>
        <w:gridCol w:w="1242"/>
        <w:gridCol w:w="1559"/>
        <w:gridCol w:w="5732"/>
      </w:tblGrid>
      <w:tr w:rsidR="00BD7215" w14:paraId="77FD019A" w14:textId="77777777" w:rsidTr="008378F6">
        <w:tc>
          <w:tcPr>
            <w:tcW w:w="1242" w:type="dxa"/>
          </w:tcPr>
          <w:p w14:paraId="437366BA" w14:textId="77777777" w:rsidR="00BD7215" w:rsidRPr="008C211B" w:rsidRDefault="00BD7215" w:rsidP="008378F6">
            <w:pPr>
              <w:pStyle w:val="Body"/>
              <w:ind w:left="0"/>
              <w:rPr>
                <w:i/>
                <w:sz w:val="22"/>
                <w:szCs w:val="22"/>
              </w:rPr>
            </w:pPr>
            <w:r w:rsidRPr="008C211B">
              <w:rPr>
                <w:i/>
                <w:sz w:val="22"/>
                <w:szCs w:val="22"/>
              </w:rPr>
              <w:t>Order by:</w:t>
            </w:r>
          </w:p>
        </w:tc>
        <w:tc>
          <w:tcPr>
            <w:tcW w:w="7291" w:type="dxa"/>
            <w:gridSpan w:val="2"/>
          </w:tcPr>
          <w:p w14:paraId="3D38BC3F" w14:textId="77777777" w:rsidR="00BD7215" w:rsidRPr="008C211B" w:rsidRDefault="00BD7215" w:rsidP="008378F6">
            <w:pPr>
              <w:pStyle w:val="Body"/>
              <w:ind w:left="0"/>
              <w:rPr>
                <w:sz w:val="22"/>
                <w:szCs w:val="22"/>
              </w:rPr>
            </w:pPr>
            <w:r w:rsidRPr="008C211B">
              <w:rPr>
                <w:sz w:val="22"/>
                <w:szCs w:val="22"/>
              </w:rPr>
              <w:t xml:space="preserve">Use the drop down menu to choose the sort order for Spectra within each node. Often these three orders are the same, or at least similar, so you may not notice any change of sequence. </w:t>
            </w:r>
          </w:p>
          <w:p w14:paraId="449A8C16" w14:textId="77777777" w:rsidR="00BD7215" w:rsidRPr="008C211B" w:rsidRDefault="00BD7215" w:rsidP="008378F6">
            <w:pPr>
              <w:pStyle w:val="Body"/>
              <w:ind w:left="0"/>
              <w:rPr>
                <w:sz w:val="22"/>
                <w:szCs w:val="22"/>
              </w:rPr>
            </w:pPr>
            <w:r w:rsidRPr="008C211B">
              <w:rPr>
                <w:sz w:val="22"/>
                <w:szCs w:val="22"/>
              </w:rPr>
              <w:t>The options are:</w:t>
            </w:r>
          </w:p>
        </w:tc>
      </w:tr>
      <w:tr w:rsidR="00BD7215" w14:paraId="59236460" w14:textId="77777777" w:rsidTr="008378F6">
        <w:tc>
          <w:tcPr>
            <w:tcW w:w="1242" w:type="dxa"/>
          </w:tcPr>
          <w:p w14:paraId="40337A70" w14:textId="77777777" w:rsidR="00BD7215" w:rsidRPr="008C211B" w:rsidRDefault="00BD7215" w:rsidP="008378F6">
            <w:pPr>
              <w:pStyle w:val="Body"/>
              <w:ind w:left="0"/>
              <w:rPr>
                <w:sz w:val="22"/>
                <w:szCs w:val="22"/>
              </w:rPr>
            </w:pPr>
          </w:p>
        </w:tc>
        <w:tc>
          <w:tcPr>
            <w:tcW w:w="1559" w:type="dxa"/>
          </w:tcPr>
          <w:p w14:paraId="11ED0085" w14:textId="77777777" w:rsidR="00BD7215" w:rsidRPr="008C211B" w:rsidRDefault="00BD7215" w:rsidP="008378F6">
            <w:pPr>
              <w:pStyle w:val="Body"/>
              <w:ind w:left="0"/>
              <w:rPr>
                <w:i/>
                <w:sz w:val="22"/>
                <w:szCs w:val="22"/>
              </w:rPr>
            </w:pPr>
            <w:r w:rsidRPr="008C211B">
              <w:rPr>
                <w:i/>
                <w:sz w:val="22"/>
                <w:szCs w:val="22"/>
              </w:rPr>
              <w:t>Sampling date</w:t>
            </w:r>
          </w:p>
        </w:tc>
        <w:tc>
          <w:tcPr>
            <w:tcW w:w="5732" w:type="dxa"/>
          </w:tcPr>
          <w:p w14:paraId="4C399C06" w14:textId="77777777" w:rsidR="00BD7215" w:rsidRPr="008C211B" w:rsidRDefault="00BD7215" w:rsidP="008378F6">
            <w:pPr>
              <w:pStyle w:val="Body"/>
              <w:ind w:left="0"/>
              <w:rPr>
                <w:sz w:val="22"/>
                <w:szCs w:val="22"/>
              </w:rPr>
            </w:pPr>
            <w:r w:rsidRPr="008C211B">
              <w:rPr>
                <w:sz w:val="22"/>
                <w:szCs w:val="22"/>
              </w:rPr>
              <w:t>The Spectra are sorted in increasing order of the date and time in the Acquisition Time Metadata Attribute.</w:t>
            </w:r>
          </w:p>
        </w:tc>
      </w:tr>
      <w:tr w:rsidR="00BD7215" w14:paraId="7DBFB224" w14:textId="77777777" w:rsidTr="008378F6">
        <w:tc>
          <w:tcPr>
            <w:tcW w:w="1242" w:type="dxa"/>
          </w:tcPr>
          <w:p w14:paraId="3DCE9AAE" w14:textId="77777777" w:rsidR="00BD7215" w:rsidRPr="008C211B" w:rsidRDefault="00BD7215" w:rsidP="008378F6">
            <w:pPr>
              <w:pStyle w:val="Body"/>
              <w:ind w:left="0"/>
              <w:rPr>
                <w:sz w:val="22"/>
                <w:szCs w:val="22"/>
              </w:rPr>
            </w:pPr>
          </w:p>
        </w:tc>
        <w:tc>
          <w:tcPr>
            <w:tcW w:w="1559" w:type="dxa"/>
          </w:tcPr>
          <w:p w14:paraId="3A10DCF4" w14:textId="77777777" w:rsidR="00BD7215" w:rsidRPr="008C211B" w:rsidRDefault="00BD7215" w:rsidP="008378F6">
            <w:pPr>
              <w:pStyle w:val="Body"/>
              <w:ind w:left="0"/>
              <w:rPr>
                <w:i/>
                <w:sz w:val="22"/>
                <w:szCs w:val="22"/>
              </w:rPr>
            </w:pPr>
            <w:r w:rsidRPr="008C211B">
              <w:rPr>
                <w:i/>
                <w:sz w:val="22"/>
                <w:szCs w:val="22"/>
              </w:rPr>
              <w:t>Filename</w:t>
            </w:r>
          </w:p>
        </w:tc>
        <w:tc>
          <w:tcPr>
            <w:tcW w:w="5732" w:type="dxa"/>
          </w:tcPr>
          <w:p w14:paraId="33F94B04" w14:textId="77777777" w:rsidR="00BD7215" w:rsidRPr="008C211B" w:rsidRDefault="00BD7215" w:rsidP="008378F6">
            <w:pPr>
              <w:pStyle w:val="Body"/>
              <w:ind w:left="0"/>
              <w:rPr>
                <w:sz w:val="22"/>
                <w:szCs w:val="22"/>
              </w:rPr>
            </w:pPr>
            <w:r w:rsidRPr="008C211B">
              <w:rPr>
                <w:sz w:val="22"/>
                <w:szCs w:val="22"/>
              </w:rPr>
              <w:t>The Spectra are sorted in increasing alphabetical order of the string in the Filename Metadata Attribute.</w:t>
            </w:r>
          </w:p>
        </w:tc>
      </w:tr>
      <w:tr w:rsidR="00BD7215" w14:paraId="542F5C30" w14:textId="77777777" w:rsidTr="008378F6">
        <w:tc>
          <w:tcPr>
            <w:tcW w:w="1242" w:type="dxa"/>
          </w:tcPr>
          <w:p w14:paraId="3E21F92D" w14:textId="77777777" w:rsidR="00BD7215" w:rsidRPr="008C211B" w:rsidRDefault="00BD7215" w:rsidP="008378F6">
            <w:pPr>
              <w:pStyle w:val="Body"/>
              <w:ind w:left="0"/>
              <w:rPr>
                <w:sz w:val="22"/>
                <w:szCs w:val="22"/>
              </w:rPr>
            </w:pPr>
          </w:p>
        </w:tc>
        <w:tc>
          <w:tcPr>
            <w:tcW w:w="1559" w:type="dxa"/>
          </w:tcPr>
          <w:p w14:paraId="386114FB" w14:textId="77777777" w:rsidR="00BD7215" w:rsidRPr="008C211B" w:rsidRDefault="00BD7215" w:rsidP="008378F6">
            <w:pPr>
              <w:pStyle w:val="Body"/>
              <w:ind w:left="0"/>
              <w:rPr>
                <w:i/>
                <w:sz w:val="22"/>
                <w:szCs w:val="22"/>
              </w:rPr>
            </w:pPr>
            <w:r w:rsidRPr="008C211B">
              <w:rPr>
                <w:i/>
                <w:sz w:val="22"/>
                <w:szCs w:val="22"/>
              </w:rPr>
              <w:t>Insert order</w:t>
            </w:r>
          </w:p>
        </w:tc>
        <w:tc>
          <w:tcPr>
            <w:tcW w:w="5732" w:type="dxa"/>
          </w:tcPr>
          <w:p w14:paraId="7F6EAEA8" w14:textId="77777777" w:rsidR="00BD7215" w:rsidRPr="008C211B" w:rsidRDefault="00BD7215" w:rsidP="008378F6">
            <w:pPr>
              <w:pStyle w:val="Body"/>
              <w:ind w:left="0"/>
              <w:rPr>
                <w:sz w:val="22"/>
                <w:szCs w:val="22"/>
              </w:rPr>
            </w:pPr>
            <w:r w:rsidRPr="008C211B">
              <w:rPr>
                <w:sz w:val="22"/>
                <w:szCs w:val="22"/>
              </w:rPr>
              <w:t>The Spectra are sorted in increasing order of the date and time in the Loading Time Metadata Attribute.</w:t>
            </w:r>
          </w:p>
        </w:tc>
      </w:tr>
      <w:tr w:rsidR="00BD7215" w14:paraId="5356029A" w14:textId="77777777" w:rsidTr="008378F6">
        <w:tc>
          <w:tcPr>
            <w:tcW w:w="1242" w:type="dxa"/>
          </w:tcPr>
          <w:p w14:paraId="37F092B3" w14:textId="77777777" w:rsidR="00BD7215" w:rsidRPr="00B444ED" w:rsidRDefault="00BD7215" w:rsidP="008378F6">
            <w:pPr>
              <w:pStyle w:val="Body"/>
              <w:ind w:left="0"/>
              <w:rPr>
                <w:b/>
                <w:sz w:val="22"/>
                <w:szCs w:val="22"/>
              </w:rPr>
            </w:pPr>
            <w:r w:rsidRPr="00B444ED">
              <w:rPr>
                <w:b/>
                <w:sz w:val="22"/>
                <w:szCs w:val="22"/>
              </w:rPr>
              <w:t>Refresh</w:t>
            </w:r>
          </w:p>
        </w:tc>
        <w:tc>
          <w:tcPr>
            <w:tcW w:w="7291" w:type="dxa"/>
            <w:gridSpan w:val="2"/>
          </w:tcPr>
          <w:p w14:paraId="2338C122" w14:textId="77777777" w:rsidR="00BD7215" w:rsidRPr="008C211B" w:rsidRDefault="00BD7215" w:rsidP="008378F6">
            <w:pPr>
              <w:pStyle w:val="Body"/>
              <w:ind w:left="0"/>
              <w:rPr>
                <w:sz w:val="22"/>
                <w:szCs w:val="22"/>
              </w:rPr>
            </w:pPr>
            <w:r w:rsidRPr="008C211B">
              <w:rPr>
                <w:sz w:val="22"/>
                <w:szCs w:val="22"/>
              </w:rPr>
              <w:t>Click this button to cause the Hierarchy Tree to be reloaded from the database. Use this button if the operation you have just performed, some background operation, or some other user has changed the database since this dialog box was opened.</w:t>
            </w:r>
          </w:p>
        </w:tc>
      </w:tr>
    </w:tbl>
    <w:p w14:paraId="25AEB234" w14:textId="77777777" w:rsidR="00BD7215" w:rsidRDefault="00BD7215" w:rsidP="00BD7215"/>
    <w:p w14:paraId="39F729B7" w14:textId="77777777" w:rsidR="00BD7215" w:rsidRDefault="00BD7215" w:rsidP="00BD7215"/>
    <w:p w14:paraId="5A082D7E" w14:textId="77777777" w:rsidR="00BD7215" w:rsidRDefault="00BD7215" w:rsidP="00BD7215">
      <w:pPr>
        <w:pStyle w:val="Bullet"/>
        <w:numPr>
          <w:ilvl w:val="0"/>
          <w:numId w:val="0"/>
        </w:numPr>
        <w:ind w:left="720" w:hanging="360"/>
      </w:pPr>
    </w:p>
    <w:p w14:paraId="06C616B7" w14:textId="77777777" w:rsidR="00085DF0" w:rsidRDefault="00085DF0" w:rsidP="00085DF0">
      <w:pPr>
        <w:pStyle w:val="Heading1"/>
      </w:pPr>
      <w:bookmarkStart w:id="65" w:name="_Toc296956634"/>
      <w:r>
        <w:lastRenderedPageBreak/>
        <w:t xml:space="preserve">Overview of </w:t>
      </w:r>
      <w:r w:rsidR="004A144E">
        <w:t xml:space="preserve">the </w:t>
      </w:r>
      <w:r>
        <w:t>SPECCHIO Application</w:t>
      </w:r>
      <w:bookmarkEnd w:id="65"/>
    </w:p>
    <w:p w14:paraId="78621915" w14:textId="77777777" w:rsidR="002C2965" w:rsidRDefault="002C2965" w:rsidP="008C2B67">
      <w:pPr>
        <w:pStyle w:val="Body"/>
        <w:ind w:left="720"/>
      </w:pPr>
      <w:r>
        <w:t>SPECCHIO is a database for storing spectral data acquired by spectroradiometers and their associated metadata, combined with a user-friendly interface.</w:t>
      </w:r>
    </w:p>
    <w:p w14:paraId="66693A14" w14:textId="77777777" w:rsidR="00F808A4" w:rsidRDefault="00F808A4" w:rsidP="002C2965">
      <w:pPr>
        <w:pStyle w:val="Body"/>
        <w:ind w:left="0"/>
      </w:pPr>
    </w:p>
    <w:p w14:paraId="6DE6106B" w14:textId="77777777" w:rsidR="002C2965" w:rsidRDefault="002C2965" w:rsidP="008C2B67">
      <w:pPr>
        <w:pStyle w:val="Body"/>
        <w:ind w:left="720"/>
      </w:pPr>
      <w:r>
        <w:t>SPECCHIO organises the Spectra for each new sampling experiment into C</w:t>
      </w:r>
      <w:r w:rsidRPr="00084655">
        <w:t>ampaign</w:t>
      </w:r>
      <w:r>
        <w:t xml:space="preserve">s. Users can view the Spectra for each Campaign by using the browser or by building a query. </w:t>
      </w:r>
    </w:p>
    <w:p w14:paraId="2E10BC14" w14:textId="77777777" w:rsidR="002C2965" w:rsidRDefault="002C2965" w:rsidP="002C2965"/>
    <w:p w14:paraId="530C119F" w14:textId="77777777" w:rsidR="002C2965" w:rsidRDefault="008440CC" w:rsidP="008C2B67">
      <w:pPr>
        <w:ind w:left="720"/>
      </w:pPr>
      <w:r>
        <w:rPr>
          <w:noProof/>
          <w:lang w:val="en-US"/>
        </w:rPr>
        <mc:AlternateContent>
          <mc:Choice Requires="wpg">
            <w:drawing>
              <wp:anchor distT="0" distB="0" distL="114300" distR="114300" simplePos="0" relativeHeight="251643392" behindDoc="0" locked="0" layoutInCell="1" allowOverlap="1" wp14:anchorId="735A8E26" wp14:editId="27B261EA">
                <wp:simplePos x="0" y="0"/>
                <wp:positionH relativeFrom="column">
                  <wp:posOffset>12700</wp:posOffset>
                </wp:positionH>
                <wp:positionV relativeFrom="paragraph">
                  <wp:posOffset>776605</wp:posOffset>
                </wp:positionV>
                <wp:extent cx="5445125" cy="5187950"/>
                <wp:effectExtent l="0" t="0" r="15875" b="19050"/>
                <wp:wrapTopAndBottom/>
                <wp:docPr id="328" name="Group 3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5125" cy="5187950"/>
                          <a:chOff x="905" y="3004"/>
                          <a:chExt cx="8575" cy="8170"/>
                        </a:xfrm>
                      </wpg:grpSpPr>
                      <wps:wsp>
                        <wps:cNvPr id="329" name="AutoShape 321"/>
                        <wps:cNvSpPr>
                          <a:spLocks noChangeArrowheads="1"/>
                        </wps:cNvSpPr>
                        <wps:spPr bwMode="auto">
                          <a:xfrm>
                            <a:off x="905" y="5937"/>
                            <a:ext cx="2970" cy="186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620AB085" w14:textId="77777777" w:rsidR="008A541A" w:rsidRPr="00213FEA" w:rsidRDefault="008A541A" w:rsidP="00C65F96">
                              <w:pPr>
                                <w:jc w:val="center"/>
                                <w:rPr>
                                  <w:b/>
                                </w:rPr>
                              </w:pPr>
                              <w:r w:rsidRPr="00213FEA">
                                <w:rPr>
                                  <w:b/>
                                </w:rPr>
                                <w:t>Data Processing &amp; Output</w:t>
                              </w:r>
                            </w:p>
                            <w:p w14:paraId="4F22CA23" w14:textId="77777777" w:rsidR="008A541A" w:rsidRDefault="008A541A" w:rsidP="00C65F96">
                              <w:pPr>
                                <w:pStyle w:val="ListParagraph"/>
                                <w:numPr>
                                  <w:ilvl w:val="0"/>
                                  <w:numId w:val="38"/>
                                </w:numPr>
                                <w:spacing w:after="160" w:line="259" w:lineRule="auto"/>
                              </w:pPr>
                              <w:r>
                                <w:t>Browse data hierarchy</w:t>
                              </w:r>
                            </w:p>
                            <w:p w14:paraId="04B1892B" w14:textId="77777777" w:rsidR="008A541A" w:rsidRDefault="008A541A" w:rsidP="00C65F96">
                              <w:pPr>
                                <w:pStyle w:val="ListParagraph"/>
                                <w:numPr>
                                  <w:ilvl w:val="0"/>
                                  <w:numId w:val="38"/>
                                </w:numPr>
                                <w:spacing w:after="160" w:line="259" w:lineRule="auto"/>
                              </w:pPr>
                              <w:r>
                                <w:t>Build query</w:t>
                              </w:r>
                            </w:p>
                            <w:p w14:paraId="29E7F20A" w14:textId="77777777" w:rsidR="008A541A" w:rsidRDefault="008A541A" w:rsidP="00C65F96">
                              <w:pPr>
                                <w:jc w:val="center"/>
                              </w:pPr>
                            </w:p>
                          </w:txbxContent>
                        </wps:txbx>
                        <wps:bodyPr rot="0" vert="horz" wrap="square" lIns="91440" tIns="45720" rIns="91440" bIns="45720" anchor="ctr" anchorCtr="0" upright="1">
                          <a:noAutofit/>
                        </wps:bodyPr>
                      </wps:wsp>
                      <wps:wsp>
                        <wps:cNvPr id="330" name="AutoShape 322"/>
                        <wps:cNvSpPr>
                          <a:spLocks noChangeArrowheads="1"/>
                        </wps:cNvSpPr>
                        <wps:spPr bwMode="auto">
                          <a:xfrm>
                            <a:off x="6420" y="4039"/>
                            <a:ext cx="2970" cy="270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438EA7EA" w14:textId="77777777" w:rsidR="008A541A" w:rsidRDefault="008A541A" w:rsidP="00C65F96">
                              <w:pPr>
                                <w:jc w:val="center"/>
                                <w:rPr>
                                  <w:b/>
                                </w:rPr>
                              </w:pPr>
                              <w:r w:rsidRPr="00213FEA">
                                <w:rPr>
                                  <w:b/>
                                </w:rPr>
                                <w:t xml:space="preserve">Data Input </w:t>
                              </w:r>
                            </w:p>
                            <w:p w14:paraId="52CC8B95" w14:textId="77777777" w:rsidR="008A541A" w:rsidRDefault="008A541A" w:rsidP="00C65F96">
                              <w:pPr>
                                <w:pStyle w:val="ListParagraph"/>
                                <w:numPr>
                                  <w:ilvl w:val="0"/>
                                  <w:numId w:val="39"/>
                                </w:numPr>
                                <w:spacing w:after="160" w:line="259" w:lineRule="auto"/>
                              </w:pPr>
                              <w:r>
                                <w:t>Create new campaign</w:t>
                              </w:r>
                            </w:p>
                            <w:p w14:paraId="0C13A93A" w14:textId="77777777" w:rsidR="008A541A" w:rsidRDefault="008A541A" w:rsidP="00C65F96">
                              <w:pPr>
                                <w:pStyle w:val="ListParagraph"/>
                                <w:numPr>
                                  <w:ilvl w:val="0"/>
                                  <w:numId w:val="39"/>
                                </w:numPr>
                                <w:spacing w:after="160" w:line="259" w:lineRule="auto"/>
                              </w:pPr>
                              <w:r>
                                <w:t>Load campaign data</w:t>
                              </w:r>
                            </w:p>
                            <w:p w14:paraId="694FBE3B" w14:textId="77777777" w:rsidR="008A541A" w:rsidRDefault="008A541A" w:rsidP="00C65F96">
                              <w:pPr>
                                <w:pStyle w:val="ListParagraph"/>
                                <w:numPr>
                                  <w:ilvl w:val="0"/>
                                  <w:numId w:val="39"/>
                                </w:numPr>
                                <w:spacing w:after="160" w:line="259" w:lineRule="auto"/>
                              </w:pPr>
                              <w:r>
                                <w:t>Edit metadata</w:t>
                              </w:r>
                            </w:p>
                            <w:p w14:paraId="3341C50F" w14:textId="77777777" w:rsidR="008A541A" w:rsidRPr="00213FEA" w:rsidRDefault="008A541A" w:rsidP="00C65F96">
                              <w:pPr>
                                <w:pStyle w:val="ListParagraph"/>
                                <w:numPr>
                                  <w:ilvl w:val="0"/>
                                  <w:numId w:val="39"/>
                                </w:numPr>
                                <w:spacing w:after="160" w:line="259" w:lineRule="auto"/>
                              </w:pPr>
                              <w:r>
                                <w:t>Get metadata from XLS</w:t>
                              </w:r>
                            </w:p>
                          </w:txbxContent>
                        </wps:txbx>
                        <wps:bodyPr rot="0" vert="horz" wrap="square" lIns="91440" tIns="45720" rIns="91440" bIns="45720" anchor="ctr" anchorCtr="0" upright="1">
                          <a:noAutofit/>
                        </wps:bodyPr>
                      </wps:wsp>
                      <wps:wsp>
                        <wps:cNvPr id="331" name="AutoShape 323"/>
                        <wps:cNvSpPr>
                          <a:spLocks noChangeArrowheads="1"/>
                        </wps:cNvSpPr>
                        <wps:spPr bwMode="auto">
                          <a:xfrm>
                            <a:off x="6510" y="7057"/>
                            <a:ext cx="2970" cy="303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76923CB7" w14:textId="77777777" w:rsidR="008A541A" w:rsidRDefault="008A541A" w:rsidP="00C65F96">
                              <w:pPr>
                                <w:jc w:val="center"/>
                                <w:rPr>
                                  <w:b/>
                                </w:rPr>
                              </w:pPr>
                              <w:r w:rsidRPr="00213FEA">
                                <w:rPr>
                                  <w:b/>
                                </w:rPr>
                                <w:t>Data Maintenance</w:t>
                              </w:r>
                            </w:p>
                            <w:p w14:paraId="63302559" w14:textId="77777777" w:rsidR="008A541A" w:rsidRDefault="008A541A" w:rsidP="00C65F96">
                              <w:pPr>
                                <w:pStyle w:val="ListParagraph"/>
                                <w:numPr>
                                  <w:ilvl w:val="0"/>
                                  <w:numId w:val="40"/>
                                </w:numPr>
                                <w:spacing w:after="160" w:line="259" w:lineRule="auto"/>
                              </w:pPr>
                              <w:r>
                                <w:t>Remove data</w:t>
                              </w:r>
                            </w:p>
                            <w:p w14:paraId="4915C4B0" w14:textId="77777777" w:rsidR="008A541A" w:rsidRDefault="008A541A" w:rsidP="00C65F96">
                              <w:pPr>
                                <w:pStyle w:val="ListParagraph"/>
                                <w:numPr>
                                  <w:ilvl w:val="0"/>
                                  <w:numId w:val="40"/>
                                </w:numPr>
                                <w:spacing w:after="160" w:line="259" w:lineRule="auto"/>
                              </w:pPr>
                              <w:r>
                                <w:t>Export campaign</w:t>
                              </w:r>
                            </w:p>
                            <w:p w14:paraId="6327695B" w14:textId="77777777" w:rsidR="008A541A" w:rsidRDefault="008A541A" w:rsidP="00C65F96">
                              <w:pPr>
                                <w:pStyle w:val="ListParagraph"/>
                                <w:numPr>
                                  <w:ilvl w:val="0"/>
                                  <w:numId w:val="40"/>
                                </w:numPr>
                                <w:spacing w:after="160" w:line="259" w:lineRule="auto"/>
                              </w:pPr>
                              <w:r>
                                <w:t>Import campaign</w:t>
                              </w:r>
                            </w:p>
                            <w:p w14:paraId="7A01A498" w14:textId="77777777" w:rsidR="008A541A" w:rsidRDefault="008A541A" w:rsidP="00C65F96">
                              <w:pPr>
                                <w:pStyle w:val="ListParagraph"/>
                                <w:numPr>
                                  <w:ilvl w:val="0"/>
                                  <w:numId w:val="40"/>
                                </w:numPr>
                                <w:spacing w:after="160" w:line="259" w:lineRule="auto"/>
                              </w:pPr>
                              <w:r>
                                <w:t>Load sensor definition</w:t>
                              </w:r>
                            </w:p>
                            <w:p w14:paraId="2C144193" w14:textId="77777777" w:rsidR="008A541A" w:rsidRPr="00213FEA" w:rsidRDefault="008A541A" w:rsidP="00C65F96">
                              <w:pPr>
                                <w:pStyle w:val="ListParagraph"/>
                                <w:numPr>
                                  <w:ilvl w:val="0"/>
                                  <w:numId w:val="40"/>
                                </w:numPr>
                                <w:spacing w:after="160" w:line="259" w:lineRule="auto"/>
                              </w:pPr>
                              <w:r>
                                <w:t>Instrumentation admin.</w:t>
                              </w:r>
                            </w:p>
                          </w:txbxContent>
                        </wps:txbx>
                        <wps:bodyPr rot="0" vert="horz" wrap="square" lIns="91440" tIns="45720" rIns="91440" bIns="45720" anchor="ctr" anchorCtr="0" upright="1">
                          <a:noAutofit/>
                        </wps:bodyPr>
                      </wps:wsp>
                      <wps:wsp>
                        <wps:cNvPr id="332" name="AutoShape 324"/>
                        <wps:cNvSpPr>
                          <a:spLocks noChangeArrowheads="1"/>
                        </wps:cNvSpPr>
                        <wps:spPr bwMode="auto">
                          <a:xfrm>
                            <a:off x="3285" y="7964"/>
                            <a:ext cx="2970" cy="321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2E041C22" w14:textId="77777777" w:rsidR="008A541A" w:rsidRDefault="008A541A" w:rsidP="00C65F96">
                              <w:pPr>
                                <w:jc w:val="center"/>
                                <w:rPr>
                                  <w:b/>
                                </w:rPr>
                              </w:pPr>
                              <w:r w:rsidRPr="00213FEA">
                                <w:rPr>
                                  <w:b/>
                                </w:rPr>
                                <w:t>Special Functions</w:t>
                              </w:r>
                            </w:p>
                            <w:p w14:paraId="6EB82289" w14:textId="77777777" w:rsidR="008A541A" w:rsidRDefault="008A541A" w:rsidP="00C65F96">
                              <w:pPr>
                                <w:pStyle w:val="ListParagraph"/>
                                <w:numPr>
                                  <w:ilvl w:val="0"/>
                                  <w:numId w:val="41"/>
                                </w:numPr>
                                <w:spacing w:after="160" w:line="259" w:lineRule="auto"/>
                              </w:pPr>
                              <w:r>
                                <w:t>Target-reference links</w:t>
                              </w:r>
                            </w:p>
                            <w:p w14:paraId="2911C7F9" w14:textId="77777777" w:rsidR="008A541A" w:rsidRDefault="008A541A" w:rsidP="00C65F96">
                              <w:pPr>
                                <w:pStyle w:val="ListParagraph"/>
                                <w:numPr>
                                  <w:ilvl w:val="0"/>
                                  <w:numId w:val="41"/>
                                </w:numPr>
                                <w:spacing w:after="160" w:line="259" w:lineRule="auto"/>
                              </w:pPr>
                              <w:r>
                                <w:t>Correct local time to UTC</w:t>
                              </w:r>
                            </w:p>
                            <w:p w14:paraId="2A316C02" w14:textId="77777777" w:rsidR="008A541A" w:rsidRDefault="008A541A" w:rsidP="00C65F96">
                              <w:pPr>
                                <w:pStyle w:val="ListParagraph"/>
                                <w:numPr>
                                  <w:ilvl w:val="0"/>
                                  <w:numId w:val="41"/>
                                </w:numPr>
                                <w:spacing w:after="160" w:line="259" w:lineRule="auto"/>
                              </w:pPr>
                              <w:r>
                                <w:t>Sun angle calculation</w:t>
                              </w:r>
                            </w:p>
                            <w:p w14:paraId="45094651" w14:textId="77777777" w:rsidR="008A541A" w:rsidRPr="00213FEA" w:rsidRDefault="008A541A" w:rsidP="00C65F96">
                              <w:pPr>
                                <w:pStyle w:val="ListParagraph"/>
                                <w:numPr>
                                  <w:ilvl w:val="0"/>
                                  <w:numId w:val="41"/>
                                </w:numPr>
                                <w:spacing w:after="160" w:line="259" w:lineRule="auto"/>
                              </w:pPr>
                              <w:r>
                                <w:t>Gonio angle calculation</w:t>
                              </w:r>
                            </w:p>
                          </w:txbxContent>
                        </wps:txbx>
                        <wps:bodyPr rot="0" vert="horz" wrap="square" lIns="91440" tIns="45720" rIns="91440" bIns="45720" anchor="ctr" anchorCtr="0" upright="1">
                          <a:noAutofit/>
                        </wps:bodyPr>
                      </wps:wsp>
                      <wps:wsp>
                        <wps:cNvPr id="333" name="AutoShape 325"/>
                        <wps:cNvSpPr>
                          <a:spLocks noChangeArrowheads="1"/>
                        </wps:cNvSpPr>
                        <wps:spPr bwMode="auto">
                          <a:xfrm>
                            <a:off x="3128" y="3004"/>
                            <a:ext cx="2970" cy="2667"/>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71750CF0" w14:textId="77777777" w:rsidR="008A541A" w:rsidRDefault="008A541A" w:rsidP="00C65F96">
                              <w:pPr>
                                <w:jc w:val="center"/>
                                <w:rPr>
                                  <w:b/>
                                </w:rPr>
                              </w:pPr>
                              <w:r w:rsidRPr="00213FEA">
                                <w:rPr>
                                  <w:b/>
                                </w:rPr>
                                <w:t>Data</w:t>
                              </w:r>
                              <w:r>
                                <w:rPr>
                                  <w:b/>
                                </w:rPr>
                                <w:t>base</w:t>
                              </w:r>
                            </w:p>
                            <w:p w14:paraId="327E53FE" w14:textId="77777777" w:rsidR="008A541A" w:rsidRDefault="008A541A" w:rsidP="00C65F96">
                              <w:pPr>
                                <w:pStyle w:val="ListParagraph"/>
                                <w:numPr>
                                  <w:ilvl w:val="0"/>
                                  <w:numId w:val="42"/>
                                </w:numPr>
                                <w:spacing w:after="160" w:line="259" w:lineRule="auto"/>
                              </w:pPr>
                              <w:r>
                                <w:t xml:space="preserve">Create a new user </w:t>
                              </w:r>
                              <w:r>
                                <w:br/>
                                <w:t>account</w:t>
                              </w:r>
                            </w:p>
                            <w:p w14:paraId="3368F40B" w14:textId="77777777" w:rsidR="008A541A" w:rsidRDefault="008A541A" w:rsidP="00C65F96">
                              <w:pPr>
                                <w:pStyle w:val="ListParagraph"/>
                                <w:numPr>
                                  <w:ilvl w:val="0"/>
                                  <w:numId w:val="42"/>
                                </w:numPr>
                                <w:spacing w:after="160" w:line="259" w:lineRule="auto"/>
                              </w:pPr>
                              <w:r>
                                <w:t>Connect to Database</w:t>
                              </w:r>
                            </w:p>
                            <w:p w14:paraId="5C670962" w14:textId="77777777" w:rsidR="008A541A" w:rsidRPr="00213FEA" w:rsidRDefault="008A541A" w:rsidP="00C65F96">
                              <w:pPr>
                                <w:pStyle w:val="ListParagraph"/>
                                <w:numPr>
                                  <w:ilvl w:val="0"/>
                                  <w:numId w:val="42"/>
                                </w:numPr>
                                <w:spacing w:after="160" w:line="259" w:lineRule="auto"/>
                              </w:pPr>
                              <w:r>
                                <w:t>Edit user information</w:t>
                              </w:r>
                            </w:p>
                            <w:p w14:paraId="77DFE810" w14:textId="77777777" w:rsidR="008A541A" w:rsidRPr="00213FEA" w:rsidRDefault="008A541A" w:rsidP="00C65F96">
                              <w:pPr>
                                <w:jc w:val="center"/>
                              </w:pPr>
                            </w:p>
                          </w:txbxContent>
                        </wps:txbx>
                        <wps:bodyPr rot="0" vert="horz" wrap="square" lIns="91440" tIns="45720" rIns="91440" bIns="45720" anchor="ctr" anchorCtr="0" upright="1">
                          <a:noAutofit/>
                        </wps:bodyPr>
                      </wps:wsp>
                      <wps:wsp>
                        <wps:cNvPr id="334" name="AutoShape 326"/>
                        <wps:cNvCnPr>
                          <a:cxnSpLocks noChangeShapeType="1"/>
                        </wps:cNvCnPr>
                        <wps:spPr bwMode="auto">
                          <a:xfrm flipH="1" flipV="1">
                            <a:off x="4635" y="5671"/>
                            <a:ext cx="236" cy="7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5" name="AutoShape 327"/>
                        <wps:cNvCnPr>
                          <a:cxnSpLocks noChangeShapeType="1"/>
                        </wps:cNvCnPr>
                        <wps:spPr bwMode="auto">
                          <a:xfrm flipV="1">
                            <a:off x="5920" y="5671"/>
                            <a:ext cx="500" cy="7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6" name="AutoShape 328"/>
                        <wps:cNvCnPr>
                          <a:cxnSpLocks noChangeShapeType="1"/>
                        </wps:cNvCnPr>
                        <wps:spPr bwMode="auto">
                          <a:xfrm flipH="1">
                            <a:off x="3875" y="6945"/>
                            <a:ext cx="4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7" name="AutoShape 329"/>
                        <wps:cNvCnPr>
                          <a:cxnSpLocks noChangeShapeType="1"/>
                        </wps:cNvCnPr>
                        <wps:spPr bwMode="auto">
                          <a:xfrm flipH="1">
                            <a:off x="4545" y="7449"/>
                            <a:ext cx="326" cy="5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8" name="AutoShape 330"/>
                        <wps:cNvCnPr>
                          <a:cxnSpLocks noChangeShapeType="1"/>
                        </wps:cNvCnPr>
                        <wps:spPr bwMode="auto">
                          <a:xfrm>
                            <a:off x="6098" y="7350"/>
                            <a:ext cx="412" cy="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9" name="Oval 331"/>
                        <wps:cNvSpPr>
                          <a:spLocks noChangeArrowheads="1"/>
                        </wps:cNvSpPr>
                        <wps:spPr bwMode="auto">
                          <a:xfrm>
                            <a:off x="4290" y="6330"/>
                            <a:ext cx="2072" cy="1290"/>
                          </a:xfrm>
                          <a:prstGeom prst="ellipse">
                            <a:avLst/>
                          </a:prstGeom>
                          <a:solidFill>
                            <a:schemeClr val="accent1">
                              <a:lumMod val="100000"/>
                              <a:lumOff val="0"/>
                            </a:schemeClr>
                          </a:solidFill>
                          <a:ln w="12700">
                            <a:solidFill>
                              <a:schemeClr val="accent1">
                                <a:lumMod val="50000"/>
                                <a:lumOff val="0"/>
                              </a:schemeClr>
                            </a:solidFill>
                            <a:round/>
                            <a:headEnd/>
                            <a:tailEnd/>
                          </a:ln>
                        </wps:spPr>
                        <wps:txbx>
                          <w:txbxContent>
                            <w:p w14:paraId="3D578734" w14:textId="77777777" w:rsidR="008A541A" w:rsidRPr="00FD5602" w:rsidRDefault="008A541A" w:rsidP="00C65F96">
                              <w:pPr>
                                <w:jc w:val="center"/>
                                <w:rPr>
                                  <w:b/>
                                </w:rPr>
                              </w:pPr>
                              <w:r w:rsidRPr="00FD5602">
                                <w:rPr>
                                  <w:b/>
                                </w:rPr>
                                <w:t>SPECCHIO</w:t>
                              </w:r>
                            </w:p>
                          </w:txbxContent>
                        </wps:txbx>
                        <wps:bodyPr rot="0" vert="horz" wrap="non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320" o:spid="_x0000_s1037" style="position:absolute;left:0;text-align:left;margin-left:1pt;margin-top:61.15pt;width:428.75pt;height:408.5pt;z-index:251643392" coordorigin="905,3004" coordsize="8575,81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">
                <v:roundrect id="AutoShape 321" o:spid="_x0000_s1038" style="position:absolute;left:905;top:5937;width:2970;height:18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6cp0xAAA&#10;ANwAAAAPAAAAZHJzL2Rvd25yZXYueG1sRI9BawIxFITvgv8hvEIvUrNVke7WKGIpSm+upefXzXOz&#10;dPOyJFHXf2+EgsdhZr5hFqvetuJMPjSOFbyOMxDEldMN1wq+D58vbyBCRNbYOiYFVwqwWg4HCyy0&#10;u/CezmWsRYJwKFCBibErpAyVIYth7Dri5B2dtxiT9LXUHi8Jbls5ybK5tNhwWjDY0cZQ9VeerILT&#10;z2yal3774Y5mFOi3yrebL63U81O/fgcRqY+P8H97pxVMJzncz6QjIJ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enKdMQAAADcAAAADwAAAAAAAAAAAAAAAACXAgAAZHJzL2Rv&#10;d25yZXYueG1sUEsFBgAAAAAEAAQA9QAAAIgDAAAAAA==&#10;" fillcolor="#c0504d [3205]" strokecolor="#622423 [1605]" strokeweight="1pt">
                  <v:stroke joinstyle="miter"/>
                  <v:textbox>
                    <w:txbxContent>
                      <w:p w14:paraId="620AB085" w14:textId="77777777" w:rsidR="008A541A" w:rsidRPr="00213FEA" w:rsidRDefault="008A541A" w:rsidP="00C65F96">
                        <w:pPr>
                          <w:jc w:val="center"/>
                          <w:rPr>
                            <w:b/>
                          </w:rPr>
                        </w:pPr>
                        <w:r w:rsidRPr="00213FEA">
                          <w:rPr>
                            <w:b/>
                          </w:rPr>
                          <w:t>Data Processing &amp; Output</w:t>
                        </w:r>
                      </w:p>
                      <w:p w14:paraId="4F22CA23" w14:textId="77777777" w:rsidR="008A541A" w:rsidRDefault="008A541A" w:rsidP="00C65F96">
                        <w:pPr>
                          <w:pStyle w:val="ListParagraph"/>
                          <w:numPr>
                            <w:ilvl w:val="0"/>
                            <w:numId w:val="38"/>
                          </w:numPr>
                          <w:spacing w:after="160" w:line="259" w:lineRule="auto"/>
                        </w:pPr>
                        <w:r>
                          <w:t>Browse data hierarchy</w:t>
                        </w:r>
                      </w:p>
                      <w:p w14:paraId="04B1892B" w14:textId="77777777" w:rsidR="008A541A" w:rsidRDefault="008A541A" w:rsidP="00C65F96">
                        <w:pPr>
                          <w:pStyle w:val="ListParagraph"/>
                          <w:numPr>
                            <w:ilvl w:val="0"/>
                            <w:numId w:val="38"/>
                          </w:numPr>
                          <w:spacing w:after="160" w:line="259" w:lineRule="auto"/>
                        </w:pPr>
                        <w:r>
                          <w:t>Build query</w:t>
                        </w:r>
                      </w:p>
                      <w:p w14:paraId="29E7F20A" w14:textId="77777777" w:rsidR="008A541A" w:rsidRDefault="008A541A" w:rsidP="00C65F96">
                        <w:pPr>
                          <w:jc w:val="center"/>
                        </w:pPr>
                      </w:p>
                    </w:txbxContent>
                  </v:textbox>
                </v:roundrect>
                <v:roundrect id="AutoShape 322" o:spid="_x0000_s1039" style="position:absolute;left:6420;top:4039;width:2970;height:27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CvU0wQAA&#10;ANwAAAAPAAAAZHJzL2Rvd25yZXYueG1sRE/Pa8IwFL4P/B/CE3YZmrqOodUooohjNzvx/GyeTbF5&#10;KUnU+t8vh8GOH9/vxaq3rbiTD41jBZNxBoK4crrhWsHxZzeagggRWWPrmBQ8KcBqOXhZYKHdgw90&#10;L2MtUgiHAhWYGLtCylAZshjGriNO3MV5izFBX0vt8ZHCbSvfs+xTWmw4NRjsaGOoupY3q+B2+shn&#10;pd9v3cW8BTpXs/3mWyv1OuzXcxCR+vgv/nN/aQV5nuanM+kIyOU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Qr1NMEAAADcAAAADwAAAAAAAAAAAAAAAACXAgAAZHJzL2Rvd25y&#10;ZXYueG1sUEsFBgAAAAAEAAQA9QAAAIUDAAAAAA==&#10;" fillcolor="#c0504d [3205]" strokecolor="#622423 [1605]" strokeweight="1pt">
                  <v:stroke joinstyle="miter"/>
                  <v:textbox>
                    <w:txbxContent>
                      <w:p w14:paraId="438EA7EA" w14:textId="77777777" w:rsidR="008A541A" w:rsidRDefault="008A541A" w:rsidP="00C65F96">
                        <w:pPr>
                          <w:jc w:val="center"/>
                          <w:rPr>
                            <w:b/>
                          </w:rPr>
                        </w:pPr>
                        <w:r w:rsidRPr="00213FEA">
                          <w:rPr>
                            <w:b/>
                          </w:rPr>
                          <w:t xml:space="preserve">Data Input </w:t>
                        </w:r>
                      </w:p>
                      <w:p w14:paraId="52CC8B95" w14:textId="77777777" w:rsidR="008A541A" w:rsidRDefault="008A541A" w:rsidP="00C65F96">
                        <w:pPr>
                          <w:pStyle w:val="ListParagraph"/>
                          <w:numPr>
                            <w:ilvl w:val="0"/>
                            <w:numId w:val="39"/>
                          </w:numPr>
                          <w:spacing w:after="160" w:line="259" w:lineRule="auto"/>
                        </w:pPr>
                        <w:r>
                          <w:t>Create new campaign</w:t>
                        </w:r>
                      </w:p>
                      <w:p w14:paraId="0C13A93A" w14:textId="77777777" w:rsidR="008A541A" w:rsidRDefault="008A541A" w:rsidP="00C65F96">
                        <w:pPr>
                          <w:pStyle w:val="ListParagraph"/>
                          <w:numPr>
                            <w:ilvl w:val="0"/>
                            <w:numId w:val="39"/>
                          </w:numPr>
                          <w:spacing w:after="160" w:line="259" w:lineRule="auto"/>
                        </w:pPr>
                        <w:r>
                          <w:t>Load campaign data</w:t>
                        </w:r>
                      </w:p>
                      <w:p w14:paraId="694FBE3B" w14:textId="77777777" w:rsidR="008A541A" w:rsidRDefault="008A541A" w:rsidP="00C65F96">
                        <w:pPr>
                          <w:pStyle w:val="ListParagraph"/>
                          <w:numPr>
                            <w:ilvl w:val="0"/>
                            <w:numId w:val="39"/>
                          </w:numPr>
                          <w:spacing w:after="160" w:line="259" w:lineRule="auto"/>
                        </w:pPr>
                        <w:r>
                          <w:t>Edit metadata</w:t>
                        </w:r>
                      </w:p>
                      <w:p w14:paraId="3341C50F" w14:textId="77777777" w:rsidR="008A541A" w:rsidRPr="00213FEA" w:rsidRDefault="008A541A" w:rsidP="00C65F96">
                        <w:pPr>
                          <w:pStyle w:val="ListParagraph"/>
                          <w:numPr>
                            <w:ilvl w:val="0"/>
                            <w:numId w:val="39"/>
                          </w:numPr>
                          <w:spacing w:after="160" w:line="259" w:lineRule="auto"/>
                        </w:pPr>
                        <w:r>
                          <w:t>Get metadata from XLS</w:t>
                        </w:r>
                      </w:p>
                    </w:txbxContent>
                  </v:textbox>
                </v:roundrect>
                <v:roundrect id="AutoShape 323" o:spid="_x0000_s1040" style="position:absolute;left:6510;top:7057;width:2970;height:30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RlCvxAAA&#10;ANwAAAAPAAAAZHJzL2Rvd25yZXYueG1sRI9BawIxFITvBf9DeAUvpWZ1i9StUUQRpTfX0vPr5rlZ&#10;unlZkqjrvzdCocdhZr5h5svetuJCPjSOFYxHGQjiyumGawVfx+3rO4gQkTW2jknBjQIsF4OnORba&#10;XflAlzLWIkE4FKjAxNgVUobKkMUwch1x8k7OW4xJ+lpqj9cEt62cZNlUWmw4LRjsaG2o+i3PVsH5&#10;+y2flX63cSfzEuinmu3Wn1qp4XO/+gARqY//4b/2XivI8zE8zqQjIB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kZQr8QAAADcAAAADwAAAAAAAAAAAAAAAACXAgAAZHJzL2Rv&#10;d25yZXYueG1sUEsFBgAAAAAEAAQA9QAAAIgDAAAAAA==&#10;" fillcolor="#c0504d [3205]" strokecolor="#622423 [1605]" strokeweight="1pt">
                  <v:stroke joinstyle="miter"/>
                  <v:textbox>
                    <w:txbxContent>
                      <w:p w14:paraId="76923CB7" w14:textId="77777777" w:rsidR="008A541A" w:rsidRDefault="008A541A" w:rsidP="00C65F96">
                        <w:pPr>
                          <w:jc w:val="center"/>
                          <w:rPr>
                            <w:b/>
                          </w:rPr>
                        </w:pPr>
                        <w:r w:rsidRPr="00213FEA">
                          <w:rPr>
                            <w:b/>
                          </w:rPr>
                          <w:t>Data Maintenance</w:t>
                        </w:r>
                      </w:p>
                      <w:p w14:paraId="63302559" w14:textId="77777777" w:rsidR="008A541A" w:rsidRDefault="008A541A" w:rsidP="00C65F96">
                        <w:pPr>
                          <w:pStyle w:val="ListParagraph"/>
                          <w:numPr>
                            <w:ilvl w:val="0"/>
                            <w:numId w:val="40"/>
                          </w:numPr>
                          <w:spacing w:after="160" w:line="259" w:lineRule="auto"/>
                        </w:pPr>
                        <w:r>
                          <w:t>Remove data</w:t>
                        </w:r>
                      </w:p>
                      <w:p w14:paraId="4915C4B0" w14:textId="77777777" w:rsidR="008A541A" w:rsidRDefault="008A541A" w:rsidP="00C65F96">
                        <w:pPr>
                          <w:pStyle w:val="ListParagraph"/>
                          <w:numPr>
                            <w:ilvl w:val="0"/>
                            <w:numId w:val="40"/>
                          </w:numPr>
                          <w:spacing w:after="160" w:line="259" w:lineRule="auto"/>
                        </w:pPr>
                        <w:r>
                          <w:t>Export campaign</w:t>
                        </w:r>
                      </w:p>
                      <w:p w14:paraId="6327695B" w14:textId="77777777" w:rsidR="008A541A" w:rsidRDefault="008A541A" w:rsidP="00C65F96">
                        <w:pPr>
                          <w:pStyle w:val="ListParagraph"/>
                          <w:numPr>
                            <w:ilvl w:val="0"/>
                            <w:numId w:val="40"/>
                          </w:numPr>
                          <w:spacing w:after="160" w:line="259" w:lineRule="auto"/>
                        </w:pPr>
                        <w:r>
                          <w:t>Import campaign</w:t>
                        </w:r>
                      </w:p>
                      <w:p w14:paraId="7A01A498" w14:textId="77777777" w:rsidR="008A541A" w:rsidRDefault="008A541A" w:rsidP="00C65F96">
                        <w:pPr>
                          <w:pStyle w:val="ListParagraph"/>
                          <w:numPr>
                            <w:ilvl w:val="0"/>
                            <w:numId w:val="40"/>
                          </w:numPr>
                          <w:spacing w:after="160" w:line="259" w:lineRule="auto"/>
                        </w:pPr>
                        <w:r>
                          <w:t>Load sensor definition</w:t>
                        </w:r>
                      </w:p>
                      <w:p w14:paraId="2C144193" w14:textId="77777777" w:rsidR="008A541A" w:rsidRPr="00213FEA" w:rsidRDefault="008A541A" w:rsidP="00C65F96">
                        <w:pPr>
                          <w:pStyle w:val="ListParagraph"/>
                          <w:numPr>
                            <w:ilvl w:val="0"/>
                            <w:numId w:val="40"/>
                          </w:numPr>
                          <w:spacing w:after="160" w:line="259" w:lineRule="auto"/>
                        </w:pPr>
                        <w:r>
                          <w:t>Instrumentation admin.</w:t>
                        </w:r>
                      </w:p>
                    </w:txbxContent>
                  </v:textbox>
                </v:roundrect>
                <v:roundrect id="AutoShape 324" o:spid="_x0000_s1041" style="position:absolute;left:3285;top:7964;width:2970;height:321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lM7YxAAA&#10;ANwAAAAPAAAAZHJzL2Rvd25yZXYueG1sRI9BawIxFITvBf9DeAUvpWZ1i9StUUQRpTfX0vPr5rlZ&#10;unlZkqjrvzdCocdhZr5h5svetuJCPjSOFYxHGQjiyumGawVfx+3rO4gQkTW2jknBjQIsF4OnORba&#10;XflAlzLWIkE4FKjAxNgVUobKkMUwch1x8k7OW4xJ+lpqj9cEt62cZNlUWmw4LRjsaG2o+i3PVsH5&#10;+y2flX63cSfzEuinmu3Wn1qp4XO/+gARqY//4b/2XivI8wk8zqQjIB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pTO2MQAAADcAAAADwAAAAAAAAAAAAAAAACXAgAAZHJzL2Rv&#10;d25yZXYueG1sUEsFBgAAAAAEAAQA9QAAAIgDAAAAAA==&#10;" fillcolor="#c0504d [3205]" strokecolor="#622423 [1605]" strokeweight="1pt">
                  <v:stroke joinstyle="miter"/>
                  <v:textbox>
                    <w:txbxContent>
                      <w:p w14:paraId="2E041C22" w14:textId="77777777" w:rsidR="008A541A" w:rsidRDefault="008A541A" w:rsidP="00C65F96">
                        <w:pPr>
                          <w:jc w:val="center"/>
                          <w:rPr>
                            <w:b/>
                          </w:rPr>
                        </w:pPr>
                        <w:r w:rsidRPr="00213FEA">
                          <w:rPr>
                            <w:b/>
                          </w:rPr>
                          <w:t>Special Functions</w:t>
                        </w:r>
                      </w:p>
                      <w:p w14:paraId="6EB82289" w14:textId="77777777" w:rsidR="008A541A" w:rsidRDefault="008A541A" w:rsidP="00C65F96">
                        <w:pPr>
                          <w:pStyle w:val="ListParagraph"/>
                          <w:numPr>
                            <w:ilvl w:val="0"/>
                            <w:numId w:val="41"/>
                          </w:numPr>
                          <w:spacing w:after="160" w:line="259" w:lineRule="auto"/>
                        </w:pPr>
                        <w:r>
                          <w:t>Target-reference links</w:t>
                        </w:r>
                      </w:p>
                      <w:p w14:paraId="2911C7F9" w14:textId="77777777" w:rsidR="008A541A" w:rsidRDefault="008A541A" w:rsidP="00C65F96">
                        <w:pPr>
                          <w:pStyle w:val="ListParagraph"/>
                          <w:numPr>
                            <w:ilvl w:val="0"/>
                            <w:numId w:val="41"/>
                          </w:numPr>
                          <w:spacing w:after="160" w:line="259" w:lineRule="auto"/>
                        </w:pPr>
                        <w:r>
                          <w:t>Correct local time to UTC</w:t>
                        </w:r>
                      </w:p>
                      <w:p w14:paraId="2A316C02" w14:textId="77777777" w:rsidR="008A541A" w:rsidRDefault="008A541A" w:rsidP="00C65F96">
                        <w:pPr>
                          <w:pStyle w:val="ListParagraph"/>
                          <w:numPr>
                            <w:ilvl w:val="0"/>
                            <w:numId w:val="41"/>
                          </w:numPr>
                          <w:spacing w:after="160" w:line="259" w:lineRule="auto"/>
                        </w:pPr>
                        <w:r>
                          <w:t>Sun angle calculation</w:t>
                        </w:r>
                      </w:p>
                      <w:p w14:paraId="45094651" w14:textId="77777777" w:rsidR="008A541A" w:rsidRPr="00213FEA" w:rsidRDefault="008A541A" w:rsidP="00C65F96">
                        <w:pPr>
                          <w:pStyle w:val="ListParagraph"/>
                          <w:numPr>
                            <w:ilvl w:val="0"/>
                            <w:numId w:val="41"/>
                          </w:numPr>
                          <w:spacing w:after="160" w:line="259" w:lineRule="auto"/>
                        </w:pPr>
                        <w:r>
                          <w:t>Gonio angle calculation</w:t>
                        </w:r>
                      </w:p>
                    </w:txbxContent>
                  </v:textbox>
                </v:roundrect>
                <v:roundrect id="AutoShape 325" o:spid="_x0000_s1042" style="position:absolute;left:3128;top:3004;width:2970;height:266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2GtDxAAA&#10;ANwAAAAPAAAAZHJzL2Rvd25yZXYueG1sRI9BawIxFITvhf6H8Aq9FM3qFtGtUUQpSm+u0vPr5rlZ&#10;unlZkqjrvzdCocdhZr5h5svetuJCPjSOFYyGGQjiyumGawXHw+dgCiJEZI2tY1JwowDLxfPTHAvt&#10;rrynSxlrkSAcClRgYuwKKUNlyGIYuo44eSfnLcYkfS21x2uC21aOs2wiLTacFgx2tDZU/ZZnq+D8&#10;/Z7PSr/duJN5C/RTzbbrL63U60u/+gARqY//4b/2TivI8xweZ9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dhrQ8QAAADcAAAADwAAAAAAAAAAAAAAAACXAgAAZHJzL2Rv&#10;d25yZXYueG1sUEsFBgAAAAAEAAQA9QAAAIgDAAAAAA==&#10;" fillcolor="#c0504d [3205]" strokecolor="#622423 [1605]" strokeweight="1pt">
                  <v:stroke joinstyle="miter"/>
                  <v:textbox>
                    <w:txbxContent>
                      <w:p w14:paraId="71750CF0" w14:textId="77777777" w:rsidR="008A541A" w:rsidRDefault="008A541A" w:rsidP="00C65F96">
                        <w:pPr>
                          <w:jc w:val="center"/>
                          <w:rPr>
                            <w:b/>
                          </w:rPr>
                        </w:pPr>
                        <w:r w:rsidRPr="00213FEA">
                          <w:rPr>
                            <w:b/>
                          </w:rPr>
                          <w:t>Data</w:t>
                        </w:r>
                        <w:r>
                          <w:rPr>
                            <w:b/>
                          </w:rPr>
                          <w:t>base</w:t>
                        </w:r>
                      </w:p>
                      <w:p w14:paraId="327E53FE" w14:textId="77777777" w:rsidR="008A541A" w:rsidRDefault="008A541A" w:rsidP="00C65F96">
                        <w:pPr>
                          <w:pStyle w:val="ListParagraph"/>
                          <w:numPr>
                            <w:ilvl w:val="0"/>
                            <w:numId w:val="42"/>
                          </w:numPr>
                          <w:spacing w:after="160" w:line="259" w:lineRule="auto"/>
                        </w:pPr>
                        <w:r>
                          <w:t xml:space="preserve">Create a new user </w:t>
                        </w:r>
                        <w:r>
                          <w:br/>
                          <w:t>account</w:t>
                        </w:r>
                      </w:p>
                      <w:p w14:paraId="3368F40B" w14:textId="77777777" w:rsidR="008A541A" w:rsidRDefault="008A541A" w:rsidP="00C65F96">
                        <w:pPr>
                          <w:pStyle w:val="ListParagraph"/>
                          <w:numPr>
                            <w:ilvl w:val="0"/>
                            <w:numId w:val="42"/>
                          </w:numPr>
                          <w:spacing w:after="160" w:line="259" w:lineRule="auto"/>
                        </w:pPr>
                        <w:r>
                          <w:t>Connect to Database</w:t>
                        </w:r>
                      </w:p>
                      <w:p w14:paraId="5C670962" w14:textId="77777777" w:rsidR="008A541A" w:rsidRPr="00213FEA" w:rsidRDefault="008A541A" w:rsidP="00C65F96">
                        <w:pPr>
                          <w:pStyle w:val="ListParagraph"/>
                          <w:numPr>
                            <w:ilvl w:val="0"/>
                            <w:numId w:val="42"/>
                          </w:numPr>
                          <w:spacing w:after="160" w:line="259" w:lineRule="auto"/>
                        </w:pPr>
                        <w:r>
                          <w:t>Edit user information</w:t>
                        </w:r>
                      </w:p>
                      <w:p w14:paraId="77DFE810" w14:textId="77777777" w:rsidR="008A541A" w:rsidRPr="00213FEA" w:rsidRDefault="008A541A" w:rsidP="00C65F96">
                        <w:pPr>
                          <w:jc w:val="center"/>
                        </w:pPr>
                      </w:p>
                    </w:txbxContent>
                  </v:textbox>
                </v:roundrect>
                <v:shape id="AutoShape 326" o:spid="_x0000_s1043" type="#_x0000_t32" style="position:absolute;left:4635;top:5671;width:236;height:797;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7bdOMQAAADcAAAADwAAAGRycy9kb3ducmV2LnhtbESPT2vCQBTE74V+h+UVvNVNYxCNrlJa&#10;BCm9+Ofg8ZF9bkKzb0P2VeO37wpCj8PM/IZZrgffqgv1sQls4G2cgSKugm3YGTgeNq8zUFGQLbaB&#10;ycCNIqxXz09LLG248o4ue3EqQTiWaKAW6UqtY1WTxzgOHXHyzqH3KEn2TtserwnuW51n2VR7bDgt&#10;1NjRR03Vz/7XGzgd/fc8Lz69K9xBdkJfTV5MjRm9DO8LUEKD/Icf7a01MJkUcD+TjoBe/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rtt04xAAAANwAAAAPAAAAAAAAAAAA&#10;AAAAAKECAABkcnMvZG93bnJldi54bWxQSwUGAAAAAAQABAD5AAAAkgMAAAAA&#10;">
                  <v:stroke endarrow="block"/>
                </v:shape>
                <v:shape id="AutoShape 327" o:spid="_x0000_s1044" type="#_x0000_t32" style="position:absolute;left:5920;top:5671;width:500;height:79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XFiE8QAAADcAAAADwAAAGRycy9kb3ducmV2LnhtbESPwWrDMBBE74H+g9hCbrHchoTiRjGt&#10;IRB6CUkK7XGxtraotTKWajl/XwUCOQ4z84bZlJPtxEiDN44VPGU5COLaacONgs/zbvECwgdkjZ1j&#10;UnAhD+X2YbbBQrvIRxpPoREJwr5ABW0IfSGlr1uy6DPXEyfvxw0WQ5JDI/WAMcFtJ5/zfC0tGk4L&#10;LfZUtVT/nv6sAhMPZuz3VXz/+Pr2OpK5rJxRav44vb2CCDSFe/jW3msFy+UKrmfSEZDb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cWITxAAAANwAAAAPAAAAAAAAAAAA&#10;AAAAAKECAABkcnMvZG93bnJldi54bWxQSwUGAAAAAAQABAD5AAAAkgMAAAAA&#10;">
                  <v:stroke endarrow="block"/>
                </v:shape>
                <v:shape id="AutoShape 328" o:spid="_x0000_s1045" type="#_x0000_t32" style="position:absolute;left:3875;top:6945;width:415;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aP8ZMMAAADcAAAADwAAAGRycy9kb3ducmV2LnhtbESPQWvCQBSE74X+h+UVvNVNK5USXYMN&#10;COKlqIX2+Mg+k8Xs25DdZuO/dwXB4zAz3zDLYrStGKj3xrGCt2kGgrhy2nCt4Oe4ef0E4QOyxtYx&#10;KbiQh2L1/LTEXLvIexoOoRYJwj5HBU0IXS6lrxqy6KeuI07eyfUWQ5J9LXWPMcFtK9+zbC4tGk4L&#10;DXZUNlSdD/9WgYnfZui2Zfza/f55HclcPpxRavIyrhcgAo3hEb63t1rBbDaH25l0BOTqC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Wj/GTDAAAA3AAAAA8AAAAAAAAAAAAA&#10;AAAAoQIAAGRycy9kb3ducmV2LnhtbFBLBQYAAAAABAAEAPkAAACRAwAAAAA=&#10;">
                  <v:stroke endarrow="block"/>
                </v:shape>
                <v:shape id="AutoShape 329" o:spid="_x0000_s1046" type="#_x0000_t32" style="position:absolute;left:4545;top:7449;width:326;height:51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9Z/8QAAADcAAAADwAAAGRycy9kb3ducmV2LnhtbESPQWvCQBSE70L/w/IKvemmFW2J2Ugr&#10;FMRLUQv1+Mg+k8Xs25DdZuO/7xYEj8PMfMMU69G2YqDeG8cKnmcZCOLKacO1gu/j5/QNhA/IGlvH&#10;pOBKHtblw6TAXLvIexoOoRYJwj5HBU0IXS6lrxqy6GeuI07e2fUWQ5J9LXWPMcFtK1+ybCktGk4L&#10;DXa0aai6HH6tAhO/zNBtN/Fj93PyOpK5LpxR6ulxfF+BCDSGe/jW3moF8/kr/J9JR0CW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K71n/xAAAANwAAAAPAAAAAAAAAAAA&#10;AAAAAKECAABkcnMvZG93bnJldi54bWxQSwUGAAAAAAQABAD5AAAAkgMAAAAA&#10;">
                  <v:stroke endarrow="block"/>
                </v:shape>
                <v:shape id="AutoShape 330" o:spid="_x0000_s1047" type="#_x0000_t32" style="position:absolute;left:6098;top:7350;width:412;height:9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mGGzsIAAADcAAAADwAAAGRycy9kb3ducmV2LnhtbERPy4rCMBTdC/MP4Q7MTlMVBq1GkYGR&#10;wcGFD4ruLs21LTY3JYla/XqzEFwezns6b00truR8ZVlBv5eAIM6trrhQsN/9dkcgfEDWWFsmBXfy&#10;MJ99dKaYanvjDV23oRAxhH2KCsoQmlRKn5dk0PdsQxy5k3UGQ4SukNrhLYabWg6S5FsarDg2lNjQ&#10;T0n5eXsxCg7/40t2z9a0yvrj1RGd8Y/dUqmvz3YxARGoDW/xy/2nFQyHcW08E4+AnD0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mGGzsIAAADcAAAADwAAAAAAAAAAAAAA&#10;AAChAgAAZHJzL2Rvd25yZXYueG1sUEsFBgAAAAAEAAQA+QAAAJADAAAAAA==&#10;">
                  <v:stroke endarrow="block"/>
                </v:shape>
                <v:oval id="Oval 331" o:spid="_x0000_s1048" style="position:absolute;left:4290;top:6330;width:2072;height:1290;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dc1KxQAA&#10;ANwAAAAPAAAAZHJzL2Rvd25yZXYueG1sRI9Li8JAEITvC/6HoQVvOnFF0ayjiCA+bj5Yr72Z3iSa&#10;6clmxhj/vSMIeyyq66uu6bwxhaipcrllBf1eBII4sTrnVMHpuOqOQTiPrLGwTAoe5GA+a31MMdb2&#10;znuqDz4VAcIuRgWZ92UspUsyMuh6tiQO3q+tDPogq1TqCu8Bbgr5GUUjaTDn0JBhScuMkuvhZsIb&#10;5+1kdV3Xu8vPd7HIdbLrD89/SnXazeILhKfG/x+/0xutYDCYwGtMIIC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1zUrFAAAA3AAAAA8AAAAAAAAAAAAAAAAAlwIAAGRycy9k&#10;b3ducmV2LnhtbFBLBQYAAAAABAAEAPUAAACJAwAAAAA=&#10;" fillcolor="#4f81bd [3204]" strokecolor="#243f60 [1604]" strokeweight="1pt">
                  <v:textbox>
                    <w:txbxContent>
                      <w:p w14:paraId="3D578734" w14:textId="77777777" w:rsidR="008A541A" w:rsidRPr="00FD5602" w:rsidRDefault="008A541A" w:rsidP="00C65F96">
                        <w:pPr>
                          <w:jc w:val="center"/>
                          <w:rPr>
                            <w:b/>
                          </w:rPr>
                        </w:pPr>
                        <w:r w:rsidRPr="00FD5602">
                          <w:rPr>
                            <w:b/>
                          </w:rPr>
                          <w:t>SPECCHIO</w:t>
                        </w:r>
                      </w:p>
                    </w:txbxContent>
                  </v:textbox>
                </v:oval>
                <w10:wrap type="topAndBottom"/>
              </v:group>
            </w:pict>
          </mc:Fallback>
        </mc:AlternateContent>
      </w:r>
      <w:r w:rsidR="00C65F96">
        <w:t>The following diagram illustrates the functions and tasks performed by SPECCHIO.</w:t>
      </w:r>
      <w:r w:rsidR="003A2D0B">
        <w:t xml:space="preserve"> Each section relates to a different menu item in the application, and is a </w:t>
      </w:r>
      <w:r w:rsidR="00AF3518">
        <w:t xml:space="preserve">generally a </w:t>
      </w:r>
      <w:r w:rsidR="003A2D0B">
        <w:t>different section in the User Guide.</w:t>
      </w:r>
      <w:r w:rsidR="00AF3518">
        <w:t xml:space="preserve"> Information about campaigns is in a separate section due to its size.</w:t>
      </w:r>
    </w:p>
    <w:p w14:paraId="110CF01C" w14:textId="77777777" w:rsidR="002C2965" w:rsidRDefault="002C2965" w:rsidP="002C2965">
      <w:pPr>
        <w:pStyle w:val="Body"/>
        <w:ind w:left="0"/>
      </w:pPr>
    </w:p>
    <w:p w14:paraId="38641280" w14:textId="77777777" w:rsidR="002C2965" w:rsidRDefault="002C2965" w:rsidP="002C2965">
      <w:pPr>
        <w:pStyle w:val="Body"/>
        <w:ind w:left="0"/>
      </w:pPr>
    </w:p>
    <w:p w14:paraId="72269868" w14:textId="77777777" w:rsidR="00457913" w:rsidRDefault="00457913">
      <w:pPr>
        <w:spacing w:after="200" w:line="276" w:lineRule="auto"/>
      </w:pPr>
      <w:r>
        <w:br w:type="page"/>
      </w:r>
    </w:p>
    <w:p w14:paraId="4DB1BACD" w14:textId="77777777" w:rsidR="00C65F96" w:rsidRDefault="000B0B72" w:rsidP="008C2B67">
      <w:pPr>
        <w:ind w:left="720"/>
      </w:pPr>
      <w:r>
        <w:lastRenderedPageBreak/>
        <w:t>The operational flow in order to load data into SPECCHIO is as follows:</w:t>
      </w:r>
    </w:p>
    <w:p w14:paraId="36582F67" w14:textId="77777777" w:rsidR="000B0B72" w:rsidRDefault="008440CC" w:rsidP="00C65F96">
      <w:r>
        <w:rPr>
          <w:noProof/>
          <w:lang w:val="en-US"/>
        </w:rPr>
        <mc:AlternateContent>
          <mc:Choice Requires="wps">
            <w:drawing>
              <wp:anchor distT="0" distB="0" distL="114300" distR="114300" simplePos="0" relativeHeight="251658240" behindDoc="0" locked="0" layoutInCell="1" allowOverlap="1" wp14:anchorId="1627C6FE" wp14:editId="0F09C8D5">
                <wp:simplePos x="0" y="0"/>
                <wp:positionH relativeFrom="column">
                  <wp:posOffset>1657350</wp:posOffset>
                </wp:positionH>
                <wp:positionV relativeFrom="paragraph">
                  <wp:posOffset>97790</wp:posOffset>
                </wp:positionV>
                <wp:extent cx="1419225" cy="371475"/>
                <wp:effectExtent l="6350" t="0" r="9525" b="13335"/>
                <wp:wrapNone/>
                <wp:docPr id="327" name="AutoShape 5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371475"/>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039B0827" w14:textId="77777777" w:rsidR="008A541A" w:rsidRDefault="008A541A" w:rsidP="00457913">
                            <w:pPr>
                              <w:jc w:val="center"/>
                            </w:pPr>
                            <w:r>
                              <w:t>Create campaig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79" o:spid="_x0000_s1049" style="position:absolute;margin-left:130.5pt;margin-top:7.7pt;width:111.75pt;height:29.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" fillcolor="#4f81bd [3204]" strokecolor="#243f60 [1604]" strokeweight="1pt">
                <v:textbox>
                  <w:txbxContent>
                    <w:p w14:paraId="039B0827" w14:textId="77777777" w:rsidR="008A541A" w:rsidRDefault="008A541A" w:rsidP="00457913">
                      <w:pPr>
                        <w:jc w:val="center"/>
                      </w:pPr>
                      <w:r>
                        <w:t>Create campaign</w:t>
                      </w:r>
                    </w:p>
                  </w:txbxContent>
                </v:textbox>
              </v:roundrect>
            </w:pict>
          </mc:Fallback>
        </mc:AlternateContent>
      </w:r>
    </w:p>
    <w:p w14:paraId="701F4F97" w14:textId="77777777" w:rsidR="000B0B72" w:rsidRDefault="000B0B72" w:rsidP="00C65F96"/>
    <w:p w14:paraId="7C3D5780" w14:textId="77777777" w:rsidR="000B0B72" w:rsidRDefault="008440CC" w:rsidP="00C65F96">
      <w:r>
        <w:rPr>
          <w:noProof/>
          <w:lang w:val="en-US"/>
        </w:rPr>
        <mc:AlternateContent>
          <mc:Choice Requires="wps">
            <w:drawing>
              <wp:anchor distT="0" distB="0" distL="114300" distR="114300" simplePos="0" relativeHeight="251662336" behindDoc="0" locked="0" layoutInCell="1" allowOverlap="1" wp14:anchorId="056A3C98" wp14:editId="57A342F2">
                <wp:simplePos x="0" y="0"/>
                <wp:positionH relativeFrom="column">
                  <wp:posOffset>2324100</wp:posOffset>
                </wp:positionH>
                <wp:positionV relativeFrom="paragraph">
                  <wp:posOffset>151130</wp:posOffset>
                </wp:positionV>
                <wp:extent cx="635" cy="152400"/>
                <wp:effectExtent l="63500" t="11430" r="88265" b="26670"/>
                <wp:wrapNone/>
                <wp:docPr id="326" name="AutoShape 5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2400"/>
                        </a:xfrm>
                        <a:prstGeom prst="straightConnector1">
                          <a:avLst/>
                        </a:prstGeom>
                        <a:noFill/>
                        <a:ln w="12700">
                          <a:solidFill>
                            <a:schemeClr val="accent1">
                              <a:lumMod val="5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3" o:spid="_x0000_s1026" type="#_x0000_t32" style="position:absolute;margin-left:183pt;margin-top:11.9pt;width:.05pt;height: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" strokecolor="#243f60 [1604]" strokeweight="1pt">
                <v:stroke endarrow="block"/>
              </v:shape>
            </w:pict>
          </mc:Fallback>
        </mc:AlternateContent>
      </w:r>
    </w:p>
    <w:p w14:paraId="5852CF3F" w14:textId="77777777" w:rsidR="000B0B72" w:rsidRDefault="008440CC" w:rsidP="00C65F96">
      <w:r>
        <w:rPr>
          <w:noProof/>
          <w:lang w:val="en-US"/>
        </w:rPr>
        <mc:AlternateContent>
          <mc:Choice Requires="wps">
            <w:drawing>
              <wp:anchor distT="0" distB="0" distL="114300" distR="114300" simplePos="0" relativeHeight="251659264" behindDoc="0" locked="0" layoutInCell="1" allowOverlap="1" wp14:anchorId="2D4C32CE" wp14:editId="5F45CA19">
                <wp:simplePos x="0" y="0"/>
                <wp:positionH relativeFrom="column">
                  <wp:posOffset>1533525</wp:posOffset>
                </wp:positionH>
                <wp:positionV relativeFrom="paragraph">
                  <wp:posOffset>144780</wp:posOffset>
                </wp:positionV>
                <wp:extent cx="1704975" cy="333375"/>
                <wp:effectExtent l="0" t="5080" r="12700" b="17145"/>
                <wp:wrapNone/>
                <wp:docPr id="325" name="AutoShape 5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333375"/>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72D7B61A" w14:textId="77777777" w:rsidR="008A541A" w:rsidRDefault="008A541A" w:rsidP="00457913">
                            <w:pPr>
                              <w:jc w:val="center"/>
                            </w:pPr>
                            <w:r>
                              <w:t>Load data to campaig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80" o:spid="_x0000_s1050" style="position:absolute;margin-left:120.75pt;margin-top:11.4pt;width:134.25pt;height: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" fillcolor="#4f81bd [3204]" strokecolor="#243f60 [1604]" strokeweight="1pt">
                <v:textbox>
                  <w:txbxContent>
                    <w:p w14:paraId="72D7B61A" w14:textId="77777777" w:rsidR="008A541A" w:rsidRDefault="008A541A" w:rsidP="00457913">
                      <w:pPr>
                        <w:jc w:val="center"/>
                      </w:pPr>
                      <w:r>
                        <w:t>Load data to campaign</w:t>
                      </w:r>
                    </w:p>
                  </w:txbxContent>
                </v:textbox>
              </v:roundrect>
            </w:pict>
          </mc:Fallback>
        </mc:AlternateContent>
      </w:r>
    </w:p>
    <w:p w14:paraId="7BE58690" w14:textId="77777777" w:rsidR="000B0B72" w:rsidRDefault="000B0B72" w:rsidP="00C65F96"/>
    <w:p w14:paraId="2F684AFC" w14:textId="77777777" w:rsidR="000B0B72" w:rsidRDefault="008440CC" w:rsidP="00C65F96">
      <w:r>
        <w:rPr>
          <w:noProof/>
          <w:lang w:val="en-US"/>
        </w:rPr>
        <mc:AlternateContent>
          <mc:Choice Requires="wps">
            <w:drawing>
              <wp:anchor distT="0" distB="0" distL="114300" distR="114300" simplePos="0" relativeHeight="251663360" behindDoc="0" locked="0" layoutInCell="1" allowOverlap="1" wp14:anchorId="136702F1" wp14:editId="71E89391">
                <wp:simplePos x="0" y="0"/>
                <wp:positionH relativeFrom="column">
                  <wp:posOffset>2343150</wp:posOffset>
                </wp:positionH>
                <wp:positionV relativeFrom="paragraph">
                  <wp:posOffset>140970</wp:posOffset>
                </wp:positionV>
                <wp:extent cx="0" cy="200025"/>
                <wp:effectExtent l="69850" t="13970" r="82550" b="40005"/>
                <wp:wrapNone/>
                <wp:docPr id="324" name="AutoShape 5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12700">
                          <a:solidFill>
                            <a:schemeClr val="accent1">
                              <a:lumMod val="5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4" o:spid="_x0000_s1026" type="#_x0000_t32" style="position:absolute;margin-left:184.5pt;margin-top:11.1pt;width:0;height:1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" strokecolor="#243f60 [1604]" strokeweight="1pt">
                <v:stroke endarrow="block"/>
              </v:shape>
            </w:pict>
          </mc:Fallback>
        </mc:AlternateContent>
      </w:r>
    </w:p>
    <w:p w14:paraId="4F116503" w14:textId="77777777" w:rsidR="000B0B72" w:rsidRDefault="000B0B72" w:rsidP="00C65F96"/>
    <w:p w14:paraId="695CF828" w14:textId="77777777" w:rsidR="000B0B72" w:rsidRDefault="008440CC" w:rsidP="00C65F96">
      <w:r>
        <w:rPr>
          <w:noProof/>
          <w:lang w:val="en-US"/>
        </w:rPr>
        <mc:AlternateContent>
          <mc:Choice Requires="wps">
            <w:drawing>
              <wp:anchor distT="0" distB="0" distL="114300" distR="114300" simplePos="0" relativeHeight="251660288" behindDoc="0" locked="0" layoutInCell="1" allowOverlap="1" wp14:anchorId="02720E7A" wp14:editId="6CA207E7">
                <wp:simplePos x="0" y="0"/>
                <wp:positionH relativeFrom="column">
                  <wp:posOffset>1657350</wp:posOffset>
                </wp:positionH>
                <wp:positionV relativeFrom="paragraph">
                  <wp:posOffset>3810</wp:posOffset>
                </wp:positionV>
                <wp:extent cx="1438275" cy="352425"/>
                <wp:effectExtent l="6350" t="3810" r="15875" b="12065"/>
                <wp:wrapNone/>
                <wp:docPr id="323" name="AutoShape 5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352425"/>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2861D04C" w14:textId="77777777" w:rsidR="008A541A" w:rsidRDefault="008A541A" w:rsidP="00457913">
                            <w:pPr>
                              <w:jc w:val="center"/>
                            </w:pPr>
                            <w:r>
                              <w:t>Enter metadat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81" o:spid="_x0000_s1051" style="position:absolute;margin-left:130.5pt;margin-top:.3pt;width:113.2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" fillcolor="#4f81bd [3204]" strokecolor="#243f60 [1604]" strokeweight="1pt">
                <v:textbox>
                  <w:txbxContent>
                    <w:p w14:paraId="2861D04C" w14:textId="77777777" w:rsidR="008A541A" w:rsidRDefault="008A541A" w:rsidP="00457913">
                      <w:pPr>
                        <w:jc w:val="center"/>
                      </w:pPr>
                      <w:r>
                        <w:t>Enter metadata</w:t>
                      </w:r>
                    </w:p>
                  </w:txbxContent>
                </v:textbox>
              </v:roundrect>
            </w:pict>
          </mc:Fallback>
        </mc:AlternateContent>
      </w:r>
    </w:p>
    <w:p w14:paraId="2EA90F18" w14:textId="77777777" w:rsidR="000B0B72" w:rsidRDefault="000B0B72" w:rsidP="00C65F96"/>
    <w:p w14:paraId="26B4C929" w14:textId="77777777" w:rsidR="000B0B72" w:rsidRDefault="008440CC" w:rsidP="00C65F96">
      <w:r>
        <w:rPr>
          <w:noProof/>
          <w:lang w:val="en-US"/>
        </w:rPr>
        <mc:AlternateContent>
          <mc:Choice Requires="wps">
            <w:drawing>
              <wp:anchor distT="0" distB="0" distL="114300" distR="114300" simplePos="0" relativeHeight="251664384" behindDoc="0" locked="0" layoutInCell="1" allowOverlap="1" wp14:anchorId="1F1621DB" wp14:editId="2F1D9F8F">
                <wp:simplePos x="0" y="0"/>
                <wp:positionH relativeFrom="column">
                  <wp:posOffset>2371725</wp:posOffset>
                </wp:positionH>
                <wp:positionV relativeFrom="paragraph">
                  <wp:posOffset>28575</wp:posOffset>
                </wp:positionV>
                <wp:extent cx="0" cy="190500"/>
                <wp:effectExtent l="60325" t="15875" r="92075" b="34925"/>
                <wp:wrapNone/>
                <wp:docPr id="322" name="AutoShape 5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0500"/>
                        </a:xfrm>
                        <a:prstGeom prst="straightConnector1">
                          <a:avLst/>
                        </a:prstGeom>
                        <a:noFill/>
                        <a:ln w="12700">
                          <a:solidFill>
                            <a:schemeClr val="accent1">
                              <a:lumMod val="5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5" o:spid="_x0000_s1026" type="#_x0000_t32" style="position:absolute;margin-left:186.75pt;margin-top:2.25pt;width:0;height: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" strokecolor="#243f60 [1604]" strokeweight="1pt">
                <v:stroke endarrow="block"/>
              </v:shape>
            </w:pict>
          </mc:Fallback>
        </mc:AlternateContent>
      </w:r>
    </w:p>
    <w:p w14:paraId="009601A4" w14:textId="77777777" w:rsidR="000B0B72" w:rsidRDefault="008440CC" w:rsidP="00C65F96">
      <w:r>
        <w:rPr>
          <w:noProof/>
          <w:lang w:val="en-US"/>
        </w:rPr>
        <mc:AlternateContent>
          <mc:Choice Requires="wps">
            <w:drawing>
              <wp:anchor distT="0" distB="0" distL="114300" distR="114300" simplePos="0" relativeHeight="251661312" behindDoc="0" locked="0" layoutInCell="1" allowOverlap="1" wp14:anchorId="1E7EF1FD" wp14:editId="071643DE">
                <wp:simplePos x="0" y="0"/>
                <wp:positionH relativeFrom="column">
                  <wp:posOffset>1666875</wp:posOffset>
                </wp:positionH>
                <wp:positionV relativeFrom="paragraph">
                  <wp:posOffset>50165</wp:posOffset>
                </wp:positionV>
                <wp:extent cx="1428750" cy="342900"/>
                <wp:effectExtent l="3175" t="0" r="15875" b="13335"/>
                <wp:wrapNone/>
                <wp:docPr id="321" name="AutoShape 5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0" cy="342900"/>
                        </a:xfrm>
                        <a:prstGeom prst="roundRect">
                          <a:avLst>
                            <a:gd name="adj" fmla="val 16667"/>
                          </a:avLst>
                        </a:prstGeom>
                        <a:solidFill>
                          <a:schemeClr val="accent1">
                            <a:lumMod val="100000"/>
                            <a:lumOff val="0"/>
                          </a:schemeClr>
                        </a:solidFill>
                        <a:ln w="12700">
                          <a:solidFill>
                            <a:schemeClr val="accent1">
                              <a:lumMod val="50000"/>
                              <a:lumOff val="0"/>
                            </a:schemeClr>
                          </a:solidFill>
                          <a:round/>
                          <a:headEnd/>
                          <a:tailEnd/>
                        </a:ln>
                      </wps:spPr>
                      <wps:txbx>
                        <w:txbxContent>
                          <w:p w14:paraId="22A7DC61" w14:textId="77777777" w:rsidR="008A541A" w:rsidRDefault="008A541A" w:rsidP="00457913">
                            <w:pPr>
                              <w:jc w:val="center"/>
                            </w:pPr>
                            <w:r>
                              <w:t>Browse hierarch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582" o:spid="_x0000_s1052" style="position:absolute;margin-left:131.25pt;margin-top:3.95pt;width:112.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" fillcolor="#4f81bd [3204]" strokecolor="#243f60 [1604]" strokeweight="1pt">
                <v:textbox>
                  <w:txbxContent>
                    <w:p w14:paraId="22A7DC61" w14:textId="77777777" w:rsidR="008A541A" w:rsidRDefault="008A541A" w:rsidP="00457913">
                      <w:pPr>
                        <w:jc w:val="center"/>
                      </w:pPr>
                      <w:r>
                        <w:t>Browse hierarchy</w:t>
                      </w:r>
                    </w:p>
                  </w:txbxContent>
                </v:textbox>
              </v:roundrect>
            </w:pict>
          </mc:Fallback>
        </mc:AlternateContent>
      </w:r>
    </w:p>
    <w:p w14:paraId="15C99898" w14:textId="77777777" w:rsidR="000B0B72" w:rsidRDefault="000B0B72" w:rsidP="00C65F96"/>
    <w:p w14:paraId="71EFB28B" w14:textId="77777777" w:rsidR="000B0B72" w:rsidRDefault="000B0B72" w:rsidP="00C65F96"/>
    <w:p w14:paraId="13A17419" w14:textId="77777777" w:rsidR="008E143E" w:rsidRDefault="008E143E" w:rsidP="008E143E">
      <w:pPr>
        <w:pStyle w:val="Heading2"/>
      </w:pPr>
      <w:bookmarkStart w:id="66" w:name="_Toc391565343"/>
      <w:bookmarkStart w:id="67" w:name="_Toc296956635"/>
      <w:r>
        <w:t>Overview of Data Loading</w:t>
      </w:r>
      <w:bookmarkEnd w:id="66"/>
      <w:bookmarkEnd w:id="67"/>
    </w:p>
    <w:p w14:paraId="33EFAD0A" w14:textId="77777777" w:rsidR="008E143E" w:rsidRDefault="008E143E" w:rsidP="008C2B67">
      <w:pPr>
        <w:pStyle w:val="Body"/>
        <w:ind w:left="720"/>
      </w:pPr>
      <w:r>
        <w:t>The process of loading data into SPECCHIO involves a number of steps. Depending on your acquisition device, some of these steps may not be needed because the information is recorded by your device and uploaded with the Spectral data.</w:t>
      </w:r>
    </w:p>
    <w:tbl>
      <w:tblPr>
        <w:tblStyle w:val="TableGrid"/>
        <w:tblW w:w="0" w:type="auto"/>
        <w:tblInd w:w="108" w:type="dxa"/>
        <w:tblLook w:val="04A0" w:firstRow="1" w:lastRow="0" w:firstColumn="1" w:lastColumn="0" w:noHBand="0" w:noVBand="1"/>
      </w:tblPr>
      <w:tblGrid>
        <w:gridCol w:w="2127"/>
        <w:gridCol w:w="7007"/>
      </w:tblGrid>
      <w:tr w:rsidR="008E143E" w:rsidRPr="008E143E" w14:paraId="30C5E139" w14:textId="77777777" w:rsidTr="008E143E">
        <w:tc>
          <w:tcPr>
            <w:tcW w:w="2127" w:type="dxa"/>
          </w:tcPr>
          <w:p w14:paraId="0CCE16D4"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reate a Campaign</w:t>
            </w:r>
          </w:p>
        </w:tc>
        <w:tc>
          <w:tcPr>
            <w:tcW w:w="7007" w:type="dxa"/>
          </w:tcPr>
          <w:p w14:paraId="594E6D59" w14:textId="77777777" w:rsidR="008E143E" w:rsidRPr="008C2B67" w:rsidRDefault="008E143E" w:rsidP="00871AD3">
            <w:pPr>
              <w:pStyle w:val="HangingIndent"/>
              <w:ind w:left="0" w:firstLine="0"/>
              <w:rPr>
                <w:sz w:val="22"/>
                <w:szCs w:val="22"/>
              </w:rPr>
            </w:pPr>
            <w:r w:rsidRPr="008C2B67">
              <w:rPr>
                <w:sz w:val="22"/>
                <w:szCs w:val="22"/>
              </w:rPr>
              <w:t>This establishes a name for your Campaign and sets up structures in the SPECCHIO database to receive the Campaign Spectra and other information. See</w:t>
            </w:r>
            <w:r w:rsidR="0061783E" w:rsidRPr="00871AD3">
              <w:rPr>
                <w:sz w:val="22"/>
                <w:szCs w:val="22"/>
              </w:rPr>
              <w:t xml:space="preserve"> </w:t>
            </w:r>
            <w:r w:rsidR="0061783E" w:rsidRPr="00871AD3">
              <w:rPr>
                <w:i/>
                <w:sz w:val="22"/>
                <w:szCs w:val="22"/>
              </w:rPr>
              <w:t>Section</w:t>
            </w:r>
            <w:r w:rsidR="00871AD3" w:rsidRPr="00871AD3">
              <w:rPr>
                <w:i/>
                <w:sz w:val="22"/>
                <w:szCs w:val="22"/>
              </w:rPr>
              <w:t xml:space="preserve"> 7.2</w:t>
            </w:r>
            <w:r w:rsidRPr="00871AD3">
              <w:rPr>
                <w:i/>
                <w:sz w:val="22"/>
                <w:szCs w:val="22"/>
              </w:rPr>
              <w:t xml:space="preserve"> </w:t>
            </w:r>
            <w:r w:rsidR="00871AD3" w:rsidRPr="00871AD3">
              <w:rPr>
                <w:i/>
                <w:szCs w:val="22"/>
              </w:rPr>
              <w:fldChar w:fldCharType="begin"/>
            </w:r>
            <w:r w:rsidR="00871AD3" w:rsidRPr="00871AD3">
              <w:rPr>
                <w:i/>
                <w:sz w:val="22"/>
                <w:szCs w:val="22"/>
              </w:rPr>
              <w:instrText xml:space="preserve"> REF _Ref413326881 \h  \* MERGEFORMAT </w:instrText>
            </w:r>
            <w:r w:rsidR="00871AD3" w:rsidRPr="00871AD3">
              <w:rPr>
                <w:i/>
                <w:szCs w:val="22"/>
              </w:rPr>
            </w:r>
            <w:r w:rsidR="00871AD3" w:rsidRPr="00871AD3">
              <w:rPr>
                <w:i/>
                <w:szCs w:val="22"/>
              </w:rPr>
              <w:fldChar w:fldCharType="separate"/>
            </w:r>
            <w:r w:rsidR="00057C13" w:rsidRPr="00057C13">
              <w:rPr>
                <w:i/>
                <w:sz w:val="22"/>
                <w:szCs w:val="22"/>
              </w:rPr>
              <w:t>Creating a new Campaign</w:t>
            </w:r>
            <w:r w:rsidR="00871AD3" w:rsidRPr="00871AD3">
              <w:rPr>
                <w:i/>
                <w:szCs w:val="22"/>
              </w:rPr>
              <w:fldChar w:fldCharType="end"/>
            </w:r>
            <w:r w:rsidRPr="00871AD3">
              <w:rPr>
                <w:sz w:val="22"/>
                <w:szCs w:val="22"/>
              </w:rPr>
              <w:t>.</w:t>
            </w:r>
          </w:p>
        </w:tc>
      </w:tr>
      <w:tr w:rsidR="008E143E" w:rsidRPr="008E143E" w14:paraId="51291A8C" w14:textId="77777777" w:rsidTr="008E143E">
        <w:tc>
          <w:tcPr>
            <w:tcW w:w="2127" w:type="dxa"/>
          </w:tcPr>
          <w:p w14:paraId="325E2525" w14:textId="77777777" w:rsidR="008E143E" w:rsidRPr="008C2B67" w:rsidRDefault="008E143E" w:rsidP="00C17D8D">
            <w:pPr>
              <w:pStyle w:val="HangingIndent"/>
              <w:ind w:left="0" w:firstLine="0"/>
              <w:rPr>
                <w:rStyle w:val="iEmphasis"/>
                <w:sz w:val="22"/>
                <w:szCs w:val="22"/>
              </w:rPr>
            </w:pPr>
            <w:r w:rsidRPr="008C2B67">
              <w:rPr>
                <w:rStyle w:val="Strong"/>
                <w:sz w:val="22"/>
                <w:szCs w:val="22"/>
              </w:rPr>
              <w:t>Load Campaign Data</w:t>
            </w:r>
          </w:p>
        </w:tc>
        <w:tc>
          <w:tcPr>
            <w:tcW w:w="7007" w:type="dxa"/>
          </w:tcPr>
          <w:p w14:paraId="60C3C352" w14:textId="77777777" w:rsidR="008E143E" w:rsidRPr="008C2B67" w:rsidRDefault="008E143E" w:rsidP="00871AD3">
            <w:pPr>
              <w:pStyle w:val="HangingIndent"/>
              <w:ind w:left="0" w:firstLine="0"/>
              <w:rPr>
                <w:sz w:val="22"/>
                <w:szCs w:val="22"/>
              </w:rPr>
            </w:pPr>
            <w:r w:rsidRPr="008C2B67">
              <w:rPr>
                <w:sz w:val="22"/>
                <w:szCs w:val="22"/>
              </w:rPr>
              <w:t xml:space="preserve">This examines the format of the Spectral data on your hard disk, parses its content from your hard disk and inserts into the SPECCHIO database. See </w:t>
            </w:r>
            <w:r w:rsidR="0061783E" w:rsidRPr="0061783E">
              <w:rPr>
                <w:i/>
                <w:sz w:val="22"/>
                <w:szCs w:val="22"/>
              </w:rPr>
              <w:t>Section</w:t>
            </w:r>
            <w:r w:rsidRPr="008C2B67">
              <w:rPr>
                <w:sz w:val="22"/>
                <w:szCs w:val="22"/>
              </w:rPr>
              <w:t xml:space="preserve"> </w:t>
            </w:r>
            <w:r w:rsidR="000B672A" w:rsidRPr="008C2B67">
              <w:rPr>
                <w:i/>
                <w:sz w:val="22"/>
                <w:szCs w:val="22"/>
              </w:rPr>
              <w:t>7.3</w:t>
            </w:r>
            <w:r w:rsidRPr="00871AD3">
              <w:rPr>
                <w:rStyle w:val="CrossReference"/>
                <w:i w:val="0"/>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153794251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057C13" w:rsidRPr="00057C13">
              <w:rPr>
                <w:i/>
                <w:sz w:val="22"/>
                <w:szCs w:val="22"/>
              </w:rPr>
              <w:t>Loading Campaign Spectral Data</w:t>
            </w:r>
            <w:r w:rsidR="00871AD3" w:rsidRPr="00871AD3">
              <w:rPr>
                <w:i/>
                <w:szCs w:val="22"/>
              </w:rPr>
              <w:fldChar w:fldCharType="end"/>
            </w:r>
            <w:r w:rsidRPr="008C2B67">
              <w:rPr>
                <w:sz w:val="22"/>
                <w:szCs w:val="22"/>
              </w:rPr>
              <w:t>.</w:t>
            </w:r>
          </w:p>
        </w:tc>
      </w:tr>
      <w:tr w:rsidR="008E143E" w:rsidRPr="008E143E" w14:paraId="0B785F20" w14:textId="77777777" w:rsidTr="008E143E">
        <w:tc>
          <w:tcPr>
            <w:tcW w:w="2127" w:type="dxa"/>
          </w:tcPr>
          <w:p w14:paraId="30EC4D12"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orrect Acquisition Times to UTC</w:t>
            </w:r>
          </w:p>
        </w:tc>
        <w:tc>
          <w:tcPr>
            <w:tcW w:w="7007" w:type="dxa"/>
          </w:tcPr>
          <w:p w14:paraId="6A9B40EA" w14:textId="59A360E6" w:rsidR="00F44280" w:rsidRPr="008C2B67" w:rsidRDefault="008E143E" w:rsidP="00F44280">
            <w:pPr>
              <w:pStyle w:val="HangingIndent"/>
              <w:ind w:left="0" w:firstLine="0"/>
              <w:rPr>
                <w:sz w:val="22"/>
                <w:szCs w:val="22"/>
              </w:rPr>
            </w:pPr>
            <w:r w:rsidRPr="008C2B67">
              <w:rPr>
                <w:sz w:val="22"/>
                <w:szCs w:val="22"/>
              </w:rPr>
              <w:t xml:space="preserve">SPECCHIO expects Acquisition Times to be UTC, but many devices record a local time. SPECCHIO provides a function to </w:t>
            </w:r>
            <w:r w:rsidR="0061783E">
              <w:rPr>
                <w:sz w:val="22"/>
                <w:szCs w:val="22"/>
              </w:rPr>
              <w:t xml:space="preserve">change local times to UTC. See </w:t>
            </w:r>
            <w:r w:rsidR="0061783E" w:rsidRPr="0061783E">
              <w:rPr>
                <w:i/>
                <w:sz w:val="22"/>
                <w:szCs w:val="22"/>
              </w:rPr>
              <w:t>S</w:t>
            </w:r>
            <w:r w:rsidRPr="0061783E">
              <w:rPr>
                <w:i/>
                <w:sz w:val="22"/>
                <w:szCs w:val="22"/>
              </w:rPr>
              <w:t>ection</w:t>
            </w:r>
            <w:r w:rsidRPr="008C2B67">
              <w:rPr>
                <w:sz w:val="22"/>
                <w:szCs w:val="22"/>
              </w:rPr>
              <w:t xml:space="preserve"> </w:t>
            </w:r>
            <w:r w:rsidR="00F44280">
              <w:rPr>
                <w:szCs w:val="22"/>
              </w:rPr>
              <w:fldChar w:fldCharType="begin"/>
            </w:r>
            <w:r w:rsidR="00F44280">
              <w:rPr>
                <w:sz w:val="22"/>
                <w:szCs w:val="22"/>
              </w:rPr>
              <w:instrText xml:space="preserve"> REF _Ref296950714 \r \h </w:instrText>
            </w:r>
            <w:r w:rsidR="00F44280">
              <w:rPr>
                <w:szCs w:val="22"/>
              </w:rPr>
            </w:r>
            <w:r w:rsidR="00F44280">
              <w:rPr>
                <w:szCs w:val="22"/>
              </w:rPr>
              <w:fldChar w:fldCharType="separate"/>
            </w:r>
            <w:r w:rsidR="00057C13">
              <w:rPr>
                <w:sz w:val="22"/>
                <w:szCs w:val="22"/>
              </w:rPr>
              <w:t>10.3</w:t>
            </w:r>
            <w:r w:rsidR="00F44280">
              <w:rPr>
                <w:szCs w:val="22"/>
              </w:rPr>
              <w:fldChar w:fldCharType="end"/>
            </w:r>
            <w:r w:rsidR="00F44280">
              <w:rPr>
                <w:sz w:val="22"/>
                <w:szCs w:val="22"/>
              </w:rPr>
              <w:t xml:space="preserve"> </w:t>
            </w:r>
            <w:r w:rsidR="00F44280" w:rsidRPr="00F44280">
              <w:rPr>
                <w:i/>
                <w:szCs w:val="22"/>
              </w:rPr>
              <w:fldChar w:fldCharType="begin"/>
            </w:r>
            <w:r w:rsidR="00F44280" w:rsidRPr="00F44280">
              <w:rPr>
                <w:i/>
                <w:sz w:val="22"/>
                <w:szCs w:val="22"/>
              </w:rPr>
              <w:instrText xml:space="preserve"> REF _Ref296950736 \h </w:instrText>
            </w:r>
            <w:r w:rsidR="00F44280" w:rsidRPr="00F44280">
              <w:rPr>
                <w:i/>
                <w:szCs w:val="22"/>
              </w:rPr>
            </w:r>
            <w:r w:rsidR="00F44280" w:rsidRPr="00F44280">
              <w:rPr>
                <w:i/>
                <w:szCs w:val="22"/>
              </w:rPr>
              <w:fldChar w:fldCharType="separate"/>
            </w:r>
            <w:r w:rsidR="00057C13">
              <w:t>Correct local time to UTC</w:t>
            </w:r>
            <w:r w:rsidR="00F44280" w:rsidRPr="00F44280">
              <w:rPr>
                <w:i/>
                <w:szCs w:val="22"/>
              </w:rPr>
              <w:fldChar w:fldCharType="end"/>
            </w:r>
            <w:r w:rsidR="00F44280" w:rsidRPr="00F44280">
              <w:rPr>
                <w:i/>
                <w:sz w:val="22"/>
                <w:szCs w:val="22"/>
              </w:rPr>
              <w:t>.</w:t>
            </w:r>
          </w:p>
          <w:p w14:paraId="745567B4" w14:textId="2FCB753A" w:rsidR="008E143E" w:rsidRPr="008C2B67" w:rsidRDefault="008E143E" w:rsidP="00871AD3">
            <w:pPr>
              <w:pStyle w:val="HangingIndent"/>
              <w:ind w:left="0" w:firstLine="0"/>
              <w:rPr>
                <w:sz w:val="22"/>
                <w:szCs w:val="22"/>
              </w:rPr>
            </w:pPr>
          </w:p>
        </w:tc>
      </w:tr>
      <w:tr w:rsidR="008E143E" w:rsidRPr="008E143E" w14:paraId="132FE78D" w14:textId="77777777" w:rsidTr="008E143E">
        <w:tc>
          <w:tcPr>
            <w:tcW w:w="2127" w:type="dxa"/>
          </w:tcPr>
          <w:p w14:paraId="23E6167C" w14:textId="77777777" w:rsidR="008E143E" w:rsidRPr="008C2B67" w:rsidRDefault="008E143E" w:rsidP="00C17D8D">
            <w:pPr>
              <w:pStyle w:val="HangingIndent"/>
              <w:ind w:left="0" w:firstLine="0"/>
              <w:rPr>
                <w:rStyle w:val="iEmphasis"/>
                <w:sz w:val="22"/>
                <w:szCs w:val="22"/>
              </w:rPr>
            </w:pPr>
            <w:r w:rsidRPr="008C2B67">
              <w:rPr>
                <w:rStyle w:val="Strong"/>
                <w:sz w:val="22"/>
                <w:szCs w:val="22"/>
              </w:rPr>
              <w:t>Add Target-Reference Links</w:t>
            </w:r>
          </w:p>
        </w:tc>
        <w:tc>
          <w:tcPr>
            <w:tcW w:w="7007" w:type="dxa"/>
          </w:tcPr>
          <w:p w14:paraId="4CF94DF1" w14:textId="77777777" w:rsidR="008E143E" w:rsidRPr="008C2B67" w:rsidRDefault="008E143E" w:rsidP="00871AD3">
            <w:pPr>
              <w:pStyle w:val="HangingIndent"/>
              <w:ind w:left="0" w:firstLine="0"/>
              <w:rPr>
                <w:sz w:val="22"/>
                <w:szCs w:val="22"/>
              </w:rPr>
            </w:pPr>
            <w:r w:rsidRPr="008C2B67">
              <w:rPr>
                <w:sz w:val="22"/>
                <w:szCs w:val="22"/>
              </w:rPr>
              <w:t xml:space="preserve">For acquisition devices which do not put this information into the Spectral files, you will need to enter </w:t>
            </w:r>
            <w:r w:rsidR="0061783E">
              <w:rPr>
                <w:sz w:val="22"/>
                <w:szCs w:val="22"/>
              </w:rPr>
              <w:t xml:space="preserve">this information manually. See </w:t>
            </w:r>
            <w:r w:rsidR="0061783E" w:rsidRPr="0061783E">
              <w:rPr>
                <w:i/>
                <w:sz w:val="22"/>
                <w:szCs w:val="22"/>
              </w:rPr>
              <w:t>S</w:t>
            </w:r>
            <w:r w:rsidRPr="0061783E">
              <w:rPr>
                <w:i/>
                <w:sz w:val="22"/>
                <w:szCs w:val="22"/>
              </w:rPr>
              <w:t>ection</w:t>
            </w:r>
            <w:r w:rsidRPr="008C2B67">
              <w:rPr>
                <w:sz w:val="22"/>
                <w:szCs w:val="22"/>
              </w:rPr>
              <w:t xml:space="preserve"> </w:t>
            </w:r>
            <w:r w:rsidR="000B672A" w:rsidRPr="008C2B67">
              <w:rPr>
                <w:i/>
                <w:sz w:val="22"/>
                <w:szCs w:val="22"/>
              </w:rPr>
              <w:t>10.1</w:t>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356553971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057C13" w:rsidRPr="00057C13">
              <w:rPr>
                <w:i/>
                <w:sz w:val="22"/>
                <w:szCs w:val="22"/>
              </w:rPr>
              <w:t>Managing Target-Reference Links</w:t>
            </w:r>
            <w:r w:rsidR="00871AD3" w:rsidRPr="00871AD3">
              <w:rPr>
                <w:i/>
                <w:szCs w:val="22"/>
              </w:rPr>
              <w:fldChar w:fldCharType="end"/>
            </w:r>
            <w:r w:rsidRPr="008C2B67">
              <w:rPr>
                <w:sz w:val="22"/>
                <w:szCs w:val="22"/>
              </w:rPr>
              <w:t>.</w:t>
            </w:r>
          </w:p>
        </w:tc>
      </w:tr>
      <w:tr w:rsidR="008E143E" w:rsidRPr="008E143E" w14:paraId="772A15A0" w14:textId="77777777" w:rsidTr="008E143E">
        <w:tc>
          <w:tcPr>
            <w:tcW w:w="2127" w:type="dxa"/>
          </w:tcPr>
          <w:p w14:paraId="2FD2CD43"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omplete Metadata upload</w:t>
            </w:r>
          </w:p>
        </w:tc>
        <w:tc>
          <w:tcPr>
            <w:tcW w:w="7007" w:type="dxa"/>
          </w:tcPr>
          <w:p w14:paraId="4519504B" w14:textId="77777777" w:rsidR="008E143E" w:rsidRPr="008C2B67" w:rsidRDefault="008E143E" w:rsidP="00871AD3">
            <w:pPr>
              <w:pStyle w:val="HangingIndent"/>
              <w:ind w:left="0" w:firstLine="0"/>
              <w:rPr>
                <w:sz w:val="22"/>
                <w:szCs w:val="22"/>
              </w:rPr>
            </w:pPr>
            <w:r w:rsidRPr="008C2B67">
              <w:rPr>
                <w:sz w:val="22"/>
                <w:szCs w:val="22"/>
              </w:rPr>
              <w:t xml:space="preserve">The Spectral Metadata that was not included in the Spectral files must be uploaded, either from an Excel file or manually entered using SPECCHIO’s Metadata editor. See </w:t>
            </w:r>
            <w:r w:rsidR="0061783E" w:rsidRPr="0061783E">
              <w:rPr>
                <w:i/>
                <w:sz w:val="22"/>
                <w:szCs w:val="22"/>
              </w:rPr>
              <w:t>S</w:t>
            </w:r>
            <w:r w:rsidRPr="0061783E">
              <w:rPr>
                <w:i/>
                <w:sz w:val="22"/>
                <w:szCs w:val="22"/>
              </w:rPr>
              <w:t>ections</w:t>
            </w:r>
            <w:r w:rsidRPr="008C2B67">
              <w:rPr>
                <w:sz w:val="22"/>
                <w:szCs w:val="22"/>
              </w:rPr>
              <w:t xml:space="preserve"> </w:t>
            </w:r>
            <w:r w:rsidR="000B672A" w:rsidRPr="008C2B67">
              <w:rPr>
                <w:i/>
                <w:sz w:val="22"/>
                <w:szCs w:val="22"/>
              </w:rPr>
              <w:t>7.5.1</w:t>
            </w:r>
            <w:r w:rsidRPr="008C2B67">
              <w:rPr>
                <w:szCs w:val="22"/>
              </w:rPr>
              <w:fldChar w:fldCharType="begin"/>
            </w:r>
            <w:r w:rsidRPr="008C2B67">
              <w:rPr>
                <w:sz w:val="22"/>
                <w:szCs w:val="22"/>
              </w:rPr>
              <w:instrText xml:space="preserve"> REF _Ref357586671 \r \h  \* MERGEFORMAT </w:instrText>
            </w:r>
            <w:r w:rsidRPr="008C2B67">
              <w:rPr>
                <w:szCs w:val="22"/>
              </w:rPr>
            </w:r>
            <w:r w:rsidRPr="008C2B67">
              <w:rPr>
                <w:szCs w:val="22"/>
              </w:rPr>
              <w:fldChar w:fldCharType="separate"/>
            </w:r>
            <w:r w:rsidR="00057C13">
              <w:rPr>
                <w:sz w:val="22"/>
                <w:szCs w:val="22"/>
              </w:rPr>
              <w:t>7.5.1</w:t>
            </w:r>
            <w:r w:rsidRPr="008C2B67">
              <w:rPr>
                <w:szCs w:val="22"/>
              </w:rPr>
              <w:fldChar w:fldCharType="end"/>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356553888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057C13" w:rsidRPr="00057C13">
              <w:rPr>
                <w:i/>
                <w:sz w:val="22"/>
                <w:szCs w:val="22"/>
              </w:rPr>
              <w:t>Displaying and Editing Metadata</w:t>
            </w:r>
            <w:r w:rsidR="00871AD3" w:rsidRPr="00871AD3">
              <w:rPr>
                <w:i/>
                <w:szCs w:val="22"/>
              </w:rPr>
              <w:fldChar w:fldCharType="end"/>
            </w:r>
            <w:r w:rsidR="00871AD3">
              <w:rPr>
                <w:szCs w:val="22"/>
              </w:rPr>
              <w:t xml:space="preserve"> </w:t>
            </w:r>
            <w:r w:rsidR="000B672A" w:rsidRPr="008C2B67">
              <w:rPr>
                <w:sz w:val="22"/>
                <w:szCs w:val="22"/>
              </w:rPr>
              <w:t xml:space="preserve">and </w:t>
            </w:r>
            <w:r w:rsidR="000B672A" w:rsidRPr="008C2B67">
              <w:rPr>
                <w:i/>
                <w:sz w:val="22"/>
                <w:szCs w:val="22"/>
              </w:rPr>
              <w:t>7.6</w:t>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413327090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057C13" w:rsidRPr="00057C13">
              <w:rPr>
                <w:i/>
                <w:sz w:val="22"/>
                <w:szCs w:val="22"/>
              </w:rPr>
              <w:t>Uploading Metadata from XLS (Excel) files</w:t>
            </w:r>
            <w:r w:rsidR="00871AD3" w:rsidRPr="00871AD3">
              <w:rPr>
                <w:i/>
                <w:szCs w:val="22"/>
              </w:rPr>
              <w:fldChar w:fldCharType="end"/>
            </w:r>
            <w:r w:rsidR="00871AD3" w:rsidRPr="00871AD3">
              <w:rPr>
                <w:i/>
                <w:sz w:val="22"/>
                <w:szCs w:val="22"/>
              </w:rPr>
              <w:t>.</w:t>
            </w:r>
          </w:p>
        </w:tc>
      </w:tr>
      <w:tr w:rsidR="008E143E" w:rsidRPr="008E143E" w14:paraId="57390FA8" w14:textId="77777777" w:rsidTr="008E143E">
        <w:tc>
          <w:tcPr>
            <w:tcW w:w="2127" w:type="dxa"/>
          </w:tcPr>
          <w:p w14:paraId="248C86CD"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alculate Sun Angles</w:t>
            </w:r>
          </w:p>
        </w:tc>
        <w:tc>
          <w:tcPr>
            <w:tcW w:w="7007" w:type="dxa"/>
          </w:tcPr>
          <w:p w14:paraId="3E1C1AB3" w14:textId="77777777" w:rsidR="008E143E" w:rsidRPr="008C2B67" w:rsidRDefault="008E143E" w:rsidP="00871AD3">
            <w:pPr>
              <w:pStyle w:val="HangingIndent"/>
              <w:ind w:left="0" w:firstLine="0"/>
              <w:rPr>
                <w:sz w:val="22"/>
                <w:szCs w:val="22"/>
              </w:rPr>
            </w:pPr>
            <w:r w:rsidRPr="008C2B67">
              <w:rPr>
                <w:sz w:val="22"/>
                <w:szCs w:val="22"/>
              </w:rPr>
              <w:t xml:space="preserve">SPECCHIO provides a function to calculate sun angles based on the UTC date and time of the Spectrum acquisition and the latitude and longitude of the acquisition location and to write them into the Spectra Metadata. See </w:t>
            </w:r>
            <w:r w:rsidR="0061783E" w:rsidRPr="0061783E">
              <w:rPr>
                <w:i/>
                <w:sz w:val="22"/>
                <w:szCs w:val="22"/>
              </w:rPr>
              <w:t>S</w:t>
            </w:r>
            <w:r w:rsidRPr="0061783E">
              <w:rPr>
                <w:i/>
                <w:sz w:val="22"/>
                <w:szCs w:val="22"/>
              </w:rPr>
              <w:t>ection</w:t>
            </w:r>
            <w:r w:rsidRPr="008C2B67">
              <w:rPr>
                <w:sz w:val="22"/>
                <w:szCs w:val="22"/>
              </w:rPr>
              <w:t xml:space="preserve"> </w:t>
            </w:r>
            <w:r w:rsidR="004759C0" w:rsidRPr="008C2B67">
              <w:rPr>
                <w:i/>
                <w:sz w:val="22"/>
                <w:szCs w:val="22"/>
              </w:rPr>
              <w:t>10.3</w:t>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356551679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057C13" w:rsidRPr="00057C13">
              <w:rPr>
                <w:i/>
                <w:sz w:val="22"/>
                <w:szCs w:val="22"/>
              </w:rPr>
              <w:t>Calculation of Sun Angles</w:t>
            </w:r>
            <w:r w:rsidR="00871AD3" w:rsidRPr="00871AD3">
              <w:rPr>
                <w:i/>
                <w:szCs w:val="22"/>
              </w:rPr>
              <w:fldChar w:fldCharType="end"/>
            </w:r>
            <w:r w:rsidR="00871AD3">
              <w:rPr>
                <w:i/>
                <w:sz w:val="22"/>
                <w:szCs w:val="22"/>
              </w:rPr>
              <w:t>.</w:t>
            </w:r>
          </w:p>
        </w:tc>
      </w:tr>
      <w:tr w:rsidR="008E143E" w:rsidRPr="008E143E" w14:paraId="65DEACC6" w14:textId="77777777" w:rsidTr="008E143E">
        <w:tc>
          <w:tcPr>
            <w:tcW w:w="2127" w:type="dxa"/>
          </w:tcPr>
          <w:p w14:paraId="431A7693" w14:textId="77777777" w:rsidR="008E143E" w:rsidRPr="008C2B67" w:rsidRDefault="008E143E" w:rsidP="00C17D8D">
            <w:pPr>
              <w:pStyle w:val="HangingIndent"/>
              <w:ind w:left="0" w:firstLine="0"/>
              <w:rPr>
                <w:rStyle w:val="iEmphasis"/>
                <w:sz w:val="22"/>
                <w:szCs w:val="22"/>
              </w:rPr>
            </w:pPr>
            <w:r w:rsidRPr="008C2B67">
              <w:rPr>
                <w:rStyle w:val="Strong"/>
                <w:sz w:val="22"/>
                <w:szCs w:val="22"/>
              </w:rPr>
              <w:t>Calculate Goniometer Angles</w:t>
            </w:r>
          </w:p>
        </w:tc>
        <w:tc>
          <w:tcPr>
            <w:tcW w:w="7007" w:type="dxa"/>
          </w:tcPr>
          <w:p w14:paraId="6943B75F" w14:textId="77777777" w:rsidR="008E143E" w:rsidRPr="008C2B67" w:rsidRDefault="008E143E" w:rsidP="00871AD3">
            <w:pPr>
              <w:pStyle w:val="HangingIndent"/>
              <w:ind w:left="0" w:firstLine="0"/>
              <w:rPr>
                <w:sz w:val="22"/>
                <w:szCs w:val="22"/>
              </w:rPr>
            </w:pPr>
            <w:r w:rsidRPr="008C2B67">
              <w:rPr>
                <w:sz w:val="22"/>
                <w:szCs w:val="22"/>
              </w:rPr>
              <w:t xml:space="preserve">If you have used a supported goniometer and collected the Spectra in the correct sequence, SPECCHIO provides a function to calculate the Sensor orientation parameters and write them </w:t>
            </w:r>
            <w:r w:rsidR="0061783E">
              <w:rPr>
                <w:sz w:val="22"/>
                <w:szCs w:val="22"/>
              </w:rPr>
              <w:t xml:space="preserve">into the Spectra Metadata. See </w:t>
            </w:r>
            <w:r w:rsidR="0061783E" w:rsidRPr="0061783E">
              <w:rPr>
                <w:i/>
                <w:sz w:val="22"/>
                <w:szCs w:val="22"/>
              </w:rPr>
              <w:t>S</w:t>
            </w:r>
            <w:r w:rsidRPr="0061783E">
              <w:rPr>
                <w:i/>
                <w:sz w:val="22"/>
                <w:szCs w:val="22"/>
              </w:rPr>
              <w:t>ection</w:t>
            </w:r>
            <w:r w:rsidRPr="008C2B67">
              <w:rPr>
                <w:sz w:val="22"/>
                <w:szCs w:val="22"/>
              </w:rPr>
              <w:t xml:space="preserve"> </w:t>
            </w:r>
            <w:r w:rsidRPr="008C2B67">
              <w:rPr>
                <w:szCs w:val="22"/>
              </w:rPr>
              <w:fldChar w:fldCharType="begin"/>
            </w:r>
            <w:r w:rsidRPr="008C2B67">
              <w:rPr>
                <w:sz w:val="22"/>
                <w:szCs w:val="22"/>
              </w:rPr>
              <w:instrText xml:space="preserve"> REF _Ref157353485 \r \h  \* MERGEFORMAT </w:instrText>
            </w:r>
            <w:r w:rsidRPr="008C2B67">
              <w:rPr>
                <w:szCs w:val="22"/>
              </w:rPr>
            </w:r>
            <w:r w:rsidRPr="008C2B67">
              <w:rPr>
                <w:szCs w:val="22"/>
              </w:rPr>
              <w:fldChar w:fldCharType="separate"/>
            </w:r>
            <w:r w:rsidR="00057C13" w:rsidRPr="00057C13">
              <w:rPr>
                <w:rStyle w:val="CrossReference"/>
              </w:rPr>
              <w:t>10.5</w:t>
            </w:r>
            <w:r w:rsidRPr="008C2B67">
              <w:rPr>
                <w:szCs w:val="22"/>
              </w:rPr>
              <w:fldChar w:fldCharType="end"/>
            </w:r>
            <w:r w:rsidRPr="008C2B67">
              <w:rPr>
                <w:rStyle w:val="CrossReference"/>
                <w:sz w:val="22"/>
                <w:szCs w:val="22"/>
              </w:rPr>
              <w:t xml:space="preserve"> </w:t>
            </w:r>
            <w:r w:rsidR="00871AD3" w:rsidRPr="00871AD3">
              <w:rPr>
                <w:i/>
                <w:szCs w:val="22"/>
              </w:rPr>
              <w:fldChar w:fldCharType="begin"/>
            </w:r>
            <w:r w:rsidR="00871AD3" w:rsidRPr="00871AD3">
              <w:rPr>
                <w:rStyle w:val="CrossReference"/>
                <w:i w:val="0"/>
                <w:sz w:val="22"/>
                <w:szCs w:val="22"/>
              </w:rPr>
              <w:instrText xml:space="preserve"> REF _Ref157353485 \h </w:instrText>
            </w:r>
            <w:r w:rsidR="00871AD3" w:rsidRPr="00871AD3">
              <w:rPr>
                <w:i/>
                <w:sz w:val="22"/>
                <w:szCs w:val="22"/>
              </w:rPr>
              <w:instrText xml:space="preserve"> \* MERGEFORMAT </w:instrText>
            </w:r>
            <w:r w:rsidR="00871AD3" w:rsidRPr="00871AD3">
              <w:rPr>
                <w:i/>
                <w:szCs w:val="22"/>
              </w:rPr>
            </w:r>
            <w:r w:rsidR="00871AD3" w:rsidRPr="00871AD3">
              <w:rPr>
                <w:i/>
                <w:szCs w:val="22"/>
              </w:rPr>
              <w:fldChar w:fldCharType="separate"/>
            </w:r>
            <w:r w:rsidR="00057C13" w:rsidRPr="00057C13">
              <w:rPr>
                <w:i/>
                <w:sz w:val="22"/>
                <w:szCs w:val="22"/>
              </w:rPr>
              <w:t>Calculation of Goniometer Angles</w:t>
            </w:r>
            <w:r w:rsidR="00871AD3" w:rsidRPr="00871AD3">
              <w:rPr>
                <w:i/>
                <w:szCs w:val="22"/>
              </w:rPr>
              <w:fldChar w:fldCharType="end"/>
            </w:r>
            <w:r w:rsidRPr="008C2B67">
              <w:rPr>
                <w:sz w:val="22"/>
                <w:szCs w:val="22"/>
              </w:rPr>
              <w:t>.</w:t>
            </w:r>
          </w:p>
        </w:tc>
      </w:tr>
    </w:tbl>
    <w:p w14:paraId="2A970C09" w14:textId="77777777" w:rsidR="008E143E" w:rsidRDefault="008E143E" w:rsidP="004E6C85">
      <w:pPr>
        <w:pStyle w:val="Body"/>
        <w:ind w:left="0"/>
      </w:pPr>
      <w:r>
        <w:lastRenderedPageBreak/>
        <w:t>After these steps, your Campaign’s Spectral data is complete and ready for use, exporting or publishing to ANDS.</w:t>
      </w:r>
    </w:p>
    <w:p w14:paraId="7FB58284" w14:textId="77777777" w:rsidR="00085DF0" w:rsidRDefault="00085DF0" w:rsidP="00085DF0">
      <w:pPr>
        <w:pStyle w:val="Heading1"/>
      </w:pPr>
      <w:bookmarkStart w:id="68" w:name="_Ref413326318"/>
      <w:bookmarkStart w:id="69" w:name="_Ref413326434"/>
      <w:bookmarkStart w:id="70" w:name="_Ref413326488"/>
      <w:bookmarkStart w:id="71" w:name="_Ref413326503"/>
      <w:bookmarkStart w:id="72" w:name="_Ref413326673"/>
      <w:bookmarkStart w:id="73" w:name="_Toc296956636"/>
      <w:r>
        <w:lastRenderedPageBreak/>
        <w:t>Database</w:t>
      </w:r>
      <w:bookmarkEnd w:id="68"/>
      <w:bookmarkEnd w:id="69"/>
      <w:bookmarkEnd w:id="70"/>
      <w:bookmarkEnd w:id="71"/>
      <w:bookmarkEnd w:id="72"/>
      <w:bookmarkEnd w:id="73"/>
    </w:p>
    <w:p w14:paraId="715D0C91" w14:textId="77777777" w:rsidR="00C53E7F" w:rsidRDefault="008440CC" w:rsidP="008C211B">
      <w:pPr>
        <w:ind w:left="720"/>
      </w:pPr>
      <w:r>
        <w:rPr>
          <w:noProof/>
          <w:lang w:val="en-US"/>
        </w:rPr>
        <mc:AlternateContent>
          <mc:Choice Requires="wps">
            <w:drawing>
              <wp:anchor distT="0" distB="0" distL="114300" distR="114300" simplePos="0" relativeHeight="251644416" behindDoc="0" locked="0" layoutInCell="1" allowOverlap="1" wp14:anchorId="7C363DAA" wp14:editId="47E88E6E">
                <wp:simplePos x="0" y="0"/>
                <wp:positionH relativeFrom="column">
                  <wp:posOffset>1409700</wp:posOffset>
                </wp:positionH>
                <wp:positionV relativeFrom="paragraph">
                  <wp:posOffset>328295</wp:posOffset>
                </wp:positionV>
                <wp:extent cx="2705100" cy="1381125"/>
                <wp:effectExtent l="0" t="0" r="12700" b="17780"/>
                <wp:wrapTopAndBottom/>
                <wp:docPr id="320" name="AutoShape 3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05100" cy="1381125"/>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4AAD724B" w14:textId="77777777" w:rsidR="008A541A" w:rsidRDefault="008A541A" w:rsidP="00C53E7F">
                            <w:pPr>
                              <w:jc w:val="center"/>
                              <w:rPr>
                                <w:b/>
                              </w:rPr>
                            </w:pPr>
                            <w:r w:rsidRPr="00213FEA">
                              <w:rPr>
                                <w:b/>
                              </w:rPr>
                              <w:t>Data</w:t>
                            </w:r>
                            <w:r>
                              <w:rPr>
                                <w:b/>
                              </w:rPr>
                              <w:t>base</w:t>
                            </w:r>
                          </w:p>
                          <w:p w14:paraId="7B067DB6" w14:textId="77777777" w:rsidR="008A541A" w:rsidRDefault="008A541A" w:rsidP="00C53E7F">
                            <w:pPr>
                              <w:pStyle w:val="ListParagraph"/>
                              <w:numPr>
                                <w:ilvl w:val="0"/>
                                <w:numId w:val="42"/>
                              </w:numPr>
                              <w:spacing w:after="160" w:line="259" w:lineRule="auto"/>
                            </w:pPr>
                            <w:r>
                              <w:t xml:space="preserve">Create a new user </w:t>
                            </w:r>
                            <w:r>
                              <w:br/>
                              <w:t>account</w:t>
                            </w:r>
                          </w:p>
                          <w:p w14:paraId="4311A07C" w14:textId="77777777" w:rsidR="008A541A" w:rsidRDefault="008A541A" w:rsidP="00C53E7F">
                            <w:pPr>
                              <w:pStyle w:val="ListParagraph"/>
                              <w:numPr>
                                <w:ilvl w:val="0"/>
                                <w:numId w:val="42"/>
                              </w:numPr>
                              <w:spacing w:after="160" w:line="259" w:lineRule="auto"/>
                            </w:pPr>
                            <w:r>
                              <w:t>Connect to Database</w:t>
                            </w:r>
                          </w:p>
                          <w:p w14:paraId="16468825" w14:textId="77777777" w:rsidR="008A541A" w:rsidRPr="00213FEA" w:rsidRDefault="008A541A" w:rsidP="00C53E7F">
                            <w:pPr>
                              <w:pStyle w:val="ListParagraph"/>
                              <w:numPr>
                                <w:ilvl w:val="0"/>
                                <w:numId w:val="42"/>
                              </w:numPr>
                              <w:spacing w:after="160" w:line="259" w:lineRule="auto"/>
                            </w:pPr>
                            <w:r>
                              <w:t>Edit user information</w:t>
                            </w:r>
                          </w:p>
                          <w:p w14:paraId="2AE1B7C7" w14:textId="77777777" w:rsidR="008A541A" w:rsidRPr="00213FEA" w:rsidRDefault="008A541A" w:rsidP="00C53E7F">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362" o:spid="_x0000_s1053" style="position:absolute;left:0;text-align:left;margin-left:111pt;margin-top:25.85pt;width:213pt;height:108.7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" fillcolor="#c0504d [3205]" strokecolor="#622423 [1605]" strokeweight="1pt">
                <v:stroke joinstyle="miter"/>
                <v:textbox>
                  <w:txbxContent>
                    <w:p w14:paraId="4AAD724B" w14:textId="77777777" w:rsidR="008A541A" w:rsidRDefault="008A541A" w:rsidP="00C53E7F">
                      <w:pPr>
                        <w:jc w:val="center"/>
                        <w:rPr>
                          <w:b/>
                        </w:rPr>
                      </w:pPr>
                      <w:r w:rsidRPr="00213FEA">
                        <w:rPr>
                          <w:b/>
                        </w:rPr>
                        <w:t>Data</w:t>
                      </w:r>
                      <w:r>
                        <w:rPr>
                          <w:b/>
                        </w:rPr>
                        <w:t>base</w:t>
                      </w:r>
                    </w:p>
                    <w:p w14:paraId="7B067DB6" w14:textId="77777777" w:rsidR="008A541A" w:rsidRDefault="008A541A" w:rsidP="00C53E7F">
                      <w:pPr>
                        <w:pStyle w:val="ListParagraph"/>
                        <w:numPr>
                          <w:ilvl w:val="0"/>
                          <w:numId w:val="42"/>
                        </w:numPr>
                        <w:spacing w:after="160" w:line="259" w:lineRule="auto"/>
                      </w:pPr>
                      <w:r>
                        <w:t xml:space="preserve">Create a new user </w:t>
                      </w:r>
                      <w:r>
                        <w:br/>
                        <w:t>account</w:t>
                      </w:r>
                    </w:p>
                    <w:p w14:paraId="4311A07C" w14:textId="77777777" w:rsidR="008A541A" w:rsidRDefault="008A541A" w:rsidP="00C53E7F">
                      <w:pPr>
                        <w:pStyle w:val="ListParagraph"/>
                        <w:numPr>
                          <w:ilvl w:val="0"/>
                          <w:numId w:val="42"/>
                        </w:numPr>
                        <w:spacing w:after="160" w:line="259" w:lineRule="auto"/>
                      </w:pPr>
                      <w:r>
                        <w:t>Connect to Database</w:t>
                      </w:r>
                    </w:p>
                    <w:p w14:paraId="16468825" w14:textId="77777777" w:rsidR="008A541A" w:rsidRPr="00213FEA" w:rsidRDefault="008A541A" w:rsidP="00C53E7F">
                      <w:pPr>
                        <w:pStyle w:val="ListParagraph"/>
                        <w:numPr>
                          <w:ilvl w:val="0"/>
                          <w:numId w:val="42"/>
                        </w:numPr>
                        <w:spacing w:after="160" w:line="259" w:lineRule="auto"/>
                      </w:pPr>
                      <w:r>
                        <w:t>Edit user information</w:t>
                      </w:r>
                    </w:p>
                    <w:p w14:paraId="2AE1B7C7" w14:textId="77777777" w:rsidR="008A541A" w:rsidRPr="00213FEA" w:rsidRDefault="008A541A" w:rsidP="00C53E7F">
                      <w:pPr>
                        <w:jc w:val="center"/>
                      </w:pPr>
                    </w:p>
                  </w:txbxContent>
                </v:textbox>
                <w10:wrap type="topAndBottom"/>
              </v:roundrect>
            </w:pict>
          </mc:Fallback>
        </mc:AlternateContent>
      </w:r>
      <w:r w:rsidR="00C53E7F">
        <w:t xml:space="preserve">In this section you will find information on how to: </w:t>
      </w:r>
    </w:p>
    <w:p w14:paraId="19B81861" w14:textId="77777777" w:rsidR="00C53E7F" w:rsidRDefault="00C53E7F" w:rsidP="00C53E7F"/>
    <w:p w14:paraId="468C04E6" w14:textId="77777777" w:rsidR="00C53E7F" w:rsidRDefault="00ED5E0F" w:rsidP="00ED5E0F">
      <w:pPr>
        <w:pStyle w:val="Heading2"/>
      </w:pPr>
      <w:bookmarkStart w:id="74" w:name="_Toc296956637"/>
      <w:r>
        <w:t>Create a new user account</w:t>
      </w:r>
      <w:bookmarkEnd w:id="74"/>
    </w:p>
    <w:p w14:paraId="04A4C639" w14:textId="77777777" w:rsidR="00ED5E0F" w:rsidRPr="00ED5E0F" w:rsidRDefault="00ED5E0F" w:rsidP="008C211B">
      <w:pPr>
        <w:ind w:left="720"/>
      </w:pPr>
      <w:r>
        <w:t xml:space="preserve">This is covered in </w:t>
      </w:r>
      <w:r w:rsidR="00E67915">
        <w:rPr>
          <w:i/>
        </w:rPr>
        <w:t>Section</w:t>
      </w:r>
      <w:r w:rsidR="002935A1">
        <w:rPr>
          <w:i/>
        </w:rPr>
        <w:t xml:space="preserve"> 3.4</w:t>
      </w:r>
      <w:r w:rsidR="00E67915">
        <w:rPr>
          <w:i/>
        </w:rPr>
        <w:t xml:space="preserve"> </w:t>
      </w:r>
      <w:r w:rsidR="001257ED" w:rsidRPr="002935A1">
        <w:rPr>
          <w:i/>
        </w:rPr>
        <w:fldChar w:fldCharType="begin"/>
      </w:r>
      <w:r w:rsidR="001257ED" w:rsidRPr="002935A1">
        <w:rPr>
          <w:i/>
        </w:rPr>
        <w:instrText xml:space="preserve"> REF _Ref413327219 \h </w:instrText>
      </w:r>
      <w:r w:rsidR="002935A1" w:rsidRPr="002935A1">
        <w:rPr>
          <w:i/>
        </w:rPr>
        <w:instrText xml:space="preserve"> \* MERGEFORMAT </w:instrText>
      </w:r>
      <w:r w:rsidR="001257ED" w:rsidRPr="002935A1">
        <w:rPr>
          <w:i/>
        </w:rPr>
      </w:r>
      <w:r w:rsidR="001257ED" w:rsidRPr="002935A1">
        <w:rPr>
          <w:i/>
        </w:rPr>
        <w:fldChar w:fldCharType="separate"/>
      </w:r>
      <w:r w:rsidR="00057C13" w:rsidRPr="00057C13">
        <w:rPr>
          <w:i/>
        </w:rPr>
        <w:t>Create new user account</w:t>
      </w:r>
      <w:r w:rsidR="001257ED" w:rsidRPr="002935A1">
        <w:rPr>
          <w:i/>
        </w:rPr>
        <w:fldChar w:fldCharType="end"/>
      </w:r>
      <w:r w:rsidR="002935A1">
        <w:rPr>
          <w:i/>
        </w:rPr>
        <w:t>.</w:t>
      </w:r>
    </w:p>
    <w:p w14:paraId="405523F1" w14:textId="77777777" w:rsidR="00ED5E0F" w:rsidRDefault="00ED5E0F" w:rsidP="00ED5E0F">
      <w:pPr>
        <w:pStyle w:val="Heading2"/>
      </w:pPr>
      <w:bookmarkStart w:id="75" w:name="_Toc296956638"/>
      <w:r>
        <w:t>Connect to Database</w:t>
      </w:r>
      <w:bookmarkEnd w:id="75"/>
    </w:p>
    <w:p w14:paraId="1D50A6F9" w14:textId="77777777" w:rsidR="00F40CC8" w:rsidRDefault="00F40CC8" w:rsidP="00F40CC8">
      <w:pPr>
        <w:pStyle w:val="Body"/>
      </w:pPr>
      <w:r>
        <w:t>Because the user account details are kept in the database, connecting to the SPECCHIO database and logging in are performed as one operation.</w:t>
      </w:r>
    </w:p>
    <w:p w14:paraId="3A2270CE" w14:textId="77777777" w:rsidR="00F40CC8" w:rsidRDefault="00F40CC8" w:rsidP="00F40CC8">
      <w:pPr>
        <w:pStyle w:val="Body"/>
      </w:pPr>
      <w:r>
        <w:t xml:space="preserve">Preconfigured information for your database and the log in accounts you have created on your computer is stored in the </w:t>
      </w:r>
      <w:r w:rsidRPr="000F0766">
        <w:rPr>
          <w:rStyle w:val="Codeintext"/>
        </w:rPr>
        <w:t>db-config.txt</w:t>
      </w:r>
      <w:r>
        <w:t xml:space="preserve"> file on your computer. See </w:t>
      </w:r>
      <w:r w:rsidR="00E67915">
        <w:rPr>
          <w:i/>
        </w:rPr>
        <w:t>Section 3</w:t>
      </w:r>
      <w:r w:rsidR="00A56A27" w:rsidRPr="007F301E">
        <w:rPr>
          <w:i/>
        </w:rPr>
        <w:t>.4</w:t>
      </w:r>
      <w:r w:rsidR="006953DD">
        <w:rPr>
          <w:i/>
        </w:rPr>
        <w:t xml:space="preserve"> </w:t>
      </w:r>
      <w:r w:rsidR="001257ED" w:rsidRPr="001257ED">
        <w:rPr>
          <w:i/>
        </w:rPr>
        <w:fldChar w:fldCharType="begin"/>
      </w:r>
      <w:r w:rsidR="001257ED" w:rsidRPr="001257ED">
        <w:rPr>
          <w:i/>
        </w:rPr>
        <w:instrText xml:space="preserve"> REF _Ref413327284 \h  \* MERGEFORMAT </w:instrText>
      </w:r>
      <w:r w:rsidR="001257ED" w:rsidRPr="001257ED">
        <w:rPr>
          <w:i/>
        </w:rPr>
      </w:r>
      <w:r w:rsidR="001257ED" w:rsidRPr="001257ED">
        <w:rPr>
          <w:i/>
        </w:rPr>
        <w:fldChar w:fldCharType="separate"/>
      </w:r>
      <w:r w:rsidR="00057C13" w:rsidRPr="00057C13">
        <w:rPr>
          <w:i/>
        </w:rPr>
        <w:t>Create new user account</w:t>
      </w:r>
      <w:r w:rsidR="001257ED" w:rsidRPr="001257ED">
        <w:rPr>
          <w:i/>
        </w:rPr>
        <w:fldChar w:fldCharType="end"/>
      </w:r>
      <w:r w:rsidR="00A56A27">
        <w:t xml:space="preserve"> </w:t>
      </w:r>
      <w:r>
        <w:t>for instructions on creating a User Account.</w:t>
      </w:r>
    </w:p>
    <w:p w14:paraId="564E5A36" w14:textId="77777777" w:rsidR="00F40CC8" w:rsidRDefault="0004636A" w:rsidP="00F40CC8">
      <w:pPr>
        <w:pStyle w:val="ProcessHeading"/>
      </w:pPr>
      <w:r>
        <w:t>To co</w:t>
      </w:r>
      <w:r w:rsidR="00FD0359">
        <w:t>nnect to database on your computer</w:t>
      </w:r>
      <w:r>
        <w:t>:</w:t>
      </w:r>
    </w:p>
    <w:tbl>
      <w:tblPr>
        <w:tblStyle w:val="Instructions"/>
        <w:tblW w:w="0" w:type="auto"/>
        <w:tblLook w:val="04A0" w:firstRow="1" w:lastRow="0" w:firstColumn="1" w:lastColumn="0" w:noHBand="0" w:noVBand="1"/>
      </w:tblPr>
      <w:tblGrid>
        <w:gridCol w:w="8533"/>
      </w:tblGrid>
      <w:tr w:rsidR="00F40CC8" w14:paraId="155AC871"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6E7BF7B" w14:textId="77777777" w:rsidR="00F40CC8" w:rsidRDefault="00F40CC8" w:rsidP="00F40CC8">
            <w:pPr>
              <w:pStyle w:val="ProcessStep"/>
            </w:pPr>
            <w:r>
              <w:t xml:space="preserve">Start the SPECCHIO Application. On Windows it will be available under the Start menu. Once the SPECCHIO Main Window opens, select </w:t>
            </w:r>
            <w:r w:rsidRPr="008C211B">
              <w:rPr>
                <w:rStyle w:val="GUIWord"/>
                <w:color w:val="808080" w:themeColor="background1" w:themeShade="80"/>
              </w:rPr>
              <w:t>Database</w:t>
            </w:r>
            <w:r w:rsidR="008C211B" w:rsidRPr="008C211B">
              <w:rPr>
                <w:i/>
                <w:color w:val="808080" w:themeColor="background1" w:themeShade="80"/>
              </w:rPr>
              <w:t xml:space="preserve"> - C</w:t>
            </w:r>
            <w:r w:rsidRPr="008C211B">
              <w:rPr>
                <w:rStyle w:val="GUIWord"/>
                <w:color w:val="808080" w:themeColor="background1" w:themeShade="80"/>
              </w:rPr>
              <w:t>onnect to database</w:t>
            </w:r>
            <w:r>
              <w:t xml:space="preserve"> to d</w:t>
            </w:r>
            <w:r w:rsidR="001D03E0">
              <w:t>isplay the following dialog box:</w:t>
            </w:r>
          </w:p>
          <w:p w14:paraId="53A9A0CF" w14:textId="77777777" w:rsidR="00F40CC8" w:rsidRDefault="00F40CC8" w:rsidP="00C14B47">
            <w:pPr>
              <w:pStyle w:val="Figure"/>
            </w:pPr>
            <w:r>
              <w:rPr>
                <w:lang w:val="en-US" w:eastAsia="en-US"/>
              </w:rPr>
              <w:drawing>
                <wp:inline distT="0" distB="0" distL="0" distR="0" wp14:anchorId="3FACEC8D" wp14:editId="67FBA7D9">
                  <wp:extent cx="3506608" cy="1691242"/>
                  <wp:effectExtent l="0" t="19050" r="74792" b="61358"/>
                  <wp:docPr id="1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8" cstate="print"/>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D8AF7D9" w14:textId="2A6E0A19" w:rsidR="00F40CC8" w:rsidRPr="00084655" w:rsidRDefault="00F44280" w:rsidP="00F44280">
            <w:pPr>
              <w:pStyle w:val="Caption"/>
            </w:pPr>
            <w:r>
              <w:t xml:space="preserve">Figure </w:t>
            </w:r>
            <w:r>
              <w:fldChar w:fldCharType="begin"/>
            </w:r>
            <w:r>
              <w:instrText xml:space="preserve"> SEQ Figure \* ARABIC </w:instrText>
            </w:r>
            <w:r>
              <w:fldChar w:fldCharType="separate"/>
            </w:r>
            <w:r w:rsidR="00057C13">
              <w:rPr>
                <w:noProof/>
              </w:rPr>
              <w:t>8</w:t>
            </w:r>
            <w:r>
              <w:fldChar w:fldCharType="end"/>
            </w:r>
            <w:r w:rsidR="00F40CC8" w:rsidRPr="00084655">
              <w:t xml:space="preserve">: </w:t>
            </w:r>
            <w:r w:rsidR="00F40CC8">
              <w:t>Connect</w:t>
            </w:r>
            <w:r w:rsidR="00A827F2">
              <w:t xml:space="preserve"> to d</w:t>
            </w:r>
            <w:r w:rsidR="00F40CC8">
              <w:t>atabase dialog</w:t>
            </w:r>
          </w:p>
          <w:p w14:paraId="475300B8" w14:textId="77777777" w:rsidR="00F40CC8" w:rsidRDefault="00F40CC8" w:rsidP="00F40CC8">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14:paraId="564F7838" w14:textId="77777777" w:rsidR="00F40CC8" w:rsidRDefault="00F40CC8" w:rsidP="00F40CC8">
            <w:pPr>
              <w:pStyle w:val="ProcessStep"/>
            </w:pPr>
            <w:r>
              <w:t>Inspect the values which are updated in the dialog box. It should not be necessary to change anything unless specifically requested by your database administrator.</w:t>
            </w:r>
          </w:p>
          <w:p w14:paraId="41C3F355" w14:textId="77777777" w:rsidR="00F40CC8" w:rsidRDefault="002A2F23" w:rsidP="00F44280">
            <w:pPr>
              <w:pStyle w:val="ProcessStep"/>
              <w:keepNext/>
            </w:pPr>
            <w:r>
              <w:t xml:space="preserve">Click </w:t>
            </w:r>
            <w:r w:rsidR="00906DED" w:rsidRPr="00906DED">
              <w:rPr>
                <w:b/>
              </w:rPr>
              <w:t>Connect</w:t>
            </w:r>
            <w:r w:rsidR="00F40CC8">
              <w:t xml:space="preserve">. The dialog box will close and there will be short delay while the database is read. The details of your database and log in account will be displayed in the Progress Report Panel (the right hand panel of the Main </w:t>
            </w:r>
            <w:r w:rsidR="00F40CC8">
              <w:lastRenderedPageBreak/>
              <w:t>Window) and the sub-menu items for SPECCHIO functions will now be active.</w:t>
            </w:r>
          </w:p>
        </w:tc>
      </w:tr>
    </w:tbl>
    <w:p w14:paraId="56C8523E" w14:textId="77777777" w:rsidR="003211BB" w:rsidRDefault="00F40CC8" w:rsidP="00F40CC8">
      <w:pPr>
        <w:pStyle w:val="Body"/>
      </w:pPr>
      <w:r>
        <w:lastRenderedPageBreak/>
        <w:t>You can repeat this process at any time and log in as a different User, or even log in again as the same User.</w:t>
      </w:r>
    </w:p>
    <w:p w14:paraId="5E080165" w14:textId="77777777" w:rsidR="00D91550" w:rsidRDefault="00D91550" w:rsidP="00F40CC8">
      <w:pPr>
        <w:pStyle w:val="Body"/>
      </w:pPr>
    </w:p>
    <w:p w14:paraId="742A569B" w14:textId="77777777" w:rsidR="00FD0359" w:rsidRDefault="0004636A" w:rsidP="00FD0359">
      <w:pPr>
        <w:pStyle w:val="ProcessHeading"/>
      </w:pPr>
      <w:r>
        <w:t>To c</w:t>
      </w:r>
      <w:r w:rsidR="00FD0359">
        <w:t>onnect to database on a different computer</w:t>
      </w:r>
      <w:r>
        <w:t>:</w:t>
      </w:r>
    </w:p>
    <w:tbl>
      <w:tblPr>
        <w:tblStyle w:val="Instructions"/>
        <w:tblW w:w="0" w:type="auto"/>
        <w:tblLook w:val="04A0" w:firstRow="1" w:lastRow="0" w:firstColumn="1" w:lastColumn="0" w:noHBand="0" w:noVBand="1"/>
      </w:tblPr>
      <w:tblGrid>
        <w:gridCol w:w="8533"/>
      </w:tblGrid>
      <w:tr w:rsidR="00F40CC8" w14:paraId="22AF3FBC"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7496D20" w14:textId="77777777" w:rsidR="00F40CC8" w:rsidRPr="00F40CC8" w:rsidRDefault="00F40CC8" w:rsidP="00F40CC8">
            <w:pPr>
              <w:pStyle w:val="Body"/>
              <w:numPr>
                <w:ilvl w:val="0"/>
                <w:numId w:val="43"/>
              </w:numPr>
            </w:pPr>
            <w:r>
              <w:t xml:space="preserve">If you are connecting from a computer which does not have your details in the configuration file, you may see the following </w:t>
            </w:r>
            <w:r w:rsidR="009B2B18">
              <w:t>message</w:t>
            </w:r>
            <w:r>
              <w:t>:</w:t>
            </w:r>
            <w:r>
              <w:rPr>
                <w:noProof/>
                <w:lang w:val="en-AU" w:eastAsia="en-AU"/>
              </w:rPr>
              <w:t xml:space="preserve"> </w:t>
            </w:r>
          </w:p>
          <w:p w14:paraId="76EC1EFE" w14:textId="77777777" w:rsidR="00F40CC8" w:rsidRDefault="00F40CC8" w:rsidP="00C14B47">
            <w:pPr>
              <w:pStyle w:val="Body"/>
              <w:ind w:left="459"/>
            </w:pPr>
            <w:r>
              <w:rPr>
                <w:noProof/>
                <w:lang w:val="en-US"/>
              </w:rPr>
              <w:drawing>
                <wp:inline distT="0" distB="0" distL="0" distR="0" wp14:anchorId="3C632CBD" wp14:editId="43B820A2">
                  <wp:extent cx="4257675" cy="1214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connect.jpg"/>
                          <pic:cNvPicPr/>
                        </pic:nvPicPr>
                        <pic:blipFill>
                          <a:blip r:embed="rId29">
                            <a:extLst>
                              <a:ext uri="{28A0092B-C50C-407E-A947-70E740481C1C}">
                                <a14:useLocalDpi xmlns:a14="http://schemas.microsoft.com/office/drawing/2010/main" val="0"/>
                              </a:ext>
                            </a:extLst>
                          </a:blip>
                          <a:stretch>
                            <a:fillRect/>
                          </a:stretch>
                        </pic:blipFill>
                        <pic:spPr>
                          <a:xfrm>
                            <a:off x="0" y="0"/>
                            <a:ext cx="4277141" cy="1219686"/>
                          </a:xfrm>
                          <a:prstGeom prst="rect">
                            <a:avLst/>
                          </a:prstGeom>
                        </pic:spPr>
                      </pic:pic>
                    </a:graphicData>
                  </a:graphic>
                </wp:inline>
              </w:drawing>
            </w:r>
          </w:p>
          <w:p w14:paraId="5B6DE338" w14:textId="6360088E" w:rsidR="0041775F" w:rsidRPr="00084655" w:rsidRDefault="00F44280" w:rsidP="0041775F">
            <w:pPr>
              <w:pStyle w:val="Caption"/>
            </w:pPr>
            <w:r>
              <w:t xml:space="preserve">Figure </w:t>
            </w:r>
            <w:r>
              <w:fldChar w:fldCharType="begin"/>
            </w:r>
            <w:r>
              <w:instrText xml:space="preserve"> SEQ Figure \* ARABIC </w:instrText>
            </w:r>
            <w:r>
              <w:fldChar w:fldCharType="separate"/>
            </w:r>
            <w:r w:rsidR="00057C13">
              <w:rPr>
                <w:noProof/>
              </w:rPr>
              <w:t>9</w:t>
            </w:r>
            <w:r>
              <w:fldChar w:fldCharType="end"/>
            </w:r>
            <w:r w:rsidR="0041775F" w:rsidRPr="00084655">
              <w:t xml:space="preserve">: </w:t>
            </w:r>
            <w:r w:rsidR="0041775F">
              <w:t>Connection warning</w:t>
            </w:r>
          </w:p>
          <w:p w14:paraId="21B2B962" w14:textId="77777777" w:rsidR="00F40CC8" w:rsidRDefault="00F40CC8" w:rsidP="00F40CC8">
            <w:pPr>
              <w:pStyle w:val="Body"/>
              <w:numPr>
                <w:ilvl w:val="0"/>
                <w:numId w:val="43"/>
              </w:numPr>
            </w:pPr>
            <w:r>
              <w:t xml:space="preserve">You will need to know your Username and Password, as well as the connection details, before you can connect to the database. See </w:t>
            </w:r>
            <w:r w:rsidRPr="006A69DD">
              <w:rPr>
                <w:i/>
              </w:rPr>
              <w:t>Getting Started – Connect to database</w:t>
            </w:r>
            <w:r>
              <w:t xml:space="preserve"> for the server connection details</w:t>
            </w:r>
            <w:r w:rsidR="00C72F98">
              <w:t>, or contact your administrator.</w:t>
            </w:r>
          </w:p>
          <w:p w14:paraId="607E9681" w14:textId="06CED168" w:rsidR="00F40CC8" w:rsidRDefault="007A3154" w:rsidP="00C14B47">
            <w:pPr>
              <w:pStyle w:val="Figure"/>
            </w:pPr>
            <w:r>
              <w:rPr>
                <w:lang w:val="en-US" w:eastAsia="en-US"/>
              </w:rPr>
              <w:drawing>
                <wp:inline distT="0" distB="0" distL="0" distR="0" wp14:anchorId="3EA1D7E9" wp14:editId="55EF8EAB">
                  <wp:extent cx="3032549" cy="2049780"/>
                  <wp:effectExtent l="0" t="0" r="0" b="7620"/>
                  <wp:docPr id="3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33288" cy="2050279"/>
                          </a:xfrm>
                          <a:prstGeom prst="rect">
                            <a:avLst/>
                          </a:prstGeom>
                          <a:noFill/>
                          <a:ln>
                            <a:noFill/>
                          </a:ln>
                        </pic:spPr>
                      </pic:pic>
                    </a:graphicData>
                  </a:graphic>
                </wp:inline>
              </w:drawing>
            </w:r>
          </w:p>
          <w:p w14:paraId="7360ABA7" w14:textId="77777777" w:rsidR="00F40CC8" w:rsidRPr="00084655" w:rsidRDefault="00F40CC8" w:rsidP="00F40CC8">
            <w:pPr>
              <w:pStyle w:val="Caption"/>
            </w:pPr>
            <w:r w:rsidRPr="00084655">
              <w:t xml:space="preserve">Figure </w:t>
            </w:r>
            <w:r>
              <w:fldChar w:fldCharType="begin"/>
            </w:r>
            <w:r>
              <w:instrText xml:space="preserve"> SEQ Figure \* ARABIC </w:instrText>
            </w:r>
            <w:r>
              <w:fldChar w:fldCharType="separate"/>
            </w:r>
            <w:r w:rsidR="00057C13">
              <w:rPr>
                <w:noProof/>
              </w:rPr>
              <w:t>10</w:t>
            </w:r>
            <w:r>
              <w:rPr>
                <w:noProof/>
              </w:rPr>
              <w:fldChar w:fldCharType="end"/>
            </w:r>
            <w:r w:rsidRPr="00084655">
              <w:t xml:space="preserve">: </w:t>
            </w:r>
            <w:r>
              <w:t>Connec</w:t>
            </w:r>
            <w:r w:rsidR="00EB3E56">
              <w:t>t to d</w:t>
            </w:r>
            <w:r>
              <w:t>atabase dialog</w:t>
            </w:r>
          </w:p>
          <w:p w14:paraId="5EA608DF" w14:textId="77777777" w:rsidR="00F40CC8" w:rsidRDefault="006A69DD" w:rsidP="00EB3E56">
            <w:pPr>
              <w:pStyle w:val="ProcessStep"/>
            </w:pPr>
            <w:r>
              <w:t>Fil</w:t>
            </w:r>
            <w:r w:rsidR="00C72F98">
              <w:t>l</w:t>
            </w:r>
            <w:r>
              <w:t xml:space="preserve"> in the connection details, </w:t>
            </w:r>
            <w:r w:rsidR="00EB3E56">
              <w:t>as well as</w:t>
            </w:r>
            <w:r>
              <w:t xml:space="preserve"> your Use</w:t>
            </w:r>
            <w:r w:rsidR="00EB3E56">
              <w:t>rname and Password then click</w:t>
            </w:r>
            <w:r w:rsidR="000F0971">
              <w:t xml:space="preserve"> </w:t>
            </w:r>
            <w:r w:rsidR="000F0971" w:rsidRPr="000F0971">
              <w:rPr>
                <w:b/>
              </w:rPr>
              <w:t>Connect</w:t>
            </w:r>
            <w:r w:rsidR="000F0971">
              <w:t>.</w:t>
            </w:r>
            <w:r w:rsidR="00F40CC8">
              <w:t xml:space="preserve"> The dialog box will close and there will be short delay while the database is read. The details of your database and log in account will be displayed in the Progress Report Panel (the right hand panel of the Main Window) and the sub-menu items for SPECCHIO functions will now be active.</w:t>
            </w:r>
          </w:p>
        </w:tc>
      </w:tr>
    </w:tbl>
    <w:p w14:paraId="382CD847" w14:textId="18845E81" w:rsidR="00F40CC8" w:rsidRPr="00ED49E4" w:rsidRDefault="00F40CC8" w:rsidP="00F44280">
      <w:pPr>
        <w:pStyle w:val="Caption"/>
      </w:pPr>
    </w:p>
    <w:p w14:paraId="2B71F27D" w14:textId="77777777" w:rsidR="00397AE6" w:rsidRDefault="00397AE6" w:rsidP="00397AE6">
      <w:pPr>
        <w:pStyle w:val="Heading2"/>
      </w:pPr>
      <w:bookmarkStart w:id="76" w:name="_Toc355280365"/>
      <w:bookmarkStart w:id="77" w:name="_Toc391565338"/>
      <w:bookmarkStart w:id="78" w:name="_Toc296956639"/>
      <w:r>
        <w:t>Logging Out</w:t>
      </w:r>
      <w:bookmarkEnd w:id="76"/>
      <w:bookmarkEnd w:id="77"/>
      <w:bookmarkEnd w:id="78"/>
    </w:p>
    <w:p w14:paraId="4D705EF4" w14:textId="77777777" w:rsidR="00397AE6" w:rsidRDefault="00397AE6" w:rsidP="00397AE6">
      <w:pPr>
        <w:pStyle w:val="Body"/>
      </w:pPr>
      <w:r>
        <w:t>There is no specific log out function for SPECCHIO. Closing the Main Window will close your database session. If you restart SPECCHIO, you will need to log in again.</w:t>
      </w:r>
    </w:p>
    <w:p w14:paraId="6AF7A3A9" w14:textId="77777777" w:rsidR="00397AE6" w:rsidRDefault="00397AE6" w:rsidP="00397AE6">
      <w:pPr>
        <w:pStyle w:val="Body"/>
      </w:pPr>
      <w:r>
        <w:t xml:space="preserve">If you select </w:t>
      </w:r>
      <w:r w:rsidRPr="001A42EB">
        <w:rPr>
          <w:rStyle w:val="GUIWord"/>
        </w:rPr>
        <w:t>Database</w:t>
      </w:r>
      <w:r>
        <w:t xml:space="preserve"> -</w:t>
      </w:r>
      <w:r w:rsidRPr="001A42EB">
        <w:rPr>
          <w:rStyle w:val="GUIWord"/>
        </w:rPr>
        <w:t>Connect to database</w:t>
      </w:r>
      <w:r>
        <w:t xml:space="preserve"> from the SPECCHIO Main Window menus while you are logged in, SPECCHIO will log you out before logging in again as the new User.</w:t>
      </w:r>
    </w:p>
    <w:p w14:paraId="394E6F40" w14:textId="77777777" w:rsidR="00ED5E0F" w:rsidRDefault="00ED5E0F" w:rsidP="00ED5E0F">
      <w:pPr>
        <w:pStyle w:val="Heading2"/>
      </w:pPr>
      <w:bookmarkStart w:id="79" w:name="_Toc296956640"/>
      <w:r>
        <w:lastRenderedPageBreak/>
        <w:t>Edit user information</w:t>
      </w:r>
      <w:bookmarkEnd w:id="79"/>
    </w:p>
    <w:p w14:paraId="110EB09C" w14:textId="77777777" w:rsidR="00182F58" w:rsidRDefault="00182F58" w:rsidP="00182F58">
      <w:pPr>
        <w:pStyle w:val="Body"/>
      </w:pPr>
      <w:r>
        <w:t>After logg</w:t>
      </w:r>
      <w:r w:rsidR="00C57830">
        <w:t>ing</w:t>
      </w:r>
      <w:r>
        <w:t xml:space="preserve"> in and connect</w:t>
      </w:r>
      <w:r w:rsidR="00C57830">
        <w:t>ing</w:t>
      </w:r>
      <w:r>
        <w:t xml:space="preserve"> to </w:t>
      </w:r>
      <w:r w:rsidR="00C57830">
        <w:t>the</w:t>
      </w:r>
      <w:r>
        <w:t xml:space="preserve"> database, you can </w:t>
      </w:r>
      <w:r w:rsidR="00C57830">
        <w:t>edit</w:t>
      </w:r>
      <w:r>
        <w:t xml:space="preserve"> your User Information.</w:t>
      </w:r>
    </w:p>
    <w:p w14:paraId="7B9A19A6" w14:textId="77777777" w:rsidR="00182F58" w:rsidRDefault="004C0C88" w:rsidP="00182F58">
      <w:pPr>
        <w:pStyle w:val="ProcessHeading"/>
      </w:pPr>
      <w:r>
        <w:t>To Edit user i</w:t>
      </w:r>
      <w:r w:rsidR="0004636A">
        <w:t>nformation:</w:t>
      </w:r>
    </w:p>
    <w:tbl>
      <w:tblPr>
        <w:tblStyle w:val="Instructions"/>
        <w:tblW w:w="0" w:type="auto"/>
        <w:tblLook w:val="04A0" w:firstRow="1" w:lastRow="0" w:firstColumn="1" w:lastColumn="0" w:noHBand="0" w:noVBand="1"/>
      </w:tblPr>
      <w:tblGrid>
        <w:gridCol w:w="8533"/>
      </w:tblGrid>
      <w:tr w:rsidR="00182F58" w14:paraId="53E17386" w14:textId="77777777" w:rsidTr="00DC6E0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1D6F25C" w14:textId="77777777" w:rsidR="00182F58" w:rsidRPr="00834A06" w:rsidRDefault="00C57830" w:rsidP="00DC6E0E">
            <w:pPr>
              <w:pStyle w:val="ProcessStep"/>
            </w:pPr>
            <w:r>
              <w:t>From the Main menu, s</w:t>
            </w:r>
            <w:r w:rsidR="00182F58">
              <w:t xml:space="preserve">elect </w:t>
            </w:r>
            <w:r w:rsidR="00182F58" w:rsidRPr="00D23C16">
              <w:rPr>
                <w:rStyle w:val="GUIWord"/>
              </w:rPr>
              <w:t>Database</w:t>
            </w:r>
            <w:r>
              <w:rPr>
                <w:rStyle w:val="GUIWord"/>
              </w:rPr>
              <w:t xml:space="preserve"> - </w:t>
            </w:r>
            <w:r w:rsidR="00182F58" w:rsidRPr="00D23C16">
              <w:rPr>
                <w:rStyle w:val="GUIWord"/>
              </w:rPr>
              <w:t>Edit user information</w:t>
            </w:r>
            <w:r w:rsidR="00182F58">
              <w:t>. The following dialog box will be displayed showing your curre</w:t>
            </w:r>
            <w:r w:rsidR="004C0C88">
              <w:t>nt User information:</w:t>
            </w:r>
          </w:p>
          <w:p w14:paraId="0E1C9369" w14:textId="77777777" w:rsidR="00182F58" w:rsidRDefault="00182F58" w:rsidP="00C57830">
            <w:pPr>
              <w:pStyle w:val="Figure"/>
            </w:pPr>
            <w:r>
              <w:rPr>
                <w:lang w:val="en-US" w:eastAsia="en-US"/>
              </w:rPr>
              <w:drawing>
                <wp:inline distT="0" distB="0" distL="0" distR="0" wp14:anchorId="0F9D20D0" wp14:editId="1A008988">
                  <wp:extent cx="3000375" cy="27681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UserInfo.jpg"/>
                          <pic:cNvPicPr/>
                        </pic:nvPicPr>
                        <pic:blipFill>
                          <a:blip r:embed="rId31">
                            <a:extLst>
                              <a:ext uri="{28A0092B-C50C-407E-A947-70E740481C1C}">
                                <a14:useLocalDpi xmlns:a14="http://schemas.microsoft.com/office/drawing/2010/main" val="0"/>
                              </a:ext>
                            </a:extLst>
                          </a:blip>
                          <a:stretch>
                            <a:fillRect/>
                          </a:stretch>
                        </pic:blipFill>
                        <pic:spPr>
                          <a:xfrm>
                            <a:off x="0" y="0"/>
                            <a:ext cx="3007232" cy="2774454"/>
                          </a:xfrm>
                          <a:prstGeom prst="rect">
                            <a:avLst/>
                          </a:prstGeom>
                        </pic:spPr>
                      </pic:pic>
                    </a:graphicData>
                  </a:graphic>
                </wp:inline>
              </w:drawing>
            </w:r>
          </w:p>
          <w:p w14:paraId="794FCA67" w14:textId="2FD7D06E" w:rsidR="00182F58" w:rsidRDefault="00BE7C6E" w:rsidP="00DC6E0E">
            <w:pPr>
              <w:pStyle w:val="Caption"/>
            </w:pPr>
            <w:r>
              <w:t xml:space="preserve">Figure </w:t>
            </w:r>
            <w:r>
              <w:fldChar w:fldCharType="begin"/>
            </w:r>
            <w:r>
              <w:instrText xml:space="preserve"> SEQ Figure \* ARABIC </w:instrText>
            </w:r>
            <w:r>
              <w:fldChar w:fldCharType="separate"/>
            </w:r>
            <w:r w:rsidR="00057C13">
              <w:rPr>
                <w:noProof/>
              </w:rPr>
              <w:t>11</w:t>
            </w:r>
            <w:r>
              <w:fldChar w:fldCharType="end"/>
            </w:r>
            <w:r w:rsidR="00182F58">
              <w:t>: User Information update dialog</w:t>
            </w:r>
          </w:p>
          <w:p w14:paraId="0514D885" w14:textId="77777777" w:rsidR="00182F58" w:rsidRDefault="00182F58" w:rsidP="00DC6E0E">
            <w:pPr>
              <w:pStyle w:val="ProcessStep"/>
            </w:pPr>
            <w:r>
              <w:t>Update the information as required. You cannot change the ANDS Party Identifier.</w:t>
            </w:r>
          </w:p>
          <w:p w14:paraId="0BC3069D" w14:textId="77777777" w:rsidR="00182F58" w:rsidRDefault="00182F58" w:rsidP="00824D23">
            <w:pPr>
              <w:pStyle w:val="ProcessStep"/>
            </w:pPr>
            <w:r>
              <w:t>Cli</w:t>
            </w:r>
            <w:r w:rsidR="00824D23">
              <w:t>c</w:t>
            </w:r>
            <w:r w:rsidR="0098638B">
              <w:t xml:space="preserve">k </w:t>
            </w:r>
            <w:r w:rsidR="000F0971" w:rsidRPr="000F0971">
              <w:rPr>
                <w:b/>
              </w:rPr>
              <w:t>Update</w:t>
            </w:r>
            <w:r>
              <w:t xml:space="preserve"> to cause the changes to be written back into the database.</w:t>
            </w:r>
          </w:p>
        </w:tc>
      </w:tr>
    </w:tbl>
    <w:p w14:paraId="0B19C841" w14:textId="77777777" w:rsidR="00182F58" w:rsidRDefault="00182F58" w:rsidP="00182F58">
      <w:pPr>
        <w:pStyle w:val="Body"/>
      </w:pPr>
      <w:r>
        <w:t xml:space="preserve">This process does not change your </w:t>
      </w:r>
      <w:r w:rsidRPr="00D23C16">
        <w:rPr>
          <w:rStyle w:val="GUIWord"/>
        </w:rPr>
        <w:t>User Name</w:t>
      </w:r>
      <w:r>
        <w:t xml:space="preserve"> or </w:t>
      </w:r>
      <w:r w:rsidRPr="00D23C16">
        <w:rPr>
          <w:rStyle w:val="GUIWord"/>
        </w:rPr>
        <w:t>Password</w:t>
      </w:r>
      <w:r>
        <w:t>, so there is no requirement to change any of the account configuration stored on your own computer.</w:t>
      </w:r>
    </w:p>
    <w:p w14:paraId="772420A7" w14:textId="77777777" w:rsidR="00182F58" w:rsidRPr="00182F58" w:rsidRDefault="00182F58" w:rsidP="00182F58"/>
    <w:p w14:paraId="4005ABF7" w14:textId="6D9B6E14" w:rsidR="009E598E" w:rsidRPr="009E598E" w:rsidRDefault="009E598E" w:rsidP="00BE7C6E">
      <w:pPr>
        <w:pStyle w:val="Caption"/>
      </w:pPr>
    </w:p>
    <w:p w14:paraId="34A301F7" w14:textId="77777777" w:rsidR="00DC6E0E" w:rsidRDefault="00DC6E0E" w:rsidP="009E598E">
      <w:pPr>
        <w:pStyle w:val="Heading1"/>
      </w:pPr>
      <w:bookmarkStart w:id="80" w:name="_Toc398023867"/>
      <w:bookmarkStart w:id="81" w:name="_Toc296956641"/>
      <w:r>
        <w:lastRenderedPageBreak/>
        <w:t>Campaigns</w:t>
      </w:r>
      <w:bookmarkEnd w:id="80"/>
      <w:bookmarkEnd w:id="81"/>
    </w:p>
    <w:p w14:paraId="6C8F3566" w14:textId="77777777" w:rsidR="007344D8" w:rsidRDefault="007344D8" w:rsidP="00DC6E0E">
      <w:pPr>
        <w:pStyle w:val="Body"/>
      </w:pPr>
      <w:r>
        <w:t xml:space="preserve">In this section you will find information about what Campaigns and how they are structured. Please see </w:t>
      </w:r>
      <w:r w:rsidRPr="006953DD">
        <w:rPr>
          <w:i/>
        </w:rPr>
        <w:t>Section 7</w:t>
      </w:r>
      <w:r w:rsidRPr="001257ED">
        <w:rPr>
          <w:i/>
        </w:rPr>
        <w:t xml:space="preserve"> </w:t>
      </w:r>
      <w:r w:rsidR="001257ED" w:rsidRPr="001257ED">
        <w:rPr>
          <w:i/>
        </w:rPr>
        <w:fldChar w:fldCharType="begin"/>
      </w:r>
      <w:r w:rsidR="001257ED" w:rsidRPr="001257ED">
        <w:rPr>
          <w:i/>
        </w:rPr>
        <w:instrText xml:space="preserve"> REF _Ref413327320 \h  \* MERGEFORMAT </w:instrText>
      </w:r>
      <w:r w:rsidR="001257ED" w:rsidRPr="001257ED">
        <w:rPr>
          <w:i/>
        </w:rPr>
      </w:r>
      <w:r w:rsidR="001257ED" w:rsidRPr="001257ED">
        <w:rPr>
          <w:i/>
        </w:rPr>
        <w:fldChar w:fldCharType="separate"/>
      </w:r>
      <w:r w:rsidR="00057C13" w:rsidRPr="00057C13">
        <w:rPr>
          <w:i/>
        </w:rPr>
        <w:t>Data Input</w:t>
      </w:r>
      <w:r w:rsidR="001257ED" w:rsidRPr="001257ED">
        <w:rPr>
          <w:i/>
        </w:rPr>
        <w:fldChar w:fldCharType="end"/>
      </w:r>
      <w:r w:rsidRPr="00A3289C">
        <w:rPr>
          <w:i/>
          <w:color w:val="808080" w:themeColor="background1" w:themeShade="80"/>
        </w:rPr>
        <w:t xml:space="preserve"> </w:t>
      </w:r>
      <w:r>
        <w:t>for information on how to set up a campaign and load metadata.</w:t>
      </w:r>
    </w:p>
    <w:p w14:paraId="4D006DA2" w14:textId="77777777" w:rsidR="00DC6E0E" w:rsidRDefault="00DC6E0E" w:rsidP="00DC6E0E">
      <w:pPr>
        <w:pStyle w:val="Body"/>
      </w:pPr>
      <w:r>
        <w:t>SPECCHIO organises the Spectra for each new sampling experiment into C</w:t>
      </w:r>
      <w:r w:rsidRPr="00084655">
        <w:t>ampaign</w:t>
      </w:r>
      <w:r>
        <w:t>s. The Spectral data in each Campaign can be viewed and operated on together.</w:t>
      </w:r>
    </w:p>
    <w:p w14:paraId="247AC921" w14:textId="77777777" w:rsidR="007344D8" w:rsidRDefault="00DC6E0E" w:rsidP="007344D8">
      <w:pPr>
        <w:pStyle w:val="Body"/>
      </w:pPr>
      <w:r w:rsidRPr="00084655">
        <w:t xml:space="preserve">Campaigns can contain </w:t>
      </w:r>
      <w:r>
        <w:t>Spectr</w:t>
      </w:r>
      <w:r w:rsidRPr="00084655">
        <w:t xml:space="preserve">a measured with different instruments and sensors, </w:t>
      </w:r>
      <w:r>
        <w:t>including</w:t>
      </w:r>
      <w:r w:rsidRPr="00084655">
        <w:t xml:space="preserve"> instruments of different </w:t>
      </w:r>
      <w:r>
        <w:t>Sensor</w:t>
      </w:r>
      <w:r w:rsidRPr="00084655">
        <w:t xml:space="preserve"> types and </w:t>
      </w:r>
      <w:r>
        <w:t>measurements done at different times using an Instrument which has been calibrated one or more times between these measurements.</w:t>
      </w:r>
    </w:p>
    <w:p w14:paraId="1582B256" w14:textId="77777777" w:rsidR="00DC6E0E" w:rsidRDefault="00DC6E0E" w:rsidP="0004636A">
      <w:pPr>
        <w:pStyle w:val="Heading2"/>
      </w:pPr>
      <w:bookmarkStart w:id="82" w:name="_Ref359575403"/>
      <w:bookmarkStart w:id="83" w:name="_Ref359575406"/>
      <w:bookmarkStart w:id="84" w:name="_Toc398023868"/>
      <w:bookmarkStart w:id="85" w:name="_Toc296956642"/>
      <w:r>
        <w:t>Campaign Hierarchy Structure</w:t>
      </w:r>
      <w:bookmarkEnd w:id="82"/>
      <w:bookmarkEnd w:id="83"/>
      <w:bookmarkEnd w:id="84"/>
      <w:bookmarkEnd w:id="85"/>
    </w:p>
    <w:p w14:paraId="52003B53" w14:textId="77777777" w:rsidR="00DC6E0E" w:rsidRDefault="00DC6E0E" w:rsidP="00DC6E0E">
      <w:pPr>
        <w:pStyle w:val="Body"/>
      </w:pPr>
      <w:r>
        <w:t>On your computer, t</w:t>
      </w:r>
      <w:r w:rsidRPr="00084655">
        <w:t xml:space="preserve">he </w:t>
      </w:r>
      <w:r>
        <w:t>S</w:t>
      </w:r>
      <w:r w:rsidRPr="00084655">
        <w:t xml:space="preserve">pectral data files </w:t>
      </w:r>
      <w:r>
        <w:t>for</w:t>
      </w:r>
      <w:r w:rsidRPr="00084655">
        <w:t xml:space="preserve"> a Campaign must be </w:t>
      </w:r>
      <w:r>
        <w:t>placed into</w:t>
      </w:r>
      <w:r w:rsidRPr="00084655">
        <w:t xml:space="preserve"> a </w:t>
      </w:r>
      <w:r>
        <w:t>sub-folder</w:t>
      </w:r>
      <w:r w:rsidRPr="00084655">
        <w:t xml:space="preserve"> structure </w:t>
      </w:r>
      <w:r>
        <w:t>which organises the Spectra according to their context or sampling design</w:t>
      </w:r>
      <w:r w:rsidRPr="00084655">
        <w:t>.</w:t>
      </w:r>
      <w:r>
        <w:t xml:space="preserve"> SPECCHIO does not impose any restrictions on the complexity of Campaign and sub-folder</w:t>
      </w:r>
      <w:r w:rsidRPr="00084655">
        <w:t xml:space="preserve"> </w:t>
      </w:r>
      <w:r>
        <w:t>hierarchies</w:t>
      </w:r>
      <w:r w:rsidRPr="00084655">
        <w:t xml:space="preserve">. </w:t>
      </w:r>
      <w:r>
        <w:t>SPECCHIO does not enforce any particular way of using this hierarchical structure. The hierarchy tree structure can have any number of levels and can be unbalanced, if desired.</w:t>
      </w:r>
      <w:r w:rsidRPr="000F0766">
        <w:t xml:space="preserve"> </w:t>
      </w:r>
      <w:r w:rsidRPr="00084655">
        <w:t xml:space="preserve">This </w:t>
      </w:r>
      <w:r>
        <w:t>sub-folder structure will be replicated in the SPECCHIO database when the Campaign data are uploaded.</w:t>
      </w:r>
    </w:p>
    <w:p w14:paraId="6DF0ADD3" w14:textId="6C5D7136" w:rsidR="00DC6E0E" w:rsidRPr="00084655" w:rsidRDefault="00DC6E0E" w:rsidP="00DC6E0E">
      <w:pPr>
        <w:pStyle w:val="Body"/>
      </w:pPr>
      <w:r w:rsidRPr="00084655">
        <w:t xml:space="preserve">The concept of </w:t>
      </w:r>
      <w:r>
        <w:t xml:space="preserve">a </w:t>
      </w:r>
      <w:r w:rsidRPr="00084655">
        <w:t xml:space="preserve">hierarchical data structure </w:t>
      </w:r>
      <w:r>
        <w:t xml:space="preserve">that is used in SPECCHIO </w:t>
      </w:r>
      <w:r w:rsidRPr="00084655">
        <w:t>has been adapted from SpectraProc</w:t>
      </w:r>
      <w:r w:rsidR="00CC011A">
        <w:t xml:space="preserve"> </w:t>
      </w:r>
      <w:r w:rsidR="00CC011A">
        <w:fldChar w:fldCharType="begin"/>
      </w:r>
      <w:r w:rsidR="00CC011A">
        <w:instrText xml:space="preserve"> ADDIN EN.CITE &lt;EndNote&gt;&lt;Cite&gt;&lt;Author&gt;Hueni&lt;/Author&gt;&lt;Year&gt;2006&lt;/Year&gt;&lt;RecNum&gt;177&lt;/RecNum&gt;&lt;DisplayText&gt;(Hueni and Tuohy, 2006)&lt;/DisplayText&gt;&lt;record&gt;&lt;rec-number&gt;177&lt;/rec-number&gt;&lt;foreign-keys&gt;&lt;key app="EN" db-id="0svr2tdvgevw2ned2pb5tt5ur5tdf0savr9s" timestamp="0"&gt;177&lt;/key&gt;&lt;/foreign-keys&gt;&lt;ref-type name="Journal Article"&gt;17&lt;/ref-type&gt;&lt;contributors&gt;&lt;authors&gt;&lt;author&gt;Hueni, A.&lt;/author&gt;&lt;author&gt;Tuohy, M.&lt;/author&gt;&lt;/authors&gt;&lt;/contributors&gt;&lt;titles&gt;&lt;title&gt;Spectroradiometer Data Structuring, Pre-Processing and Analysis - An IT Based Approach&lt;/title&gt;&lt;secondary-title&gt;Journal of Spatial Science&lt;/secondary-title&gt;&lt;/titles&gt;&lt;periodical&gt;&lt;full-title&gt;Journal of Spatial Science&lt;/full-title&gt;&lt;/periodical&gt;&lt;pages&gt;93-102&lt;/pages&gt;&lt;volume&gt;51&lt;/volume&gt;&lt;number&gt;2&lt;/number&gt;&lt;dates&gt;&lt;year&gt;2006&lt;/year&gt;&lt;/dates&gt;&lt;urls&gt;&lt;/urls&gt;&lt;/record&gt;&lt;/Cite&gt;&lt;/EndNote&gt;</w:instrText>
      </w:r>
      <w:r w:rsidR="00CC011A">
        <w:fldChar w:fldCharType="separate"/>
      </w:r>
      <w:r w:rsidR="00CC011A">
        <w:rPr>
          <w:noProof/>
        </w:rPr>
        <w:t>(Hueni and Tuohy, 2006)</w:t>
      </w:r>
      <w:r w:rsidR="00CC011A">
        <w:fldChar w:fldCharType="end"/>
      </w:r>
      <w:r>
        <w:t>, which</w:t>
      </w:r>
      <w:r w:rsidRPr="00BA6294">
        <w:t xml:space="preserve"> </w:t>
      </w:r>
      <w:r w:rsidRPr="00084655">
        <w:t>was built on a fixed hierarchy of three levels.</w:t>
      </w:r>
      <w:r>
        <w:t xml:space="preserve"> However, SPECCHIO supports hierarchies of arbitrary shape and number of levels.</w:t>
      </w:r>
    </w:p>
    <w:p w14:paraId="45496D37" w14:textId="77777777" w:rsidR="00DC6E0E" w:rsidRPr="00084655" w:rsidRDefault="00DC6E0E" w:rsidP="00DC6E0E">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14:paraId="2CEFB0AC" w14:textId="77777777" w:rsidR="00DC6E0E" w:rsidRDefault="00DC6E0E" w:rsidP="00DC6E0E">
      <w:pPr>
        <w:pStyle w:val="Body"/>
      </w:pPr>
      <w:bookmarkStart w:id="86" w:name="_Toc355280343"/>
      <w:r>
        <w:t>There are some specific restrictions on the Campaign hierarchy tree structure.</w:t>
      </w:r>
    </w:p>
    <w:p w14:paraId="02597A39" w14:textId="77777777" w:rsidR="00DC6E0E" w:rsidRDefault="00DC6E0E" w:rsidP="00DC6E0E">
      <w:pPr>
        <w:pStyle w:val="Bullet"/>
        <w:ind w:left="1134"/>
      </w:pPr>
      <w:r>
        <w:t>No other files can be in the sub-folder tree except Spectral files. Keep images, PDF files and other files in a separate folder, probably next to the</w:t>
      </w:r>
      <w:r w:rsidRPr="002D27C1">
        <w:t xml:space="preserve"> </w:t>
      </w:r>
      <w:r>
        <w:t>top-level folder of your tree hierarchy structure.</w:t>
      </w:r>
    </w:p>
    <w:p w14:paraId="077D1F4D" w14:textId="77777777" w:rsidR="00DC6E0E" w:rsidRDefault="00DC6E0E" w:rsidP="00DC6E0E">
      <w:pPr>
        <w:pStyle w:val="Bullet"/>
        <w:ind w:left="1134"/>
      </w:pPr>
      <w:r>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14:paraId="66269068" w14:textId="77777777" w:rsidR="00DC6E0E" w:rsidRPr="00084655" w:rsidRDefault="00DC6E0E" w:rsidP="00DC6E0E">
      <w:pPr>
        <w:pStyle w:val="Body"/>
      </w:pPr>
      <w:r>
        <w:t>N</w:t>
      </w:r>
      <w:r w:rsidRPr="00084655">
        <w:t xml:space="preserve">ew </w:t>
      </w:r>
      <w:r>
        <w:t>Spectra</w:t>
      </w:r>
      <w:r w:rsidRPr="00084655">
        <w:t xml:space="preserve"> can be added</w:t>
      </w:r>
      <w:r>
        <w:t xml:space="preserve"> to </w:t>
      </w:r>
      <w:r w:rsidRPr="00084655">
        <w:t xml:space="preserve">ongoing Campaigns by first </w:t>
      </w:r>
      <w:r>
        <w:t>adding the files for those Spectra</w:t>
      </w:r>
      <w:r w:rsidRPr="00084655">
        <w:t xml:space="preserve"> in</w:t>
      </w:r>
      <w:r>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Spectra will not be duplicated.</w:t>
      </w:r>
    </w:p>
    <w:p w14:paraId="707ED1E6" w14:textId="77777777" w:rsidR="00DC6E0E" w:rsidRDefault="00DC6E0E" w:rsidP="00DC6E0E">
      <w:pPr>
        <w:pStyle w:val="HeadingSubUnnumbered"/>
      </w:pPr>
      <w:r>
        <w:t>Example – Multiple sites for each species</w:t>
      </w:r>
    </w:p>
    <w:p w14:paraId="4C4768E1" w14:textId="77777777" w:rsidR="00DC6E0E" w:rsidRPr="00084655" w:rsidRDefault="00DC6E0E" w:rsidP="00DC6E0E">
      <w:pPr>
        <w:pStyle w:val="Body"/>
      </w:pPr>
      <w:r>
        <w:t xml:space="preserve">In this example, each </w:t>
      </w:r>
      <w:r w:rsidRPr="00084655">
        <w:t xml:space="preserve">species </w:t>
      </w:r>
      <w:r>
        <w:t>is sampled at</w:t>
      </w:r>
      <w:r w:rsidRPr="00084655">
        <w:t xml:space="preserve"> a number of sample sites. The sites are numbered in the order of sampling. At each site, several readings are taken to capture the variation exhibited by the specimen in question. A site therefore contains a number of </w:t>
      </w:r>
      <w:r>
        <w:t>Spectr</w:t>
      </w:r>
      <w:r w:rsidRPr="00084655">
        <w:t xml:space="preserve">a. This leads to </w:t>
      </w:r>
      <w:r>
        <w:t>the following</w:t>
      </w:r>
      <w:r w:rsidRPr="00084655">
        <w:t xml:space="preserve"> hierarchical </w:t>
      </w:r>
      <w:r>
        <w:t>folder</w:t>
      </w:r>
      <w:r w:rsidRPr="00084655">
        <w:t xml:space="preserve"> structure.</w:t>
      </w:r>
    </w:p>
    <w:p w14:paraId="6A8F512F" w14:textId="77777777" w:rsidR="00DC6E0E" w:rsidRPr="00084655" w:rsidRDefault="00DC6E0E" w:rsidP="00DC6E0E">
      <w:pPr>
        <w:pStyle w:val="Figure"/>
      </w:pPr>
      <w:r>
        <w:rPr>
          <w:lang w:val="en-US" w:eastAsia="en-US"/>
        </w:rPr>
        <w:lastRenderedPageBreak/>
        <w:drawing>
          <wp:inline distT="0" distB="0" distL="0" distR="0" wp14:anchorId="21A8E234" wp14:editId="66FA966B">
            <wp:extent cx="4065370" cy="2682815"/>
            <wp:effectExtent l="0" t="0" r="0" b="381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2" cstate="print"/>
                    <a:srcRect/>
                    <a:stretch>
                      <a:fillRect/>
                    </a:stretch>
                  </pic:blipFill>
                  <pic:spPr bwMode="auto">
                    <a:xfrm>
                      <a:off x="0" y="0"/>
                      <a:ext cx="4078143" cy="2691244"/>
                    </a:xfrm>
                    <a:prstGeom prst="rect">
                      <a:avLst/>
                    </a:prstGeom>
                    <a:noFill/>
                    <a:ln w="9525">
                      <a:noFill/>
                      <a:miter lim="800000"/>
                      <a:headEnd/>
                      <a:tailEnd/>
                    </a:ln>
                  </pic:spPr>
                </pic:pic>
              </a:graphicData>
            </a:graphic>
          </wp:inline>
        </w:drawing>
      </w:r>
    </w:p>
    <w:p w14:paraId="172A62ED" w14:textId="22A56946" w:rsidR="00DC6E0E" w:rsidRPr="00084655" w:rsidRDefault="00BE7C6E" w:rsidP="00BE7C6E">
      <w:pPr>
        <w:pStyle w:val="Caption"/>
      </w:pPr>
      <w:bookmarkStart w:id="87" w:name="_Toc129263006"/>
      <w:r>
        <w:t xml:space="preserve">Figure </w:t>
      </w:r>
      <w:r>
        <w:fldChar w:fldCharType="begin"/>
      </w:r>
      <w:r>
        <w:instrText xml:space="preserve"> SEQ Figure \* ARABIC </w:instrText>
      </w:r>
      <w:r>
        <w:fldChar w:fldCharType="separate"/>
      </w:r>
      <w:r w:rsidR="00057C13">
        <w:rPr>
          <w:noProof/>
        </w:rPr>
        <w:t>12</w:t>
      </w:r>
      <w:r>
        <w:fldChar w:fldCharType="end"/>
      </w:r>
      <w:r w:rsidR="00DC6E0E" w:rsidRPr="00084655">
        <w:t xml:space="preserve">: Hierarchical </w:t>
      </w:r>
      <w:r w:rsidR="00DC6E0E">
        <w:t>folder</w:t>
      </w:r>
      <w:r w:rsidR="00DC6E0E" w:rsidRPr="00084655">
        <w:t xml:space="preserve"> structure</w:t>
      </w:r>
      <w:bookmarkEnd w:id="87"/>
    </w:p>
    <w:p w14:paraId="5021D252" w14:textId="77777777" w:rsidR="00DC6E0E" w:rsidRPr="00084655" w:rsidRDefault="00DC6E0E" w:rsidP="00DC6E0E">
      <w:pPr>
        <w:pStyle w:val="Body"/>
      </w:pPr>
      <w:r w:rsidRPr="00084655">
        <w:t xml:space="preserve">Although the term </w:t>
      </w:r>
      <w:r>
        <w:t>“</w:t>
      </w:r>
      <w:r w:rsidRPr="00084655">
        <w:t>species</w:t>
      </w:r>
      <w:r>
        <w:t>”</w:t>
      </w:r>
      <w:r w:rsidRPr="00084655">
        <w:t xml:space="preserve"> is used</w:t>
      </w:r>
      <w:r>
        <w:t>,</w:t>
      </w:r>
      <w:r w:rsidRPr="00084655">
        <w:t xml:space="preserve"> it essentially represents the different classes found in a study. These classes can either be assigned </w:t>
      </w:r>
      <w:r>
        <w:t>according</w:t>
      </w:r>
      <w:r w:rsidRPr="00084655">
        <w:t xml:space="preserve"> to already exi</w:t>
      </w:r>
      <w:r>
        <w:t>sting classification systems,</w:t>
      </w:r>
      <w:r w:rsidRPr="00084655">
        <w:t xml:space="preserve"> e.g. </w:t>
      </w:r>
      <w:r>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88" w:name="_Ref130789629"/>
    <w:p w14:paraId="3C8E84C8" w14:textId="77777777" w:rsidR="00DC6E0E" w:rsidRDefault="00DC6E0E" w:rsidP="00DC6E0E">
      <w:pPr>
        <w:pStyle w:val="Body"/>
      </w:pPr>
      <w:r>
        <w:fldChar w:fldCharType="begin"/>
      </w:r>
      <w:r>
        <w:instrText xml:space="preserve"> REF _Ref130790579 \h </w:instrText>
      </w:r>
      <w:r>
        <w:fldChar w:fldCharType="separate"/>
      </w:r>
      <w:r w:rsidR="00057C13">
        <w:rPr>
          <w:b/>
        </w:rPr>
        <w:t>Error! Reference source not found.</w:t>
      </w:r>
      <w:r>
        <w:fldChar w:fldCharType="end"/>
      </w:r>
      <w:r w:rsidRPr="00084655">
        <w:t xml:space="preserve"> shows an example of a </w:t>
      </w:r>
      <w:r>
        <w:t>folder</w:t>
      </w:r>
      <w:r w:rsidRPr="00084655">
        <w:t xml:space="preserve"> structure containing ASD </w:t>
      </w:r>
      <w:r>
        <w:t>Spectr</w:t>
      </w:r>
      <w:r w:rsidRPr="00084655">
        <w:t xml:space="preserve">al files. The main </w:t>
      </w:r>
      <w:r>
        <w:t>folder</w:t>
      </w:r>
      <w:r w:rsidRPr="00084655">
        <w:t xml:space="preserve"> </w:t>
      </w:r>
      <w:r w:rsidRPr="000F0766">
        <w:rPr>
          <w:rStyle w:val="Codeintext"/>
        </w:rPr>
        <w:t>Vegetation_example</w:t>
      </w:r>
      <w:r w:rsidRPr="00084655">
        <w:t xml:space="preserve"> holds all species </w:t>
      </w:r>
      <w:r>
        <w:t>sub-folders</w:t>
      </w:r>
      <w:r w:rsidRPr="00084655">
        <w:t xml:space="preserve"> </w:t>
      </w:r>
      <w:r>
        <w:t>for</w:t>
      </w:r>
      <w:r w:rsidRPr="00084655">
        <w:t xml:space="preserve"> the study. This main </w:t>
      </w:r>
      <w:r>
        <w:t>folder</w:t>
      </w:r>
      <w:r w:rsidRPr="00084655">
        <w:t xml:space="preserve"> is the folder that needs to be specified </w:t>
      </w:r>
      <w:r>
        <w:t xml:space="preserve">in the </w:t>
      </w:r>
      <w:r>
        <w:rPr>
          <w:rStyle w:val="GUIWord"/>
        </w:rPr>
        <w:t>Main directory:</w:t>
      </w:r>
      <w:r>
        <w:t xml:space="preserve"> in the</w:t>
      </w:r>
      <w:r w:rsidR="006D5FFB">
        <w:t xml:space="preserve"> Campaign Creation dialog. See </w:t>
      </w:r>
      <w:r w:rsidR="006D5FFB" w:rsidRPr="006D5FFB">
        <w:rPr>
          <w:i/>
        </w:rPr>
        <w:t>S</w:t>
      </w:r>
      <w:r w:rsidRPr="006D5FFB">
        <w:rPr>
          <w:i/>
        </w:rPr>
        <w:t xml:space="preserve">ection </w:t>
      </w:r>
      <w:r w:rsidR="006D5FFB" w:rsidRPr="006D5FFB">
        <w:rPr>
          <w:i/>
        </w:rPr>
        <w:t>7.2</w:t>
      </w:r>
      <w:r w:rsidRPr="006D5FFB">
        <w:rPr>
          <w:rStyle w:val="CrossReference"/>
        </w:rPr>
        <w:t xml:space="preserve"> </w:t>
      </w:r>
      <w:r w:rsidR="001257ED" w:rsidRPr="001257ED">
        <w:rPr>
          <w:i/>
        </w:rPr>
        <w:fldChar w:fldCharType="begin"/>
      </w:r>
      <w:r w:rsidR="001257ED" w:rsidRPr="001257ED">
        <w:rPr>
          <w:rStyle w:val="CrossReference"/>
          <w:i w:val="0"/>
        </w:rPr>
        <w:instrText xml:space="preserve"> REF _Ref413327350 \h </w:instrText>
      </w:r>
      <w:r w:rsidR="001257ED">
        <w:rPr>
          <w:i/>
        </w:rPr>
        <w:instrText xml:space="preserve"> \* MERGEFORMAT </w:instrText>
      </w:r>
      <w:r w:rsidR="001257ED" w:rsidRPr="001257ED">
        <w:rPr>
          <w:i/>
        </w:rPr>
      </w:r>
      <w:r w:rsidR="001257ED" w:rsidRPr="001257ED">
        <w:rPr>
          <w:i/>
        </w:rPr>
        <w:fldChar w:fldCharType="separate"/>
      </w:r>
      <w:r w:rsidR="00057C13" w:rsidRPr="00057C13">
        <w:rPr>
          <w:i/>
        </w:rPr>
        <w:t>Creating a new Campaign</w:t>
      </w:r>
      <w:r w:rsidR="001257ED" w:rsidRPr="001257ED">
        <w:rPr>
          <w:i/>
        </w:rPr>
        <w:fldChar w:fldCharType="end"/>
      </w:r>
      <w:r w:rsidR="001257ED">
        <w:rPr>
          <w:i/>
        </w:rPr>
        <w:t>.</w:t>
      </w:r>
    </w:p>
    <w:p w14:paraId="4288C333" w14:textId="77777777" w:rsidR="00DC6E0E" w:rsidRPr="00084655" w:rsidRDefault="00DC6E0E" w:rsidP="00DC6E0E">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t>sub-folders</w:t>
      </w:r>
      <w:r w:rsidRPr="00084655">
        <w:t xml:space="preserve">. </w:t>
      </w:r>
    </w:p>
    <w:p w14:paraId="13B54D80" w14:textId="77777777" w:rsidR="00DC6E0E" w:rsidRDefault="00DC6E0E" w:rsidP="00DC6E0E">
      <w:pPr>
        <w:pStyle w:val="Body"/>
      </w:pPr>
      <w:r w:rsidRPr="00084655">
        <w:t xml:space="preserve">The site </w:t>
      </w:r>
      <w:r>
        <w:t>sub-folders</w:t>
      </w:r>
      <w:r w:rsidRPr="00084655">
        <w:t xml:space="preserve"> contain all </w:t>
      </w:r>
      <w:r>
        <w:t>S</w:t>
      </w:r>
      <w:r w:rsidRPr="00084655">
        <w:t>pectral files collected at these sites</w:t>
      </w:r>
      <w:r>
        <w:t xml:space="preserve"> for that species.</w:t>
      </w:r>
    </w:p>
    <w:p w14:paraId="2D6AF667" w14:textId="77777777" w:rsidR="00DC6E0E" w:rsidRPr="00084655" w:rsidRDefault="00DC6E0E" w:rsidP="00DC6E0E">
      <w:pPr>
        <w:pStyle w:val="Body"/>
      </w:pPr>
      <w:r w:rsidRPr="00084655">
        <w:t xml:space="preserve">The </w:t>
      </w:r>
      <w:r>
        <w:t>S</w:t>
      </w:r>
      <w:r w:rsidRPr="00084655">
        <w:t>pectral files are auto-numbered by the ASD capturing software</w:t>
      </w:r>
      <w:r>
        <w:t xml:space="preserve"> within each site folder</w:t>
      </w:r>
      <w:r w:rsidRPr="00084655">
        <w:t>.</w:t>
      </w:r>
    </w:p>
    <w:p w14:paraId="7B7B8B28" w14:textId="77777777" w:rsidR="00DC6E0E" w:rsidRPr="00084655" w:rsidRDefault="00DC6E0E" w:rsidP="00DC6E0E">
      <w:pPr>
        <w:pStyle w:val="Figure"/>
      </w:pPr>
      <w:r>
        <w:rPr>
          <w:lang w:val="en-US" w:eastAsia="en-US"/>
        </w:rPr>
        <w:drawing>
          <wp:inline distT="0" distB="0" distL="0" distR="0" wp14:anchorId="3669632F" wp14:editId="040ED386">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3" cstate="print"/>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4D967125" w14:textId="3C435A46" w:rsidR="00DC6E0E" w:rsidRPr="00084655" w:rsidRDefault="00BE7C6E" w:rsidP="00BE7C6E">
      <w:pPr>
        <w:pStyle w:val="Caption"/>
      </w:pPr>
      <w:r>
        <w:t xml:space="preserve">Figure </w:t>
      </w:r>
      <w:r>
        <w:fldChar w:fldCharType="begin"/>
      </w:r>
      <w:r>
        <w:instrText xml:space="preserve"> SEQ Figure \* ARABIC </w:instrText>
      </w:r>
      <w:r>
        <w:fldChar w:fldCharType="separate"/>
      </w:r>
      <w:r w:rsidR="00057C13">
        <w:rPr>
          <w:noProof/>
        </w:rPr>
        <w:t>13</w:t>
      </w:r>
      <w:r>
        <w:fldChar w:fldCharType="end"/>
      </w:r>
      <w:r w:rsidR="00DC6E0E" w:rsidRPr="00084655">
        <w:t xml:space="preserve">: Example of a </w:t>
      </w:r>
      <w:r w:rsidR="00DC6E0E">
        <w:t>folder</w:t>
      </w:r>
      <w:r w:rsidR="00DC6E0E" w:rsidRPr="00084655">
        <w:t xml:space="preserve"> structures holding </w:t>
      </w:r>
      <w:r w:rsidR="00DC6E0E">
        <w:t>Spectr</w:t>
      </w:r>
      <w:r w:rsidR="00DC6E0E" w:rsidRPr="00084655">
        <w:t>al files</w:t>
      </w:r>
    </w:p>
    <w:p w14:paraId="1F7F7CC6" w14:textId="77777777" w:rsidR="00DC6E0E" w:rsidRDefault="00DC6E0E" w:rsidP="00DC6E0E">
      <w:pPr>
        <w:pStyle w:val="HeadingSubUnnumbered"/>
      </w:pPr>
      <w:bookmarkStart w:id="89" w:name="_Toc355280359"/>
      <w:r>
        <w:t>Example – Reference and Target Spectra</w:t>
      </w:r>
      <w:bookmarkEnd w:id="89"/>
    </w:p>
    <w:p w14:paraId="78E273B8" w14:textId="77777777" w:rsidR="00DC6E0E" w:rsidRDefault="00DC6E0E" w:rsidP="00DC6E0E">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14:paraId="227E581A" w14:textId="77777777" w:rsidR="00DC6E0E" w:rsidRDefault="00DC6E0E" w:rsidP="00DC6E0E">
      <w:pPr>
        <w:pStyle w:val="Body"/>
      </w:pPr>
      <w:r>
        <w:lastRenderedPageBreak/>
        <w:t>The structure must therefore hold target and the related reference radiance Spectra in adjacent folders.</w:t>
      </w:r>
    </w:p>
    <w:p w14:paraId="64069377" w14:textId="77777777" w:rsidR="00DC6E0E" w:rsidRDefault="00DC6E0E" w:rsidP="00DC6E0E">
      <w:pPr>
        <w:pStyle w:val="Figure"/>
      </w:pPr>
      <w:r>
        <w:rPr>
          <w:lang w:val="en-US" w:eastAsia="en-US"/>
        </w:rPr>
        <w:drawing>
          <wp:inline distT="0" distB="0" distL="0" distR="0" wp14:anchorId="47D5802A" wp14:editId="64A2A5D8">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6B543B02" w14:textId="6207E59A" w:rsidR="00DC6E0E" w:rsidRDefault="00BE7C6E" w:rsidP="00BE7C6E">
      <w:pPr>
        <w:pStyle w:val="Caption"/>
      </w:pPr>
      <w:r>
        <w:t xml:space="preserve">Figure </w:t>
      </w:r>
      <w:r>
        <w:fldChar w:fldCharType="begin"/>
      </w:r>
      <w:r>
        <w:instrText xml:space="preserve"> SEQ Figure \* ARABIC </w:instrText>
      </w:r>
      <w:r>
        <w:fldChar w:fldCharType="separate"/>
      </w:r>
      <w:r w:rsidR="00057C13">
        <w:rPr>
          <w:noProof/>
        </w:rPr>
        <w:t>14</w:t>
      </w:r>
      <w:r>
        <w:fldChar w:fldCharType="end"/>
      </w:r>
      <w:r w:rsidR="00DC6E0E">
        <w:t>: A possible structure for the storage of target and reference radiance Spectra</w:t>
      </w:r>
    </w:p>
    <w:p w14:paraId="1968A275" w14:textId="77777777" w:rsidR="00DC6E0E" w:rsidRPr="00A20F34" w:rsidRDefault="00DC6E0E" w:rsidP="00DC6E0E">
      <w:pPr>
        <w:pStyle w:val="Body"/>
      </w:pPr>
      <w:r>
        <w:t xml:space="preserve">In this example, the </w:t>
      </w:r>
      <w:r w:rsidRPr="003C1864">
        <w:rPr>
          <w:rStyle w:val="Codeintext"/>
        </w:rPr>
        <w:t>Reference</w:t>
      </w:r>
      <w:r>
        <w:t xml:space="preserve"> sub-folder holds the reference Spectra which relate to the Spectra in the </w:t>
      </w:r>
      <w:r w:rsidRPr="003C1864">
        <w:rPr>
          <w:rStyle w:val="Codeintext"/>
        </w:rPr>
        <w:t>Plant A</w:t>
      </w:r>
      <w:r>
        <w:t xml:space="preserve">, </w:t>
      </w:r>
      <w:r w:rsidRPr="003C1864">
        <w:rPr>
          <w:rStyle w:val="Codeintext"/>
        </w:rPr>
        <w:t>Plant B</w:t>
      </w:r>
      <w:r>
        <w:t xml:space="preserve"> and </w:t>
      </w:r>
      <w:r w:rsidRPr="003C1864">
        <w:rPr>
          <w:rStyle w:val="Codeintext"/>
        </w:rPr>
        <w:t>Plant C</w:t>
      </w:r>
      <w:r>
        <w:t xml:space="preserve"> sub-folders.</w:t>
      </w:r>
    </w:p>
    <w:p w14:paraId="5E2D172D" w14:textId="77777777" w:rsidR="00DC6E0E" w:rsidRPr="00084655" w:rsidRDefault="00DC6E0E" w:rsidP="0004636A">
      <w:pPr>
        <w:pStyle w:val="Heading2"/>
      </w:pPr>
      <w:bookmarkStart w:id="90" w:name="_Toc398023869"/>
      <w:bookmarkStart w:id="91" w:name="_Toc296956643"/>
      <w:bookmarkEnd w:id="88"/>
      <w:r>
        <w:t xml:space="preserve">Operational </w:t>
      </w:r>
      <w:r w:rsidRPr="00084655">
        <w:t>Dataflow</w:t>
      </w:r>
      <w:bookmarkEnd w:id="90"/>
      <w:bookmarkEnd w:id="91"/>
    </w:p>
    <w:p w14:paraId="02DF0DCA" w14:textId="77777777" w:rsidR="00DC6E0E" w:rsidRPr="00084655" w:rsidRDefault="00DC6E0E" w:rsidP="00DC6E0E">
      <w:pPr>
        <w:pStyle w:val="Body"/>
      </w:pPr>
      <w:r w:rsidRPr="00084655">
        <w:t xml:space="preserve">A typical dataflow is illustrated in </w:t>
      </w:r>
      <w:r>
        <w:fldChar w:fldCharType="begin"/>
      </w:r>
      <w:r>
        <w:instrText xml:space="preserve"> REF _Ref122057866 \h </w:instrText>
      </w:r>
      <w:r>
        <w:fldChar w:fldCharType="separate"/>
      </w:r>
      <w:r w:rsidR="00057C13">
        <w:rPr>
          <w:b/>
        </w:rPr>
        <w:t>Error! Reference source not found.</w:t>
      </w:r>
      <w:r>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t>Metadata</w:t>
      </w:r>
      <w:r w:rsidRPr="00084655">
        <w:t xml:space="preserve"> are saved on the field laptop.</w:t>
      </w:r>
    </w:p>
    <w:p w14:paraId="4220BC33" w14:textId="77777777" w:rsidR="00DC6E0E" w:rsidRDefault="00DC6E0E" w:rsidP="00DC6E0E">
      <w:pPr>
        <w:pStyle w:val="Body"/>
      </w:pPr>
      <w:r w:rsidRPr="00084655">
        <w:t xml:space="preserve">These files are transferred to a laboratory computer where they are read by the SPECCHIO application and stored in the relevant tables in the </w:t>
      </w:r>
      <w:r>
        <w:t>Spectr</w:t>
      </w:r>
      <w:r w:rsidRPr="00084655">
        <w:t>al database.</w:t>
      </w:r>
    </w:p>
    <w:p w14:paraId="7CE0C4BF" w14:textId="77777777" w:rsidR="00DC6E0E" w:rsidRPr="00084655" w:rsidRDefault="00DC6E0E" w:rsidP="00DC6E0E">
      <w:pPr>
        <w:pStyle w:val="Figure"/>
      </w:pPr>
      <w:r>
        <w:rPr>
          <w:lang w:val="en-US" w:eastAsia="en-US"/>
        </w:rPr>
        <w:drawing>
          <wp:inline distT="0" distB="0" distL="0" distR="0" wp14:anchorId="4EC14076" wp14:editId="66D2C568">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14:paraId="55E8CA86" w14:textId="7C77CD5B" w:rsidR="00DC6E0E" w:rsidRPr="00084655" w:rsidRDefault="00BE7C6E" w:rsidP="00BE7C6E">
      <w:pPr>
        <w:pStyle w:val="Caption"/>
      </w:pPr>
      <w:bookmarkStart w:id="92" w:name="_Toc129431964"/>
      <w:r>
        <w:t xml:space="preserve">Figure </w:t>
      </w:r>
      <w:r>
        <w:fldChar w:fldCharType="begin"/>
      </w:r>
      <w:r>
        <w:instrText xml:space="preserve"> SEQ Figure \* ARABIC </w:instrText>
      </w:r>
      <w:r>
        <w:fldChar w:fldCharType="separate"/>
      </w:r>
      <w:r w:rsidR="00057C13">
        <w:rPr>
          <w:noProof/>
        </w:rPr>
        <w:t>15</w:t>
      </w:r>
      <w:r>
        <w:fldChar w:fldCharType="end"/>
      </w:r>
      <w:r w:rsidR="00DC6E0E" w:rsidRPr="00084655">
        <w:t>: Dataflow and involved hardware</w:t>
      </w:r>
      <w:bookmarkEnd w:id="92"/>
    </w:p>
    <w:p w14:paraId="5EAE4953" w14:textId="77777777" w:rsidR="00DC6E0E" w:rsidRPr="00084655" w:rsidRDefault="00DC6E0E" w:rsidP="00DC6E0E">
      <w:pPr>
        <w:pStyle w:val="Body"/>
      </w:pPr>
      <w:r w:rsidRPr="00084655">
        <w:t xml:space="preserve">Typically, the operations carried out for each </w:t>
      </w:r>
      <w:r>
        <w:t>Campaign</w:t>
      </w:r>
      <w:r w:rsidRPr="00084655">
        <w:t xml:space="preserve"> are:</w:t>
      </w:r>
    </w:p>
    <w:p w14:paraId="5F3FDC67" w14:textId="77777777" w:rsidR="00DC6E0E" w:rsidRPr="00084655" w:rsidRDefault="00DC6E0E" w:rsidP="00DC6E0E">
      <w:pPr>
        <w:pStyle w:val="Bullet"/>
        <w:ind w:left="1134"/>
      </w:pPr>
      <w:bookmarkStart w:id="93" w:name="_Ref131844226"/>
      <w:r w:rsidRPr="00084655">
        <w:t xml:space="preserve">Creation of a new </w:t>
      </w:r>
      <w:bookmarkEnd w:id="93"/>
      <w:r>
        <w:t>C</w:t>
      </w:r>
      <w:r w:rsidRPr="00084655">
        <w:t>ampaign</w:t>
      </w:r>
      <w:r>
        <w:t xml:space="preserve"> in SPECCHIO and linking it to the sub-folder of Spectra on your computer’s disk</w:t>
      </w:r>
    </w:p>
    <w:p w14:paraId="2FF740CC" w14:textId="77777777" w:rsidR="00DC6E0E" w:rsidRPr="00084655" w:rsidRDefault="00DC6E0E" w:rsidP="00DC6E0E">
      <w:pPr>
        <w:pStyle w:val="Bullet"/>
        <w:ind w:left="1134"/>
      </w:pPr>
      <w:r>
        <w:t>Upl</w:t>
      </w:r>
      <w:r w:rsidRPr="00084655">
        <w:t xml:space="preserve">oading of </w:t>
      </w:r>
      <w:r>
        <w:t>Spectr</w:t>
      </w:r>
      <w:r w:rsidRPr="00084655">
        <w:t>a</w:t>
      </w:r>
      <w:r>
        <w:t xml:space="preserve"> data from your local disk to the SPECCHIO database</w:t>
      </w:r>
    </w:p>
    <w:p w14:paraId="3B7DA2BC" w14:textId="77777777" w:rsidR="00DC6E0E" w:rsidRPr="00084655" w:rsidRDefault="00DC6E0E" w:rsidP="00DC6E0E">
      <w:pPr>
        <w:pStyle w:val="Bullet"/>
        <w:ind w:left="1134"/>
      </w:pPr>
      <w:r w:rsidRPr="00084655">
        <w:t xml:space="preserve">Entering of </w:t>
      </w:r>
      <w:r>
        <w:t>Metadata into the SPECCHIO database for the uploaded Spectra</w:t>
      </w:r>
    </w:p>
    <w:p w14:paraId="5DD8CADB" w14:textId="77777777" w:rsidR="00DC6E0E" w:rsidRPr="00084655" w:rsidRDefault="00DC6E0E" w:rsidP="00DC6E0E">
      <w:pPr>
        <w:pStyle w:val="Bullet"/>
        <w:ind w:left="1134"/>
      </w:pPr>
      <w:r w:rsidRPr="00084655">
        <w:t>Repeated data query, visualisation</w:t>
      </w:r>
      <w:r>
        <w:t>, processing</w:t>
      </w:r>
      <w:r w:rsidRPr="00084655">
        <w:t xml:space="preserve"> and file output</w:t>
      </w:r>
      <w:r>
        <w:t xml:space="preserve"> based on the uploaded data</w:t>
      </w:r>
    </w:p>
    <w:p w14:paraId="60EB151D" w14:textId="77777777" w:rsidR="00DC6E0E" w:rsidRDefault="00DC6E0E" w:rsidP="006E22DA">
      <w:pPr>
        <w:pStyle w:val="Heading2"/>
      </w:pPr>
      <w:bookmarkStart w:id="94" w:name="_Ref358394245"/>
      <w:bookmarkStart w:id="95" w:name="_Toc398023870"/>
      <w:bookmarkStart w:id="96" w:name="_Toc296956644"/>
      <w:r>
        <w:t xml:space="preserve">Research Groups and Accessing SPECCHIO </w:t>
      </w:r>
      <w:bookmarkEnd w:id="86"/>
      <w:r>
        <w:t>Campaigns</w:t>
      </w:r>
      <w:bookmarkEnd w:id="94"/>
      <w:bookmarkEnd w:id="95"/>
      <w:bookmarkEnd w:id="96"/>
    </w:p>
    <w:p w14:paraId="3595E668" w14:textId="77777777" w:rsidR="00DC6E0E" w:rsidRDefault="00DC6E0E" w:rsidP="00DC6E0E">
      <w:pPr>
        <w:pStyle w:val="Body"/>
      </w:pPr>
      <w:r>
        <w:t xml:space="preserve">When you upload data for a Campaign to SPECCHIO, all Users of your SPECCHIO database can access your Campaign. However, only you can modify or delete your </w:t>
      </w:r>
      <w:r>
        <w:lastRenderedPageBreak/>
        <w:t>Campaign unless you specifically allow others to have write access to it. This access is controlled by setting a Research Group of Users for each Campaign that you upload.</w:t>
      </w:r>
      <w:r w:rsidRPr="006B29D5">
        <w:t xml:space="preserve"> </w:t>
      </w:r>
      <w:r>
        <w:t>Just as you can add other Users to the Campaign’s Research Group, so you can remove them too.</w:t>
      </w:r>
    </w:p>
    <w:p w14:paraId="52B4FAB2" w14:textId="364ADE7D" w:rsidR="00DC6E0E" w:rsidRPr="006D5FFB" w:rsidRDefault="00DC6E0E" w:rsidP="00DC6E0E">
      <w:pPr>
        <w:pStyle w:val="Body"/>
        <w:rPr>
          <w:color w:val="FF0000"/>
        </w:rPr>
      </w:pPr>
      <w:r>
        <w:t xml:space="preserve">The membership of each Research Group is stored as Metadata for the Campaign. Each Research Group applies only to one Campaign. </w:t>
      </w:r>
      <w:r w:rsidRPr="00BD4BE6">
        <w:t>(</w:t>
      </w:r>
      <w:r w:rsidR="00BD4BE6" w:rsidRPr="00BD4BE6">
        <w:t xml:space="preserve">See </w:t>
      </w:r>
      <w:r w:rsidR="006953DD">
        <w:rPr>
          <w:i/>
        </w:rPr>
        <w:t>S</w:t>
      </w:r>
      <w:r w:rsidR="00BD4BE6" w:rsidRPr="006953DD">
        <w:rPr>
          <w:i/>
        </w:rPr>
        <w:t>ection</w:t>
      </w:r>
      <w:r w:rsidR="00BD4BE6" w:rsidRPr="00BD4BE6">
        <w:t xml:space="preserve"> </w:t>
      </w:r>
      <w:r w:rsidR="00BD4BE6" w:rsidRPr="00BD4BE6">
        <w:rPr>
          <w:i/>
        </w:rPr>
        <w:t>6.9</w:t>
      </w:r>
      <w:r w:rsidRPr="00BD4BE6">
        <w:rPr>
          <w:rStyle w:val="CrossReference"/>
        </w:rPr>
        <w:t xml:space="preserve"> </w:t>
      </w:r>
      <w:r w:rsidR="001257ED" w:rsidRPr="001257ED">
        <w:rPr>
          <w:i/>
        </w:rPr>
        <w:fldChar w:fldCharType="begin"/>
      </w:r>
      <w:r w:rsidR="001257ED" w:rsidRPr="001257ED">
        <w:rPr>
          <w:rStyle w:val="CrossReference"/>
          <w:i w:val="0"/>
        </w:rPr>
        <w:instrText xml:space="preserve"> REF _Ref357586090 \h </w:instrText>
      </w:r>
      <w:r w:rsidR="001257ED">
        <w:rPr>
          <w:i/>
        </w:rPr>
        <w:instrText xml:space="preserve"> \* MERGEFORMAT </w:instrText>
      </w:r>
      <w:r w:rsidR="001257ED" w:rsidRPr="001257ED">
        <w:rPr>
          <w:i/>
        </w:rPr>
      </w:r>
      <w:r w:rsidR="001257ED" w:rsidRPr="001257ED">
        <w:rPr>
          <w:i/>
        </w:rPr>
        <w:fldChar w:fldCharType="separate"/>
      </w:r>
      <w:r w:rsidR="00057C13" w:rsidRPr="00057C13">
        <w:rPr>
          <w:i/>
        </w:rPr>
        <w:t>Campaign-related Metadata</w:t>
      </w:r>
      <w:r w:rsidR="001257ED" w:rsidRPr="001257ED">
        <w:rPr>
          <w:i/>
        </w:rPr>
        <w:fldChar w:fldCharType="end"/>
      </w:r>
      <w:r w:rsidRPr="00BD4BE6">
        <w:t xml:space="preserve"> for more information about Metadata and </w:t>
      </w:r>
      <w:r w:rsidR="006953DD" w:rsidRPr="006953DD">
        <w:rPr>
          <w:i/>
        </w:rPr>
        <w:t>S</w:t>
      </w:r>
      <w:r w:rsidR="00BD4BE6" w:rsidRPr="006953DD">
        <w:rPr>
          <w:i/>
        </w:rPr>
        <w:t>ection</w:t>
      </w:r>
      <w:r w:rsidR="00BD4BE6" w:rsidRPr="00BD4BE6">
        <w:t xml:space="preserve"> </w:t>
      </w:r>
      <w:r w:rsidR="00BD4BE6" w:rsidRPr="00BD4BE6">
        <w:rPr>
          <w:i/>
        </w:rPr>
        <w:t>7.5.2</w:t>
      </w:r>
      <w:r w:rsidR="008E0FCC">
        <w:t xml:space="preserve"> </w:t>
      </w:r>
      <w:r w:rsidR="001257ED" w:rsidRPr="001257ED">
        <w:rPr>
          <w:i/>
        </w:rPr>
        <w:fldChar w:fldCharType="begin"/>
      </w:r>
      <w:r w:rsidR="001257ED" w:rsidRPr="001257ED">
        <w:rPr>
          <w:rStyle w:val="CrossReference"/>
          <w:i w:val="0"/>
        </w:rPr>
        <w:instrText xml:space="preserve"> REF _Ref413327410 \h </w:instrText>
      </w:r>
      <w:r w:rsidR="001257ED">
        <w:rPr>
          <w:i/>
        </w:rPr>
        <w:instrText xml:space="preserve"> \* MERGEFORMAT </w:instrText>
      </w:r>
      <w:r w:rsidR="001257ED" w:rsidRPr="001257ED">
        <w:rPr>
          <w:i/>
        </w:rPr>
      </w:r>
      <w:r w:rsidR="001257ED" w:rsidRPr="001257ED">
        <w:rPr>
          <w:i/>
        </w:rPr>
        <w:fldChar w:fldCharType="separate"/>
      </w:r>
      <w:r w:rsidR="00057C13" w:rsidRPr="00057C13">
        <w:rPr>
          <w:i/>
        </w:rPr>
        <w:t>Displaying and Editing Campaign Metadata</w:t>
      </w:r>
      <w:r w:rsidR="001257ED" w:rsidRPr="001257ED">
        <w:rPr>
          <w:i/>
        </w:rPr>
        <w:fldChar w:fldCharType="end"/>
      </w:r>
      <w:r w:rsidRPr="00BD4BE6">
        <w:t xml:space="preserve"> for instructions for updating it.)</w:t>
      </w:r>
    </w:p>
    <w:p w14:paraId="0402737B" w14:textId="77777777" w:rsidR="00DC6E0E" w:rsidRDefault="00DC6E0E" w:rsidP="00DC6E0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14:paraId="6D14EFFA" w14:textId="77777777" w:rsidR="00DC6E0E" w:rsidRDefault="00DC6E0E" w:rsidP="00DC6E0E">
      <w:pPr>
        <w:pStyle w:val="Body"/>
      </w:pPr>
      <w:r>
        <w:t>It is not possible to remove yourself from the list of Users in the Research group.</w:t>
      </w:r>
    </w:p>
    <w:p w14:paraId="57472FCC" w14:textId="77777777" w:rsidR="00DC6E0E" w:rsidRPr="00084655" w:rsidRDefault="00DC6E0E" w:rsidP="006E22DA">
      <w:pPr>
        <w:pStyle w:val="Heading2"/>
      </w:pPr>
      <w:bookmarkStart w:id="97" w:name="_Toc355280344"/>
      <w:bookmarkStart w:id="98" w:name="_Toc398023871"/>
      <w:bookmarkStart w:id="99" w:name="_Toc296956645"/>
      <w:r w:rsidRPr="00084655">
        <w:t>Time Data</w:t>
      </w:r>
      <w:bookmarkEnd w:id="97"/>
      <w:bookmarkEnd w:id="98"/>
      <w:bookmarkEnd w:id="99"/>
    </w:p>
    <w:p w14:paraId="61018730" w14:textId="53E96663" w:rsidR="00DC6E0E" w:rsidRPr="00084655" w:rsidRDefault="00DC6E0E" w:rsidP="00DC6E0E">
      <w:pPr>
        <w:pStyle w:val="Body"/>
      </w:pPr>
      <w:r w:rsidRPr="00084655">
        <w:t xml:space="preserve">SPECCHIO expects </w:t>
      </w:r>
      <w:r>
        <w:t xml:space="preserve">acquisition </w:t>
      </w:r>
      <w:r w:rsidRPr="00084655">
        <w:t>time</w:t>
      </w:r>
      <w:r>
        <w:t>s for Spectra acquisition to be</w:t>
      </w:r>
      <w:r w:rsidRPr="00084655">
        <w:t xml:space="preserve"> in UTC (Coordinated Universal Time). For practical purposes UTC is</w:t>
      </w:r>
      <w:r>
        <w:t xml:space="preserve"> considered equivalent to GMT. H</w:t>
      </w:r>
      <w:r w:rsidRPr="00084655">
        <w:t>owever, the term UTC is recommended for technical contexts</w:t>
      </w:r>
      <w:r w:rsidR="00FF6181">
        <w:t xml:space="preserve"> </w:t>
      </w:r>
      <w:r w:rsidR="00CC011A">
        <w:fldChar w:fldCharType="begin"/>
      </w:r>
      <w:r w:rsidR="00CC011A">
        <w:instrText xml:space="preserve"> ADDIN EN.CITE &lt;EndNote&gt;&lt;Cite&gt;&lt;Author&gt;NOAA&lt;/Author&gt;&lt;Year&gt;2003&lt;/Year&gt;&lt;RecNum&gt;182&lt;/RecNum&gt;&lt;DisplayText&gt;(NOAA, 2003)&lt;/DisplayText&gt;&lt;record&gt;&lt;rec-number&gt;182&lt;/rec-number&gt;&lt;foreign-keys&gt;&lt;key app="EN" db-id="0svr2tdvgevw2ned2pb5tt5ur5tdf0savr9s" timestamp="0"&gt;182&lt;/key&gt;&lt;/foreign-keys&gt;&lt;ref-type name="Web Page"&gt;12&lt;/ref-type&gt;&lt;contributors&gt;&lt;authors&gt;&lt;author&gt;NOAA&lt;/author&gt;&lt;/authors&gt;&lt;/contributors&gt;&lt;titles&gt;&lt;title&gt;What is UTC or GMT Time?&lt;/title&gt;&lt;/titles&gt;&lt;dates&gt;&lt;year&gt;2003&lt;/year&gt;&lt;/dates&gt;&lt;urls&gt;&lt;related-urls&gt;&lt;url&gt;http://www.nhc.noaa.gov/aboututc.shtml&lt;/url&gt;&lt;/related-urls&gt;&lt;/urls&gt;&lt;/record&gt;&lt;/Cite&gt;&lt;/EndNote&gt;</w:instrText>
      </w:r>
      <w:r w:rsidR="00CC011A">
        <w:fldChar w:fldCharType="separate"/>
      </w:r>
      <w:r w:rsidR="00CC011A">
        <w:rPr>
          <w:noProof/>
        </w:rPr>
        <w:t>(NOAA, 2003)</w:t>
      </w:r>
      <w:r w:rsidR="00CC011A">
        <w:fldChar w:fldCharType="end"/>
      </w:r>
      <w:r w:rsidRPr="00084655">
        <w:t>.</w:t>
      </w:r>
    </w:p>
    <w:p w14:paraId="12AC33BA" w14:textId="77777777" w:rsidR="00DC6E0E" w:rsidRDefault="00DC6E0E" w:rsidP="00DC6E0E">
      <w:pPr>
        <w:pStyle w:val="Body"/>
      </w:pPr>
      <w:r w:rsidRPr="00084655">
        <w:t xml:space="preserve">The above implies that all computers capturing data for use in SPECCHIO </w:t>
      </w:r>
      <w:r>
        <w:t xml:space="preserve">should </w:t>
      </w:r>
      <w:r w:rsidRPr="00084655">
        <w:t>have their time</w:t>
      </w:r>
      <w:r>
        <w:t xml:space="preserve"> </w:t>
      </w:r>
      <w:r w:rsidRPr="00084655">
        <w:t xml:space="preserve">zone set to GMT and their system time adjusted to UTC. </w:t>
      </w:r>
      <w:r>
        <w:t>However, this is not usual, so t</w:t>
      </w:r>
      <w:r w:rsidRPr="00084655">
        <w:t xml:space="preserve">he </w:t>
      </w:r>
      <w:r>
        <w:t>Spectrum acquisition</w:t>
      </w:r>
      <w:r w:rsidRPr="00084655">
        <w:t xml:space="preserve"> date/time can be modified in the database if a time different </w:t>
      </w:r>
      <w:r>
        <w:t>from</w:t>
      </w:r>
      <w:r w:rsidRPr="00084655">
        <w:t xml:space="preserve"> UTC was used.</w:t>
      </w:r>
    </w:p>
    <w:p w14:paraId="734920A3" w14:textId="77777777" w:rsidR="00DC6E0E" w:rsidRPr="00084655" w:rsidRDefault="00DC6E0E" w:rsidP="00DC6E0E">
      <w:pPr>
        <w:pStyle w:val="Body"/>
      </w:pPr>
      <w:r>
        <w:t>Other times, such as Spectra upload times and calibration times, are usually stored in local time.</w:t>
      </w:r>
    </w:p>
    <w:p w14:paraId="577604A6" w14:textId="77777777" w:rsidR="00DC6E0E" w:rsidRPr="00084655" w:rsidRDefault="00DC6E0E" w:rsidP="006E22DA">
      <w:pPr>
        <w:pStyle w:val="Heading2"/>
      </w:pPr>
      <w:bookmarkStart w:id="100" w:name="_Ref153677830"/>
      <w:bookmarkStart w:id="101" w:name="_Toc355280345"/>
      <w:bookmarkStart w:id="102" w:name="_Toc398023872"/>
      <w:bookmarkStart w:id="103" w:name="_Toc296956646"/>
      <w:r w:rsidRPr="00084655">
        <w:t>Data Links</w:t>
      </w:r>
      <w:bookmarkEnd w:id="100"/>
      <w:bookmarkEnd w:id="101"/>
      <w:bookmarkEnd w:id="102"/>
      <w:bookmarkEnd w:id="103"/>
    </w:p>
    <w:p w14:paraId="4E84059E" w14:textId="77777777" w:rsidR="008E0FCC" w:rsidRDefault="008E0FCC" w:rsidP="008E0FCC">
      <w:pPr>
        <w:pStyle w:val="Body"/>
      </w:pPr>
      <w:r>
        <w:t xml:space="preserve">For some calculations on Spectra, such as the conversion of a Radiance Spectrum to a Reflectance Factor Spectrum, SPECCHIO needs to know the related White Reference Spectrum for each Target Spectrum. </w:t>
      </w:r>
      <w:r w:rsidRPr="00084655">
        <w:t xml:space="preserve">Data links </w:t>
      </w:r>
      <w:r>
        <w:t>are used to define</w:t>
      </w:r>
      <w:r w:rsidRPr="00084655">
        <w:t xml:space="preserve"> </w:t>
      </w:r>
      <w:r>
        <w:t xml:space="preserve">these </w:t>
      </w:r>
      <w:r w:rsidRPr="00084655">
        <w:t>relationships</w:t>
      </w:r>
      <w:r>
        <w:t>.</w:t>
      </w:r>
    </w:p>
    <w:p w14:paraId="39D85D2F" w14:textId="77777777" w:rsidR="008E0FCC" w:rsidRDefault="008E0FCC" w:rsidP="008E0FCC">
      <w:pPr>
        <w:pStyle w:val="Body"/>
      </w:pPr>
      <w:r>
        <w:t xml:space="preserve">A Reference Data Link is a reference from a Target Spectrum to its related Reference Spectrum. </w:t>
      </w:r>
    </w:p>
    <w:p w14:paraId="3C7BA54C" w14:textId="77777777" w:rsidR="008E0FCC" w:rsidRDefault="008E0FCC" w:rsidP="008E0FCC">
      <w:pPr>
        <w:pStyle w:val="Body"/>
      </w:pPr>
      <w:r>
        <w:t>A Target Data Link is a reference from a Reference Spectrum to its related Target Spectrum or from a Target Spectrum to another Target Spectrum when an object was sampled with different instruments.</w:t>
      </w:r>
    </w:p>
    <w:p w14:paraId="6E812A8D" w14:textId="77777777" w:rsidR="008E0FCC" w:rsidRDefault="008E0FCC" w:rsidP="008E0FCC">
      <w:pPr>
        <w:pStyle w:val="Body"/>
      </w:pPr>
      <w:r>
        <w:t>A Provenance Data Link is a reference from a higher-level product to the spectral input data used in its production. Provenance Data Links are e.g. generated automatically when a spectral input contains target and reference radiances as well as derived reflectance factors, e.g. for SVC or Spectral Evolution instruments.</w:t>
      </w:r>
    </w:p>
    <w:p w14:paraId="6C4A4A2C" w14:textId="77777777" w:rsidR="008E0FCC" w:rsidRDefault="008E0FCC" w:rsidP="008E0FCC">
      <w:pPr>
        <w:pStyle w:val="Body"/>
      </w:pPr>
      <w:r>
        <w:t>There are two types of calculation for which SPECCHIO uses Reference Spectra. The type is selected automatically based on Reference Spectrum’s Metadata Attributes.</w:t>
      </w:r>
    </w:p>
    <w:p w14:paraId="5D196F6B" w14:textId="2A6A63D1" w:rsidR="00DC6E0E" w:rsidRDefault="00DC6E0E" w:rsidP="00DC6E0E">
      <w:pPr>
        <w:pStyle w:val="Body"/>
      </w:pPr>
    </w:p>
    <w:tbl>
      <w:tblPr>
        <w:tblStyle w:val="TableGrid"/>
        <w:tblW w:w="0" w:type="auto"/>
        <w:tblInd w:w="817" w:type="dxa"/>
        <w:tblLook w:val="04A0" w:firstRow="1" w:lastRow="0" w:firstColumn="1" w:lastColumn="0" w:noHBand="0" w:noVBand="1"/>
      </w:tblPr>
      <w:tblGrid>
        <w:gridCol w:w="1278"/>
        <w:gridCol w:w="7147"/>
      </w:tblGrid>
      <w:tr w:rsidR="00DD09B7" w14:paraId="47C00FBF" w14:textId="77777777" w:rsidTr="00DD09B7">
        <w:tc>
          <w:tcPr>
            <w:tcW w:w="1278" w:type="dxa"/>
          </w:tcPr>
          <w:p w14:paraId="33D442C0" w14:textId="77777777" w:rsidR="00DD09B7" w:rsidRPr="00DD09B7" w:rsidRDefault="00DD09B7" w:rsidP="00DC6E0E">
            <w:pPr>
              <w:pStyle w:val="HangingIndent"/>
              <w:ind w:left="0" w:firstLine="0"/>
              <w:rPr>
                <w:sz w:val="22"/>
                <w:szCs w:val="22"/>
              </w:rPr>
            </w:pPr>
            <w:r w:rsidRPr="00DD09B7">
              <w:rPr>
                <w:sz w:val="22"/>
                <w:szCs w:val="22"/>
              </w:rPr>
              <w:t>White Reference</w:t>
            </w:r>
          </w:p>
        </w:tc>
        <w:tc>
          <w:tcPr>
            <w:tcW w:w="7147" w:type="dxa"/>
          </w:tcPr>
          <w:p w14:paraId="71118249" w14:textId="56EE4505" w:rsidR="00DD09B7" w:rsidRPr="00DD09B7" w:rsidRDefault="008E0FCC" w:rsidP="00DC6E0E">
            <w:pPr>
              <w:pStyle w:val="HangingIndent"/>
              <w:ind w:left="0" w:firstLine="0"/>
              <w:rPr>
                <w:sz w:val="22"/>
                <w:szCs w:val="22"/>
              </w:rPr>
            </w:pPr>
            <w:r w:rsidRPr="008E0FCC">
              <w:rPr>
                <w:sz w:val="22"/>
                <w:szCs w:val="22"/>
              </w:rPr>
              <w:t>The linked Spectrum is the Radiance Spectrum of a white Reference Panel, such as a Spectralon panel, in the same illumination conditions.</w:t>
            </w:r>
          </w:p>
        </w:tc>
      </w:tr>
      <w:tr w:rsidR="00DD09B7" w14:paraId="0BBF3A1D" w14:textId="77777777" w:rsidTr="00DD09B7">
        <w:tc>
          <w:tcPr>
            <w:tcW w:w="1278" w:type="dxa"/>
          </w:tcPr>
          <w:p w14:paraId="2E28FB83" w14:textId="77777777" w:rsidR="00DD09B7" w:rsidRPr="00DD09B7" w:rsidRDefault="00DD09B7" w:rsidP="00DC6E0E">
            <w:pPr>
              <w:pStyle w:val="HangingIndent"/>
              <w:ind w:left="0" w:firstLine="0"/>
              <w:rPr>
                <w:sz w:val="22"/>
                <w:szCs w:val="22"/>
              </w:rPr>
            </w:pPr>
            <w:r w:rsidRPr="00DD09B7">
              <w:rPr>
                <w:sz w:val="22"/>
                <w:szCs w:val="22"/>
              </w:rPr>
              <w:t>Cosine</w:t>
            </w:r>
          </w:p>
        </w:tc>
        <w:tc>
          <w:tcPr>
            <w:tcW w:w="7147" w:type="dxa"/>
          </w:tcPr>
          <w:p w14:paraId="7545A45B" w14:textId="455F2D96" w:rsidR="00DD09B7" w:rsidRPr="00DD09B7" w:rsidRDefault="008E0FCC" w:rsidP="00DC6E0E">
            <w:pPr>
              <w:pStyle w:val="HangingIndent"/>
              <w:ind w:left="0" w:firstLine="0"/>
              <w:rPr>
                <w:sz w:val="22"/>
                <w:szCs w:val="22"/>
              </w:rPr>
            </w:pPr>
            <w:r w:rsidRPr="008E0FCC">
              <w:rPr>
                <w:sz w:val="22"/>
                <w:szCs w:val="22"/>
              </w:rPr>
              <w:t xml:space="preserve">The linked Spectrum is an Irradiance Spectrum, usually acquired with a </w:t>
            </w:r>
            <w:r w:rsidRPr="008E0FCC">
              <w:rPr>
                <w:sz w:val="22"/>
                <w:szCs w:val="22"/>
              </w:rPr>
              <w:lastRenderedPageBreak/>
              <w:t>cosine receptor.</w:t>
            </w:r>
          </w:p>
        </w:tc>
      </w:tr>
    </w:tbl>
    <w:p w14:paraId="4225122C" w14:textId="77777777" w:rsidR="00DD09B7" w:rsidRDefault="00DD09B7" w:rsidP="00DC6E0E">
      <w:pPr>
        <w:pStyle w:val="HangingIndent"/>
      </w:pPr>
    </w:p>
    <w:p w14:paraId="2336FF32" w14:textId="77777777" w:rsidR="00DC6E0E" w:rsidRPr="00084655" w:rsidRDefault="00DC6E0E" w:rsidP="00DC6E0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14:paraId="0FE8F982" w14:textId="77777777" w:rsidR="00DC6E0E" w:rsidRDefault="00DC6E0E" w:rsidP="00DC6E0E">
      <w:pPr>
        <w:pStyle w:val="Note"/>
      </w:pPr>
      <w:r>
        <w:t xml:space="preserve">Note </w:t>
      </w:r>
      <w:r>
        <w:tab/>
        <w:t>Data links do not make sense for Target Spectra with Measurement Units other than Radiance and for Reference Spectra other than</w:t>
      </w:r>
      <w:r w:rsidRPr="005762BD">
        <w:t xml:space="preserve"> </w:t>
      </w:r>
      <w:r>
        <w:t>Radiance or Irradiance. In other cases the results are undefined and they should not be set.</w:t>
      </w:r>
    </w:p>
    <w:p w14:paraId="025017DA" w14:textId="77777777" w:rsidR="00DC6E0E" w:rsidRPr="00084655" w:rsidRDefault="00DC6E0E" w:rsidP="006E22DA">
      <w:pPr>
        <w:pStyle w:val="Heading2"/>
      </w:pPr>
      <w:bookmarkStart w:id="104" w:name="_Ref153696358"/>
      <w:bookmarkStart w:id="105" w:name="_Toc355280346"/>
      <w:bookmarkStart w:id="106" w:name="_Toc398023873"/>
      <w:bookmarkStart w:id="107" w:name="_Toc296956647"/>
      <w:r>
        <w:t xml:space="preserve">Manufacturers, Sensors, </w:t>
      </w:r>
      <w:r w:rsidRPr="00084655">
        <w:t>Instruments</w:t>
      </w:r>
      <w:bookmarkEnd w:id="104"/>
      <w:bookmarkEnd w:id="105"/>
      <w:r>
        <w:t xml:space="preserve"> and Calibrations</w:t>
      </w:r>
      <w:bookmarkEnd w:id="106"/>
      <w:bookmarkEnd w:id="107"/>
    </w:p>
    <w:p w14:paraId="55AFA6A3" w14:textId="77777777" w:rsidR="00DC6E0E" w:rsidRDefault="00DC6E0E" w:rsidP="00DC6E0E">
      <w:pPr>
        <w:pStyle w:val="Body"/>
      </w:pPr>
      <w:r w:rsidRPr="00084655">
        <w:t>SPECCHIO defines</w:t>
      </w:r>
      <w:r>
        <w:t xml:space="preserve"> Manufacturers,</w:t>
      </w:r>
      <w:r w:rsidRPr="00084655">
        <w:t xml:space="preserve"> </w:t>
      </w:r>
      <w:r>
        <w:t>Sensors, I</w:t>
      </w:r>
      <w:r w:rsidRPr="00084655">
        <w:t>nstruments</w:t>
      </w:r>
      <w:r>
        <w:t xml:space="preserve"> and Calibrations, which</w:t>
      </w:r>
      <w:r w:rsidRPr="00084655">
        <w:t xml:space="preserve"> </w:t>
      </w:r>
      <w:r>
        <w:t>each have their own table</w:t>
      </w:r>
      <w:r w:rsidRPr="00084655">
        <w:t xml:space="preserve"> in the database.</w:t>
      </w:r>
    </w:p>
    <w:tbl>
      <w:tblPr>
        <w:tblStyle w:val="TableGrid"/>
        <w:tblW w:w="0" w:type="auto"/>
        <w:tblInd w:w="817" w:type="dxa"/>
        <w:tblLook w:val="04A0" w:firstRow="1" w:lastRow="0" w:firstColumn="1" w:lastColumn="0" w:noHBand="0" w:noVBand="1"/>
      </w:tblPr>
      <w:tblGrid>
        <w:gridCol w:w="1848"/>
        <w:gridCol w:w="6577"/>
      </w:tblGrid>
      <w:tr w:rsidR="005E4327" w:rsidRPr="005E4327" w14:paraId="3B5AF541" w14:textId="77777777" w:rsidTr="0032498A">
        <w:trPr>
          <w:trHeight w:val="2627"/>
        </w:trPr>
        <w:tc>
          <w:tcPr>
            <w:tcW w:w="1848" w:type="dxa"/>
          </w:tcPr>
          <w:p w14:paraId="4E98AE02" w14:textId="77777777" w:rsidR="005E4327" w:rsidRPr="00C90880" w:rsidRDefault="005E4327" w:rsidP="003E74DD">
            <w:pPr>
              <w:pStyle w:val="HangingIndent"/>
              <w:ind w:left="0" w:firstLine="0"/>
              <w:rPr>
                <w:sz w:val="22"/>
                <w:szCs w:val="22"/>
              </w:rPr>
            </w:pPr>
            <w:r w:rsidRPr="00C90880">
              <w:rPr>
                <w:rStyle w:val="Strong"/>
                <w:sz w:val="22"/>
                <w:szCs w:val="22"/>
              </w:rPr>
              <w:t>Manufacturer</w:t>
            </w:r>
          </w:p>
        </w:tc>
        <w:tc>
          <w:tcPr>
            <w:tcW w:w="6577" w:type="dxa"/>
          </w:tcPr>
          <w:p w14:paraId="525857B2" w14:textId="77777777" w:rsidR="005E4327" w:rsidRPr="00C90880" w:rsidRDefault="005E4327" w:rsidP="003E74DD">
            <w:pPr>
              <w:pStyle w:val="HangingIndent"/>
              <w:ind w:left="0" w:firstLine="0"/>
              <w:rPr>
                <w:sz w:val="22"/>
                <w:szCs w:val="22"/>
              </w:rPr>
            </w:pPr>
            <w:r w:rsidRPr="00C90880">
              <w:rPr>
                <w:sz w:val="22"/>
                <w:szCs w:val="22"/>
              </w:rPr>
              <w:t>A manufacturer of spectroradiometric instruments.</w:t>
            </w:r>
          </w:p>
          <w:p w14:paraId="222920C2" w14:textId="77777777" w:rsidR="005E4327" w:rsidRPr="00C90880" w:rsidRDefault="005E4327" w:rsidP="005E4327">
            <w:pPr>
              <w:pStyle w:val="HangingIndent"/>
              <w:ind w:left="0" w:firstLine="0"/>
              <w:rPr>
                <w:sz w:val="22"/>
                <w:szCs w:val="22"/>
              </w:rPr>
            </w:pPr>
            <w:r w:rsidRPr="00C90880">
              <w:rPr>
                <w:sz w:val="22"/>
                <w:szCs w:val="22"/>
              </w:rPr>
              <w:t xml:space="preserve">The list of possible Manufacturers is a fixed table in SPECCHIO. Users cannot add to it, change it or even view it. If you require a new Manufacturer to be added, you must contact your System Administrator. The table as released with this version of SPECCHIO can be found in </w:t>
            </w:r>
            <w:r w:rsidRPr="00C90880">
              <w:rPr>
                <w:szCs w:val="22"/>
              </w:rPr>
              <w:fldChar w:fldCharType="begin"/>
            </w:r>
            <w:r w:rsidRPr="00C90880">
              <w:rPr>
                <w:sz w:val="22"/>
                <w:szCs w:val="22"/>
              </w:rPr>
              <w:instrText xml:space="preserve"> REF _Ref357589894 \r \h  \* MERGEFORMAT </w:instrText>
            </w:r>
            <w:r w:rsidRPr="00C90880">
              <w:rPr>
                <w:szCs w:val="22"/>
              </w:rPr>
            </w:r>
            <w:r w:rsidRPr="00C90880">
              <w:rPr>
                <w:szCs w:val="22"/>
              </w:rPr>
              <w:fldChar w:fldCharType="separate"/>
            </w:r>
            <w:r w:rsidR="00057C13" w:rsidRPr="00057C13">
              <w:rPr>
                <w:rStyle w:val="CrossReference"/>
              </w:rPr>
              <w:t xml:space="preserve">Appendix B: </w:t>
            </w:r>
            <w:r w:rsidRPr="00C90880">
              <w:rPr>
                <w:szCs w:val="22"/>
              </w:rPr>
              <w:fldChar w:fldCharType="end"/>
            </w:r>
            <w:r w:rsidRPr="00C90880">
              <w:rPr>
                <w:szCs w:val="22"/>
              </w:rPr>
              <w:fldChar w:fldCharType="begin"/>
            </w:r>
            <w:r w:rsidRPr="00C90880">
              <w:rPr>
                <w:sz w:val="22"/>
                <w:szCs w:val="22"/>
              </w:rPr>
              <w:instrText xml:space="preserve"> REF _Ref357589894 \h  \* MERGEFORMAT </w:instrText>
            </w:r>
            <w:r w:rsidRPr="00C90880">
              <w:rPr>
                <w:szCs w:val="22"/>
              </w:rPr>
            </w:r>
            <w:r w:rsidRPr="00C90880">
              <w:rPr>
                <w:szCs w:val="22"/>
              </w:rPr>
              <w:fldChar w:fldCharType="separate"/>
            </w:r>
            <w:r w:rsidR="00057C13" w:rsidRPr="00057C13">
              <w:rPr>
                <w:rStyle w:val="CrossReference"/>
                <w:sz w:val="22"/>
                <w:szCs w:val="22"/>
              </w:rPr>
              <w:t>Predefined Manufacturer Table</w:t>
            </w:r>
            <w:r w:rsidRPr="00C90880">
              <w:rPr>
                <w:szCs w:val="22"/>
              </w:rPr>
              <w:fldChar w:fldCharType="end"/>
            </w:r>
            <w:r w:rsidRPr="00C90880">
              <w:rPr>
                <w:sz w:val="22"/>
                <w:szCs w:val="22"/>
              </w:rPr>
              <w:t xml:space="preserve"> of this document.</w:t>
            </w:r>
          </w:p>
          <w:p w14:paraId="1EDA64D5" w14:textId="77777777" w:rsidR="005E4327" w:rsidRPr="00C90880" w:rsidRDefault="005E4327" w:rsidP="005E4327">
            <w:pPr>
              <w:pStyle w:val="HangingIndent"/>
              <w:ind w:left="0" w:firstLine="0"/>
              <w:rPr>
                <w:sz w:val="22"/>
                <w:szCs w:val="22"/>
              </w:rPr>
            </w:pPr>
            <w:r w:rsidRPr="00C90880">
              <w:rPr>
                <w:sz w:val="22"/>
                <w:szCs w:val="22"/>
              </w:rPr>
              <w:t>Each Manufacturer is assigned an integer Manufacturer ID.</w:t>
            </w:r>
          </w:p>
        </w:tc>
      </w:tr>
      <w:tr w:rsidR="005E4327" w:rsidRPr="005E4327" w14:paraId="5389FAC2" w14:textId="77777777" w:rsidTr="0032498A">
        <w:trPr>
          <w:trHeight w:val="4711"/>
        </w:trPr>
        <w:tc>
          <w:tcPr>
            <w:tcW w:w="1848" w:type="dxa"/>
          </w:tcPr>
          <w:p w14:paraId="2B7F8918" w14:textId="77777777" w:rsidR="005E4327" w:rsidRPr="00C90880" w:rsidRDefault="005E4327" w:rsidP="003E74DD">
            <w:pPr>
              <w:pStyle w:val="HangingIndent"/>
              <w:ind w:left="0" w:firstLine="0"/>
              <w:rPr>
                <w:sz w:val="22"/>
                <w:szCs w:val="22"/>
              </w:rPr>
            </w:pPr>
            <w:r w:rsidRPr="00C90880">
              <w:rPr>
                <w:rStyle w:val="Strong"/>
                <w:sz w:val="22"/>
                <w:szCs w:val="22"/>
              </w:rPr>
              <w:t>Sensor</w:t>
            </w:r>
          </w:p>
        </w:tc>
        <w:tc>
          <w:tcPr>
            <w:tcW w:w="6577" w:type="dxa"/>
          </w:tcPr>
          <w:p w14:paraId="56BB2653" w14:textId="77777777" w:rsidR="005E4327" w:rsidRPr="00C90880" w:rsidRDefault="005E4327" w:rsidP="003E74DD">
            <w:pPr>
              <w:pStyle w:val="HangingIndent"/>
              <w:ind w:left="0" w:firstLine="0"/>
              <w:rPr>
                <w:sz w:val="22"/>
                <w:szCs w:val="22"/>
              </w:rPr>
            </w:pPr>
            <w:r w:rsidRPr="00C90880">
              <w:rPr>
                <w:sz w:val="22"/>
                <w:szCs w:val="22"/>
              </w:rPr>
              <w:t>A description of a physical setup of a Sensor or a model of a spectroradiometric Instrument. A Sensor is usually identified by a Sensor type designator (also referred to as an “Instrument type” or “Instrument model”) which is generally defined by the manufacturer.</w:t>
            </w:r>
          </w:p>
          <w:p w14:paraId="64BA185D" w14:textId="77777777" w:rsidR="005E4327" w:rsidRDefault="005E4327" w:rsidP="005E4327">
            <w:pPr>
              <w:pStyle w:val="HangingIndent"/>
              <w:ind w:left="0" w:firstLine="0"/>
              <w:rPr>
                <w:i/>
                <w:sz w:val="22"/>
                <w:szCs w:val="22"/>
              </w:rPr>
            </w:pPr>
            <w:r w:rsidRPr="00C90880">
              <w:rPr>
                <w:sz w:val="22"/>
                <w:szCs w:val="22"/>
              </w:rPr>
              <w:t>Each Sensor has a fixed number of bands, average wavelengths and FWHM (Full Width at Half Maximum) per channel, and a Sensor type number (usually a numeric code given by the manufacturer). Each Sensor Type is defined only once in the database. As released, SPECCHIO has a standard set of Sensors already defined in its database. The table as released with this version of SPECCHIO can be found in</w:t>
            </w:r>
            <w:r w:rsidR="001257ED">
              <w:rPr>
                <w:sz w:val="22"/>
                <w:szCs w:val="22"/>
              </w:rPr>
              <w:t xml:space="preserve"> </w:t>
            </w:r>
            <w:r w:rsidR="001257ED" w:rsidRPr="001257ED">
              <w:rPr>
                <w:i/>
                <w:sz w:val="22"/>
                <w:szCs w:val="22"/>
              </w:rPr>
              <w:t>Appendix C</w:t>
            </w:r>
            <w:r w:rsidRPr="001257ED">
              <w:rPr>
                <w:i/>
                <w:sz w:val="22"/>
                <w:szCs w:val="22"/>
              </w:rPr>
              <w:t xml:space="preserve"> </w:t>
            </w:r>
            <w:r w:rsidR="001257ED" w:rsidRPr="001257ED">
              <w:rPr>
                <w:i/>
                <w:szCs w:val="22"/>
              </w:rPr>
              <w:fldChar w:fldCharType="begin"/>
            </w:r>
            <w:r w:rsidR="001257ED" w:rsidRPr="001257ED">
              <w:rPr>
                <w:i/>
                <w:sz w:val="22"/>
                <w:szCs w:val="22"/>
              </w:rPr>
              <w:instrText xml:space="preserve"> REF _Ref358389791 \h  \* MERGEFORMAT </w:instrText>
            </w:r>
            <w:r w:rsidR="001257ED" w:rsidRPr="001257ED">
              <w:rPr>
                <w:i/>
                <w:szCs w:val="22"/>
              </w:rPr>
            </w:r>
            <w:r w:rsidR="001257ED" w:rsidRPr="001257ED">
              <w:rPr>
                <w:i/>
                <w:szCs w:val="22"/>
              </w:rPr>
              <w:fldChar w:fldCharType="separate"/>
            </w:r>
            <w:r w:rsidR="00057C13" w:rsidRPr="00057C13">
              <w:rPr>
                <w:i/>
                <w:sz w:val="22"/>
                <w:szCs w:val="22"/>
              </w:rPr>
              <w:t>Predefined Sensor Table</w:t>
            </w:r>
            <w:r w:rsidR="001257ED" w:rsidRPr="001257ED">
              <w:rPr>
                <w:i/>
                <w:szCs w:val="22"/>
              </w:rPr>
              <w:fldChar w:fldCharType="end"/>
            </w:r>
            <w:r w:rsidRPr="00C90880">
              <w:rPr>
                <w:sz w:val="22"/>
                <w:szCs w:val="22"/>
              </w:rPr>
              <w:t xml:space="preserve"> of this document. However, new Sensors can be added to this list. Refer to </w:t>
            </w:r>
            <w:r w:rsidRPr="00C90880">
              <w:rPr>
                <w:i/>
                <w:sz w:val="22"/>
                <w:szCs w:val="22"/>
              </w:rPr>
              <w:t xml:space="preserve">Section 9.4 </w:t>
            </w:r>
            <w:r w:rsidR="001257ED" w:rsidRPr="001257ED">
              <w:rPr>
                <w:i/>
                <w:szCs w:val="22"/>
              </w:rPr>
              <w:fldChar w:fldCharType="begin"/>
            </w:r>
            <w:r w:rsidR="001257ED" w:rsidRPr="001257ED">
              <w:rPr>
                <w:i/>
                <w:sz w:val="22"/>
                <w:szCs w:val="22"/>
              </w:rPr>
              <w:instrText xml:space="preserve"> REF _Ref413327484 \h  \* MERGEFORMAT </w:instrText>
            </w:r>
            <w:r w:rsidR="001257ED" w:rsidRPr="001257ED">
              <w:rPr>
                <w:i/>
                <w:szCs w:val="22"/>
              </w:rPr>
            </w:r>
            <w:r w:rsidR="001257ED" w:rsidRPr="001257ED">
              <w:rPr>
                <w:i/>
                <w:szCs w:val="22"/>
              </w:rPr>
              <w:fldChar w:fldCharType="separate"/>
            </w:r>
            <w:r w:rsidR="00057C13" w:rsidRPr="00057C13">
              <w:rPr>
                <w:i/>
                <w:sz w:val="22"/>
                <w:szCs w:val="22"/>
              </w:rPr>
              <w:t>Load sensor definition</w:t>
            </w:r>
            <w:r w:rsidR="001257ED" w:rsidRPr="001257ED">
              <w:rPr>
                <w:i/>
                <w:szCs w:val="22"/>
              </w:rPr>
              <w:fldChar w:fldCharType="end"/>
            </w:r>
            <w:r w:rsidR="001257ED">
              <w:rPr>
                <w:i/>
                <w:sz w:val="22"/>
                <w:szCs w:val="22"/>
              </w:rPr>
              <w:t>.</w:t>
            </w:r>
          </w:p>
          <w:p w14:paraId="40A2C9B7" w14:textId="518B4FE6" w:rsidR="00630612" w:rsidRPr="00C90880" w:rsidRDefault="00630612" w:rsidP="005E4327">
            <w:pPr>
              <w:pStyle w:val="HangingIndent"/>
              <w:ind w:left="0" w:firstLine="0"/>
              <w:rPr>
                <w:sz w:val="22"/>
                <w:szCs w:val="22"/>
              </w:rPr>
            </w:pPr>
            <w:r w:rsidRPr="00630612">
              <w:rPr>
                <w:sz w:val="22"/>
                <w:szCs w:val="22"/>
              </w:rPr>
              <w:t>As of V3.1 of SPECCHIO, new sensors are automatically generated if no appropriate sensor is found during the loading of spectral input files.</w:t>
            </w:r>
          </w:p>
          <w:p w14:paraId="52459C4C" w14:textId="77777777" w:rsidR="005E4327" w:rsidRPr="00C90880" w:rsidRDefault="005E4327" w:rsidP="005E4327">
            <w:pPr>
              <w:pStyle w:val="HangingIndent"/>
              <w:ind w:left="0" w:firstLine="0"/>
              <w:rPr>
                <w:sz w:val="22"/>
                <w:szCs w:val="22"/>
              </w:rPr>
            </w:pPr>
            <w:r w:rsidRPr="00C90880">
              <w:rPr>
                <w:sz w:val="22"/>
                <w:szCs w:val="22"/>
              </w:rPr>
              <w:t>Each Sensor is assigned a unique integer Sensor ID by SPECCHIO.</w:t>
            </w:r>
          </w:p>
        </w:tc>
      </w:tr>
      <w:tr w:rsidR="005E4327" w:rsidRPr="005E4327" w14:paraId="7BDB80D2" w14:textId="77777777" w:rsidTr="0032498A">
        <w:trPr>
          <w:trHeight w:val="2259"/>
        </w:trPr>
        <w:tc>
          <w:tcPr>
            <w:tcW w:w="1848" w:type="dxa"/>
          </w:tcPr>
          <w:p w14:paraId="6F65B493" w14:textId="77777777" w:rsidR="005E4327" w:rsidRPr="00C90880" w:rsidRDefault="005E4327" w:rsidP="003E74DD">
            <w:pPr>
              <w:pStyle w:val="HangingIndent"/>
              <w:ind w:left="0" w:firstLine="0"/>
              <w:rPr>
                <w:sz w:val="22"/>
                <w:szCs w:val="22"/>
              </w:rPr>
            </w:pPr>
            <w:r w:rsidRPr="00C90880">
              <w:rPr>
                <w:rStyle w:val="Strong"/>
                <w:sz w:val="22"/>
                <w:szCs w:val="22"/>
              </w:rPr>
              <w:lastRenderedPageBreak/>
              <w:t>Instrument</w:t>
            </w:r>
          </w:p>
        </w:tc>
        <w:tc>
          <w:tcPr>
            <w:tcW w:w="6577" w:type="dxa"/>
          </w:tcPr>
          <w:p w14:paraId="2BCD4BE9" w14:textId="77777777" w:rsidR="005E4327" w:rsidRDefault="005E4327" w:rsidP="005E4327">
            <w:pPr>
              <w:pStyle w:val="HangingIndent"/>
              <w:ind w:left="0" w:firstLine="0"/>
              <w:rPr>
                <w:sz w:val="22"/>
                <w:szCs w:val="22"/>
              </w:rPr>
            </w:pPr>
            <w:r w:rsidRPr="00C90880">
              <w:rPr>
                <w:sz w:val="22"/>
                <w:szCs w:val="22"/>
              </w:rPr>
              <w:t>An instance of a certain Sensor Type. There can be several different Instruments that are all of one Sensor Type. Each Instrument has a defined owner. Each Instrument record in the Instrument Table refers to its related entry in the Sensor table so that its standard Sensor technical details can be accessed.</w:t>
            </w:r>
          </w:p>
          <w:p w14:paraId="44CA2570" w14:textId="6178F2B6" w:rsidR="00630612" w:rsidRPr="00C90880" w:rsidRDefault="00630612" w:rsidP="005E4327">
            <w:pPr>
              <w:pStyle w:val="HangingIndent"/>
              <w:ind w:left="0" w:firstLine="0"/>
              <w:rPr>
                <w:sz w:val="22"/>
                <w:szCs w:val="22"/>
              </w:rPr>
            </w:pPr>
            <w:r w:rsidRPr="00630612">
              <w:rPr>
                <w:sz w:val="22"/>
                <w:szCs w:val="22"/>
              </w:rPr>
              <w:t>As of V3.1 of SPECCHIO, new instruments are automatically added to the database when no matching instrument can be identified during data loading.</w:t>
            </w:r>
          </w:p>
          <w:p w14:paraId="7DE601AF" w14:textId="77777777" w:rsidR="005E4327" w:rsidRPr="00C90880" w:rsidRDefault="005E4327" w:rsidP="005E4327">
            <w:pPr>
              <w:pStyle w:val="HangingIndent"/>
              <w:ind w:left="0" w:firstLine="0"/>
              <w:rPr>
                <w:sz w:val="22"/>
                <w:szCs w:val="22"/>
              </w:rPr>
            </w:pPr>
            <w:r w:rsidRPr="00C90880">
              <w:rPr>
                <w:sz w:val="22"/>
                <w:szCs w:val="22"/>
              </w:rPr>
              <w:t>Each Instrument is assigned a unique integer Instrument Number.</w:t>
            </w:r>
          </w:p>
        </w:tc>
      </w:tr>
      <w:tr w:rsidR="005E4327" w:rsidRPr="005E4327" w14:paraId="7F7F8DBA" w14:textId="77777777" w:rsidTr="00C90880">
        <w:tc>
          <w:tcPr>
            <w:tcW w:w="1848" w:type="dxa"/>
          </w:tcPr>
          <w:p w14:paraId="2EE9E802" w14:textId="77777777" w:rsidR="005E4327" w:rsidRPr="00C90880" w:rsidRDefault="005E4327" w:rsidP="003E74DD">
            <w:pPr>
              <w:pStyle w:val="HangingIndent"/>
              <w:ind w:left="0" w:firstLine="0"/>
              <w:rPr>
                <w:sz w:val="22"/>
                <w:szCs w:val="22"/>
              </w:rPr>
            </w:pPr>
            <w:r w:rsidRPr="00C90880">
              <w:rPr>
                <w:rStyle w:val="Strong"/>
                <w:sz w:val="22"/>
                <w:szCs w:val="22"/>
              </w:rPr>
              <w:t>Calibration</w:t>
            </w:r>
          </w:p>
        </w:tc>
        <w:tc>
          <w:tcPr>
            <w:tcW w:w="6577" w:type="dxa"/>
          </w:tcPr>
          <w:p w14:paraId="5E7667F8" w14:textId="1EC9DBD1" w:rsidR="005E4327" w:rsidRPr="00C90880" w:rsidRDefault="005E4327" w:rsidP="003E74DD">
            <w:pPr>
              <w:pStyle w:val="HangingIndent"/>
              <w:ind w:left="0" w:firstLine="0"/>
              <w:rPr>
                <w:sz w:val="22"/>
                <w:szCs w:val="22"/>
              </w:rPr>
            </w:pPr>
            <w:r w:rsidRPr="00C90880">
              <w:rPr>
                <w:sz w:val="22"/>
                <w:szCs w:val="22"/>
              </w:rPr>
              <w:t>Instruments optionally have a history of Calibrations. There are generally multiple Calibrations in that history, each Calibration being identified by either a date, and/or a Calibration Number which is a sequence number incremented each time the Instrument is sent for calibration. Calibration Numbers are unique for an Instrument. An Instrument Calibration defines an updated set of average wavelengths per band. When a Calibration is available, its information overrides the information in the Sensor record for the Instrument.</w:t>
            </w:r>
            <w:r w:rsidR="00630612">
              <w:rPr>
                <w:sz w:val="22"/>
                <w:szCs w:val="22"/>
              </w:rPr>
              <w:t xml:space="preserve"> </w:t>
            </w:r>
            <w:r w:rsidR="00630612" w:rsidRPr="00630612">
              <w:rPr>
                <w:sz w:val="22"/>
                <w:szCs w:val="22"/>
              </w:rPr>
              <w:t>As of V3.1 of SPECCHIO, new wavelength calibrations are automatically added to known instruments if differences in centre wavelengths are encountered during data loading.</w:t>
            </w:r>
          </w:p>
        </w:tc>
      </w:tr>
    </w:tbl>
    <w:p w14:paraId="5B6D0357" w14:textId="77777777" w:rsidR="00DC6E0E" w:rsidRPr="00813A30" w:rsidRDefault="00DC6E0E" w:rsidP="00DC6E0E">
      <w:pPr>
        <w:pStyle w:val="HeadingSubUnnumbered"/>
      </w:pPr>
      <w:r w:rsidRPr="00813A30">
        <w:t>Example</w:t>
      </w:r>
    </w:p>
    <w:p w14:paraId="00261AAB" w14:textId="77777777" w:rsidR="00DC6E0E" w:rsidRDefault="008440CC" w:rsidP="00DC6E0E">
      <w:pPr>
        <w:pStyle w:val="Figure"/>
      </w:pPr>
      <w:r>
        <w:rPr>
          <w:lang w:val="en-US" w:eastAsia="en-US"/>
        </w:rPr>
        <mc:AlternateContent>
          <mc:Choice Requires="wpg">
            <w:drawing>
              <wp:inline distT="0" distB="0" distL="0" distR="0" wp14:anchorId="3EEC1F1E" wp14:editId="037290CD">
                <wp:extent cx="5536565" cy="1959610"/>
                <wp:effectExtent l="0" t="0" r="635" b="0"/>
                <wp:docPr id="307" name="Canvas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6565" cy="1959610"/>
                          <a:chOff x="0" y="0"/>
                          <a:chExt cx="55365" cy="19596"/>
                        </a:xfrm>
                      </wpg:grpSpPr>
                      <wps:wsp>
                        <wps:cNvPr id="308" name="AutoShape 406"/>
                        <wps:cNvSpPr>
                          <a:spLocks noChangeAspect="1" noChangeArrowheads="1"/>
                        </wps:cNvSpPr>
                        <wps:spPr bwMode="auto">
                          <a:xfrm>
                            <a:off x="0" y="0"/>
                            <a:ext cx="55365" cy="19596"/>
                          </a:xfrm>
                          <a:prstGeom prst="rect">
                            <a:avLst/>
                          </a:prstGeom>
                          <a:solidFill>
                            <a:schemeClr val="bg1">
                              <a:lumMod val="95000"/>
                              <a:lumOff val="0"/>
                            </a:schemeClr>
                          </a:solidFill>
                        </wps:spPr>
                        <wps:bodyPr rot="0" vert="horz" wrap="square" lIns="91440" tIns="45720" rIns="91440" bIns="45720" anchor="t" anchorCtr="0" upright="1">
                          <a:noAutofit/>
                        </wps:bodyPr>
                      </wps:wsp>
                      <wps:wsp>
                        <wps:cNvPr id="309" name="Rectangle 68"/>
                        <wps:cNvSpPr>
                          <a:spLocks noChangeArrowheads="1"/>
                        </wps:cNvSpPr>
                        <wps:spPr bwMode="auto">
                          <a:xfrm>
                            <a:off x="41973" y="4540"/>
                            <a:ext cx="11265" cy="9074"/>
                          </a:xfrm>
                          <a:prstGeom prst="rect">
                            <a:avLst/>
                          </a:prstGeom>
                          <a:solidFill>
                            <a:srgbClr val="FFFFFF"/>
                          </a:solidFill>
                          <a:ln w="9525">
                            <a:solidFill>
                              <a:srgbClr val="000000"/>
                            </a:solidFill>
                            <a:miter lim="800000"/>
                            <a:headEnd/>
                            <a:tailEnd/>
                          </a:ln>
                        </wps:spPr>
                        <wps:txbx>
                          <w:txbxContent>
                            <w:p w14:paraId="25742BC9" w14:textId="77777777" w:rsidR="008A541A" w:rsidRPr="00F650F0" w:rsidRDefault="008A541A" w:rsidP="00DC6E0E">
                              <w:pPr>
                                <w:rPr>
                                  <w:rStyle w:val="Strong"/>
                                  <w:sz w:val="20"/>
                                </w:rPr>
                              </w:pPr>
                              <w:r w:rsidRPr="00F650F0">
                                <w:rPr>
                                  <w:rStyle w:val="Strong"/>
                                  <w:sz w:val="20"/>
                                </w:rPr>
                                <w:t>Calibration 1</w:t>
                              </w:r>
                            </w:p>
                          </w:txbxContent>
                        </wps:txbx>
                        <wps:bodyPr rot="0" vert="horz" wrap="square" lIns="91440" tIns="45720" rIns="91440" bIns="45720" anchor="t" anchorCtr="0" upright="1">
                          <a:noAutofit/>
                        </wps:bodyPr>
                      </wps:wsp>
                      <wps:wsp>
                        <wps:cNvPr id="310" name="Rectangle 67"/>
                        <wps:cNvSpPr>
                          <a:spLocks noChangeArrowheads="1"/>
                        </wps:cNvSpPr>
                        <wps:spPr bwMode="auto">
                          <a:xfrm>
                            <a:off x="41351" y="6038"/>
                            <a:ext cx="11258" cy="9068"/>
                          </a:xfrm>
                          <a:prstGeom prst="rect">
                            <a:avLst/>
                          </a:prstGeom>
                          <a:solidFill>
                            <a:srgbClr val="FFFFFF"/>
                          </a:solidFill>
                          <a:ln w="9525">
                            <a:solidFill>
                              <a:srgbClr val="000000"/>
                            </a:solidFill>
                            <a:miter lim="800000"/>
                            <a:headEnd/>
                            <a:tailEnd/>
                          </a:ln>
                        </wps:spPr>
                        <wps:txbx>
                          <w:txbxContent>
                            <w:p w14:paraId="1AF36B94" w14:textId="77777777" w:rsidR="008A541A" w:rsidRPr="00F650F0" w:rsidRDefault="008A541A" w:rsidP="00DC6E0E">
                              <w:pPr>
                                <w:rPr>
                                  <w:rStyle w:val="Strong"/>
                                  <w:sz w:val="20"/>
                                </w:rPr>
                              </w:pPr>
                              <w:r w:rsidRPr="00F650F0">
                                <w:rPr>
                                  <w:rStyle w:val="Strong"/>
                                  <w:sz w:val="20"/>
                                </w:rPr>
                                <w:t>Calibration 2</w:t>
                              </w:r>
                            </w:p>
                          </w:txbxContent>
                        </wps:txbx>
                        <wps:bodyPr rot="0" vert="horz" wrap="square" lIns="91440" tIns="45720" rIns="91440" bIns="45720" anchor="t" anchorCtr="0" upright="1">
                          <a:noAutofit/>
                        </wps:bodyPr>
                      </wps:wsp>
                      <wps:wsp>
                        <wps:cNvPr id="311" name="Rectangle 63"/>
                        <wps:cNvSpPr>
                          <a:spLocks noChangeArrowheads="1"/>
                        </wps:cNvSpPr>
                        <wps:spPr bwMode="auto">
                          <a:xfrm>
                            <a:off x="27165" y="787"/>
                            <a:ext cx="10255" cy="13183"/>
                          </a:xfrm>
                          <a:prstGeom prst="rect">
                            <a:avLst/>
                          </a:prstGeom>
                          <a:solidFill>
                            <a:srgbClr val="FFFFFF"/>
                          </a:solidFill>
                          <a:ln w="9525">
                            <a:solidFill>
                              <a:srgbClr val="000000"/>
                            </a:solidFill>
                            <a:miter lim="800000"/>
                            <a:headEnd/>
                            <a:tailEnd/>
                          </a:ln>
                        </wps:spPr>
                        <wps:txbx>
                          <w:txbxContent>
                            <w:p w14:paraId="5CCF27F2" w14:textId="77777777" w:rsidR="008A541A" w:rsidRPr="00F650F0" w:rsidRDefault="008A541A" w:rsidP="00DC6E0E">
                              <w:pPr>
                                <w:rPr>
                                  <w:rStyle w:val="Strong"/>
                                  <w:sz w:val="20"/>
                                </w:rPr>
                              </w:pPr>
                              <w:r w:rsidRPr="00F650F0">
                                <w:rPr>
                                  <w:rStyle w:val="Strong"/>
                                  <w:sz w:val="20"/>
                                </w:rPr>
                                <w:t>Instrument “Joe’s GER 3700”</w:t>
                              </w:r>
                            </w:p>
                            <w:p w14:paraId="123C5F62" w14:textId="77777777" w:rsidR="008A541A" w:rsidRPr="00F650F0" w:rsidRDefault="008A541A" w:rsidP="00DC6E0E">
                              <w:pPr>
                                <w:rPr>
                                  <w:sz w:val="14"/>
                                  <w:szCs w:val="18"/>
                                  <w:lang w:val="en-AU"/>
                                </w:rPr>
                              </w:pPr>
                            </w:p>
                            <w:p w14:paraId="3123FEBB" w14:textId="77777777" w:rsidR="008A541A" w:rsidRDefault="008A541A" w:rsidP="00DC6E0E">
                              <w:pPr>
                                <w:rPr>
                                  <w:sz w:val="14"/>
                                  <w:szCs w:val="18"/>
                                  <w:lang w:val="en-AU"/>
                                </w:rPr>
                              </w:pPr>
                              <w:r>
                                <w:rPr>
                                  <w:sz w:val="14"/>
                                  <w:szCs w:val="18"/>
                                  <w:lang w:val="en-AU"/>
                                </w:rPr>
                                <w:t>Instrument Number,</w:t>
                              </w:r>
                            </w:p>
                            <w:p w14:paraId="4CF01464" w14:textId="77777777" w:rsidR="008A541A" w:rsidRPr="00F650F0" w:rsidRDefault="008A541A" w:rsidP="00DC6E0E">
                              <w:pPr>
                                <w:rPr>
                                  <w:sz w:val="14"/>
                                  <w:szCs w:val="18"/>
                                  <w:lang w:val="en-AU"/>
                                </w:rPr>
                              </w:pPr>
                              <w:r w:rsidRPr="00F650F0">
                                <w:rPr>
                                  <w:sz w:val="14"/>
                                  <w:szCs w:val="18"/>
                                  <w:lang w:val="en-AU"/>
                                </w:rPr>
                                <w:t>Name,</w:t>
                              </w:r>
                            </w:p>
                            <w:p w14:paraId="314B0C9B" w14:textId="77777777" w:rsidR="008A541A" w:rsidRPr="00F650F0" w:rsidRDefault="008A541A"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wps:txbx>
                        <wps:bodyPr rot="0" vert="horz" wrap="square" lIns="91440" tIns="45720" rIns="91440" bIns="45720" anchor="t" anchorCtr="0" upright="1">
                          <a:noAutofit/>
                        </wps:bodyPr>
                      </wps:wsp>
                      <wps:wsp>
                        <wps:cNvPr id="312" name="Rectangle 64"/>
                        <wps:cNvSpPr>
                          <a:spLocks noChangeArrowheads="1"/>
                        </wps:cNvSpPr>
                        <wps:spPr bwMode="auto">
                          <a:xfrm>
                            <a:off x="15151" y="3835"/>
                            <a:ext cx="9550" cy="13849"/>
                          </a:xfrm>
                          <a:prstGeom prst="rect">
                            <a:avLst/>
                          </a:prstGeom>
                          <a:solidFill>
                            <a:srgbClr val="FFFFFF"/>
                          </a:solidFill>
                          <a:ln w="9525">
                            <a:solidFill>
                              <a:srgbClr val="000000"/>
                            </a:solidFill>
                            <a:miter lim="800000"/>
                            <a:headEnd/>
                            <a:tailEnd/>
                          </a:ln>
                        </wps:spPr>
                        <wps:txbx>
                          <w:txbxContent>
                            <w:p w14:paraId="6169F96C" w14:textId="77777777" w:rsidR="008A541A" w:rsidRPr="00F650F0" w:rsidRDefault="008A541A" w:rsidP="00DC6E0E">
                              <w:pPr>
                                <w:rPr>
                                  <w:rStyle w:val="Strong"/>
                                  <w:sz w:val="20"/>
                                </w:rPr>
                              </w:pPr>
                              <w:r w:rsidRPr="00F650F0">
                                <w:rPr>
                                  <w:rStyle w:val="Strong"/>
                                  <w:sz w:val="20"/>
                                </w:rPr>
                                <w:t>Sensor “GER 3700”</w:t>
                              </w:r>
                            </w:p>
                            <w:p w14:paraId="3992A1BD" w14:textId="77777777" w:rsidR="008A541A" w:rsidRPr="00F650F0" w:rsidRDefault="008A541A" w:rsidP="00DC6E0E">
                              <w:pPr>
                                <w:rPr>
                                  <w:sz w:val="14"/>
                                  <w:szCs w:val="18"/>
                                  <w:lang w:val="en-AU"/>
                                </w:rPr>
                              </w:pPr>
                            </w:p>
                            <w:p w14:paraId="4953B304" w14:textId="77777777" w:rsidR="008A541A" w:rsidRPr="00F650F0" w:rsidRDefault="008A541A" w:rsidP="00DC6E0E">
                              <w:pPr>
                                <w:rPr>
                                  <w:sz w:val="14"/>
                                  <w:szCs w:val="18"/>
                                  <w:lang w:val="en-AU"/>
                                </w:rPr>
                              </w:pPr>
                              <w:r>
                                <w:rPr>
                                  <w:sz w:val="14"/>
                                  <w:szCs w:val="18"/>
                                  <w:lang w:val="en-AU"/>
                                </w:rPr>
                                <w:t>Sensor ID,</w:t>
                              </w:r>
                              <w:r>
                                <w:rPr>
                                  <w:sz w:val="14"/>
                                  <w:szCs w:val="18"/>
                                  <w:lang w:val="en-AU"/>
                                </w:rPr>
                                <w:br/>
                              </w:r>
                              <w:r w:rsidRPr="00F650F0">
                                <w:rPr>
                                  <w:sz w:val="14"/>
                                  <w:szCs w:val="18"/>
                                  <w:lang w:val="en-AU"/>
                                </w:rPr>
                                <w:t>Name,</w:t>
                              </w:r>
                            </w:p>
                            <w:p w14:paraId="2B0774C0" w14:textId="77777777" w:rsidR="008A541A" w:rsidRPr="00F650F0" w:rsidRDefault="008A541A" w:rsidP="00DC6E0E">
                              <w:pPr>
                                <w:rPr>
                                  <w:sz w:val="14"/>
                                  <w:szCs w:val="18"/>
                                  <w:lang w:val="en-AU"/>
                                </w:rPr>
                              </w:pPr>
                              <w:r w:rsidRPr="00F650F0">
                                <w:rPr>
                                  <w:sz w:val="14"/>
                                  <w:szCs w:val="18"/>
                                  <w:lang w:val="en-AU"/>
                                </w:rPr>
                                <w:t>Description,</w:t>
                              </w:r>
                            </w:p>
                            <w:p w14:paraId="5816AA7D" w14:textId="77777777" w:rsidR="008A541A" w:rsidRPr="00F650F0" w:rsidRDefault="008A541A" w:rsidP="00DC6E0E">
                              <w:pPr>
                                <w:rPr>
                                  <w:sz w:val="14"/>
                                  <w:szCs w:val="18"/>
                                  <w:lang w:val="en-AU"/>
                                </w:rPr>
                              </w:pPr>
                              <w:r w:rsidRPr="00F650F0">
                                <w:rPr>
                                  <w:sz w:val="14"/>
                                  <w:szCs w:val="18"/>
                                  <w:lang w:val="en-AU"/>
                                </w:rPr>
                                <w:t>Manufacturer ID,</w:t>
                              </w:r>
                            </w:p>
                            <w:p w14:paraId="789754D9" w14:textId="77777777" w:rsidR="008A541A" w:rsidRPr="00F650F0" w:rsidRDefault="008A541A" w:rsidP="00DC6E0E">
                              <w:pPr>
                                <w:rPr>
                                  <w:sz w:val="14"/>
                                  <w:szCs w:val="18"/>
                                  <w:lang w:val="en-AU"/>
                                </w:rPr>
                              </w:pPr>
                              <w:r w:rsidRPr="00F650F0">
                                <w:rPr>
                                  <w:sz w:val="14"/>
                                  <w:szCs w:val="18"/>
                                  <w:lang w:val="en-AU"/>
                                </w:rPr>
                                <w:t>Type No,</w:t>
                              </w:r>
                            </w:p>
                            <w:p w14:paraId="609F080F" w14:textId="77777777" w:rsidR="008A541A" w:rsidRPr="00F650F0" w:rsidRDefault="008A541A" w:rsidP="00DC6E0E">
                              <w:pPr>
                                <w:rPr>
                                  <w:sz w:val="14"/>
                                  <w:szCs w:val="18"/>
                                  <w:lang w:val="en-AU"/>
                                </w:rPr>
                              </w:pPr>
                              <w:r w:rsidRPr="00F650F0">
                                <w:rPr>
                                  <w:sz w:val="14"/>
                                  <w:szCs w:val="18"/>
                                  <w:lang w:val="en-AU"/>
                                </w:rPr>
                                <w:t>No of Bands,</w:t>
                              </w:r>
                            </w:p>
                            <w:p w14:paraId="500511C6" w14:textId="77777777" w:rsidR="008A541A" w:rsidRPr="00F650F0" w:rsidRDefault="008A541A" w:rsidP="00DC6E0E">
                              <w:pPr>
                                <w:rPr>
                                  <w:sz w:val="14"/>
                                  <w:szCs w:val="18"/>
                                  <w:lang w:val="en-AU"/>
                                </w:rPr>
                              </w:pPr>
                              <w:r w:rsidRPr="00F650F0">
                                <w:rPr>
                                  <w:sz w:val="14"/>
                                  <w:szCs w:val="18"/>
                                  <w:lang w:val="en-AU"/>
                                </w:rPr>
                                <w:t>Wavelength at each band</w:t>
                              </w:r>
                            </w:p>
                          </w:txbxContent>
                        </wps:txbx>
                        <wps:bodyPr rot="0" vert="horz" wrap="square" lIns="91440" tIns="45720" rIns="91440" bIns="45720" anchor="t" anchorCtr="0" upright="1">
                          <a:noAutofit/>
                        </wps:bodyPr>
                      </wps:wsp>
                      <wps:wsp>
                        <wps:cNvPr id="313" name="Rectangle 66"/>
                        <wps:cNvSpPr>
                          <a:spLocks noChangeArrowheads="1"/>
                        </wps:cNvSpPr>
                        <wps:spPr bwMode="auto">
                          <a:xfrm>
                            <a:off x="40532" y="7327"/>
                            <a:ext cx="11264" cy="9075"/>
                          </a:xfrm>
                          <a:prstGeom prst="rect">
                            <a:avLst/>
                          </a:prstGeom>
                          <a:solidFill>
                            <a:srgbClr val="FFFFFF"/>
                          </a:solidFill>
                          <a:ln w="9525">
                            <a:solidFill>
                              <a:srgbClr val="000000"/>
                            </a:solidFill>
                            <a:miter lim="800000"/>
                            <a:headEnd/>
                            <a:tailEnd/>
                          </a:ln>
                        </wps:spPr>
                        <wps:txbx>
                          <w:txbxContent>
                            <w:p w14:paraId="086F31ED" w14:textId="77777777" w:rsidR="008A541A" w:rsidRPr="00F650F0" w:rsidRDefault="008A541A" w:rsidP="00DC6E0E">
                              <w:pPr>
                                <w:rPr>
                                  <w:rStyle w:val="Strong"/>
                                  <w:sz w:val="20"/>
                                </w:rPr>
                              </w:pPr>
                              <w:r w:rsidRPr="00F650F0">
                                <w:rPr>
                                  <w:rStyle w:val="Strong"/>
                                  <w:sz w:val="20"/>
                                </w:rPr>
                                <w:t>Calibration 3</w:t>
                              </w:r>
                            </w:p>
                            <w:p w14:paraId="2CDAFEBB" w14:textId="77777777" w:rsidR="008A541A" w:rsidRPr="00F650F0" w:rsidRDefault="008A541A" w:rsidP="00DC6E0E">
                              <w:pPr>
                                <w:rPr>
                                  <w:sz w:val="14"/>
                                  <w:szCs w:val="18"/>
                                  <w:lang w:val="en-AU"/>
                                </w:rPr>
                              </w:pPr>
                            </w:p>
                            <w:p w14:paraId="686B1729" w14:textId="77777777" w:rsidR="008A541A" w:rsidRPr="00F650F0" w:rsidRDefault="008A541A" w:rsidP="00DC6E0E">
                              <w:pPr>
                                <w:rPr>
                                  <w:sz w:val="14"/>
                                  <w:szCs w:val="18"/>
                                  <w:lang w:val="en-AU"/>
                                </w:rPr>
                              </w:pPr>
                              <w:r w:rsidRPr="00F650F0">
                                <w:rPr>
                                  <w:sz w:val="14"/>
                                  <w:szCs w:val="18"/>
                                  <w:lang w:val="en-AU"/>
                                </w:rPr>
                                <w:t>Date,</w:t>
                              </w:r>
                            </w:p>
                            <w:p w14:paraId="6F6467D1" w14:textId="77777777" w:rsidR="008A541A" w:rsidRPr="00F650F0" w:rsidRDefault="008A541A" w:rsidP="00DC6E0E">
                              <w:pPr>
                                <w:rPr>
                                  <w:sz w:val="14"/>
                                  <w:szCs w:val="18"/>
                                  <w:lang w:val="en-AU"/>
                                </w:rPr>
                              </w:pPr>
                              <w:r w:rsidRPr="00F650F0">
                                <w:rPr>
                                  <w:sz w:val="14"/>
                                  <w:szCs w:val="18"/>
                                  <w:lang w:val="en-AU"/>
                                </w:rPr>
                                <w:t>Calibration Number, Comments,</w:t>
                              </w:r>
                            </w:p>
                            <w:p w14:paraId="79EFBAA7" w14:textId="77777777" w:rsidR="008A541A" w:rsidRPr="00F650F0" w:rsidRDefault="008A541A" w:rsidP="00DC6E0E">
                              <w:pPr>
                                <w:rPr>
                                  <w:sz w:val="14"/>
                                  <w:szCs w:val="18"/>
                                  <w:lang w:val="en-AU"/>
                                </w:rPr>
                              </w:pPr>
                              <w:r w:rsidRPr="00F650F0">
                                <w:rPr>
                                  <w:sz w:val="14"/>
                                  <w:szCs w:val="18"/>
                                  <w:lang w:val="en-AU"/>
                                </w:rPr>
                                <w:t>Measured wavelength at each band</w:t>
                              </w:r>
                            </w:p>
                          </w:txbxContent>
                        </wps:txbx>
                        <wps:bodyPr rot="0" vert="horz" wrap="square" lIns="91440" tIns="45720" rIns="91440" bIns="45720" anchor="t" anchorCtr="0" upright="1">
                          <a:noAutofit/>
                        </wps:bodyPr>
                      </wps:wsp>
                      <wps:wsp>
                        <wps:cNvPr id="314" name="Rectangle 69"/>
                        <wps:cNvSpPr>
                          <a:spLocks noChangeArrowheads="1"/>
                        </wps:cNvSpPr>
                        <wps:spPr bwMode="auto">
                          <a:xfrm>
                            <a:off x="39579" y="3835"/>
                            <a:ext cx="14459" cy="13373"/>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5" name="AutoShape 70"/>
                        <wps:cNvCnPr>
                          <a:cxnSpLocks noChangeShapeType="1"/>
                        </wps:cNvCnPr>
                        <wps:spPr bwMode="auto">
                          <a:xfrm>
                            <a:off x="37420" y="7378"/>
                            <a:ext cx="2159" cy="314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6" name="Text Box 71"/>
                        <wps:cNvSpPr txBox="1">
                          <a:spLocks noChangeArrowheads="1"/>
                        </wps:cNvSpPr>
                        <wps:spPr bwMode="auto">
                          <a:xfrm>
                            <a:off x="38893" y="1873"/>
                            <a:ext cx="14808"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428236" w14:textId="77777777" w:rsidR="008A541A" w:rsidRPr="006B7D47" w:rsidRDefault="008A541A" w:rsidP="00DC6E0E">
                              <w:pPr>
                                <w:rPr>
                                  <w:sz w:val="18"/>
                                  <w:szCs w:val="18"/>
                                  <w:lang w:val="en-AU"/>
                                </w:rPr>
                              </w:pPr>
                              <w:r>
                                <w:rPr>
                                  <w:sz w:val="18"/>
                                  <w:szCs w:val="18"/>
                                  <w:lang w:val="en-AU"/>
                                </w:rPr>
                                <w:t>Calibration</w:t>
                              </w:r>
                              <w:r w:rsidRPr="006B7D47">
                                <w:rPr>
                                  <w:sz w:val="18"/>
                                  <w:szCs w:val="18"/>
                                  <w:lang w:val="en-AU"/>
                                </w:rPr>
                                <w:t xml:space="preserve"> History</w:t>
                              </w:r>
                            </w:p>
                          </w:txbxContent>
                        </wps:txbx>
                        <wps:bodyPr rot="0" vert="horz" wrap="square" lIns="91440" tIns="45720" rIns="91440" bIns="45720" anchor="t" anchorCtr="0" upright="1">
                          <a:noAutofit/>
                        </wps:bodyPr>
                      </wps:wsp>
                      <wps:wsp>
                        <wps:cNvPr id="317" name="Rectangle 74"/>
                        <wps:cNvSpPr>
                          <a:spLocks noChangeArrowheads="1"/>
                        </wps:cNvSpPr>
                        <wps:spPr bwMode="auto">
                          <a:xfrm>
                            <a:off x="1365" y="9226"/>
                            <a:ext cx="10846" cy="9481"/>
                          </a:xfrm>
                          <a:prstGeom prst="rect">
                            <a:avLst/>
                          </a:prstGeom>
                          <a:solidFill>
                            <a:srgbClr val="FFFFFF"/>
                          </a:solidFill>
                          <a:ln w="9525">
                            <a:solidFill>
                              <a:srgbClr val="000000"/>
                            </a:solidFill>
                            <a:miter lim="800000"/>
                            <a:headEnd/>
                            <a:tailEnd/>
                          </a:ln>
                        </wps:spPr>
                        <wps:txbx>
                          <w:txbxContent>
                            <w:p w14:paraId="08EC24A2" w14:textId="77777777" w:rsidR="008A541A" w:rsidRPr="00F650F0" w:rsidRDefault="008A541A" w:rsidP="00DC6E0E">
                              <w:pPr>
                                <w:rPr>
                                  <w:rStyle w:val="Strong"/>
                                  <w:sz w:val="20"/>
                                </w:rPr>
                              </w:pPr>
                              <w:r>
                                <w:rPr>
                                  <w:rStyle w:val="Strong"/>
                                  <w:sz w:val="20"/>
                                </w:rPr>
                                <w:t>Manufacturer</w:t>
                              </w:r>
                              <w:r w:rsidRPr="00F650F0">
                                <w:rPr>
                                  <w:rStyle w:val="Strong"/>
                                  <w:sz w:val="20"/>
                                </w:rPr>
                                <w:t xml:space="preserve"> “GER”</w:t>
                              </w:r>
                            </w:p>
                            <w:p w14:paraId="66461179" w14:textId="77777777" w:rsidR="008A541A" w:rsidRPr="00F650F0" w:rsidRDefault="008A541A" w:rsidP="00DC6E0E">
                              <w:pPr>
                                <w:rPr>
                                  <w:sz w:val="14"/>
                                  <w:szCs w:val="18"/>
                                  <w:lang w:val="en-AU"/>
                                </w:rPr>
                              </w:pPr>
                            </w:p>
                            <w:p w14:paraId="291938C2" w14:textId="77777777" w:rsidR="008A541A" w:rsidRPr="00F650F0" w:rsidRDefault="008A541A" w:rsidP="00DC6E0E">
                              <w:pPr>
                                <w:rPr>
                                  <w:sz w:val="14"/>
                                  <w:szCs w:val="18"/>
                                  <w:lang w:val="en-AU"/>
                                </w:rPr>
                              </w:pPr>
                              <w:r w:rsidRPr="00F650F0">
                                <w:rPr>
                                  <w:sz w:val="14"/>
                                  <w:szCs w:val="18"/>
                                  <w:lang w:val="en-AU"/>
                                </w:rPr>
                                <w:t>Manufacturer ID,</w:t>
                              </w:r>
                            </w:p>
                            <w:p w14:paraId="47A3303C" w14:textId="77777777" w:rsidR="008A541A" w:rsidRDefault="008A541A" w:rsidP="00DC6E0E">
                              <w:pPr>
                                <w:rPr>
                                  <w:sz w:val="14"/>
                                  <w:szCs w:val="18"/>
                                  <w:lang w:val="en-AU"/>
                                </w:rPr>
                              </w:pPr>
                              <w:r w:rsidRPr="00F650F0">
                                <w:rPr>
                                  <w:sz w:val="14"/>
                                  <w:szCs w:val="18"/>
                                  <w:lang w:val="en-AU"/>
                                </w:rPr>
                                <w:t>Name,</w:t>
                              </w:r>
                              <w:r>
                                <w:rPr>
                                  <w:sz w:val="14"/>
                                  <w:szCs w:val="18"/>
                                  <w:lang w:val="en-AU"/>
                                </w:rPr>
                                <w:br/>
                                <w:t>URL,</w:t>
                              </w:r>
                            </w:p>
                            <w:p w14:paraId="5A7E4BC1" w14:textId="77777777" w:rsidR="008A541A" w:rsidRPr="00F650F0" w:rsidRDefault="008A541A" w:rsidP="00DC6E0E">
                              <w:pPr>
                                <w:rPr>
                                  <w:sz w:val="14"/>
                                  <w:szCs w:val="18"/>
                                  <w:lang w:val="en-AU"/>
                                </w:rPr>
                              </w:pPr>
                              <w:r>
                                <w:rPr>
                                  <w:sz w:val="14"/>
                                  <w:szCs w:val="18"/>
                                  <w:lang w:val="en-AU"/>
                                </w:rPr>
                                <w:t>Short Name</w:t>
                              </w:r>
                            </w:p>
                          </w:txbxContent>
                        </wps:txbx>
                        <wps:bodyPr rot="0" vert="horz" wrap="square" lIns="91440" tIns="45720" rIns="91440" bIns="45720" anchor="t" anchorCtr="0" upright="1">
                          <a:noAutofit/>
                        </wps:bodyPr>
                      </wps:wsp>
                      <wps:wsp>
                        <wps:cNvPr id="318" name="Freeform 213"/>
                        <wps:cNvSpPr>
                          <a:spLocks/>
                        </wps:cNvSpPr>
                        <wps:spPr bwMode="auto">
                          <a:xfrm>
                            <a:off x="24701" y="11868"/>
                            <a:ext cx="3213" cy="476"/>
                          </a:xfrm>
                          <a:custGeom>
                            <a:avLst/>
                            <a:gdLst>
                              <a:gd name="T0" fmla="*/ 0 w 506"/>
                              <a:gd name="T1" fmla="*/ 0 h 1"/>
                              <a:gd name="T2" fmla="*/ 321310 w 506"/>
                              <a:gd name="T3" fmla="*/ 0 h 1"/>
                              <a:gd name="T4" fmla="*/ 0 60000 65536"/>
                              <a:gd name="T5" fmla="*/ 0 60000 65536"/>
                            </a:gdLst>
                            <a:ahLst/>
                            <a:cxnLst>
                              <a:cxn ang="T4">
                                <a:pos x="T0" y="T1"/>
                              </a:cxn>
                              <a:cxn ang="T5">
                                <a:pos x="T2" y="T3"/>
                              </a:cxn>
                            </a:cxnLst>
                            <a:rect l="0" t="0" r="r" b="b"/>
                            <a:pathLst>
                              <a:path w="506" h="1">
                                <a:moveTo>
                                  <a:pt x="0" y="0"/>
                                </a:moveTo>
                                <a:cubicBezTo>
                                  <a:pt x="0" y="0"/>
                                  <a:pt x="253" y="0"/>
                                  <a:pt x="506" y="0"/>
                                </a:cubicBez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9" name="Freeform 214"/>
                        <wps:cNvSpPr>
                          <a:spLocks/>
                        </wps:cNvSpPr>
                        <wps:spPr bwMode="auto">
                          <a:xfrm>
                            <a:off x="12211" y="12344"/>
                            <a:ext cx="3759" cy="1626"/>
                          </a:xfrm>
                          <a:custGeom>
                            <a:avLst/>
                            <a:gdLst>
                              <a:gd name="T0" fmla="*/ 0 w 592"/>
                              <a:gd name="T1" fmla="*/ 162560 h 256"/>
                              <a:gd name="T2" fmla="*/ 375920 w 592"/>
                              <a:gd name="T3" fmla="*/ 0 h 256"/>
                              <a:gd name="T4" fmla="*/ 0 60000 65536"/>
                              <a:gd name="T5" fmla="*/ 0 60000 65536"/>
                            </a:gdLst>
                            <a:ahLst/>
                            <a:cxnLst>
                              <a:cxn ang="T4">
                                <a:pos x="T0" y="T1"/>
                              </a:cxn>
                              <a:cxn ang="T5">
                                <a:pos x="T2" y="T3"/>
                              </a:cxn>
                            </a:cxnLst>
                            <a:rect l="0" t="0" r="r" b="b"/>
                            <a:pathLst>
                              <a:path w="592" h="256">
                                <a:moveTo>
                                  <a:pt x="0" y="256"/>
                                </a:moveTo>
                                <a:cubicBezTo>
                                  <a:pt x="0" y="256"/>
                                  <a:pt x="296" y="128"/>
                                  <a:pt x="592" y="0"/>
                                </a:cubicBez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62" o:spid="_x0000_s1054" style="width:435.95pt;height:154.3pt;mso-position-horizontal-relative:char;mso-position-vertical-relative:line" coordsize="55365,19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">
                <v:rect id="AutoShape 406" o:spid="_x0000_s1055" style="position:absolute;width:55365;height:195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4dGpwwAA&#10;ANwAAAAPAAAAZHJzL2Rvd25yZXYueG1sRE/Pa8IwFL4P9j+EN/AybKKCjmoUGQq7OLTu4PHRPNuy&#10;5qU2sXb+9eYw8Pjx/V6seluLjlpfOdYwShQI4tyZigsNP8ft8AOED8gGa8ek4Y88rJavLwtMjbvx&#10;gbosFCKGsE9RQxlCk0rp85Is+sQ1xJE7u9ZiiLAtpGnxFsNtLcdKTaXFimNDiQ19lpT/ZlerYf+9&#10;282y7ez9smZ1z++b6+nSkdaDt349BxGoD0/xv/vLaJiouDaeiUdAL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4dGpwwAAANwAAAAPAAAAAAAAAAAAAAAAAJcCAABkcnMvZG93&#10;bnJldi54bWxQSwUGAAAAAAQABAD1AAAAhwMAAAAA&#10;" fillcolor="#f2f2f2 [3052]" stroked="f">
                  <o:lock v:ext="edit" aspectratio="t"/>
                </v:rect>
                <v:rect id="Rectangle 68" o:spid="_x0000_s1056" style="position:absolute;left:41973;top:4540;width:11265;height:90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UbjuxQAA&#10;ANwAAAAPAAAAZHJzL2Rvd25yZXYueG1sRI9Ba8JAFITvBf/D8oTe6q4RiqauIpaU9qjx0ttr9plE&#10;s29DdhPT/vpuQehxmJlvmPV2tI0YqPO1Yw3zmQJBXDhTc6nhlGdPSxA+IBtsHJOGb/Kw3Uwe1pga&#10;d+MDDcdQighhn6KGKoQ2ldIXFVn0M9cSR+/sOoshyq6UpsNbhNtGJko9S4s1x4UKW9pXVFyPvdXw&#10;VScn/Dnkb8quskX4GPNL//mq9eN03L2ACDSG//C9/W40LNQK/s7EIyA3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pRuO7FAAAA3AAAAA8AAAAAAAAAAAAAAAAAlwIAAGRycy9k&#10;b3ducmV2LnhtbFBLBQYAAAAABAAEAPUAAACJAwAAAAA=&#10;">
                  <v:textbox>
                    <w:txbxContent>
                      <w:p w14:paraId="25742BC9" w14:textId="77777777" w:rsidR="008A541A" w:rsidRPr="00F650F0" w:rsidRDefault="008A541A" w:rsidP="00DC6E0E">
                        <w:pPr>
                          <w:rPr>
                            <w:rStyle w:val="Strong"/>
                            <w:sz w:val="20"/>
                          </w:rPr>
                        </w:pPr>
                        <w:r w:rsidRPr="00F650F0">
                          <w:rPr>
                            <w:rStyle w:val="Strong"/>
                            <w:sz w:val="20"/>
                          </w:rPr>
                          <w:t>Calibration 1</w:t>
                        </w:r>
                      </w:p>
                    </w:txbxContent>
                  </v:textbox>
                </v:rect>
                <v:rect id="Rectangle 67" o:spid="_x0000_s1057" style="position:absolute;left:41351;top:6038;width:11258;height:90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soeuwgAA&#10;ANwAAAAPAAAAZHJzL2Rvd25yZXYueG1sRE89b4MwEN0j5T9YV6lbMBCpaghOVCVK1I4Elm5XfAFa&#10;fEbYCbS/vh4qdXx63/l+Nr240+g6ywqSKAZBXFvdcaOgKk+rZxDOI2vsLZOCb3Kw3y0XOWbaTlzQ&#10;/eIbEULYZaig9X7IpHR1SwZdZAfiwF3taNAHODZSjziFcNPLNI6fpMGOQ0OLAx1aqr8uN6Pgo0sr&#10;/CnKc2w2p7V/m8vP2/tRqceH+WULwtPs/8V/7letYJ2E+eFMOAJy9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6yh67CAAAA3AAAAA8AAAAAAAAAAAAAAAAAlwIAAGRycy9kb3du&#10;cmV2LnhtbFBLBQYAAAAABAAEAPUAAACGAwAAAAA=&#10;">
                  <v:textbox>
                    <w:txbxContent>
                      <w:p w14:paraId="1AF36B94" w14:textId="77777777" w:rsidR="008A541A" w:rsidRPr="00F650F0" w:rsidRDefault="008A541A" w:rsidP="00DC6E0E">
                        <w:pPr>
                          <w:rPr>
                            <w:rStyle w:val="Strong"/>
                            <w:sz w:val="20"/>
                          </w:rPr>
                        </w:pPr>
                        <w:r w:rsidRPr="00F650F0">
                          <w:rPr>
                            <w:rStyle w:val="Strong"/>
                            <w:sz w:val="20"/>
                          </w:rPr>
                          <w:t>Calibration 2</w:t>
                        </w:r>
                      </w:p>
                    </w:txbxContent>
                  </v:textbox>
                </v:rect>
                <v:rect id="Rectangle 63" o:spid="_x0000_s1058" style="position:absolute;left:27165;top:787;width:10255;height:13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iI1xQAA&#10;ANwAAAAPAAAAZHJzL2Rvd25yZXYueG1sRI9Pa8JAFMTvQr/D8oTedBMDpaauIhWlPWpy8fbMviZp&#10;s29DdvOn/fTdQsHjMDO/YTa7yTRioM7VlhXEywgEcWF1zaWCPDsunkE4j6yxsUwKvsnBbvsw22Cq&#10;7chnGi6+FAHCLkUFlfdtKqUrKjLolrYlDt6H7Qz6ILtS6g7HADeNXEXRkzRYc1iosKXXioqvS28U&#10;3OpVjj/n7BSZ9THx71P22V8PSj3Op/0LCE+Tv4f/229aQRLH8HcmHAG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H+IjXFAAAA3AAAAA8AAAAAAAAAAAAAAAAAlwIAAGRycy9k&#10;b3ducmV2LnhtbFBLBQYAAAAABAAEAPUAAACJAwAAAAA=&#10;">
                  <v:textbox>
                    <w:txbxContent>
                      <w:p w14:paraId="5CCF27F2" w14:textId="77777777" w:rsidR="008A541A" w:rsidRPr="00F650F0" w:rsidRDefault="008A541A" w:rsidP="00DC6E0E">
                        <w:pPr>
                          <w:rPr>
                            <w:rStyle w:val="Strong"/>
                            <w:sz w:val="20"/>
                          </w:rPr>
                        </w:pPr>
                        <w:r w:rsidRPr="00F650F0">
                          <w:rPr>
                            <w:rStyle w:val="Strong"/>
                            <w:sz w:val="20"/>
                          </w:rPr>
                          <w:t>Instrument “Joe’s GER 3700”</w:t>
                        </w:r>
                      </w:p>
                      <w:p w14:paraId="123C5F62" w14:textId="77777777" w:rsidR="008A541A" w:rsidRPr="00F650F0" w:rsidRDefault="008A541A" w:rsidP="00DC6E0E">
                        <w:pPr>
                          <w:rPr>
                            <w:sz w:val="14"/>
                            <w:szCs w:val="18"/>
                            <w:lang w:val="en-AU"/>
                          </w:rPr>
                        </w:pPr>
                      </w:p>
                      <w:p w14:paraId="3123FEBB" w14:textId="77777777" w:rsidR="008A541A" w:rsidRDefault="008A541A" w:rsidP="00DC6E0E">
                        <w:pPr>
                          <w:rPr>
                            <w:sz w:val="14"/>
                            <w:szCs w:val="18"/>
                            <w:lang w:val="en-AU"/>
                          </w:rPr>
                        </w:pPr>
                        <w:r>
                          <w:rPr>
                            <w:sz w:val="14"/>
                            <w:szCs w:val="18"/>
                            <w:lang w:val="en-AU"/>
                          </w:rPr>
                          <w:t>Instrument Number,</w:t>
                        </w:r>
                      </w:p>
                      <w:p w14:paraId="4CF01464" w14:textId="77777777" w:rsidR="008A541A" w:rsidRPr="00F650F0" w:rsidRDefault="008A541A" w:rsidP="00DC6E0E">
                        <w:pPr>
                          <w:rPr>
                            <w:sz w:val="14"/>
                            <w:szCs w:val="18"/>
                            <w:lang w:val="en-AU"/>
                          </w:rPr>
                        </w:pPr>
                        <w:r w:rsidRPr="00F650F0">
                          <w:rPr>
                            <w:sz w:val="14"/>
                            <w:szCs w:val="18"/>
                            <w:lang w:val="en-AU"/>
                          </w:rPr>
                          <w:t>Name,</w:t>
                        </w:r>
                      </w:p>
                      <w:p w14:paraId="314B0C9B" w14:textId="77777777" w:rsidR="008A541A" w:rsidRPr="00F650F0" w:rsidRDefault="008A541A"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1059" style="position:absolute;left:15151;top:3835;width:9550;height:138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LLxCxQAA&#10;ANwAAAAPAAAAZHJzL2Rvd25yZXYueG1sRI9Ba8JAFITvgv9heYXedJMIpaauUpRIe9Tk0ttr9jVJ&#10;m30bspsY/fXdQsHjMDPfMJvdZFoxUu8aywriZQSCuLS64UpBkWeLZxDOI2tsLZOCKznYbeezDaba&#10;XvhE49lXIkDYpaig9r5LpXRlTQbd0nbEwfuyvUEfZF9J3eMlwE0rkyh6kgYbDgs1drSvqfw5D0bB&#10;Z5MUeDvlx8iss5V/n/Lv4eOg1OPD9PoCwtPk7+H/9ptWsIoT+DsTjoDc/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EsvELFAAAA3AAAAA8AAAAAAAAAAAAAAAAAlwIAAGRycy9k&#10;b3ducmV2LnhtbFBLBQYAAAAABAAEAPUAAACJAwAAAAA=&#10;">
                  <v:textbox>
                    <w:txbxContent>
                      <w:p w14:paraId="6169F96C" w14:textId="77777777" w:rsidR="008A541A" w:rsidRPr="00F650F0" w:rsidRDefault="008A541A" w:rsidP="00DC6E0E">
                        <w:pPr>
                          <w:rPr>
                            <w:rStyle w:val="Strong"/>
                            <w:sz w:val="20"/>
                          </w:rPr>
                        </w:pPr>
                        <w:r w:rsidRPr="00F650F0">
                          <w:rPr>
                            <w:rStyle w:val="Strong"/>
                            <w:sz w:val="20"/>
                          </w:rPr>
                          <w:t>Sensor “GER 3700”</w:t>
                        </w:r>
                      </w:p>
                      <w:p w14:paraId="3992A1BD" w14:textId="77777777" w:rsidR="008A541A" w:rsidRPr="00F650F0" w:rsidRDefault="008A541A" w:rsidP="00DC6E0E">
                        <w:pPr>
                          <w:rPr>
                            <w:sz w:val="14"/>
                            <w:szCs w:val="18"/>
                            <w:lang w:val="en-AU"/>
                          </w:rPr>
                        </w:pPr>
                      </w:p>
                      <w:p w14:paraId="4953B304" w14:textId="77777777" w:rsidR="008A541A" w:rsidRPr="00F650F0" w:rsidRDefault="008A541A" w:rsidP="00DC6E0E">
                        <w:pPr>
                          <w:rPr>
                            <w:sz w:val="14"/>
                            <w:szCs w:val="18"/>
                            <w:lang w:val="en-AU"/>
                          </w:rPr>
                        </w:pPr>
                        <w:r>
                          <w:rPr>
                            <w:sz w:val="14"/>
                            <w:szCs w:val="18"/>
                            <w:lang w:val="en-AU"/>
                          </w:rPr>
                          <w:t>Sensor ID,</w:t>
                        </w:r>
                        <w:r>
                          <w:rPr>
                            <w:sz w:val="14"/>
                            <w:szCs w:val="18"/>
                            <w:lang w:val="en-AU"/>
                          </w:rPr>
                          <w:br/>
                        </w:r>
                        <w:r w:rsidRPr="00F650F0">
                          <w:rPr>
                            <w:sz w:val="14"/>
                            <w:szCs w:val="18"/>
                            <w:lang w:val="en-AU"/>
                          </w:rPr>
                          <w:t>Name,</w:t>
                        </w:r>
                      </w:p>
                      <w:p w14:paraId="2B0774C0" w14:textId="77777777" w:rsidR="008A541A" w:rsidRPr="00F650F0" w:rsidRDefault="008A541A" w:rsidP="00DC6E0E">
                        <w:pPr>
                          <w:rPr>
                            <w:sz w:val="14"/>
                            <w:szCs w:val="18"/>
                            <w:lang w:val="en-AU"/>
                          </w:rPr>
                        </w:pPr>
                        <w:r w:rsidRPr="00F650F0">
                          <w:rPr>
                            <w:sz w:val="14"/>
                            <w:szCs w:val="18"/>
                            <w:lang w:val="en-AU"/>
                          </w:rPr>
                          <w:t>Description,</w:t>
                        </w:r>
                      </w:p>
                      <w:p w14:paraId="5816AA7D" w14:textId="77777777" w:rsidR="008A541A" w:rsidRPr="00F650F0" w:rsidRDefault="008A541A" w:rsidP="00DC6E0E">
                        <w:pPr>
                          <w:rPr>
                            <w:sz w:val="14"/>
                            <w:szCs w:val="18"/>
                            <w:lang w:val="en-AU"/>
                          </w:rPr>
                        </w:pPr>
                        <w:r w:rsidRPr="00F650F0">
                          <w:rPr>
                            <w:sz w:val="14"/>
                            <w:szCs w:val="18"/>
                            <w:lang w:val="en-AU"/>
                          </w:rPr>
                          <w:t>Manufacturer ID,</w:t>
                        </w:r>
                      </w:p>
                      <w:p w14:paraId="789754D9" w14:textId="77777777" w:rsidR="008A541A" w:rsidRPr="00F650F0" w:rsidRDefault="008A541A" w:rsidP="00DC6E0E">
                        <w:pPr>
                          <w:rPr>
                            <w:sz w:val="14"/>
                            <w:szCs w:val="18"/>
                            <w:lang w:val="en-AU"/>
                          </w:rPr>
                        </w:pPr>
                        <w:r w:rsidRPr="00F650F0">
                          <w:rPr>
                            <w:sz w:val="14"/>
                            <w:szCs w:val="18"/>
                            <w:lang w:val="en-AU"/>
                          </w:rPr>
                          <w:t>Type No,</w:t>
                        </w:r>
                      </w:p>
                      <w:p w14:paraId="609F080F" w14:textId="77777777" w:rsidR="008A541A" w:rsidRPr="00F650F0" w:rsidRDefault="008A541A" w:rsidP="00DC6E0E">
                        <w:pPr>
                          <w:rPr>
                            <w:sz w:val="14"/>
                            <w:szCs w:val="18"/>
                            <w:lang w:val="en-AU"/>
                          </w:rPr>
                        </w:pPr>
                        <w:r w:rsidRPr="00F650F0">
                          <w:rPr>
                            <w:sz w:val="14"/>
                            <w:szCs w:val="18"/>
                            <w:lang w:val="en-AU"/>
                          </w:rPr>
                          <w:t>No of Bands,</w:t>
                        </w:r>
                      </w:p>
                      <w:p w14:paraId="500511C6" w14:textId="77777777" w:rsidR="008A541A" w:rsidRPr="00F650F0" w:rsidRDefault="008A541A" w:rsidP="00DC6E0E">
                        <w:pPr>
                          <w:rPr>
                            <w:sz w:val="14"/>
                            <w:szCs w:val="18"/>
                            <w:lang w:val="en-AU"/>
                          </w:rPr>
                        </w:pPr>
                        <w:r w:rsidRPr="00F650F0">
                          <w:rPr>
                            <w:sz w:val="14"/>
                            <w:szCs w:val="18"/>
                            <w:lang w:val="en-AU"/>
                          </w:rPr>
                          <w:t>Wavelength at each band</w:t>
                        </w:r>
                      </w:p>
                    </w:txbxContent>
                  </v:textbox>
                </v:rect>
                <v:rect id="Rectangle 66" o:spid="_x0000_s1060" style="position:absolute;left:40532;top:7327;width:11264;height:90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YBnZwwAA&#10;ANwAAAAPAAAAZHJzL2Rvd25yZXYueG1sRI9Bi8IwFITvC/6H8IS9rakWxK1GEUVZj9pevD2bZ1tt&#10;XkoTtbu/3gjCHoeZ+YaZLTpTizu1rrKsYDiIQBDnVldcKMjSzdcEhPPIGmvLpOCXHCzmvY8ZJto+&#10;eE/3gy9EgLBLUEHpfZNI6fKSDLqBbYiDd7atQR9kW0jd4iPATS1HUTSWBisOCyU2tCopvx5uRsGp&#10;GmX4t0+3kfnexH7XpZfbca3UZ79bTkF46vx/+N3+0QriYQyvM+EIyPk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YBnZwwAAANwAAAAPAAAAAAAAAAAAAAAAAJcCAABkcnMvZG93&#10;bnJldi54bWxQSwUGAAAAAAQABAD1AAAAhwMAAAAA&#10;">
                  <v:textbox>
                    <w:txbxContent>
                      <w:p w14:paraId="086F31ED" w14:textId="77777777" w:rsidR="008A541A" w:rsidRPr="00F650F0" w:rsidRDefault="008A541A" w:rsidP="00DC6E0E">
                        <w:pPr>
                          <w:rPr>
                            <w:rStyle w:val="Strong"/>
                            <w:sz w:val="20"/>
                          </w:rPr>
                        </w:pPr>
                        <w:r w:rsidRPr="00F650F0">
                          <w:rPr>
                            <w:rStyle w:val="Strong"/>
                            <w:sz w:val="20"/>
                          </w:rPr>
                          <w:t>Calibration 3</w:t>
                        </w:r>
                      </w:p>
                      <w:p w14:paraId="2CDAFEBB" w14:textId="77777777" w:rsidR="008A541A" w:rsidRPr="00F650F0" w:rsidRDefault="008A541A" w:rsidP="00DC6E0E">
                        <w:pPr>
                          <w:rPr>
                            <w:sz w:val="14"/>
                            <w:szCs w:val="18"/>
                            <w:lang w:val="en-AU"/>
                          </w:rPr>
                        </w:pPr>
                      </w:p>
                      <w:p w14:paraId="686B1729" w14:textId="77777777" w:rsidR="008A541A" w:rsidRPr="00F650F0" w:rsidRDefault="008A541A" w:rsidP="00DC6E0E">
                        <w:pPr>
                          <w:rPr>
                            <w:sz w:val="14"/>
                            <w:szCs w:val="18"/>
                            <w:lang w:val="en-AU"/>
                          </w:rPr>
                        </w:pPr>
                        <w:r w:rsidRPr="00F650F0">
                          <w:rPr>
                            <w:sz w:val="14"/>
                            <w:szCs w:val="18"/>
                            <w:lang w:val="en-AU"/>
                          </w:rPr>
                          <w:t>Date,</w:t>
                        </w:r>
                      </w:p>
                      <w:p w14:paraId="6F6467D1" w14:textId="77777777" w:rsidR="008A541A" w:rsidRPr="00F650F0" w:rsidRDefault="008A541A" w:rsidP="00DC6E0E">
                        <w:pPr>
                          <w:rPr>
                            <w:sz w:val="14"/>
                            <w:szCs w:val="18"/>
                            <w:lang w:val="en-AU"/>
                          </w:rPr>
                        </w:pPr>
                        <w:r w:rsidRPr="00F650F0">
                          <w:rPr>
                            <w:sz w:val="14"/>
                            <w:szCs w:val="18"/>
                            <w:lang w:val="en-AU"/>
                          </w:rPr>
                          <w:t>Calibration Number, Comments,</w:t>
                        </w:r>
                      </w:p>
                      <w:p w14:paraId="79EFBAA7" w14:textId="77777777" w:rsidR="008A541A" w:rsidRPr="00F650F0" w:rsidRDefault="008A541A" w:rsidP="00DC6E0E">
                        <w:pPr>
                          <w:rPr>
                            <w:sz w:val="14"/>
                            <w:szCs w:val="18"/>
                            <w:lang w:val="en-AU"/>
                          </w:rPr>
                        </w:pPr>
                        <w:r w:rsidRPr="00F650F0">
                          <w:rPr>
                            <w:sz w:val="14"/>
                            <w:szCs w:val="18"/>
                            <w:lang w:val="en-AU"/>
                          </w:rPr>
                          <w:t>Measured wavelength at each band</w:t>
                        </w:r>
                      </w:p>
                    </w:txbxContent>
                  </v:textbox>
                </v:rect>
                <v:rect id="Rectangle 69" o:spid="_x0000_s1061" style="position:absolute;left:39579;top:3835;width:14459;height:133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e6BNwgAA&#10;ANwAAAAPAAAAZHJzL2Rvd25yZXYueG1sRI9LawIxFIX3Qv9DuIVupGa0MsjUKCIKrgo+wO0luZ0Z&#10;mtwMSUbHf98UCi4P5/FxluvBWXGjEFvPCqaTAgSx9qblWsHlvH9fgIgJ2aD1TAoeFGG9ehktsTL+&#10;zke6nVIt8gjHChU0KXWVlFE35DBOfEecvW8fHKYsQy1NwHsed1bOiqKUDlvOhAY72jakf069yxC9&#10;6wt7sF97flzLVM51GPNCqbfXYfMJItGQnuH/9sEo+JjO4e9MPgJy9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Z7oE3CAAAA3AAAAA8AAAAAAAAAAAAAAAAAlwIAAGRycy9kb3du&#10;cmV2LnhtbFBLBQYAAAAABAAEAPUAAACGAwAAAAA=&#10;" filled="f">
                  <v:stroke dashstyle="dash"/>
                </v:rect>
                <v:shape id="AutoShape 70" o:spid="_x0000_s1062" type="#_x0000_t32" style="position:absolute;left:37420;top:7378;width:2159;height:314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9V1MMYAAADcAAAADwAAAGRycy9kb3ducmV2LnhtbESPT2vCQBTE7wW/w/KE3uomlRaNriJC&#10;pVh68A9Bb4/sMwlm34bdVWM/fbdQ8DjMzG+Y6bwzjbiS87VlBekgAUFcWF1zqWC/+3gZgfABWWNj&#10;mRTcycN81nuaYqbtjTd03YZSRAj7DBVUIbSZlL6oyKAf2JY4eifrDIYoXSm1w1uEm0a+Jsm7NFhz&#10;XKiwpWVFxXl7MQoOX+NLfs+/aZ2n4/URnfE/u5VSz/1uMQERqAuP8H/7UysYpm/wdyYeATn7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VdTDGAAAA3AAAAA8AAAAAAAAA&#10;AAAAAAAAoQIAAGRycy9kb3ducmV2LnhtbFBLBQYAAAAABAAEAPkAAACUAwAAAAA=&#10;">
                  <v:stroke endarrow="block"/>
                </v:shape>
                <v:shape id="Text Box 71" o:spid="_x0000_s1063" type="#_x0000_t202" style="position:absolute;left:38893;top:1873;width:14808;height:2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6NozxAAA&#10;ANwAAAAPAAAAZHJzL2Rvd25yZXYueG1sRI9Ba8JAFITvgv9heYI33dVasTEbEUuhJ0ttLXh7ZJ9J&#10;MPs2ZFcT/71bKPQ4zMw3TLrpbS1u1PrKsYbZVIEgzp2puNDw/fU2WYHwAdlg7Zg03MnDJhsOUkyM&#10;6/iTbodQiAhhn6CGMoQmkdLnJVn0U9cQR+/sWoshyraQpsUuwm0t50otpcWK40KJDe1Kyi+Hq9Vw&#10;3J9PPwv1Ubza56ZzvZJsX6TW41G/XYMI1If/8F/73Wh4mi3h90w8AjJ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OjaM8QAAADcAAAADwAAAAAAAAAAAAAAAACXAgAAZHJzL2Rv&#10;d25yZXYueG1sUEsFBgAAAAAEAAQA9QAAAIgDAAAAAA==&#10;" filled="f" stroked="f">
                  <v:textbox>
                    <w:txbxContent>
                      <w:p w14:paraId="1B428236" w14:textId="77777777" w:rsidR="008A541A" w:rsidRPr="006B7D47" w:rsidRDefault="008A541A" w:rsidP="00DC6E0E">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1064" style="position:absolute;left:1365;top:9226;width:10846;height:94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Wx/axQAA&#10;ANwAAAAPAAAAZHJzL2Rvd25yZXYueG1sRI9Ba8JAFITvBf/D8oTe6kYFW6OriCXFHk1y6e2ZfSZp&#10;s29Ddk3S/vpuoeBxmJlvmO1+NI3oqXO1ZQXzWQSCuLC65lJBniVPLyCcR9bYWCYF3+Rgv5s8bDHW&#10;duAz9akvRYCwi1FB5X0bS+mKigy6mW2Jg3e1nUEfZFdK3eEQ4KaRiyhaSYM1h4UKWzpWVHylN6Pg&#10;Ui9y/Dlnb5FZJ0v/Pmaft49XpR6n42EDwtPo7+H/9kkrWM6f4e9MOAJy9w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FbH9rFAAAA3AAAAA8AAAAAAAAAAAAAAAAAlwIAAGRycy9k&#10;b3ducmV2LnhtbFBLBQYAAAAABAAEAPUAAACJAwAAAAA=&#10;">
                  <v:textbox>
                    <w:txbxContent>
                      <w:p w14:paraId="08EC24A2" w14:textId="77777777" w:rsidR="008A541A" w:rsidRPr="00F650F0" w:rsidRDefault="008A541A" w:rsidP="00DC6E0E">
                        <w:pPr>
                          <w:rPr>
                            <w:rStyle w:val="Strong"/>
                            <w:sz w:val="20"/>
                          </w:rPr>
                        </w:pPr>
                        <w:r>
                          <w:rPr>
                            <w:rStyle w:val="Strong"/>
                            <w:sz w:val="20"/>
                          </w:rPr>
                          <w:t>Manufacturer</w:t>
                        </w:r>
                        <w:r w:rsidRPr="00F650F0">
                          <w:rPr>
                            <w:rStyle w:val="Strong"/>
                            <w:sz w:val="20"/>
                          </w:rPr>
                          <w:t xml:space="preserve"> “GER”</w:t>
                        </w:r>
                      </w:p>
                      <w:p w14:paraId="66461179" w14:textId="77777777" w:rsidR="008A541A" w:rsidRPr="00F650F0" w:rsidRDefault="008A541A" w:rsidP="00DC6E0E">
                        <w:pPr>
                          <w:rPr>
                            <w:sz w:val="14"/>
                            <w:szCs w:val="18"/>
                            <w:lang w:val="en-AU"/>
                          </w:rPr>
                        </w:pPr>
                      </w:p>
                      <w:p w14:paraId="291938C2" w14:textId="77777777" w:rsidR="008A541A" w:rsidRPr="00F650F0" w:rsidRDefault="008A541A" w:rsidP="00DC6E0E">
                        <w:pPr>
                          <w:rPr>
                            <w:sz w:val="14"/>
                            <w:szCs w:val="18"/>
                            <w:lang w:val="en-AU"/>
                          </w:rPr>
                        </w:pPr>
                        <w:r w:rsidRPr="00F650F0">
                          <w:rPr>
                            <w:sz w:val="14"/>
                            <w:szCs w:val="18"/>
                            <w:lang w:val="en-AU"/>
                          </w:rPr>
                          <w:t>Manufacturer ID,</w:t>
                        </w:r>
                      </w:p>
                      <w:p w14:paraId="47A3303C" w14:textId="77777777" w:rsidR="008A541A" w:rsidRDefault="008A541A" w:rsidP="00DC6E0E">
                        <w:pPr>
                          <w:rPr>
                            <w:sz w:val="14"/>
                            <w:szCs w:val="18"/>
                            <w:lang w:val="en-AU"/>
                          </w:rPr>
                        </w:pPr>
                        <w:r w:rsidRPr="00F650F0">
                          <w:rPr>
                            <w:sz w:val="14"/>
                            <w:szCs w:val="18"/>
                            <w:lang w:val="en-AU"/>
                          </w:rPr>
                          <w:t>Name,</w:t>
                        </w:r>
                        <w:r>
                          <w:rPr>
                            <w:sz w:val="14"/>
                            <w:szCs w:val="18"/>
                            <w:lang w:val="en-AU"/>
                          </w:rPr>
                          <w:br/>
                          <w:t>URL,</w:t>
                        </w:r>
                      </w:p>
                      <w:p w14:paraId="5A7E4BC1" w14:textId="77777777" w:rsidR="008A541A" w:rsidRPr="00F650F0" w:rsidRDefault="008A541A" w:rsidP="00DC6E0E">
                        <w:pPr>
                          <w:rPr>
                            <w:sz w:val="14"/>
                            <w:szCs w:val="18"/>
                            <w:lang w:val="en-AU"/>
                          </w:rPr>
                        </w:pPr>
                        <w:r>
                          <w:rPr>
                            <w:sz w:val="14"/>
                            <w:szCs w:val="18"/>
                            <w:lang w:val="en-AU"/>
                          </w:rPr>
                          <w:t>Short Name</w:t>
                        </w:r>
                      </w:p>
                    </w:txbxContent>
                  </v:textbox>
                </v:rect>
                <v:shape id="Freeform 213" o:spid="_x0000_s1065" style="position:absolute;left:24701;top:11868;width:3213;height:476;visibility:visible;mso-wrap-style:square;v-text-anchor:top" coordsize="506,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aRayvgAA&#10;ANwAAAAPAAAAZHJzL2Rvd25yZXYueG1sRE/LisIwFN0L/kO4wuw01QFxqlF8IAi6seMHXJprU2xu&#10;QhO1/r1ZCC4P571YdbYRD2pD7VjBeJSBIC6drrlScPnfD2cgQkTW2DgmBS8KsFr2ewvMtXvymR5F&#10;rEQK4ZCjAhOjz6UMpSGLYeQ8ceKurrUYE2wrqVt8pnDbyEmWTaXFmlODQU9bQ+WtuFsF97LR+53Z&#10;bo524508BX1F/6fUz6Bbz0FE6uJX/HEftILfcVqbzqQjIJdv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2kWsr4AAADcAAAADwAAAAAAAAAAAAAAAACXAgAAZHJzL2Rvd25yZXYu&#10;eG1sUEsFBgAAAAAEAAQA9QAAAIIDAAAAAA==&#10;" path="m0,0c0,,253,,506,0e" filled="f">
                  <v:stroke startarrow="block"/>
                  <v:path arrowok="t" o:connecttype="custom" o:connectlocs="0,0;2040255,0" o:connectangles="0,0"/>
                </v:shape>
                <v:shape id="Freeform 214" o:spid="_x0000_s1066" style="position:absolute;left:12211;top:12344;width:3759;height:1626;visibility:visible;mso-wrap-style:square;v-text-anchor:top" coordsize="592,25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s52ExgAA&#10;ANwAAAAPAAAAZHJzL2Rvd25yZXYueG1sRI9Ba8JAFITvQv/D8gpeRDdasDW6ShEKXqw20fb62H0m&#10;abNvQ3bV9N93C4LHYWa+YRarztbiQq2vHCsYjxIQxNqZigsFh/xt+ALCB2SDtWNS8EseVsuH3gJT&#10;4678QZcsFCJC2KeooAyhSaX0uiSLfuQa4uidXGsxRNkW0rR4jXBby0mSTKXFiuNCiQ2tS9I/2dkq&#10;0NXXdq+fP9cbyrjZJ4P8/bj7Vqr/2L3OQQTqwj18a2+MgqfxDP7PxCMgl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Hs52ExgAAANwAAAAPAAAAAAAAAAAAAAAAAJcCAABkcnMv&#10;ZG93bnJldi54bWxQSwUGAAAAAAQABAD1AAAAigMAAAAA&#10;" path="m0,256c0,256,296,128,592,0e" filled="f">
                  <v:stroke startarrow="block"/>
                  <v:path arrowok="t" o:connecttype="custom" o:connectlocs="0,1032510;2386965,0" o:connectangles="0,0"/>
                </v:shape>
                <w10:anchorlock/>
              </v:group>
            </w:pict>
          </mc:Fallback>
        </mc:AlternateContent>
      </w:r>
    </w:p>
    <w:p w14:paraId="50D9C17A" w14:textId="7F68E57A" w:rsidR="00DC6E0E" w:rsidRPr="00084655" w:rsidRDefault="00BE7C6E" w:rsidP="00BE7C6E">
      <w:pPr>
        <w:pStyle w:val="Caption"/>
      </w:pPr>
      <w:r>
        <w:t xml:space="preserve">Figure </w:t>
      </w:r>
      <w:r>
        <w:fldChar w:fldCharType="begin"/>
      </w:r>
      <w:r>
        <w:instrText xml:space="preserve"> SEQ Figure \* ARABIC </w:instrText>
      </w:r>
      <w:r>
        <w:fldChar w:fldCharType="separate"/>
      </w:r>
      <w:r w:rsidR="00057C13">
        <w:rPr>
          <w:noProof/>
        </w:rPr>
        <w:t>16</w:t>
      </w:r>
      <w:r>
        <w:fldChar w:fldCharType="end"/>
      </w:r>
      <w:r w:rsidR="00DC6E0E" w:rsidRPr="00084655">
        <w:t xml:space="preserve">: </w:t>
      </w:r>
      <w:r w:rsidR="00DC6E0E">
        <w:t>Relationship between an Instrument, its Calibrations, Sensor and Manufacturer</w:t>
      </w:r>
    </w:p>
    <w:p w14:paraId="4CE0375E" w14:textId="77777777" w:rsidR="00DC6E0E" w:rsidRDefault="00DC6E0E" w:rsidP="00DC6E0E">
      <w:pPr>
        <w:pStyle w:val="Body"/>
      </w:pPr>
      <w:r>
        <w:t>Consider the example above of Joe’s</w:t>
      </w:r>
      <w:r w:rsidRPr="00084655">
        <w:t xml:space="preserve"> GER 3700 Instrument</w:t>
      </w:r>
      <w:r>
        <w:t>. T</w:t>
      </w:r>
      <w:r w:rsidRPr="00084655">
        <w:t xml:space="preserve">his Instrument is an instance of a GER 3700 Sensor. The Sensor defines the average wavelength per </w:t>
      </w:r>
      <w:r>
        <w:t>band</w:t>
      </w:r>
      <w:r w:rsidRPr="00084655">
        <w:t xml:space="preserve">. </w:t>
      </w:r>
      <w:r>
        <w:t>In turn, the Sensor has a reference to the Manufacturer record for that Sensor’s Manufacturer.</w:t>
      </w:r>
    </w:p>
    <w:p w14:paraId="50B8F567" w14:textId="743D66E9" w:rsidR="00DC6E0E" w:rsidRDefault="00DC6E0E" w:rsidP="00DC6E0E">
      <w:pPr>
        <w:pStyle w:val="Body"/>
      </w:pPr>
      <w:r w:rsidRPr="00084655">
        <w:t xml:space="preserve">As long as no Calibration for the Instrument has been entered into the database the channels defined in the Sensor will be used for plotting and exporting </w:t>
      </w:r>
      <w:r>
        <w:t>Spectr</w:t>
      </w:r>
      <w:r w:rsidRPr="00084655">
        <w:t>al data. When Calibrations are entered for Instruments</w:t>
      </w:r>
      <w:r>
        <w:t xml:space="preserve">, </w:t>
      </w:r>
      <w:r w:rsidRPr="00084655">
        <w:t>the</w:t>
      </w:r>
      <w:r>
        <w:t xml:space="preserve"> measured wavelengths </w:t>
      </w:r>
      <w:r w:rsidRPr="00084655">
        <w:t>override the Sensor specifications. For further information</w:t>
      </w:r>
      <w:r w:rsidR="006D5FFB">
        <w:t xml:space="preserve"> </w:t>
      </w:r>
      <w:r w:rsidRPr="00084655">
        <w:t>please refer to</w:t>
      </w:r>
      <w:r w:rsidR="00BE7C6E">
        <w:t xml:space="preserve"> (Hueni &amp; Kneubue</w:t>
      </w:r>
      <w:r w:rsidR="00BE7C6E" w:rsidRPr="00BE7C6E">
        <w:t>hler, SPECCHIO: A System for Storing and Sharing Spectroradiometer Data, 2007)</w:t>
      </w:r>
      <w:r>
        <w:t xml:space="preserve">. </w:t>
      </w:r>
    </w:p>
    <w:p w14:paraId="60805552" w14:textId="77777777" w:rsidR="00DC6E0E" w:rsidRPr="00084655" w:rsidRDefault="00DC6E0E" w:rsidP="006E22DA">
      <w:pPr>
        <w:pStyle w:val="Heading2"/>
      </w:pPr>
      <w:bookmarkStart w:id="108" w:name="_Toc355280353"/>
      <w:bookmarkStart w:id="109" w:name="_Ref357161197"/>
      <w:bookmarkStart w:id="110" w:name="_Ref357161199"/>
      <w:bookmarkStart w:id="111" w:name="_Ref357583982"/>
      <w:bookmarkStart w:id="112" w:name="_Ref357583985"/>
      <w:bookmarkStart w:id="113" w:name="_Ref358132268"/>
      <w:bookmarkStart w:id="114" w:name="_Ref358132290"/>
      <w:bookmarkStart w:id="115" w:name="_Toc398023874"/>
      <w:bookmarkStart w:id="116" w:name="_Ref413328346"/>
      <w:bookmarkStart w:id="117" w:name="_Toc296956648"/>
      <w:bookmarkStart w:id="118" w:name="_Ref356491633"/>
      <w:r>
        <w:lastRenderedPageBreak/>
        <w:t>Supported Input Spectrum File Formats</w:t>
      </w:r>
      <w:bookmarkEnd w:id="108"/>
      <w:bookmarkEnd w:id="109"/>
      <w:bookmarkEnd w:id="110"/>
      <w:bookmarkEnd w:id="111"/>
      <w:bookmarkEnd w:id="112"/>
      <w:bookmarkEnd w:id="113"/>
      <w:bookmarkEnd w:id="114"/>
      <w:bookmarkEnd w:id="115"/>
      <w:bookmarkEnd w:id="116"/>
      <w:bookmarkEnd w:id="117"/>
    </w:p>
    <w:p w14:paraId="365606BA" w14:textId="77777777" w:rsidR="00DC6E0E" w:rsidRDefault="00DC6E0E" w:rsidP="00DC6E0E">
      <w:pPr>
        <w:pStyle w:val="Body"/>
      </w:pPr>
      <w:r>
        <w:t>The following Spectrum file types are supported for loading into SPECCHIO Campaigns.</w:t>
      </w:r>
    </w:p>
    <w:p w14:paraId="1D4CE28B" w14:textId="77777777" w:rsidR="00DC6E0E" w:rsidRDefault="00DC6E0E" w:rsidP="00DC6E0E">
      <w:pPr>
        <w:pStyle w:val="Body"/>
      </w:pPr>
      <w:r>
        <w:t>Each of the 14 file categories listed below is read by a separate file loader. Once the file type in a folder has been determined, the related file loader is activated and it reads all files in that folder. Therefore, you must not place the files of more than one file type in any input folder. Note that ASD Binary and ASD Indico 7 are different files types and cannot be uploaded in the same folder. Similarly, UniSpec and UniSpec SPU are different file types and cannot be uploaded in the same folder.</w:t>
      </w:r>
    </w:p>
    <w:p w14:paraId="299BA139" w14:textId="77777777" w:rsidR="00DC6E0E" w:rsidRDefault="00DC6E0E" w:rsidP="006E22DA">
      <w:pPr>
        <w:pStyle w:val="Heading3"/>
      </w:pPr>
      <w:bookmarkStart w:id="119" w:name="_Toc355280370"/>
      <w:bookmarkStart w:id="120" w:name="_Toc398023875"/>
      <w:bookmarkStart w:id="121" w:name="_Toc296956649"/>
      <w:bookmarkStart w:id="122" w:name="_Ref153795826"/>
      <w:r>
        <w:t>ASD Binary Files</w:t>
      </w:r>
      <w:bookmarkEnd w:id="119"/>
      <w:bookmarkEnd w:id="120"/>
      <w:bookmarkEnd w:id="121"/>
    </w:p>
    <w:tbl>
      <w:tblPr>
        <w:tblStyle w:val="TableGrid"/>
        <w:tblW w:w="0" w:type="auto"/>
        <w:tblInd w:w="709" w:type="dxa"/>
        <w:tblLook w:val="04A0" w:firstRow="1" w:lastRow="0" w:firstColumn="1" w:lastColumn="0" w:noHBand="0" w:noVBand="1"/>
      </w:tblPr>
      <w:tblGrid>
        <w:gridCol w:w="1626"/>
        <w:gridCol w:w="6907"/>
      </w:tblGrid>
      <w:tr w:rsidR="00DC6E0E" w14:paraId="4801CB70" w14:textId="77777777" w:rsidTr="00DC6E0E">
        <w:tc>
          <w:tcPr>
            <w:tcW w:w="1644" w:type="dxa"/>
          </w:tcPr>
          <w:p w14:paraId="5284E06C" w14:textId="77777777" w:rsidR="00DC6E0E" w:rsidRDefault="00DC6E0E" w:rsidP="00DC6E0E">
            <w:pPr>
              <w:pStyle w:val="Body"/>
              <w:ind w:left="0"/>
            </w:pPr>
            <w:r>
              <w:t>Standard or Format Owner</w:t>
            </w:r>
          </w:p>
        </w:tc>
        <w:tc>
          <w:tcPr>
            <w:tcW w:w="7195" w:type="dxa"/>
          </w:tcPr>
          <w:p w14:paraId="4EA26B78" w14:textId="77777777" w:rsidR="00DC6E0E" w:rsidRDefault="00DC6E0E" w:rsidP="00DC6E0E">
            <w:pPr>
              <w:pStyle w:val="Body"/>
              <w:ind w:left="0"/>
            </w:pPr>
            <w:r>
              <w:rPr>
                <w:lang w:val="en-US"/>
              </w:rPr>
              <w:t>Analytical Spectral Devices</w:t>
            </w:r>
          </w:p>
        </w:tc>
      </w:tr>
      <w:tr w:rsidR="00DC6E0E" w14:paraId="732DA804" w14:textId="77777777" w:rsidTr="00DC6E0E">
        <w:tc>
          <w:tcPr>
            <w:tcW w:w="1644" w:type="dxa"/>
          </w:tcPr>
          <w:p w14:paraId="07E6504C" w14:textId="77777777" w:rsidR="00DC6E0E" w:rsidRDefault="00DC6E0E" w:rsidP="00DC6E0E">
            <w:pPr>
              <w:pStyle w:val="Body"/>
              <w:ind w:left="0"/>
            </w:pPr>
            <w:r>
              <w:t>Devices</w:t>
            </w:r>
          </w:p>
        </w:tc>
        <w:tc>
          <w:tcPr>
            <w:tcW w:w="7195" w:type="dxa"/>
          </w:tcPr>
          <w:p w14:paraId="29A32776" w14:textId="77777777" w:rsidR="00DC6E0E" w:rsidRDefault="00DC6E0E" w:rsidP="00DC6E0E">
            <w:pPr>
              <w:pStyle w:val="Body"/>
              <w:ind w:left="0"/>
            </w:pPr>
            <w:r w:rsidRPr="00084655">
              <w:t>ASD FieldSpecPro</w:t>
            </w:r>
            <w:r>
              <w:t>/FS3 s</w:t>
            </w:r>
            <w:r w:rsidRPr="00084655">
              <w:t>pectroradiometer</w:t>
            </w:r>
            <w:r>
              <w:t>s</w:t>
            </w:r>
          </w:p>
        </w:tc>
      </w:tr>
      <w:tr w:rsidR="00DC6E0E" w14:paraId="622B063E" w14:textId="77777777" w:rsidTr="00DC6E0E">
        <w:tc>
          <w:tcPr>
            <w:tcW w:w="1644" w:type="dxa"/>
          </w:tcPr>
          <w:p w14:paraId="39938C9A" w14:textId="77777777" w:rsidR="00DC6E0E" w:rsidRDefault="00DC6E0E" w:rsidP="00DC6E0E">
            <w:pPr>
              <w:pStyle w:val="Body"/>
              <w:ind w:left="0"/>
            </w:pPr>
            <w:r>
              <w:t>Supported Formats</w:t>
            </w:r>
          </w:p>
        </w:tc>
        <w:tc>
          <w:tcPr>
            <w:tcW w:w="7195" w:type="dxa"/>
          </w:tcPr>
          <w:p w14:paraId="6C85C031" w14:textId="77777777" w:rsidR="00DC6E0E" w:rsidRPr="00084655" w:rsidRDefault="00DC6E0E" w:rsidP="00DC6E0E">
            <w:pPr>
              <w:pStyle w:val="Body"/>
              <w:ind w:left="0"/>
            </w:pPr>
            <w:r>
              <w:rPr>
                <w:lang w:val="en-US"/>
              </w:rPr>
              <w:t xml:space="preserve">Old file format – </w:t>
            </w:r>
            <w:r>
              <w:t>ASD FS3, ASD FS PRO and ASD FSVNIR binary files</w:t>
            </w:r>
          </w:p>
        </w:tc>
      </w:tr>
      <w:tr w:rsidR="00DC6E0E" w14:paraId="187C8C78" w14:textId="77777777" w:rsidTr="00DC6E0E">
        <w:tc>
          <w:tcPr>
            <w:tcW w:w="1644" w:type="dxa"/>
          </w:tcPr>
          <w:p w14:paraId="279B6ED6" w14:textId="77777777" w:rsidR="00DC6E0E" w:rsidRDefault="00DC6E0E" w:rsidP="00DC6E0E">
            <w:pPr>
              <w:pStyle w:val="Body"/>
              <w:ind w:left="0"/>
            </w:pPr>
            <w:r>
              <w:t>Comments</w:t>
            </w:r>
          </w:p>
        </w:tc>
        <w:tc>
          <w:tcPr>
            <w:tcW w:w="7195" w:type="dxa"/>
          </w:tcPr>
          <w:p w14:paraId="10F7DA51" w14:textId="77777777" w:rsidR="00DC6E0E" w:rsidRDefault="00DC6E0E" w:rsidP="00DC6E0E">
            <w:pPr>
              <w:pStyle w:val="Body"/>
              <w:ind w:left="0"/>
            </w:pPr>
            <w:r>
              <w:t>Indico Version 7 files are read by a different file reader and so cannot be uploaded in the same folder as ASD binary files.</w:t>
            </w:r>
          </w:p>
          <w:p w14:paraId="0F7F0F59" w14:textId="77777777" w:rsidR="00DC6E0E" w:rsidRDefault="00DC6E0E" w:rsidP="00DC6E0E">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7D25A7D7" w14:textId="77777777" w:rsidR="00DC6E0E" w:rsidRDefault="00DC6E0E" w:rsidP="006E22DA">
      <w:pPr>
        <w:pStyle w:val="Heading3"/>
      </w:pPr>
      <w:bookmarkStart w:id="123" w:name="_Toc398023876"/>
      <w:bookmarkStart w:id="124" w:name="_Toc296956650"/>
      <w:bookmarkStart w:id="125" w:name="_Toc355280371"/>
      <w:r>
        <w:t>ASD Indico Version 7 Files</w:t>
      </w:r>
      <w:bookmarkEnd w:id="123"/>
      <w:bookmarkEnd w:id="124"/>
    </w:p>
    <w:tbl>
      <w:tblPr>
        <w:tblStyle w:val="TableGrid"/>
        <w:tblW w:w="0" w:type="auto"/>
        <w:tblInd w:w="709" w:type="dxa"/>
        <w:tblLook w:val="04A0" w:firstRow="1" w:lastRow="0" w:firstColumn="1" w:lastColumn="0" w:noHBand="0" w:noVBand="1"/>
      </w:tblPr>
      <w:tblGrid>
        <w:gridCol w:w="1644"/>
        <w:gridCol w:w="6889"/>
      </w:tblGrid>
      <w:tr w:rsidR="00DC6E0E" w14:paraId="06E3108F" w14:textId="77777777" w:rsidTr="00DC6E0E">
        <w:tc>
          <w:tcPr>
            <w:tcW w:w="1644" w:type="dxa"/>
          </w:tcPr>
          <w:p w14:paraId="28A4D18D" w14:textId="77777777" w:rsidR="00DC6E0E" w:rsidRDefault="00DC6E0E" w:rsidP="00DC6E0E">
            <w:pPr>
              <w:pStyle w:val="Body"/>
              <w:ind w:left="0"/>
            </w:pPr>
            <w:r>
              <w:t>Standard or Format Owner</w:t>
            </w:r>
          </w:p>
        </w:tc>
        <w:tc>
          <w:tcPr>
            <w:tcW w:w="0" w:type="auto"/>
          </w:tcPr>
          <w:p w14:paraId="5607DE2C" w14:textId="77777777" w:rsidR="00DC6E0E" w:rsidRDefault="00DC6E0E" w:rsidP="00DC6E0E">
            <w:pPr>
              <w:pStyle w:val="Body"/>
              <w:ind w:left="0"/>
            </w:pPr>
            <w:r>
              <w:rPr>
                <w:lang w:val="en-US"/>
              </w:rPr>
              <w:t>Analytical Spectral Devices</w:t>
            </w:r>
          </w:p>
        </w:tc>
      </w:tr>
      <w:tr w:rsidR="00DC6E0E" w14:paraId="2A38270E" w14:textId="77777777" w:rsidTr="00DC6E0E">
        <w:tc>
          <w:tcPr>
            <w:tcW w:w="1644" w:type="dxa"/>
          </w:tcPr>
          <w:p w14:paraId="4FFEF7DE" w14:textId="77777777" w:rsidR="00DC6E0E" w:rsidRDefault="00DC6E0E" w:rsidP="00DC6E0E">
            <w:pPr>
              <w:pStyle w:val="Body"/>
              <w:ind w:left="0"/>
            </w:pPr>
            <w:r>
              <w:t>Devices</w:t>
            </w:r>
          </w:p>
        </w:tc>
        <w:tc>
          <w:tcPr>
            <w:tcW w:w="0" w:type="auto"/>
          </w:tcPr>
          <w:p w14:paraId="0377E927" w14:textId="77777777" w:rsidR="00DC6E0E" w:rsidRDefault="00DC6E0E" w:rsidP="00DC6E0E">
            <w:pPr>
              <w:pStyle w:val="Body"/>
              <w:ind w:left="0"/>
            </w:pPr>
            <w:r>
              <w:t>Indico Pro Software</w:t>
            </w:r>
          </w:p>
        </w:tc>
      </w:tr>
      <w:tr w:rsidR="00DC6E0E" w14:paraId="3D1DFCDF" w14:textId="77777777" w:rsidTr="00DC6E0E">
        <w:tc>
          <w:tcPr>
            <w:tcW w:w="1644" w:type="dxa"/>
          </w:tcPr>
          <w:p w14:paraId="473F0C2B" w14:textId="77777777" w:rsidR="00DC6E0E" w:rsidRDefault="00DC6E0E" w:rsidP="00DC6E0E">
            <w:pPr>
              <w:pStyle w:val="Body"/>
              <w:ind w:left="0"/>
            </w:pPr>
            <w:r>
              <w:t>Supported Formats</w:t>
            </w:r>
          </w:p>
        </w:tc>
        <w:tc>
          <w:tcPr>
            <w:tcW w:w="0" w:type="auto"/>
          </w:tcPr>
          <w:p w14:paraId="58C29D6B" w14:textId="77777777" w:rsidR="00DC6E0E" w:rsidRPr="00084655" w:rsidRDefault="00DC6E0E" w:rsidP="00DC6E0E">
            <w:pPr>
              <w:pStyle w:val="Body"/>
              <w:ind w:left="0"/>
            </w:pPr>
            <w:r>
              <w:rPr>
                <w:lang w:val="en-US"/>
              </w:rPr>
              <w:t xml:space="preserve">New file format – </w:t>
            </w:r>
            <w:r>
              <w:t>Indico Version 7</w:t>
            </w:r>
          </w:p>
        </w:tc>
      </w:tr>
      <w:tr w:rsidR="00DC6E0E" w14:paraId="5F389FDB" w14:textId="77777777" w:rsidTr="00DC6E0E">
        <w:tc>
          <w:tcPr>
            <w:tcW w:w="1644" w:type="dxa"/>
          </w:tcPr>
          <w:p w14:paraId="427AB92C" w14:textId="77777777" w:rsidR="00DC6E0E" w:rsidRDefault="00DC6E0E" w:rsidP="00DC6E0E">
            <w:pPr>
              <w:pStyle w:val="Body"/>
              <w:ind w:left="0"/>
            </w:pPr>
            <w:r>
              <w:t>Comments</w:t>
            </w:r>
          </w:p>
        </w:tc>
        <w:tc>
          <w:tcPr>
            <w:tcW w:w="0" w:type="auto"/>
          </w:tcPr>
          <w:p w14:paraId="791EB5BB" w14:textId="77777777" w:rsidR="00DC6E0E" w:rsidRDefault="00DC6E0E" w:rsidP="00DC6E0E">
            <w:pPr>
              <w:pStyle w:val="Body"/>
              <w:ind w:left="0"/>
            </w:pPr>
            <w:r>
              <w:t>ASD Binary files are read by a different file reader and so cannot be loaded in the same folder as Indico 7 format files.</w:t>
            </w:r>
          </w:p>
          <w:p w14:paraId="2A2EC497" w14:textId="77777777" w:rsidR="00DC6E0E" w:rsidRDefault="00DC6E0E" w:rsidP="00DC6E0E">
            <w:pPr>
              <w:pStyle w:val="Body"/>
              <w:ind w:left="0"/>
              <w:rPr>
                <w:lang w:val="en-US"/>
              </w:rPr>
            </w:pPr>
            <w:r>
              <w:t>Loading of ASD Calibration files of this version using the Spectrum load functions has not been tested and may not work.</w:t>
            </w:r>
          </w:p>
        </w:tc>
      </w:tr>
    </w:tbl>
    <w:p w14:paraId="1A598DF2" w14:textId="77777777" w:rsidR="00DC6E0E" w:rsidRDefault="00DC6E0E" w:rsidP="006E22DA">
      <w:pPr>
        <w:pStyle w:val="Heading3"/>
      </w:pPr>
      <w:bookmarkStart w:id="126" w:name="_Toc398023877"/>
      <w:bookmarkStart w:id="127" w:name="_Toc296956651"/>
      <w:r w:rsidRPr="00084655">
        <w:t>GER Signature Files</w:t>
      </w:r>
      <w:bookmarkEnd w:id="122"/>
      <w:bookmarkEnd w:id="125"/>
      <w:bookmarkEnd w:id="126"/>
      <w:bookmarkEnd w:id="127"/>
    </w:p>
    <w:tbl>
      <w:tblPr>
        <w:tblStyle w:val="TableGrid"/>
        <w:tblW w:w="0" w:type="auto"/>
        <w:tblInd w:w="709" w:type="dxa"/>
        <w:tblLook w:val="04A0" w:firstRow="1" w:lastRow="0" w:firstColumn="1" w:lastColumn="0" w:noHBand="0" w:noVBand="1"/>
      </w:tblPr>
      <w:tblGrid>
        <w:gridCol w:w="1644"/>
        <w:gridCol w:w="6889"/>
      </w:tblGrid>
      <w:tr w:rsidR="00DC6E0E" w14:paraId="6ABDF91B" w14:textId="77777777" w:rsidTr="00DC6E0E">
        <w:tc>
          <w:tcPr>
            <w:tcW w:w="1644" w:type="dxa"/>
          </w:tcPr>
          <w:p w14:paraId="78A73A47" w14:textId="77777777" w:rsidR="00DC6E0E" w:rsidRDefault="00DC6E0E" w:rsidP="00DC6E0E">
            <w:pPr>
              <w:pStyle w:val="Body"/>
              <w:ind w:left="0"/>
            </w:pPr>
            <w:r>
              <w:t xml:space="preserve">Standard or </w:t>
            </w:r>
            <w:r>
              <w:lastRenderedPageBreak/>
              <w:t>Format Owner</w:t>
            </w:r>
          </w:p>
        </w:tc>
        <w:tc>
          <w:tcPr>
            <w:tcW w:w="0" w:type="auto"/>
          </w:tcPr>
          <w:p w14:paraId="4273ACEE" w14:textId="77777777" w:rsidR="00DC6E0E" w:rsidRPr="00C65D61" w:rsidRDefault="00DC6E0E" w:rsidP="00DC6E0E">
            <w:pPr>
              <w:pStyle w:val="Body"/>
              <w:ind w:left="0"/>
            </w:pPr>
            <w:r w:rsidRPr="00C65D61">
              <w:lastRenderedPageBreak/>
              <w:t>Spectra Vista Corporation</w:t>
            </w:r>
          </w:p>
        </w:tc>
      </w:tr>
      <w:tr w:rsidR="00DC6E0E" w14:paraId="7AF851A3" w14:textId="77777777" w:rsidTr="00DC6E0E">
        <w:tc>
          <w:tcPr>
            <w:tcW w:w="1644" w:type="dxa"/>
          </w:tcPr>
          <w:p w14:paraId="150A6810" w14:textId="77777777" w:rsidR="00DC6E0E" w:rsidRDefault="00DC6E0E" w:rsidP="00DC6E0E">
            <w:pPr>
              <w:pStyle w:val="Body"/>
              <w:ind w:left="0"/>
            </w:pPr>
            <w:r>
              <w:lastRenderedPageBreak/>
              <w:t>Devices</w:t>
            </w:r>
          </w:p>
        </w:tc>
        <w:tc>
          <w:tcPr>
            <w:tcW w:w="0" w:type="auto"/>
          </w:tcPr>
          <w:p w14:paraId="4B46ECD4" w14:textId="77777777" w:rsidR="00DC6E0E" w:rsidRDefault="00DC6E0E" w:rsidP="00DC6E0E">
            <w:pPr>
              <w:pStyle w:val="Body"/>
              <w:ind w:left="0"/>
            </w:pPr>
            <w:r>
              <w:t xml:space="preserve">GER 3700 </w:t>
            </w:r>
          </w:p>
        </w:tc>
      </w:tr>
      <w:tr w:rsidR="00DC6E0E" w14:paraId="01838800" w14:textId="77777777" w:rsidTr="00DC6E0E">
        <w:tc>
          <w:tcPr>
            <w:tcW w:w="1644" w:type="dxa"/>
          </w:tcPr>
          <w:p w14:paraId="2360C524" w14:textId="77777777" w:rsidR="00DC6E0E" w:rsidRDefault="00DC6E0E" w:rsidP="00DC6E0E">
            <w:pPr>
              <w:pStyle w:val="Body"/>
              <w:ind w:left="0"/>
            </w:pPr>
            <w:r>
              <w:t>Supported Formats</w:t>
            </w:r>
          </w:p>
        </w:tc>
        <w:tc>
          <w:tcPr>
            <w:tcW w:w="0" w:type="auto"/>
          </w:tcPr>
          <w:p w14:paraId="5277B158" w14:textId="77777777" w:rsidR="00DC6E0E" w:rsidRDefault="00DC6E0E" w:rsidP="00DC6E0E">
            <w:pPr>
              <w:pStyle w:val="TableText"/>
            </w:pPr>
            <w:r w:rsidRPr="00084655">
              <w:t xml:space="preserve">GER </w:t>
            </w:r>
            <w:r>
              <w:t xml:space="preserve">3700 </w:t>
            </w:r>
            <w:r w:rsidRPr="00084655">
              <w:t xml:space="preserve">signature </w:t>
            </w:r>
            <w:r>
              <w:t xml:space="preserve">text </w:t>
            </w:r>
            <w:r w:rsidRPr="00084655">
              <w:t>files</w:t>
            </w:r>
          </w:p>
          <w:p w14:paraId="54DB70CF" w14:textId="77777777" w:rsidR="00DC6E0E" w:rsidRPr="00084655" w:rsidRDefault="00DC6E0E" w:rsidP="00DC6E0E">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DC6E0E" w14:paraId="2DAAA650" w14:textId="77777777" w:rsidTr="00DC6E0E">
        <w:tc>
          <w:tcPr>
            <w:tcW w:w="1644" w:type="dxa"/>
          </w:tcPr>
          <w:p w14:paraId="2E051076" w14:textId="77777777" w:rsidR="00DC6E0E" w:rsidRDefault="00DC6E0E" w:rsidP="00DC6E0E">
            <w:pPr>
              <w:pStyle w:val="Body"/>
              <w:ind w:left="0"/>
            </w:pPr>
            <w:r>
              <w:t>Comments</w:t>
            </w:r>
          </w:p>
        </w:tc>
        <w:tc>
          <w:tcPr>
            <w:tcW w:w="0" w:type="auto"/>
          </w:tcPr>
          <w:p w14:paraId="13555C02" w14:textId="77777777" w:rsidR="00DC6E0E" w:rsidRPr="00084655" w:rsidRDefault="00DC6E0E" w:rsidP="00DC6E0E">
            <w:pPr>
              <w:pStyle w:val="TableText"/>
            </w:pPr>
            <w:r w:rsidRPr="00084655">
              <w:t xml:space="preserve">These files hold two </w:t>
            </w:r>
            <w:r>
              <w:t>Spectr</w:t>
            </w:r>
            <w:r w:rsidRPr="00084655">
              <w:t xml:space="preserve">al measurements at once: the </w:t>
            </w:r>
            <w:r>
              <w:t>T</w:t>
            </w:r>
            <w:r w:rsidRPr="00084655">
              <w:t xml:space="preserve">arget </w:t>
            </w:r>
            <w:r>
              <w:t xml:space="preserve">Spectrum </w:t>
            </w:r>
            <w:r w:rsidRPr="00084655">
              <w:t xml:space="preserve">and the white </w:t>
            </w:r>
            <w:r>
              <w:t>R</w:t>
            </w:r>
            <w:r w:rsidRPr="00084655">
              <w:t>eference Spectr</w:t>
            </w:r>
            <w:r>
              <w:t>um</w:t>
            </w:r>
            <w:r w:rsidRPr="00084655">
              <w:t xml:space="preserve">. When </w:t>
            </w:r>
            <w:r>
              <w:t xml:space="preserve">read, two sub-folder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 </w:t>
            </w:r>
            <w:r w:rsidRPr="00084655">
              <w:t xml:space="preserve">The </w:t>
            </w:r>
            <w:r>
              <w:t>input file name is used as both the T</w:t>
            </w:r>
            <w:r w:rsidRPr="00084655">
              <w:t xml:space="preserve">arget </w:t>
            </w:r>
            <w:r>
              <w:t xml:space="preserve">Spectrum’s name in the </w:t>
            </w:r>
            <w:r w:rsidRPr="00052D06">
              <w:rPr>
                <w:rStyle w:val="GUIWord"/>
              </w:rPr>
              <w:t>targets</w:t>
            </w:r>
            <w:r>
              <w:t xml:space="preserve"> folder </w:t>
            </w:r>
            <w:r w:rsidRPr="00084655">
              <w:t>and</w:t>
            </w:r>
            <w:r>
              <w:t xml:space="preserve"> the Reference</w:t>
            </w:r>
            <w:r w:rsidRPr="00084655">
              <w:t xml:space="preserve"> </w:t>
            </w:r>
            <w:r>
              <w:t xml:space="preserve">Spectrum’s name in the </w:t>
            </w:r>
            <w:r w:rsidRPr="00052D06">
              <w:rPr>
                <w:rStyle w:val="GUIWord"/>
              </w:rPr>
              <w:t>references</w:t>
            </w:r>
            <w:r>
              <w:t xml:space="preserve"> folder. A data link </w:t>
            </w:r>
            <w:r w:rsidRPr="00084655">
              <w:t xml:space="preserve">is </w:t>
            </w:r>
            <w:r>
              <w:t>created</w:t>
            </w:r>
            <w:r w:rsidRPr="00084655">
              <w:t xml:space="preserve"> linking the Target </w:t>
            </w:r>
            <w:r>
              <w:t xml:space="preserve">Spectrum </w:t>
            </w:r>
            <w:r w:rsidRPr="00084655">
              <w:t>to the Reference Spectrum.</w:t>
            </w:r>
          </w:p>
          <w:p w14:paraId="4CB76F3D" w14:textId="77777777" w:rsidR="00DC6E0E" w:rsidRPr="00052D06" w:rsidRDefault="00DC6E0E" w:rsidP="00DC6E0E">
            <w:pPr>
              <w:pStyle w:val="FigureinTable"/>
            </w:pPr>
            <w:r w:rsidRPr="00052D06">
              <w:rPr>
                <w:lang w:val="en-US" w:eastAsia="en-US"/>
              </w:rPr>
              <w:drawing>
                <wp:inline distT="0" distB="0" distL="0" distR="0" wp14:anchorId="5D29C636" wp14:editId="26A5F93C">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34334353" w14:textId="371CBD4E" w:rsidR="00DC6E0E" w:rsidRPr="006D42F9" w:rsidRDefault="00DC6E0E" w:rsidP="0041775F">
            <w:pPr>
              <w:pStyle w:val="CaptioninTable"/>
            </w:pPr>
            <w:bookmarkStart w:id="128" w:name="_Ref153795734"/>
            <w:r w:rsidRPr="00084655">
              <w:t xml:space="preserve">Figure </w:t>
            </w:r>
            <w:r>
              <w:fldChar w:fldCharType="begin"/>
            </w:r>
            <w:r>
              <w:instrText xml:space="preserve"> SEQ Figure \* ARABIC </w:instrText>
            </w:r>
            <w:r>
              <w:fldChar w:fldCharType="separate"/>
            </w:r>
            <w:r w:rsidR="00057C13">
              <w:rPr>
                <w:noProof/>
              </w:rPr>
              <w:t>17</w:t>
            </w:r>
            <w:r>
              <w:rPr>
                <w:noProof/>
              </w:rPr>
              <w:fldChar w:fldCharType="end"/>
            </w:r>
            <w:bookmarkEnd w:id="128"/>
            <w:r>
              <w:rPr>
                <w:noProof/>
              </w:rPr>
              <w:t xml:space="preserve">: </w:t>
            </w:r>
            <w:r w:rsidRPr="00084655">
              <w:t xml:space="preserve"> Automatically created hierarchies for GER files</w:t>
            </w:r>
          </w:p>
        </w:tc>
      </w:tr>
    </w:tbl>
    <w:p w14:paraId="06BB18C4" w14:textId="77777777" w:rsidR="00DC6E0E" w:rsidRDefault="00DC6E0E" w:rsidP="006E22DA">
      <w:pPr>
        <w:pStyle w:val="Heading3"/>
      </w:pPr>
      <w:bookmarkStart w:id="129" w:name="_Toc355280372"/>
      <w:bookmarkStart w:id="130" w:name="_Toc398023878"/>
      <w:bookmarkStart w:id="131" w:name="_Toc296956652"/>
      <w:r w:rsidRPr="00084655">
        <w:t>MFR OUT Files</w:t>
      </w:r>
      <w:bookmarkEnd w:id="129"/>
      <w:bookmarkEnd w:id="130"/>
      <w:bookmarkEnd w:id="131"/>
    </w:p>
    <w:tbl>
      <w:tblPr>
        <w:tblStyle w:val="TableGrid"/>
        <w:tblW w:w="0" w:type="auto"/>
        <w:tblInd w:w="709" w:type="dxa"/>
        <w:tblLook w:val="04A0" w:firstRow="1" w:lastRow="0" w:firstColumn="1" w:lastColumn="0" w:noHBand="0" w:noVBand="1"/>
      </w:tblPr>
      <w:tblGrid>
        <w:gridCol w:w="1644"/>
        <w:gridCol w:w="6889"/>
      </w:tblGrid>
      <w:tr w:rsidR="00DC6E0E" w14:paraId="54C3AB43" w14:textId="77777777" w:rsidTr="00DC6E0E">
        <w:tc>
          <w:tcPr>
            <w:tcW w:w="1644" w:type="dxa"/>
          </w:tcPr>
          <w:p w14:paraId="52B1D88A" w14:textId="77777777" w:rsidR="00DC6E0E" w:rsidRDefault="00DC6E0E" w:rsidP="00DC6E0E">
            <w:pPr>
              <w:pStyle w:val="Body"/>
              <w:ind w:left="0"/>
            </w:pPr>
            <w:r>
              <w:t>Standard or Format Owner</w:t>
            </w:r>
          </w:p>
        </w:tc>
        <w:tc>
          <w:tcPr>
            <w:tcW w:w="0" w:type="auto"/>
          </w:tcPr>
          <w:p w14:paraId="0BCD0EF6" w14:textId="77777777" w:rsidR="00DC6E0E" w:rsidRDefault="00DC6E0E" w:rsidP="00DC6E0E">
            <w:pPr>
              <w:pStyle w:val="Body"/>
              <w:ind w:left="0"/>
            </w:pPr>
          </w:p>
        </w:tc>
      </w:tr>
      <w:tr w:rsidR="00DC6E0E" w14:paraId="3EF6B9C8" w14:textId="77777777" w:rsidTr="00DC6E0E">
        <w:tc>
          <w:tcPr>
            <w:tcW w:w="1644" w:type="dxa"/>
          </w:tcPr>
          <w:p w14:paraId="718E1682" w14:textId="77777777" w:rsidR="00DC6E0E" w:rsidRDefault="00DC6E0E" w:rsidP="00DC6E0E">
            <w:pPr>
              <w:pStyle w:val="Body"/>
              <w:ind w:left="0"/>
            </w:pPr>
            <w:r>
              <w:t>Devices</w:t>
            </w:r>
          </w:p>
        </w:tc>
        <w:tc>
          <w:tcPr>
            <w:tcW w:w="0" w:type="auto"/>
          </w:tcPr>
          <w:p w14:paraId="73026C04" w14:textId="77777777" w:rsidR="00DC6E0E" w:rsidRDefault="00DC6E0E" w:rsidP="00DC6E0E">
            <w:pPr>
              <w:pStyle w:val="Body"/>
              <w:ind w:left="0"/>
            </w:pPr>
            <w:r>
              <w:rPr>
                <w:lang w:val="en-US"/>
              </w:rPr>
              <w:t>MFR Sun Photometer</w:t>
            </w:r>
          </w:p>
        </w:tc>
      </w:tr>
      <w:tr w:rsidR="00DC6E0E" w14:paraId="0262AFDF" w14:textId="77777777" w:rsidTr="00DC6E0E">
        <w:tc>
          <w:tcPr>
            <w:tcW w:w="1644" w:type="dxa"/>
          </w:tcPr>
          <w:p w14:paraId="1A420FE4" w14:textId="77777777" w:rsidR="00DC6E0E" w:rsidRDefault="00DC6E0E" w:rsidP="00DC6E0E">
            <w:pPr>
              <w:pStyle w:val="Body"/>
              <w:ind w:left="0"/>
            </w:pPr>
            <w:r>
              <w:t>Supported Formats</w:t>
            </w:r>
          </w:p>
        </w:tc>
        <w:tc>
          <w:tcPr>
            <w:tcW w:w="0" w:type="auto"/>
          </w:tcPr>
          <w:p w14:paraId="73685652" w14:textId="77777777" w:rsidR="00DC6E0E" w:rsidRDefault="00DC6E0E" w:rsidP="00DC6E0E">
            <w:pPr>
              <w:pStyle w:val="TableText"/>
            </w:pPr>
            <w:r w:rsidRPr="00084655">
              <w:t>MFR Photometer OUT files</w:t>
            </w:r>
          </w:p>
          <w:p w14:paraId="04C48659" w14:textId="77777777" w:rsidR="00DC6E0E" w:rsidRPr="00084655" w:rsidRDefault="00DC6E0E" w:rsidP="00DC6E0E">
            <w:pPr>
              <w:pStyle w:val="TableText"/>
            </w:pPr>
            <w:r>
              <w:rPr>
                <w:lang w:val="en-US"/>
              </w:rPr>
              <w:t>MFR 7</w:t>
            </w:r>
          </w:p>
        </w:tc>
      </w:tr>
      <w:tr w:rsidR="00DC6E0E" w14:paraId="0D46C957" w14:textId="77777777" w:rsidTr="00DC6E0E">
        <w:tc>
          <w:tcPr>
            <w:tcW w:w="1644" w:type="dxa"/>
          </w:tcPr>
          <w:p w14:paraId="1F019F95" w14:textId="77777777" w:rsidR="00DC6E0E" w:rsidRDefault="00DC6E0E" w:rsidP="00DC6E0E">
            <w:pPr>
              <w:pStyle w:val="Body"/>
              <w:ind w:left="0"/>
            </w:pPr>
            <w:r>
              <w:t>Comments</w:t>
            </w:r>
          </w:p>
        </w:tc>
        <w:tc>
          <w:tcPr>
            <w:tcW w:w="0" w:type="auto"/>
          </w:tcPr>
          <w:p w14:paraId="1C53D8FF" w14:textId="77777777" w:rsidR="00DC6E0E" w:rsidRDefault="00DC6E0E" w:rsidP="00DC6E0E">
            <w:pPr>
              <w:pStyle w:val="TableText"/>
            </w:pPr>
            <w:r w:rsidRPr="00084655">
              <w:t xml:space="preserve">These files contain the capture time, the sun zenith angle and the </w:t>
            </w:r>
            <w:r>
              <w:t>Spectr</w:t>
            </w:r>
            <w:r w:rsidRPr="00084655">
              <w:t>al data for total, diffuse and direct irradiance.</w:t>
            </w:r>
            <w:r>
              <w:t xml:space="preserve"> </w:t>
            </w:r>
            <w:r w:rsidRPr="00084655">
              <w:t xml:space="preserve">The sun angle and the direct irradiance data are discarded and only the total </w:t>
            </w:r>
            <w:r>
              <w:t>and diffuse Spectra are stored.</w:t>
            </w:r>
          </w:p>
          <w:p w14:paraId="57B86C27" w14:textId="77777777" w:rsidR="00DC6E0E" w:rsidRPr="00084655" w:rsidRDefault="00DC6E0E" w:rsidP="00DC6E0E">
            <w:pPr>
              <w:pStyle w:val="TableText"/>
            </w:pPr>
            <w:r w:rsidRPr="00084655">
              <w:t xml:space="preserve">When </w:t>
            </w:r>
            <w:r>
              <w:t xml:space="preserve">read, two sub-folder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folder </w:t>
            </w:r>
            <w:r w:rsidRPr="00084655">
              <w:t>and</w:t>
            </w:r>
            <w:r>
              <w:t xml:space="preserve"> the diffuse</w:t>
            </w:r>
            <w:r w:rsidRPr="00084655">
              <w:t xml:space="preserve"> </w:t>
            </w:r>
            <w:r>
              <w:t xml:space="preserve">Spectrum’s name in the </w:t>
            </w:r>
            <w:r>
              <w:rPr>
                <w:rStyle w:val="GUIWord"/>
              </w:rPr>
              <w:t>diffuse</w:t>
            </w:r>
            <w:r>
              <w:t xml:space="preserve"> folder.</w:t>
            </w:r>
          </w:p>
          <w:p w14:paraId="5919F2E0" w14:textId="77777777" w:rsidR="00DC6E0E" w:rsidRPr="00084655" w:rsidRDefault="00DC6E0E" w:rsidP="00DC6E0E">
            <w:pPr>
              <w:pStyle w:val="FigureinTable"/>
            </w:pPr>
            <w:r>
              <w:rPr>
                <w:lang w:val="en-US" w:eastAsia="en-US"/>
              </w:rPr>
              <w:lastRenderedPageBreak/>
              <w:drawing>
                <wp:inline distT="0" distB="0" distL="0" distR="0" wp14:anchorId="485730B0" wp14:editId="53F3AB2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53876BFE" w14:textId="649729BB" w:rsidR="00DC6E0E" w:rsidRPr="006D42F9" w:rsidRDefault="00DC6E0E" w:rsidP="0041775F">
            <w:pPr>
              <w:pStyle w:val="CaptioninTable"/>
            </w:pPr>
            <w:r w:rsidRPr="00084655">
              <w:t xml:space="preserve">Figure </w:t>
            </w:r>
            <w:r>
              <w:fldChar w:fldCharType="begin"/>
            </w:r>
            <w:r>
              <w:instrText xml:space="preserve"> SEQ Figure \* ARABIC </w:instrText>
            </w:r>
            <w:r>
              <w:fldChar w:fldCharType="separate"/>
            </w:r>
            <w:r w:rsidR="00057C13">
              <w:rPr>
                <w:noProof/>
              </w:rPr>
              <w:t>18</w:t>
            </w:r>
            <w:r>
              <w:rPr>
                <w:noProof/>
              </w:rPr>
              <w:fldChar w:fldCharType="end"/>
            </w:r>
            <w:r w:rsidRPr="00084655">
              <w:t>: Automatically created hierarchies for MFR dat</w:t>
            </w:r>
            <w:r>
              <w:t>a</w:t>
            </w:r>
          </w:p>
        </w:tc>
      </w:tr>
    </w:tbl>
    <w:p w14:paraId="2105E37F" w14:textId="77777777" w:rsidR="00630612" w:rsidRDefault="00630612" w:rsidP="00630612">
      <w:pPr>
        <w:pStyle w:val="Heading3"/>
      </w:pPr>
      <w:bookmarkStart w:id="132" w:name="_Toc293145191"/>
      <w:bookmarkStart w:id="133" w:name="_Toc296956653"/>
      <w:bookmarkStart w:id="134" w:name="_Toc355280373"/>
      <w:bookmarkStart w:id="135" w:name="_Toc398023879"/>
      <w:r>
        <w:lastRenderedPageBreak/>
        <w:t>Microtops</w:t>
      </w:r>
      <w:r w:rsidRPr="00084655">
        <w:t xml:space="preserve"> </w:t>
      </w:r>
      <w:r>
        <w:t xml:space="preserve">Sun photometer </w:t>
      </w:r>
      <w:r w:rsidRPr="00084655">
        <w:t>Files</w:t>
      </w:r>
      <w:bookmarkEnd w:id="132"/>
      <w:bookmarkEnd w:id="133"/>
    </w:p>
    <w:tbl>
      <w:tblPr>
        <w:tblStyle w:val="TableGrid"/>
        <w:tblW w:w="0" w:type="auto"/>
        <w:tblInd w:w="709" w:type="dxa"/>
        <w:tblLook w:val="04A0" w:firstRow="1" w:lastRow="0" w:firstColumn="1" w:lastColumn="0" w:noHBand="0" w:noVBand="1"/>
      </w:tblPr>
      <w:tblGrid>
        <w:gridCol w:w="1644"/>
        <w:gridCol w:w="6889"/>
      </w:tblGrid>
      <w:tr w:rsidR="00630612" w14:paraId="71006778" w14:textId="77777777" w:rsidTr="00631D1D">
        <w:tc>
          <w:tcPr>
            <w:tcW w:w="1644" w:type="dxa"/>
          </w:tcPr>
          <w:p w14:paraId="79F554B4" w14:textId="77777777" w:rsidR="00630612" w:rsidRDefault="00630612" w:rsidP="00631D1D">
            <w:pPr>
              <w:pStyle w:val="Body"/>
              <w:ind w:left="0"/>
            </w:pPr>
            <w:r>
              <w:t>Standard or Format Owner</w:t>
            </w:r>
          </w:p>
        </w:tc>
        <w:tc>
          <w:tcPr>
            <w:tcW w:w="0" w:type="auto"/>
          </w:tcPr>
          <w:p w14:paraId="53BF67DD" w14:textId="77777777" w:rsidR="00630612" w:rsidRDefault="00630612" w:rsidP="00631D1D">
            <w:pPr>
              <w:pStyle w:val="Body"/>
              <w:ind w:left="0"/>
            </w:pPr>
            <w:r>
              <w:t>Solar Systems</w:t>
            </w:r>
          </w:p>
        </w:tc>
      </w:tr>
      <w:tr w:rsidR="00630612" w14:paraId="4B4A56FC" w14:textId="77777777" w:rsidTr="00631D1D">
        <w:tc>
          <w:tcPr>
            <w:tcW w:w="1644" w:type="dxa"/>
          </w:tcPr>
          <w:p w14:paraId="378E4CCC" w14:textId="77777777" w:rsidR="00630612" w:rsidRDefault="00630612" w:rsidP="00631D1D">
            <w:pPr>
              <w:pStyle w:val="Body"/>
              <w:ind w:left="0"/>
            </w:pPr>
            <w:r>
              <w:t>Devices</w:t>
            </w:r>
          </w:p>
        </w:tc>
        <w:tc>
          <w:tcPr>
            <w:tcW w:w="0" w:type="auto"/>
          </w:tcPr>
          <w:p w14:paraId="6924FEA8" w14:textId="77777777" w:rsidR="00630612" w:rsidRDefault="00630612" w:rsidP="00631D1D">
            <w:pPr>
              <w:pStyle w:val="Body"/>
              <w:ind w:left="0"/>
            </w:pPr>
            <w:r>
              <w:t>Microtops</w:t>
            </w:r>
            <w:r w:rsidRPr="00084655">
              <w:t xml:space="preserve"> </w:t>
            </w:r>
            <w:r>
              <w:rPr>
                <w:lang w:val="en-US"/>
              </w:rPr>
              <w:t>Sun Photometer</w:t>
            </w:r>
          </w:p>
        </w:tc>
      </w:tr>
      <w:tr w:rsidR="00630612" w14:paraId="67BA3F54" w14:textId="77777777" w:rsidTr="00631D1D">
        <w:tc>
          <w:tcPr>
            <w:tcW w:w="1644" w:type="dxa"/>
          </w:tcPr>
          <w:p w14:paraId="7DF7E739" w14:textId="77777777" w:rsidR="00630612" w:rsidRDefault="00630612" w:rsidP="00631D1D">
            <w:pPr>
              <w:pStyle w:val="Body"/>
              <w:ind w:left="0"/>
            </w:pPr>
            <w:r>
              <w:t>Supported Formats</w:t>
            </w:r>
          </w:p>
        </w:tc>
        <w:tc>
          <w:tcPr>
            <w:tcW w:w="0" w:type="auto"/>
          </w:tcPr>
          <w:p w14:paraId="2A6E6234" w14:textId="77777777" w:rsidR="00630612" w:rsidRPr="00084655" w:rsidRDefault="00630612" w:rsidP="00631D1D">
            <w:pPr>
              <w:pStyle w:val="TableText"/>
            </w:pPr>
            <w:r>
              <w:t>Microtops text output</w:t>
            </w:r>
            <w:r w:rsidRPr="00084655">
              <w:t xml:space="preserve"> files</w:t>
            </w:r>
            <w:r>
              <w:t xml:space="preserve"> (TXT file extension)</w:t>
            </w:r>
          </w:p>
        </w:tc>
      </w:tr>
      <w:tr w:rsidR="00630612" w14:paraId="053146A7" w14:textId="77777777" w:rsidTr="00631D1D">
        <w:tc>
          <w:tcPr>
            <w:tcW w:w="1644" w:type="dxa"/>
          </w:tcPr>
          <w:p w14:paraId="6F1C5C91" w14:textId="77777777" w:rsidR="00630612" w:rsidRDefault="00630612" w:rsidP="00631D1D">
            <w:pPr>
              <w:pStyle w:val="Body"/>
              <w:ind w:left="0"/>
            </w:pPr>
            <w:r>
              <w:t>Comments</w:t>
            </w:r>
          </w:p>
        </w:tc>
        <w:tc>
          <w:tcPr>
            <w:tcW w:w="0" w:type="auto"/>
          </w:tcPr>
          <w:p w14:paraId="2E182BD3" w14:textId="77777777" w:rsidR="00630612" w:rsidRDefault="00630612" w:rsidP="00631D1D">
            <w:pPr>
              <w:pStyle w:val="TableText"/>
            </w:pPr>
            <w:r w:rsidRPr="00084655">
              <w:t xml:space="preserve">When </w:t>
            </w:r>
            <w:r>
              <w:t xml:space="preserve">read, three sub-folders </w:t>
            </w:r>
            <w:r w:rsidRPr="00084655">
              <w:t xml:space="preserve">named </w:t>
            </w:r>
            <w:r>
              <w:rPr>
                <w:rStyle w:val="GUIWord"/>
              </w:rPr>
              <w:t>AOT</w:t>
            </w:r>
            <w:r w:rsidRPr="00346A40">
              <w:rPr>
                <w:rStyle w:val="GUIWord"/>
                <w:i w:val="0"/>
              </w:rPr>
              <w:t xml:space="preserve">, </w:t>
            </w:r>
            <w:r>
              <w:rPr>
                <w:rStyle w:val="GUIWord"/>
              </w:rPr>
              <w:t xml:space="preserve">Spectrum </w:t>
            </w:r>
            <w:r w:rsidRPr="00084655">
              <w:t>and</w:t>
            </w:r>
            <w:r>
              <w:t xml:space="preserve"> </w:t>
            </w:r>
            <w:r>
              <w:rPr>
                <w:rStyle w:val="GUIWord"/>
              </w:rPr>
              <w:t>Spectrum StdDev</w:t>
            </w:r>
            <w:r>
              <w:t xml:space="preserve"> are created. </w:t>
            </w:r>
            <w:r w:rsidRPr="00084655">
              <w:t xml:space="preserve">The </w:t>
            </w:r>
            <w:r>
              <w:t>input file name is used as the name of the Spectrum’s name in the generated sub-folders.</w:t>
            </w:r>
          </w:p>
          <w:p w14:paraId="70560EF2" w14:textId="77777777" w:rsidR="00630612" w:rsidRDefault="00630612" w:rsidP="00631D1D">
            <w:pPr>
              <w:pStyle w:val="TableText"/>
            </w:pPr>
            <w:r>
              <w:t>Each spectrum is augmented with its spatial position, sun zenith angle, air pressure and estimated atmospheric water content.</w:t>
            </w:r>
          </w:p>
          <w:p w14:paraId="30885D31" w14:textId="77777777" w:rsidR="00630612" w:rsidRPr="00084655" w:rsidRDefault="00630612" w:rsidP="00631D1D">
            <w:pPr>
              <w:pStyle w:val="TableText"/>
            </w:pPr>
          </w:p>
          <w:p w14:paraId="7A6BDD44" w14:textId="77777777" w:rsidR="00630612" w:rsidRPr="00084655" w:rsidRDefault="00630612" w:rsidP="00631D1D">
            <w:pPr>
              <w:pStyle w:val="FigureinTable"/>
            </w:pPr>
            <w:r>
              <w:rPr>
                <w:lang w:val="en-US" w:eastAsia="en-US"/>
              </w:rPr>
              <w:lastRenderedPageBreak/>
              <w:drawing>
                <wp:inline distT="0" distB="0" distL="0" distR="0" wp14:anchorId="4E70310F" wp14:editId="4116F5B9">
                  <wp:extent cx="2528974" cy="1797501"/>
                  <wp:effectExtent l="0" t="0" r="11430" b="6350"/>
                  <wp:docPr id="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171469F3" w14:textId="77777777" w:rsidR="00630612" w:rsidRPr="006D42F9" w:rsidRDefault="00630612" w:rsidP="00631D1D">
            <w:pPr>
              <w:pStyle w:val="CaptioninTable"/>
            </w:pPr>
            <w:r w:rsidRPr="00084655">
              <w:t xml:space="preserve">Figure </w:t>
            </w:r>
            <w:r>
              <w:fldChar w:fldCharType="begin"/>
            </w:r>
            <w:r>
              <w:instrText xml:space="preserve"> SEQ Figure \* ARABIC </w:instrText>
            </w:r>
            <w:r>
              <w:fldChar w:fldCharType="separate"/>
            </w:r>
            <w:r w:rsidR="00057C13">
              <w:rPr>
                <w:noProof/>
              </w:rPr>
              <w:t>19</w:t>
            </w:r>
            <w:r>
              <w:rPr>
                <w:noProof/>
              </w:rPr>
              <w:fldChar w:fldCharType="end"/>
            </w:r>
            <w:r w:rsidRPr="00084655">
              <w:t>: Automatically created hierarchies for MFR dat</w:t>
            </w:r>
            <w:r>
              <w:t>a</w:t>
            </w:r>
          </w:p>
        </w:tc>
      </w:tr>
    </w:tbl>
    <w:p w14:paraId="2DA543D3" w14:textId="77777777" w:rsidR="00630612" w:rsidRDefault="00630612" w:rsidP="00630612">
      <w:pPr>
        <w:pStyle w:val="Heading3"/>
      </w:pPr>
      <w:bookmarkStart w:id="136" w:name="_Toc293145192"/>
      <w:bookmarkStart w:id="137" w:name="_Toc296956654"/>
      <w:r>
        <w:lastRenderedPageBreak/>
        <w:t>Bruker</w:t>
      </w:r>
      <w:r w:rsidRPr="00084655">
        <w:t xml:space="preserve"> </w:t>
      </w:r>
      <w:r>
        <w:t xml:space="preserve">FTIR </w:t>
      </w:r>
      <w:r w:rsidRPr="00084655">
        <w:t>Files</w:t>
      </w:r>
      <w:bookmarkEnd w:id="136"/>
      <w:bookmarkEnd w:id="137"/>
    </w:p>
    <w:tbl>
      <w:tblPr>
        <w:tblStyle w:val="TableGrid"/>
        <w:tblW w:w="0" w:type="auto"/>
        <w:tblInd w:w="709" w:type="dxa"/>
        <w:tblLook w:val="04A0" w:firstRow="1" w:lastRow="0" w:firstColumn="1" w:lastColumn="0" w:noHBand="0" w:noVBand="1"/>
      </w:tblPr>
      <w:tblGrid>
        <w:gridCol w:w="1644"/>
        <w:gridCol w:w="4494"/>
      </w:tblGrid>
      <w:tr w:rsidR="00630612" w14:paraId="5149086E" w14:textId="77777777" w:rsidTr="00631D1D">
        <w:tc>
          <w:tcPr>
            <w:tcW w:w="1644" w:type="dxa"/>
          </w:tcPr>
          <w:p w14:paraId="3827D27D" w14:textId="77777777" w:rsidR="00630612" w:rsidRDefault="00630612" w:rsidP="00631D1D">
            <w:pPr>
              <w:pStyle w:val="Body"/>
              <w:ind w:left="0"/>
            </w:pPr>
            <w:r>
              <w:t>Standard or Format Owner</w:t>
            </w:r>
          </w:p>
        </w:tc>
        <w:tc>
          <w:tcPr>
            <w:tcW w:w="0" w:type="auto"/>
          </w:tcPr>
          <w:p w14:paraId="6AC2E145" w14:textId="77777777" w:rsidR="00630612" w:rsidRDefault="00630612" w:rsidP="00631D1D">
            <w:pPr>
              <w:pStyle w:val="Body"/>
              <w:ind w:left="0"/>
            </w:pPr>
            <w:r>
              <w:t>Bruker</w:t>
            </w:r>
          </w:p>
        </w:tc>
      </w:tr>
      <w:tr w:rsidR="00630612" w14:paraId="6C3608FC" w14:textId="77777777" w:rsidTr="00631D1D">
        <w:tc>
          <w:tcPr>
            <w:tcW w:w="1644" w:type="dxa"/>
          </w:tcPr>
          <w:p w14:paraId="79D5412B" w14:textId="77777777" w:rsidR="00630612" w:rsidRDefault="00630612" w:rsidP="00631D1D">
            <w:pPr>
              <w:pStyle w:val="Body"/>
              <w:ind w:left="0"/>
            </w:pPr>
            <w:r>
              <w:t>Devices</w:t>
            </w:r>
          </w:p>
        </w:tc>
        <w:tc>
          <w:tcPr>
            <w:tcW w:w="0" w:type="auto"/>
          </w:tcPr>
          <w:p w14:paraId="05320D54" w14:textId="77777777" w:rsidR="00630612" w:rsidRDefault="00630612" w:rsidP="00631D1D">
            <w:pPr>
              <w:pStyle w:val="Body"/>
              <w:ind w:left="0"/>
            </w:pPr>
            <w:r>
              <w:t>Bruker</w:t>
            </w:r>
            <w:r w:rsidRPr="00084655">
              <w:t xml:space="preserve"> </w:t>
            </w:r>
            <w:r>
              <w:t>FTIR</w:t>
            </w:r>
          </w:p>
        </w:tc>
      </w:tr>
      <w:tr w:rsidR="00630612" w14:paraId="0CCA8A9A" w14:textId="77777777" w:rsidTr="00631D1D">
        <w:tc>
          <w:tcPr>
            <w:tcW w:w="1644" w:type="dxa"/>
          </w:tcPr>
          <w:p w14:paraId="70039199" w14:textId="77777777" w:rsidR="00630612" w:rsidRDefault="00630612" w:rsidP="00631D1D">
            <w:pPr>
              <w:pStyle w:val="Body"/>
              <w:ind w:left="0"/>
            </w:pPr>
            <w:r>
              <w:t>Supported Formats</w:t>
            </w:r>
          </w:p>
        </w:tc>
        <w:tc>
          <w:tcPr>
            <w:tcW w:w="0" w:type="auto"/>
          </w:tcPr>
          <w:p w14:paraId="53F583B5" w14:textId="77777777" w:rsidR="00630612" w:rsidRPr="00084655" w:rsidRDefault="00630612" w:rsidP="00631D1D">
            <w:pPr>
              <w:pStyle w:val="TableText"/>
            </w:pPr>
            <w:r>
              <w:t>Bruker</w:t>
            </w:r>
            <w:r w:rsidRPr="00084655">
              <w:t xml:space="preserve"> </w:t>
            </w:r>
            <w:r>
              <w:t>FTIR text files with dpt extension</w:t>
            </w:r>
          </w:p>
        </w:tc>
      </w:tr>
      <w:tr w:rsidR="00630612" w14:paraId="1C87BE5A" w14:textId="77777777" w:rsidTr="00631D1D">
        <w:tc>
          <w:tcPr>
            <w:tcW w:w="1644" w:type="dxa"/>
          </w:tcPr>
          <w:p w14:paraId="5133F33C" w14:textId="77777777" w:rsidR="00630612" w:rsidRDefault="00630612" w:rsidP="00631D1D">
            <w:pPr>
              <w:pStyle w:val="Body"/>
              <w:ind w:left="0"/>
            </w:pPr>
            <w:r>
              <w:t>Comments</w:t>
            </w:r>
          </w:p>
        </w:tc>
        <w:tc>
          <w:tcPr>
            <w:tcW w:w="0" w:type="auto"/>
          </w:tcPr>
          <w:p w14:paraId="510734F7" w14:textId="77777777" w:rsidR="00630612" w:rsidRPr="000E1C4B" w:rsidRDefault="00630612" w:rsidP="00631D1D">
            <w:pPr>
              <w:pStyle w:val="Body"/>
              <w:ind w:left="0"/>
            </w:pPr>
            <w:r>
              <w:t>Example files supplied by CSIRO Perth.</w:t>
            </w:r>
          </w:p>
        </w:tc>
      </w:tr>
    </w:tbl>
    <w:p w14:paraId="1E9E3546" w14:textId="77777777" w:rsidR="00630612" w:rsidRDefault="00630612" w:rsidP="00630612">
      <w:pPr>
        <w:pStyle w:val="HeadingSubUnnumbered"/>
      </w:pPr>
      <w:r>
        <w:t>Example files</w:t>
      </w:r>
    </w:p>
    <w:p w14:paraId="366E8936" w14:textId="77777777" w:rsidR="00630612" w:rsidRDefault="00630612" w:rsidP="00630612">
      <w:pPr>
        <w:pStyle w:val="Code"/>
      </w:pPr>
      <w:r>
        <w:t>3996.35288,7.62443</w:t>
      </w:r>
    </w:p>
    <w:p w14:paraId="49929ABC" w14:textId="77777777" w:rsidR="00630612" w:rsidRDefault="00630612" w:rsidP="00630612">
      <w:pPr>
        <w:pStyle w:val="Code"/>
      </w:pPr>
      <w:r>
        <w:t>3994.42414,7.64596</w:t>
      </w:r>
    </w:p>
    <w:p w14:paraId="1846E807" w14:textId="77777777" w:rsidR="00630612" w:rsidRDefault="00630612" w:rsidP="00630612">
      <w:pPr>
        <w:pStyle w:val="Code"/>
      </w:pPr>
      <w:r>
        <w:t>3992.49539,7.65170</w:t>
      </w:r>
    </w:p>
    <w:p w14:paraId="73402430" w14:textId="77777777" w:rsidR="00630612" w:rsidRDefault="00630612" w:rsidP="00630612">
      <w:pPr>
        <w:pStyle w:val="Code"/>
      </w:pPr>
      <w:r>
        <w:t>3990.56665,7.65495</w:t>
      </w:r>
    </w:p>
    <w:p w14:paraId="7EB948DC" w14:textId="77777777" w:rsidR="00630612" w:rsidRDefault="00630612" w:rsidP="00630612">
      <w:pPr>
        <w:pStyle w:val="Code"/>
      </w:pPr>
      <w:r>
        <w:t>3988.63791,7.67457</w:t>
      </w:r>
    </w:p>
    <w:p w14:paraId="252D10D7" w14:textId="77777777" w:rsidR="00630612" w:rsidRDefault="00630612" w:rsidP="00630612">
      <w:pPr>
        <w:pStyle w:val="Code"/>
      </w:pPr>
      <w:r>
        <w:t>3986.70917,7.69236</w:t>
      </w:r>
    </w:p>
    <w:p w14:paraId="4CEBD7C1" w14:textId="77777777" w:rsidR="00630612" w:rsidRDefault="00630612" w:rsidP="00630612">
      <w:pPr>
        <w:pStyle w:val="Code"/>
      </w:pPr>
      <w:r>
        <w:t>3984.78043,7.69543</w:t>
      </w:r>
    </w:p>
    <w:p w14:paraId="0EC0E42D" w14:textId="77777777" w:rsidR="00630612" w:rsidRDefault="00630612" w:rsidP="00630612">
      <w:pPr>
        <w:pStyle w:val="Code"/>
      </w:pPr>
      <w:r>
        <w:t>3982.85169,7.69582</w:t>
      </w:r>
    </w:p>
    <w:p w14:paraId="18FE5CC1" w14:textId="77777777" w:rsidR="00630612" w:rsidRDefault="00630612" w:rsidP="00630612">
      <w:pPr>
        <w:pStyle w:val="Code"/>
      </w:pPr>
      <w:r>
        <w:t>3980.92294,7.70848</w:t>
      </w:r>
    </w:p>
    <w:p w14:paraId="713919BF" w14:textId="77777777" w:rsidR="00630612" w:rsidRDefault="00630612" w:rsidP="00630612">
      <w:pPr>
        <w:pStyle w:val="Code"/>
      </w:pPr>
      <w:r>
        <w:t>3978.99420,7.72674</w:t>
      </w:r>
    </w:p>
    <w:p w14:paraId="369DB916" w14:textId="77777777" w:rsidR="00630612" w:rsidRPr="004C3526" w:rsidRDefault="00630612" w:rsidP="00630612">
      <w:pPr>
        <w:pStyle w:val="Code"/>
      </w:pPr>
      <w:r w:rsidRPr="004C3526">
        <w:t>…</w:t>
      </w:r>
    </w:p>
    <w:p w14:paraId="5BD24ED7" w14:textId="77777777" w:rsidR="00630612" w:rsidRDefault="00630612" w:rsidP="00630612">
      <w:pPr>
        <w:pStyle w:val="Heading3"/>
        <w:numPr>
          <w:ilvl w:val="0"/>
          <w:numId w:val="0"/>
        </w:numPr>
      </w:pPr>
    </w:p>
    <w:p w14:paraId="6FA6CED1" w14:textId="77777777" w:rsidR="00DC6E0E" w:rsidRDefault="00DC6E0E" w:rsidP="006E22DA">
      <w:pPr>
        <w:pStyle w:val="Heading3"/>
      </w:pPr>
      <w:bookmarkStart w:id="138" w:name="_Toc296956655"/>
      <w:r w:rsidRPr="00A7583F">
        <w:t>SVC HR-1024 Files</w:t>
      </w:r>
      <w:bookmarkEnd w:id="134"/>
      <w:bookmarkEnd w:id="135"/>
      <w:bookmarkEnd w:id="138"/>
    </w:p>
    <w:tbl>
      <w:tblPr>
        <w:tblStyle w:val="TableGrid"/>
        <w:tblW w:w="0" w:type="auto"/>
        <w:tblInd w:w="709" w:type="dxa"/>
        <w:tblLook w:val="04A0" w:firstRow="1" w:lastRow="0" w:firstColumn="1" w:lastColumn="0" w:noHBand="0" w:noVBand="1"/>
      </w:tblPr>
      <w:tblGrid>
        <w:gridCol w:w="1644"/>
        <w:gridCol w:w="6889"/>
      </w:tblGrid>
      <w:tr w:rsidR="00DC6E0E" w14:paraId="700BB08E" w14:textId="77777777" w:rsidTr="00DC6E0E">
        <w:tc>
          <w:tcPr>
            <w:tcW w:w="1644" w:type="dxa"/>
          </w:tcPr>
          <w:p w14:paraId="6D591B50" w14:textId="77777777" w:rsidR="00DC6E0E" w:rsidRDefault="00DC6E0E" w:rsidP="00DC6E0E">
            <w:pPr>
              <w:pStyle w:val="Body"/>
              <w:ind w:left="0"/>
            </w:pPr>
            <w:r>
              <w:t>Standard or Format Owner</w:t>
            </w:r>
          </w:p>
        </w:tc>
        <w:tc>
          <w:tcPr>
            <w:tcW w:w="0" w:type="auto"/>
          </w:tcPr>
          <w:p w14:paraId="0E79C1C7" w14:textId="77777777" w:rsidR="00DC6E0E" w:rsidRDefault="00DC6E0E" w:rsidP="00DC6E0E">
            <w:pPr>
              <w:pStyle w:val="Body"/>
              <w:ind w:left="0"/>
            </w:pPr>
            <w:r>
              <w:rPr>
                <w:lang w:val="en-US"/>
              </w:rPr>
              <w:t>Spectra Vista Corporation</w:t>
            </w:r>
          </w:p>
        </w:tc>
      </w:tr>
      <w:tr w:rsidR="00DC6E0E" w14:paraId="60CFB67F" w14:textId="77777777" w:rsidTr="00DC6E0E">
        <w:tc>
          <w:tcPr>
            <w:tcW w:w="1644" w:type="dxa"/>
          </w:tcPr>
          <w:p w14:paraId="0B811972" w14:textId="77777777" w:rsidR="00DC6E0E" w:rsidRDefault="00DC6E0E" w:rsidP="00DC6E0E">
            <w:pPr>
              <w:pStyle w:val="Body"/>
              <w:ind w:left="0"/>
            </w:pPr>
            <w:r>
              <w:t>Devices</w:t>
            </w:r>
          </w:p>
        </w:tc>
        <w:tc>
          <w:tcPr>
            <w:tcW w:w="0" w:type="auto"/>
          </w:tcPr>
          <w:p w14:paraId="72B9E694" w14:textId="77777777" w:rsidR="00DC6E0E" w:rsidRDefault="00DC6E0E" w:rsidP="00DC6E0E">
            <w:pPr>
              <w:pStyle w:val="Body"/>
              <w:ind w:left="0"/>
            </w:pPr>
            <w:r>
              <w:t>SVC HR-1024</w:t>
            </w:r>
          </w:p>
        </w:tc>
      </w:tr>
      <w:tr w:rsidR="00DC6E0E" w14:paraId="1C48C2A3" w14:textId="77777777" w:rsidTr="00DC6E0E">
        <w:tc>
          <w:tcPr>
            <w:tcW w:w="1644" w:type="dxa"/>
          </w:tcPr>
          <w:p w14:paraId="1B99145C" w14:textId="77777777" w:rsidR="00DC6E0E" w:rsidRDefault="00DC6E0E" w:rsidP="00DC6E0E">
            <w:pPr>
              <w:pStyle w:val="Body"/>
              <w:ind w:left="0"/>
            </w:pPr>
            <w:r>
              <w:t>Supported Formats</w:t>
            </w:r>
          </w:p>
        </w:tc>
        <w:tc>
          <w:tcPr>
            <w:tcW w:w="0" w:type="auto"/>
          </w:tcPr>
          <w:p w14:paraId="5AAEC850" w14:textId="77777777" w:rsidR="00DC6E0E" w:rsidRDefault="00DC6E0E" w:rsidP="00DC6E0E">
            <w:pPr>
              <w:pStyle w:val="Body"/>
              <w:ind w:left="0"/>
            </w:pPr>
            <w:r>
              <w:t>SVC HR-1024 files captured using a PDA</w:t>
            </w:r>
          </w:p>
          <w:p w14:paraId="7E479C6B" w14:textId="77777777" w:rsidR="00DC6E0E" w:rsidRPr="00084655" w:rsidRDefault="00DC6E0E" w:rsidP="00DC6E0E">
            <w:pPr>
              <w:pStyle w:val="Body"/>
              <w:ind w:left="0"/>
            </w:pPr>
            <w:r>
              <w:t xml:space="preserve">(Files acquired with a laptop are a different file format and are </w:t>
            </w:r>
            <w:r>
              <w:lastRenderedPageBreak/>
              <w:t>not recognised by the current file loading routine.)</w:t>
            </w:r>
          </w:p>
        </w:tc>
      </w:tr>
      <w:tr w:rsidR="00DC6E0E" w14:paraId="3E97030F" w14:textId="77777777" w:rsidTr="00DC6E0E">
        <w:tc>
          <w:tcPr>
            <w:tcW w:w="1644" w:type="dxa"/>
          </w:tcPr>
          <w:p w14:paraId="2E5FB42B" w14:textId="77777777" w:rsidR="00DC6E0E" w:rsidRDefault="00DC6E0E" w:rsidP="00DC6E0E">
            <w:pPr>
              <w:pStyle w:val="Body"/>
              <w:ind w:left="0"/>
            </w:pPr>
            <w:r>
              <w:lastRenderedPageBreak/>
              <w:t>Comments</w:t>
            </w:r>
          </w:p>
        </w:tc>
        <w:tc>
          <w:tcPr>
            <w:tcW w:w="0" w:type="auto"/>
          </w:tcPr>
          <w:p w14:paraId="288F9E01" w14:textId="77777777" w:rsidR="00DC6E0E" w:rsidRDefault="00DC6E0E" w:rsidP="00DC6E0E">
            <w:pPr>
              <w:pStyle w:val="TableText"/>
            </w:pPr>
            <w:r>
              <w:t>The HR-1024 stores radiances of reflectance panel, target and the computed target reflectance.</w:t>
            </w:r>
          </w:p>
          <w:p w14:paraId="28AD51AC" w14:textId="77777777" w:rsidR="00DC6E0E" w:rsidRDefault="00DC6E0E" w:rsidP="00DC6E0E">
            <w:pPr>
              <w:pStyle w:val="TableText"/>
            </w:pPr>
            <w:r>
              <w:t xml:space="preserve">During the data loading, SPECCHIO generates a hierarchical structure to store these files (see </w:t>
            </w:r>
            <w:r>
              <w:fldChar w:fldCharType="begin"/>
            </w:r>
            <w:r>
              <w:instrText xml:space="preserve"> REF _Ref145054801 \h  \* MERGEFORMAT </w:instrText>
            </w:r>
            <w:r>
              <w:fldChar w:fldCharType="separate"/>
            </w:r>
            <w:r w:rsidR="00057C13">
              <w:t>Figure 20</w:t>
            </w:r>
            <w:r>
              <w:fldChar w:fldCharType="end"/>
            </w:r>
            <w:r>
              <w:t>), setting up data links that connect the reflectance to the target radiance and connecting the target radiance to the reference radiance. If the Instrument was set to acquire radiances only (i.e., no white reference taken), then no special structure will be created.</w:t>
            </w:r>
          </w:p>
          <w:p w14:paraId="6BAAA72A" w14:textId="0CDBDE56" w:rsidR="00630612" w:rsidRDefault="00630612" w:rsidP="00DC6E0E">
            <w:pPr>
              <w:pStyle w:val="TableText"/>
            </w:pPr>
            <w:r>
              <w:t>The acquisition time may be wrongly read as it appears that the date format depends on the settings of the computer used to operate the SVC.</w:t>
            </w:r>
          </w:p>
          <w:p w14:paraId="1C230E00" w14:textId="77777777" w:rsidR="00DC6E0E" w:rsidRDefault="00DC6E0E" w:rsidP="00DC6E0E">
            <w:pPr>
              <w:pStyle w:val="FigureinTable"/>
            </w:pPr>
            <w:r>
              <w:rPr>
                <w:lang w:val="en-US" w:eastAsia="en-US"/>
              </w:rPr>
              <w:drawing>
                <wp:inline distT="0" distB="0" distL="0" distR="0" wp14:anchorId="45F8C6A3" wp14:editId="73E93726">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14:paraId="07DCD9AA" w14:textId="1628E751" w:rsidR="00DC6E0E" w:rsidRPr="006D42F9" w:rsidRDefault="00DC6E0E" w:rsidP="0041775F">
            <w:pPr>
              <w:pStyle w:val="CaptioninTable"/>
            </w:pPr>
            <w:bookmarkStart w:id="139" w:name="_Ref145054801"/>
            <w:r>
              <w:t xml:space="preserve">Figure </w:t>
            </w:r>
            <w:r>
              <w:fldChar w:fldCharType="begin"/>
            </w:r>
            <w:r>
              <w:instrText xml:space="preserve"> SEQ Figure \* ARABIC </w:instrText>
            </w:r>
            <w:r>
              <w:fldChar w:fldCharType="separate"/>
            </w:r>
            <w:r w:rsidR="00057C13">
              <w:rPr>
                <w:noProof/>
              </w:rPr>
              <w:t>20</w:t>
            </w:r>
            <w:r>
              <w:rPr>
                <w:noProof/>
              </w:rPr>
              <w:fldChar w:fldCharType="end"/>
            </w:r>
            <w:bookmarkEnd w:id="139"/>
            <w:r>
              <w:t>: Automatically generated hierarchy for HR-1024 files</w:t>
            </w:r>
          </w:p>
        </w:tc>
      </w:tr>
    </w:tbl>
    <w:p w14:paraId="425D280C" w14:textId="6290C481" w:rsidR="00DC6E0E" w:rsidRDefault="00DC6E0E" w:rsidP="00DC6E0E">
      <w:pPr>
        <w:pStyle w:val="Note"/>
      </w:pPr>
      <w:r w:rsidRPr="006F0D43">
        <w:t>Note</w:t>
      </w:r>
      <w:r>
        <w:tab/>
      </w:r>
      <w:r w:rsidR="00630612">
        <w:t xml:space="preserve">For SPECCCHIO version pre 3.1: </w:t>
      </w:r>
      <w:r>
        <w:t>It is highly recommended to enter the Instrument into the database and load a wavelengths calibration. The wavelengths between instruments differ quite a lot and the standard Sensor definition pre-stored in SPECCHIO is only a poor representation of the real wavelengths.</w:t>
      </w:r>
    </w:p>
    <w:p w14:paraId="0AD626C9" w14:textId="77777777" w:rsidR="00DC6E0E" w:rsidRDefault="00DC6E0E" w:rsidP="00DC6E0E">
      <w:pPr>
        <w:pStyle w:val="HeadingSubUnnumbered"/>
      </w:pPr>
      <w:r>
        <w:t>Example files</w:t>
      </w:r>
    </w:p>
    <w:p w14:paraId="549A9900" w14:textId="77777777" w:rsidR="00DC6E0E" w:rsidRPr="004C3526" w:rsidRDefault="00DC6E0E" w:rsidP="00DC6E0E">
      <w:pPr>
        <w:pStyle w:val="Code"/>
      </w:pPr>
      <w:r w:rsidRPr="004C3526">
        <w:t>/*** Spectra Vista HR-1024 ***/</w:t>
      </w:r>
    </w:p>
    <w:p w14:paraId="49EC86BE" w14:textId="77777777" w:rsidR="00DC6E0E" w:rsidRPr="004C3526" w:rsidRDefault="00DC6E0E" w:rsidP="00DC6E0E">
      <w:pPr>
        <w:pStyle w:val="Code"/>
      </w:pPr>
      <w:r w:rsidRPr="004C3526">
        <w:t>name= \My Documents\HR1024_Data\HR.071710.0017.sig</w:t>
      </w:r>
    </w:p>
    <w:p w14:paraId="11F9F687" w14:textId="77777777" w:rsidR="00DC6E0E" w:rsidRPr="004C3526" w:rsidRDefault="00DC6E0E" w:rsidP="00DC6E0E">
      <w:pPr>
        <w:pStyle w:val="Code"/>
      </w:pPr>
      <w:r w:rsidRPr="004C3526">
        <w:t>instrument= HR: 0761008</w:t>
      </w:r>
    </w:p>
    <w:p w14:paraId="3D7341CE" w14:textId="77777777" w:rsidR="00DC6E0E" w:rsidRPr="004C3526" w:rsidRDefault="00DC6E0E" w:rsidP="00DC6E0E">
      <w:pPr>
        <w:pStyle w:val="Code"/>
      </w:pPr>
      <w:r w:rsidRPr="004C3526">
        <w:t>integration= 2, 22, 20, 12, 50, 30</w:t>
      </w:r>
    </w:p>
    <w:p w14:paraId="09B04E7C" w14:textId="77777777" w:rsidR="00DC6E0E" w:rsidRPr="004C3526" w:rsidRDefault="00DC6E0E" w:rsidP="00DC6E0E">
      <w:pPr>
        <w:pStyle w:val="Code"/>
      </w:pPr>
      <w:r w:rsidRPr="004C3526">
        <w:t>scan time=1, 1</w:t>
      </w:r>
    </w:p>
    <w:p w14:paraId="4BBFABEF" w14:textId="77777777" w:rsidR="00DC6E0E" w:rsidRPr="004C3526" w:rsidRDefault="00DC6E0E" w:rsidP="00DC6E0E">
      <w:pPr>
        <w:pStyle w:val="Code"/>
      </w:pPr>
      <w:r w:rsidRPr="004C3526">
        <w:t>optic= LENS14, LENS14</w:t>
      </w:r>
    </w:p>
    <w:p w14:paraId="1333D535" w14:textId="77777777" w:rsidR="00DC6E0E" w:rsidRPr="004C3526" w:rsidRDefault="00DC6E0E" w:rsidP="00DC6E0E">
      <w:pPr>
        <w:pStyle w:val="Code"/>
      </w:pPr>
      <w:r w:rsidRPr="004C3526">
        <w:t>temp= 31.29, 0.41, -5.71, 31.53, 0.41, -5.77</w:t>
      </w:r>
    </w:p>
    <w:p w14:paraId="4686FC83" w14:textId="77777777" w:rsidR="00DC6E0E" w:rsidRPr="004C3526" w:rsidRDefault="00DC6E0E" w:rsidP="00DC6E0E">
      <w:pPr>
        <w:pStyle w:val="Code"/>
      </w:pPr>
      <w:r w:rsidRPr="004C3526">
        <w:t>battery= 7.7, 7.7</w:t>
      </w:r>
    </w:p>
    <w:p w14:paraId="43921883" w14:textId="77777777" w:rsidR="00DC6E0E" w:rsidRPr="004C3526" w:rsidRDefault="00DC6E0E" w:rsidP="00DC6E0E">
      <w:pPr>
        <w:pStyle w:val="Code"/>
      </w:pPr>
      <w:r w:rsidRPr="004C3526">
        <w:t>error= 0, 0</w:t>
      </w:r>
    </w:p>
    <w:p w14:paraId="56C33B25" w14:textId="77777777" w:rsidR="00DC6E0E" w:rsidRPr="004C3526" w:rsidRDefault="00DC6E0E" w:rsidP="00DC6E0E">
      <w:pPr>
        <w:pStyle w:val="Code"/>
      </w:pPr>
      <w:r w:rsidRPr="004C3526">
        <w:t>units= Radiance, Radiance</w:t>
      </w:r>
    </w:p>
    <w:p w14:paraId="1AC0E751" w14:textId="77777777" w:rsidR="00DC6E0E" w:rsidRPr="004C3526" w:rsidRDefault="00DC6E0E" w:rsidP="00DC6E0E">
      <w:pPr>
        <w:pStyle w:val="Code"/>
      </w:pPr>
      <w:r w:rsidRPr="004C3526">
        <w:t>time= 7/18/10 9:47:09 AM, 7/18/10 9:47:31 AM</w:t>
      </w:r>
    </w:p>
    <w:p w14:paraId="7576BEFA" w14:textId="77777777" w:rsidR="00DC6E0E" w:rsidRPr="004C3526" w:rsidRDefault="00DC6E0E" w:rsidP="00DC6E0E">
      <w:pPr>
        <w:pStyle w:val="Code"/>
      </w:pPr>
      <w:r w:rsidRPr="004C3526">
        <w:t>longitude= 11121.2335,W, 11121.2324,W</w:t>
      </w:r>
    </w:p>
    <w:p w14:paraId="678971A2" w14:textId="77777777" w:rsidR="00DC6E0E" w:rsidRPr="004C3526" w:rsidRDefault="00DC6E0E" w:rsidP="00DC6E0E">
      <w:pPr>
        <w:pStyle w:val="Code"/>
      </w:pPr>
      <w:r w:rsidRPr="004C3526">
        <w:t>latitude= 5330.5955,N, 5330.5964,N</w:t>
      </w:r>
    </w:p>
    <w:p w14:paraId="1ED93496" w14:textId="77777777" w:rsidR="00DC6E0E" w:rsidRPr="004C3526" w:rsidRDefault="00DC6E0E" w:rsidP="00DC6E0E">
      <w:pPr>
        <w:pStyle w:val="Code"/>
      </w:pPr>
      <w:r w:rsidRPr="004C3526">
        <w:t>gpstime= 154336.000, 154356.000</w:t>
      </w:r>
    </w:p>
    <w:p w14:paraId="0DC32514" w14:textId="77777777" w:rsidR="00DC6E0E" w:rsidRPr="004C3526" w:rsidRDefault="00DC6E0E" w:rsidP="00DC6E0E">
      <w:pPr>
        <w:pStyle w:val="Code"/>
      </w:pPr>
      <w:r w:rsidRPr="004C3526">
        <w:t xml:space="preserve">comm= </w:t>
      </w:r>
    </w:p>
    <w:p w14:paraId="127227CA" w14:textId="77777777" w:rsidR="00DC6E0E" w:rsidRPr="004C3526" w:rsidRDefault="00DC6E0E" w:rsidP="00DC6E0E">
      <w:pPr>
        <w:pStyle w:val="Code"/>
      </w:pPr>
      <w:r w:rsidRPr="004C3526">
        <w:t>memory slot= 0, 0</w:t>
      </w:r>
    </w:p>
    <w:p w14:paraId="406D3AB6" w14:textId="77777777" w:rsidR="00DC6E0E" w:rsidRPr="004C3526" w:rsidRDefault="00DC6E0E" w:rsidP="00DC6E0E">
      <w:pPr>
        <w:pStyle w:val="Code"/>
      </w:pPr>
      <w:r w:rsidRPr="004C3526">
        <w:t xml:space="preserve">factors= </w:t>
      </w:r>
    </w:p>
    <w:p w14:paraId="39723926" w14:textId="77777777" w:rsidR="00DC6E0E" w:rsidRPr="004C3526" w:rsidRDefault="00DC6E0E" w:rsidP="00DC6E0E">
      <w:pPr>
        <w:pStyle w:val="Code"/>
      </w:pPr>
      <w:r w:rsidRPr="004C3526">
        <w:t xml:space="preserve">data= </w:t>
      </w:r>
    </w:p>
    <w:p w14:paraId="6E074942" w14:textId="77777777" w:rsidR="00DC6E0E" w:rsidRPr="004C3526" w:rsidRDefault="00DC6E0E" w:rsidP="00DC6E0E">
      <w:pPr>
        <w:pStyle w:val="Code"/>
      </w:pPr>
      <w:r w:rsidRPr="004C3526">
        <w:lastRenderedPageBreak/>
        <w:t>344.2 56023.55 4381.86 7.82</w:t>
      </w:r>
    </w:p>
    <w:p w14:paraId="28925CBE" w14:textId="77777777" w:rsidR="00DC6E0E" w:rsidRPr="004C3526" w:rsidRDefault="00DC6E0E" w:rsidP="00DC6E0E">
      <w:pPr>
        <w:pStyle w:val="Code"/>
      </w:pPr>
      <w:r w:rsidRPr="004C3526">
        <w:t>345.8 54418.00 4186.00 7.69</w:t>
      </w:r>
    </w:p>
    <w:p w14:paraId="11FCB0EE" w14:textId="77777777" w:rsidR="00DC6E0E" w:rsidRPr="004C3526" w:rsidRDefault="00DC6E0E" w:rsidP="00DC6E0E">
      <w:pPr>
        <w:pStyle w:val="Code"/>
      </w:pPr>
      <w:r w:rsidRPr="004C3526">
        <w:t>347.3 56037.65 4365.57 7.79</w:t>
      </w:r>
    </w:p>
    <w:p w14:paraId="261C4E03" w14:textId="77777777" w:rsidR="00DC6E0E" w:rsidRPr="004C3526" w:rsidRDefault="00DC6E0E" w:rsidP="00DC6E0E">
      <w:pPr>
        <w:pStyle w:val="Code"/>
      </w:pPr>
      <w:r w:rsidRPr="004C3526">
        <w:t>348.9 59474.63 4568.75 7.68</w:t>
      </w:r>
    </w:p>
    <w:p w14:paraId="26E9A1BB" w14:textId="77777777" w:rsidR="00DC6E0E" w:rsidRPr="004C3526" w:rsidRDefault="00DC6E0E" w:rsidP="00DC6E0E">
      <w:pPr>
        <w:pStyle w:val="Code"/>
      </w:pPr>
      <w:r w:rsidRPr="004C3526">
        <w:t>…</w:t>
      </w:r>
    </w:p>
    <w:p w14:paraId="6BEE5833" w14:textId="77777777" w:rsidR="00DC6E0E" w:rsidRDefault="00DC6E0E" w:rsidP="00DC6E0E">
      <w:pPr>
        <w:pStyle w:val="Body"/>
      </w:pPr>
    </w:p>
    <w:p w14:paraId="31BA917E" w14:textId="77777777" w:rsidR="00DC6E0E" w:rsidRPr="004C3526" w:rsidRDefault="00DC6E0E" w:rsidP="00DC6E0E">
      <w:pPr>
        <w:pStyle w:val="Code"/>
      </w:pPr>
      <w:r w:rsidRPr="004C3526">
        <w:t>/*** Spectra Vista SIG Data ***/</w:t>
      </w:r>
    </w:p>
    <w:p w14:paraId="5D6C5714" w14:textId="77777777" w:rsidR="00DC6E0E" w:rsidRPr="004C3526" w:rsidRDefault="00DC6E0E" w:rsidP="00DC6E0E">
      <w:pPr>
        <w:pStyle w:val="Code"/>
      </w:pPr>
      <w:r w:rsidRPr="004C3526">
        <w:t>name= \My Documents\HR1024_Data\HR.080910.0010.sig</w:t>
      </w:r>
    </w:p>
    <w:p w14:paraId="20557EF9" w14:textId="77777777" w:rsidR="00DC6E0E" w:rsidRPr="004C3526" w:rsidRDefault="00DC6E0E" w:rsidP="00DC6E0E">
      <w:pPr>
        <w:pStyle w:val="Code"/>
      </w:pPr>
      <w:r w:rsidRPr="004C3526">
        <w:t>instrument= HR: 0971030</w:t>
      </w:r>
    </w:p>
    <w:p w14:paraId="0AF4CEBB" w14:textId="77777777" w:rsidR="00DC6E0E" w:rsidRPr="004C3526" w:rsidRDefault="00DC6E0E" w:rsidP="00DC6E0E">
      <w:pPr>
        <w:pStyle w:val="Code"/>
      </w:pPr>
      <w:r w:rsidRPr="004C3526">
        <w:t>integration= 20, 19.2, 30, 200, 60, 30</w:t>
      </w:r>
    </w:p>
    <w:p w14:paraId="6CAB9F38" w14:textId="77777777" w:rsidR="00DC6E0E" w:rsidRPr="004C3526" w:rsidRDefault="00DC6E0E" w:rsidP="00DC6E0E">
      <w:pPr>
        <w:pStyle w:val="Code"/>
      </w:pPr>
      <w:r w:rsidRPr="004C3526">
        <w:t>scan time= 3, 3</w:t>
      </w:r>
    </w:p>
    <w:p w14:paraId="0F080588" w14:textId="77777777" w:rsidR="00DC6E0E" w:rsidRPr="004C3526" w:rsidRDefault="00DC6E0E" w:rsidP="00DC6E0E">
      <w:pPr>
        <w:pStyle w:val="Code"/>
      </w:pPr>
      <w:r w:rsidRPr="004C3526">
        <w:t>scan settings= AD, AI, AD, AI</w:t>
      </w:r>
    </w:p>
    <w:p w14:paraId="41C8F252" w14:textId="77777777" w:rsidR="00DC6E0E" w:rsidRPr="004C3526" w:rsidRDefault="00DC6E0E" w:rsidP="00DC6E0E">
      <w:pPr>
        <w:pStyle w:val="Code"/>
      </w:pPr>
      <w:r w:rsidRPr="004C3526">
        <w:t>external data set1= 8224, 8224, 8224, 8224, 8224, 8224, 8224, 8224, 8224, 8224, 8224, 8224, 8224, 8224, 8224, 8224</w:t>
      </w:r>
    </w:p>
    <w:p w14:paraId="55050B4E" w14:textId="77777777" w:rsidR="00DC6E0E" w:rsidRPr="004C3526" w:rsidRDefault="00DC6E0E" w:rsidP="00DC6E0E">
      <w:pPr>
        <w:pStyle w:val="Code"/>
      </w:pPr>
      <w:r w:rsidRPr="004C3526">
        <w:t>external data set2= 8224, 8224, 8224, 8224, 8224, 8224, 8224, 8224, 8224, 8224, 8224, 8224, 8224, 8224, 8224, 8224</w:t>
      </w:r>
    </w:p>
    <w:p w14:paraId="3D8F8F2B" w14:textId="77777777" w:rsidR="00DC6E0E" w:rsidRPr="004C3526" w:rsidRDefault="00DC6E0E" w:rsidP="00DC6E0E">
      <w:pPr>
        <w:pStyle w:val="Code"/>
      </w:pPr>
      <w:r w:rsidRPr="004C3526">
        <w:t>external data dark= 0,0,0,0,0,0,0,0</w:t>
      </w:r>
    </w:p>
    <w:p w14:paraId="47744AAC" w14:textId="77777777" w:rsidR="00DC6E0E" w:rsidRPr="004C3526" w:rsidRDefault="00DC6E0E" w:rsidP="00DC6E0E">
      <w:pPr>
        <w:pStyle w:val="Code"/>
      </w:pPr>
      <w:r w:rsidRPr="004C3526">
        <w:t>external data mask= 0</w:t>
      </w:r>
    </w:p>
    <w:p w14:paraId="53619175" w14:textId="77777777" w:rsidR="00DC6E0E" w:rsidRPr="004C3526" w:rsidRDefault="00DC6E0E" w:rsidP="00DC6E0E">
      <w:pPr>
        <w:pStyle w:val="Code"/>
      </w:pPr>
      <w:r w:rsidRPr="004C3526">
        <w:t>optic= LENS 4, LENS 4</w:t>
      </w:r>
    </w:p>
    <w:p w14:paraId="611621B3" w14:textId="77777777" w:rsidR="00DC6E0E" w:rsidRPr="004C3526" w:rsidRDefault="00DC6E0E" w:rsidP="00DC6E0E">
      <w:pPr>
        <w:pStyle w:val="Code"/>
      </w:pPr>
      <w:r w:rsidRPr="004C3526">
        <w:t>temp= 36.21, 9.08, -5.30, 36.45, 9.08, -5.37</w:t>
      </w:r>
    </w:p>
    <w:p w14:paraId="2917B4F5" w14:textId="77777777" w:rsidR="00DC6E0E" w:rsidRPr="004C3526" w:rsidRDefault="00DC6E0E" w:rsidP="00DC6E0E">
      <w:pPr>
        <w:pStyle w:val="Code"/>
      </w:pPr>
      <w:r w:rsidRPr="004C3526">
        <w:t>battery= 7.5, 7.4</w:t>
      </w:r>
    </w:p>
    <w:p w14:paraId="0D85E82F" w14:textId="77777777" w:rsidR="00DC6E0E" w:rsidRPr="004C3526" w:rsidRDefault="00DC6E0E" w:rsidP="00DC6E0E">
      <w:pPr>
        <w:pStyle w:val="Code"/>
      </w:pPr>
      <w:r w:rsidRPr="004C3526">
        <w:t>error= 0, 0</w:t>
      </w:r>
    </w:p>
    <w:p w14:paraId="652909FF" w14:textId="77777777" w:rsidR="00DC6E0E" w:rsidRPr="004C3526" w:rsidRDefault="00DC6E0E" w:rsidP="00DC6E0E">
      <w:pPr>
        <w:pStyle w:val="Code"/>
      </w:pPr>
      <w:r w:rsidRPr="004C3526">
        <w:t>units= Radiance, Radiance</w:t>
      </w:r>
    </w:p>
    <w:p w14:paraId="72715AF1" w14:textId="77777777" w:rsidR="00DC6E0E" w:rsidRPr="004C3526" w:rsidRDefault="00DC6E0E" w:rsidP="00DC6E0E">
      <w:pPr>
        <w:pStyle w:val="Code"/>
      </w:pPr>
      <w:r w:rsidRPr="004C3526">
        <w:t>time= 8/9/10 10:49:47 AM, 8/9/10 10:52:36 AM</w:t>
      </w:r>
    </w:p>
    <w:p w14:paraId="01BAD18E" w14:textId="77777777" w:rsidR="00DC6E0E" w:rsidRPr="004C3526" w:rsidRDefault="00DC6E0E" w:rsidP="00DC6E0E">
      <w:pPr>
        <w:pStyle w:val="Code"/>
      </w:pPr>
      <w:r w:rsidRPr="004C3526">
        <w:t>longitude= 01116.9879,E, 01116.9933,E</w:t>
      </w:r>
    </w:p>
    <w:p w14:paraId="7705EDC1" w14:textId="77777777" w:rsidR="00DC6E0E" w:rsidRPr="004C3526" w:rsidRDefault="00DC6E0E" w:rsidP="00DC6E0E">
      <w:pPr>
        <w:pStyle w:val="Code"/>
      </w:pPr>
      <w:r w:rsidRPr="004C3526">
        <w:t>latitude= 4806.4988,N, 4806.5075,N</w:t>
      </w:r>
    </w:p>
    <w:p w14:paraId="397EF5A9" w14:textId="77777777" w:rsidR="00DC6E0E" w:rsidRPr="004C3526" w:rsidRDefault="00DC6E0E" w:rsidP="00DC6E0E">
      <w:pPr>
        <w:pStyle w:val="Code"/>
      </w:pPr>
      <w:r w:rsidRPr="004C3526">
        <w:t>gpstime= 084748.000, 085034.000</w:t>
      </w:r>
    </w:p>
    <w:p w14:paraId="56A31834" w14:textId="77777777" w:rsidR="00DC6E0E" w:rsidRPr="004C3526" w:rsidRDefault="00DC6E0E" w:rsidP="00DC6E0E">
      <w:pPr>
        <w:pStyle w:val="Code"/>
      </w:pPr>
      <w:r w:rsidRPr="004C3526">
        <w:t xml:space="preserve">comm= </w:t>
      </w:r>
    </w:p>
    <w:p w14:paraId="49E46B7E" w14:textId="77777777" w:rsidR="00DC6E0E" w:rsidRPr="004C3526" w:rsidRDefault="00DC6E0E" w:rsidP="00DC6E0E">
      <w:pPr>
        <w:pStyle w:val="Code"/>
      </w:pPr>
      <w:r w:rsidRPr="004C3526">
        <w:t>memory slot= 0, 0</w:t>
      </w:r>
    </w:p>
    <w:p w14:paraId="5AFC8A20" w14:textId="77777777" w:rsidR="00DC6E0E" w:rsidRPr="004C3526" w:rsidRDefault="00DC6E0E" w:rsidP="00DC6E0E">
      <w:pPr>
        <w:pStyle w:val="Code"/>
      </w:pPr>
      <w:r w:rsidRPr="004C3526">
        <w:t xml:space="preserve">factors= </w:t>
      </w:r>
    </w:p>
    <w:p w14:paraId="254BE729" w14:textId="77777777" w:rsidR="00DC6E0E" w:rsidRPr="004C3526" w:rsidRDefault="00DC6E0E" w:rsidP="00DC6E0E">
      <w:pPr>
        <w:pStyle w:val="Code"/>
      </w:pPr>
      <w:r w:rsidRPr="004C3526">
        <w:t xml:space="preserve">data= </w:t>
      </w:r>
    </w:p>
    <w:p w14:paraId="6BEFDB32" w14:textId="77777777" w:rsidR="00DC6E0E" w:rsidRPr="004C3526" w:rsidRDefault="00DC6E0E" w:rsidP="00DC6E0E">
      <w:pPr>
        <w:pStyle w:val="Code"/>
      </w:pPr>
      <w:r w:rsidRPr="004C3526">
        <w:t>350.6 127369.73 4658.17 3.66</w:t>
      </w:r>
    </w:p>
    <w:p w14:paraId="6BB8FC0E" w14:textId="77777777" w:rsidR="00DC6E0E" w:rsidRPr="004C3526" w:rsidRDefault="00DC6E0E" w:rsidP="00DC6E0E">
      <w:pPr>
        <w:pStyle w:val="Code"/>
      </w:pPr>
      <w:r w:rsidRPr="004C3526">
        <w:t>352.1 130962.30 4815.39 3.68</w:t>
      </w:r>
    </w:p>
    <w:p w14:paraId="32AA9EB2" w14:textId="77777777" w:rsidR="00DC6E0E" w:rsidRPr="004C3526" w:rsidRDefault="00DC6E0E" w:rsidP="00DC6E0E">
      <w:pPr>
        <w:pStyle w:val="Code"/>
      </w:pPr>
      <w:r w:rsidRPr="004C3526">
        <w:t>353.7 132239.65 4916.35 3.72</w:t>
      </w:r>
    </w:p>
    <w:p w14:paraId="5696E502" w14:textId="77777777" w:rsidR="00DC6E0E" w:rsidRPr="004C3526" w:rsidRDefault="00DC6E0E" w:rsidP="00DC6E0E">
      <w:pPr>
        <w:pStyle w:val="Code"/>
      </w:pPr>
      <w:r w:rsidRPr="004C3526">
        <w:t>355.3 128726.40 4836.48 3.76</w:t>
      </w:r>
    </w:p>
    <w:p w14:paraId="75DC6F77" w14:textId="77777777" w:rsidR="00DC6E0E" w:rsidRPr="004C3526" w:rsidRDefault="00DC6E0E" w:rsidP="00DC6E0E">
      <w:pPr>
        <w:pStyle w:val="Code"/>
      </w:pPr>
      <w:r w:rsidRPr="004C3526">
        <w:t>356.8 124030.10 4677.99 3.77</w:t>
      </w:r>
    </w:p>
    <w:p w14:paraId="24AD1E18" w14:textId="77777777" w:rsidR="00DC6E0E" w:rsidRPr="004C3526" w:rsidRDefault="00DC6E0E" w:rsidP="00DC6E0E">
      <w:pPr>
        <w:pStyle w:val="Code"/>
      </w:pPr>
      <w:r w:rsidRPr="004C3526">
        <w:t>358.4 123421.08 4677.13 3.79</w:t>
      </w:r>
    </w:p>
    <w:p w14:paraId="20684DEC" w14:textId="77777777" w:rsidR="00DC6E0E" w:rsidRPr="004C3526" w:rsidRDefault="00DC6E0E" w:rsidP="00DC6E0E">
      <w:pPr>
        <w:pStyle w:val="Code"/>
      </w:pPr>
      <w:r w:rsidRPr="004C3526">
        <w:t>359.9 130810.10 4966.42 3.80</w:t>
      </w:r>
    </w:p>
    <w:p w14:paraId="5C8209FC" w14:textId="77777777" w:rsidR="00DC6E0E" w:rsidRPr="004C3526" w:rsidRDefault="00DC6E0E" w:rsidP="00DC6E0E">
      <w:pPr>
        <w:pStyle w:val="Code"/>
      </w:pPr>
      <w:r w:rsidRPr="004C3526">
        <w:t>…</w:t>
      </w:r>
    </w:p>
    <w:p w14:paraId="03C5EBAE" w14:textId="77777777" w:rsidR="00DC6E0E" w:rsidRDefault="00DC6E0E" w:rsidP="006E22DA">
      <w:pPr>
        <w:pStyle w:val="Heading3"/>
      </w:pPr>
      <w:bookmarkStart w:id="140" w:name="_Toc355280374"/>
      <w:bookmarkStart w:id="141" w:name="_Toc398023880"/>
      <w:bookmarkStart w:id="142" w:name="_Toc296956656"/>
      <w:r>
        <w:t>Apogee Files</w:t>
      </w:r>
      <w:bookmarkEnd w:id="140"/>
      <w:bookmarkEnd w:id="141"/>
      <w:bookmarkEnd w:id="142"/>
    </w:p>
    <w:tbl>
      <w:tblPr>
        <w:tblStyle w:val="TableGrid"/>
        <w:tblW w:w="0" w:type="auto"/>
        <w:tblInd w:w="709" w:type="dxa"/>
        <w:tblLook w:val="04A0" w:firstRow="1" w:lastRow="0" w:firstColumn="1" w:lastColumn="0" w:noHBand="0" w:noVBand="1"/>
      </w:tblPr>
      <w:tblGrid>
        <w:gridCol w:w="1644"/>
        <w:gridCol w:w="6889"/>
      </w:tblGrid>
      <w:tr w:rsidR="00DC6E0E" w14:paraId="5677D8AD" w14:textId="77777777" w:rsidTr="00DC6E0E">
        <w:tc>
          <w:tcPr>
            <w:tcW w:w="1644" w:type="dxa"/>
          </w:tcPr>
          <w:p w14:paraId="5AEF3199" w14:textId="77777777" w:rsidR="00DC6E0E" w:rsidRDefault="00DC6E0E" w:rsidP="00DC6E0E">
            <w:pPr>
              <w:pStyle w:val="Body"/>
              <w:ind w:left="0"/>
            </w:pPr>
            <w:r>
              <w:t>Standard or Format Owner</w:t>
            </w:r>
          </w:p>
        </w:tc>
        <w:tc>
          <w:tcPr>
            <w:tcW w:w="0" w:type="auto"/>
          </w:tcPr>
          <w:p w14:paraId="254EAE0C" w14:textId="77777777" w:rsidR="00DC6E0E" w:rsidRDefault="00DC6E0E" w:rsidP="00DC6E0E">
            <w:pPr>
              <w:pStyle w:val="Body"/>
              <w:ind w:left="0"/>
            </w:pPr>
            <w:r>
              <w:t>Apogee Instruments</w:t>
            </w:r>
          </w:p>
        </w:tc>
      </w:tr>
      <w:tr w:rsidR="00DC6E0E" w14:paraId="7192A710" w14:textId="77777777" w:rsidTr="00DC6E0E">
        <w:tc>
          <w:tcPr>
            <w:tcW w:w="1644" w:type="dxa"/>
          </w:tcPr>
          <w:p w14:paraId="4EC04847" w14:textId="77777777" w:rsidR="00DC6E0E" w:rsidRDefault="00DC6E0E" w:rsidP="00DC6E0E">
            <w:pPr>
              <w:pStyle w:val="Body"/>
              <w:ind w:left="0"/>
            </w:pPr>
            <w:r>
              <w:t>Devices</w:t>
            </w:r>
          </w:p>
        </w:tc>
        <w:tc>
          <w:tcPr>
            <w:tcW w:w="0" w:type="auto"/>
          </w:tcPr>
          <w:p w14:paraId="41A1A70E" w14:textId="77777777" w:rsidR="00DC6E0E" w:rsidRDefault="00DC6E0E" w:rsidP="00DC6E0E">
            <w:pPr>
              <w:pStyle w:val="Body"/>
              <w:ind w:left="0"/>
            </w:pPr>
          </w:p>
        </w:tc>
      </w:tr>
      <w:tr w:rsidR="00DC6E0E" w14:paraId="7220B1F7" w14:textId="77777777" w:rsidTr="00DC6E0E">
        <w:tc>
          <w:tcPr>
            <w:tcW w:w="1644" w:type="dxa"/>
          </w:tcPr>
          <w:p w14:paraId="22200EFE" w14:textId="77777777" w:rsidR="00DC6E0E" w:rsidRDefault="00DC6E0E" w:rsidP="00DC6E0E">
            <w:pPr>
              <w:pStyle w:val="Body"/>
              <w:ind w:left="0"/>
            </w:pPr>
            <w:r>
              <w:t>Supported Formats</w:t>
            </w:r>
          </w:p>
        </w:tc>
        <w:tc>
          <w:tcPr>
            <w:tcW w:w="0" w:type="auto"/>
          </w:tcPr>
          <w:p w14:paraId="42EBFB9E" w14:textId="6DFF6200" w:rsidR="00DC6E0E" w:rsidRPr="00084655" w:rsidRDefault="00630612" w:rsidP="00DC6E0E">
            <w:pPr>
              <w:pStyle w:val="Body"/>
              <w:ind w:left="0"/>
            </w:pPr>
            <w:r w:rsidRPr="00630612">
              <w:t>Apogee text files (restricted to a few tested files only – see example below)</w:t>
            </w:r>
          </w:p>
        </w:tc>
      </w:tr>
      <w:tr w:rsidR="00DC6E0E" w14:paraId="737C772D" w14:textId="77777777" w:rsidTr="00DC6E0E">
        <w:tc>
          <w:tcPr>
            <w:tcW w:w="1644" w:type="dxa"/>
          </w:tcPr>
          <w:p w14:paraId="6B583B34" w14:textId="77777777" w:rsidR="00DC6E0E" w:rsidRDefault="00DC6E0E" w:rsidP="00DC6E0E">
            <w:pPr>
              <w:pStyle w:val="Body"/>
              <w:ind w:left="0"/>
            </w:pPr>
            <w:r>
              <w:t>Comments</w:t>
            </w:r>
          </w:p>
        </w:tc>
        <w:tc>
          <w:tcPr>
            <w:tcW w:w="0" w:type="auto"/>
          </w:tcPr>
          <w:p w14:paraId="32E41814" w14:textId="77777777" w:rsidR="00DC6E0E" w:rsidRDefault="00DC6E0E" w:rsidP="00DC6E0E">
            <w:pPr>
              <w:pStyle w:val="TableText"/>
              <w:rPr>
                <w:lang w:val="en-US"/>
              </w:rPr>
            </w:pPr>
            <w:r>
              <w:t xml:space="preserve">The SPECCHIO Apogee file loader was added to SPECCHIO for one special case. That is the only Apogee file example that has been available for testing. Therefore, this file reader has not been well tested. It is provided “as is” and should be used </w:t>
            </w:r>
            <w:r>
              <w:lastRenderedPageBreak/>
              <w:t>with caution.</w:t>
            </w:r>
          </w:p>
        </w:tc>
      </w:tr>
    </w:tbl>
    <w:p w14:paraId="08F4F73B" w14:textId="77777777" w:rsidR="00DC6E0E" w:rsidRDefault="00DC6E0E" w:rsidP="00DC6E0E">
      <w:pPr>
        <w:pStyle w:val="HeadingSubUnnumbered"/>
      </w:pPr>
      <w:r>
        <w:lastRenderedPageBreak/>
        <w:t>Example of supported Apogee format text file</w:t>
      </w:r>
    </w:p>
    <w:p w14:paraId="38BD4BE8" w14:textId="77777777" w:rsidR="00DC6E0E" w:rsidRPr="004C3526" w:rsidRDefault="00DC6E0E" w:rsidP="00DC6E0E">
      <w:pPr>
        <w:pStyle w:val="Code"/>
      </w:pPr>
      <w:r w:rsidRPr="004C3526">
        <w:t>" File: cachimbalito2\p5_2.TRM</w:t>
      </w:r>
    </w:p>
    <w:p w14:paraId="5115C2F8" w14:textId="77777777" w:rsidR="00DC6E0E" w:rsidRPr="004C3526" w:rsidRDefault="00DC6E0E" w:rsidP="00DC6E0E">
      <w:pPr>
        <w:pStyle w:val="Code"/>
      </w:pPr>
      <w:r w:rsidRPr="004C3526">
        <w:t xml:space="preserve">" TRANS-&gt;  Wave:733.53nm  Pix:1050  Val: 25.767  Time:23ms  Avg:7  Sm:0  Sg:0  Tc:on  Xt:1  Ch:1 </w:t>
      </w:r>
    </w:p>
    <w:p w14:paraId="4AE58D11" w14:textId="77777777" w:rsidR="00DC6E0E" w:rsidRPr="004C3526" w:rsidRDefault="00DC6E0E" w:rsidP="00DC6E0E">
      <w:pPr>
        <w:pStyle w:val="Code"/>
      </w:pPr>
      <w:r w:rsidRPr="004C3526">
        <w:t xml:space="preserve"> 400.00  1.102E+000</w:t>
      </w:r>
    </w:p>
    <w:p w14:paraId="6361B15F" w14:textId="77777777" w:rsidR="00DC6E0E" w:rsidRPr="004C3526" w:rsidRDefault="00DC6E0E" w:rsidP="00DC6E0E">
      <w:pPr>
        <w:pStyle w:val="Code"/>
      </w:pPr>
      <w:r w:rsidRPr="004C3526">
        <w:t xml:space="preserve"> 400.50  1.131E+000</w:t>
      </w:r>
    </w:p>
    <w:p w14:paraId="35DE6E71" w14:textId="77777777" w:rsidR="00DC6E0E" w:rsidRPr="004C3526" w:rsidRDefault="00DC6E0E" w:rsidP="00DC6E0E">
      <w:pPr>
        <w:pStyle w:val="Code"/>
      </w:pPr>
      <w:r w:rsidRPr="004C3526">
        <w:t xml:space="preserve"> 401.00  1.205E+000</w:t>
      </w:r>
    </w:p>
    <w:p w14:paraId="313FB23A" w14:textId="77777777" w:rsidR="00DC6E0E" w:rsidRPr="004C3526" w:rsidRDefault="00DC6E0E" w:rsidP="00DC6E0E">
      <w:pPr>
        <w:pStyle w:val="Code"/>
      </w:pPr>
      <w:r w:rsidRPr="004C3526">
        <w:t xml:space="preserve"> 401.50  1.257E+000</w:t>
      </w:r>
    </w:p>
    <w:p w14:paraId="73A5385A" w14:textId="77777777" w:rsidR="00DC6E0E" w:rsidRPr="004C3526" w:rsidRDefault="00DC6E0E" w:rsidP="00DC6E0E">
      <w:pPr>
        <w:pStyle w:val="Code"/>
      </w:pPr>
      <w:r w:rsidRPr="004C3526">
        <w:t xml:space="preserve"> 402.00  1.260E+000</w:t>
      </w:r>
    </w:p>
    <w:p w14:paraId="246FDA5F" w14:textId="77777777" w:rsidR="00DC6E0E" w:rsidRPr="004C3526" w:rsidRDefault="00DC6E0E" w:rsidP="00DC6E0E">
      <w:pPr>
        <w:pStyle w:val="Code"/>
      </w:pPr>
      <w:r w:rsidRPr="004C3526">
        <w:t xml:space="preserve"> 402.50  1.336E+000</w:t>
      </w:r>
    </w:p>
    <w:p w14:paraId="721923C8" w14:textId="77777777" w:rsidR="00DC6E0E" w:rsidRPr="004C3526" w:rsidRDefault="00DC6E0E" w:rsidP="00DC6E0E">
      <w:pPr>
        <w:pStyle w:val="Code"/>
      </w:pPr>
      <w:r w:rsidRPr="004C3526">
        <w:t xml:space="preserve"> 403.00  1.341E+000</w:t>
      </w:r>
    </w:p>
    <w:p w14:paraId="497EB57A" w14:textId="77777777" w:rsidR="00DC6E0E" w:rsidRPr="004C3526" w:rsidRDefault="00DC6E0E" w:rsidP="00DC6E0E">
      <w:pPr>
        <w:pStyle w:val="Code"/>
      </w:pPr>
      <w:r w:rsidRPr="004C3526">
        <w:t xml:space="preserve"> 403.50  1.418E+000</w:t>
      </w:r>
    </w:p>
    <w:p w14:paraId="1D04F30C" w14:textId="77777777" w:rsidR="00DC6E0E" w:rsidRPr="004C3526" w:rsidRDefault="00DC6E0E" w:rsidP="00DC6E0E">
      <w:pPr>
        <w:pStyle w:val="Code"/>
      </w:pPr>
      <w:r w:rsidRPr="004C3526">
        <w:t xml:space="preserve"> 404.00  1.451E+000</w:t>
      </w:r>
    </w:p>
    <w:p w14:paraId="61ECD226" w14:textId="77777777" w:rsidR="00DC6E0E" w:rsidRPr="004C3526" w:rsidRDefault="00DC6E0E" w:rsidP="00DC6E0E">
      <w:pPr>
        <w:pStyle w:val="Code"/>
      </w:pPr>
      <w:r w:rsidRPr="004C3526">
        <w:t xml:space="preserve"> 404.50  1.444E+000</w:t>
      </w:r>
    </w:p>
    <w:p w14:paraId="5546DDE3" w14:textId="77777777" w:rsidR="00DC6E0E" w:rsidRPr="004C3526" w:rsidRDefault="00DC6E0E" w:rsidP="00DC6E0E">
      <w:pPr>
        <w:pStyle w:val="Code"/>
      </w:pPr>
      <w:r w:rsidRPr="004C3526">
        <w:t xml:space="preserve"> 405.00  1.488E+000</w:t>
      </w:r>
    </w:p>
    <w:p w14:paraId="1ABB1E64" w14:textId="77777777" w:rsidR="00DC6E0E" w:rsidRPr="004C3526" w:rsidRDefault="00DC6E0E" w:rsidP="00DC6E0E">
      <w:pPr>
        <w:pStyle w:val="Code"/>
      </w:pPr>
      <w:r w:rsidRPr="004C3526">
        <w:t>…</w:t>
      </w:r>
    </w:p>
    <w:p w14:paraId="17899C66" w14:textId="77777777" w:rsidR="00DC6E0E" w:rsidRPr="00084655" w:rsidRDefault="00DC6E0E" w:rsidP="006E22DA">
      <w:pPr>
        <w:pStyle w:val="Heading3"/>
      </w:pPr>
      <w:bookmarkStart w:id="143" w:name="_Ref355167308"/>
      <w:bookmarkStart w:id="144" w:name="_Ref355167311"/>
      <w:bookmarkStart w:id="145" w:name="_Toc355280375"/>
      <w:bookmarkStart w:id="146" w:name="_Toc398023881"/>
      <w:bookmarkStart w:id="147" w:name="_Toc296956657"/>
      <w:r w:rsidRPr="00084655">
        <w:t>ENVI Spectral Library Files</w:t>
      </w:r>
      <w:bookmarkEnd w:id="143"/>
      <w:bookmarkEnd w:id="144"/>
      <w:bookmarkEnd w:id="145"/>
      <w:bookmarkEnd w:id="146"/>
      <w:bookmarkEnd w:id="147"/>
    </w:p>
    <w:tbl>
      <w:tblPr>
        <w:tblStyle w:val="TableGrid"/>
        <w:tblW w:w="0" w:type="auto"/>
        <w:tblInd w:w="709" w:type="dxa"/>
        <w:tblLook w:val="04A0" w:firstRow="1" w:lastRow="0" w:firstColumn="1" w:lastColumn="0" w:noHBand="0" w:noVBand="1"/>
      </w:tblPr>
      <w:tblGrid>
        <w:gridCol w:w="1644"/>
        <w:gridCol w:w="6889"/>
      </w:tblGrid>
      <w:tr w:rsidR="00DC6E0E" w14:paraId="0BEBAA78" w14:textId="77777777" w:rsidTr="00DC6E0E">
        <w:tc>
          <w:tcPr>
            <w:tcW w:w="1644" w:type="dxa"/>
          </w:tcPr>
          <w:p w14:paraId="1541C621" w14:textId="77777777" w:rsidR="00DC6E0E" w:rsidRDefault="00DC6E0E" w:rsidP="00DC6E0E">
            <w:pPr>
              <w:pStyle w:val="Body"/>
              <w:ind w:left="0"/>
            </w:pPr>
            <w:r>
              <w:t>Standard or Format Owner</w:t>
            </w:r>
          </w:p>
        </w:tc>
        <w:tc>
          <w:tcPr>
            <w:tcW w:w="0" w:type="auto"/>
          </w:tcPr>
          <w:p w14:paraId="175AA7FF" w14:textId="77777777" w:rsidR="00DC6E0E" w:rsidRDefault="00DC6E0E" w:rsidP="00DC6E0E">
            <w:pPr>
              <w:pStyle w:val="Body"/>
              <w:ind w:left="0"/>
            </w:pPr>
            <w:r>
              <w:t>Exelis Visual Information Systems</w:t>
            </w:r>
          </w:p>
        </w:tc>
      </w:tr>
      <w:tr w:rsidR="00DC6E0E" w14:paraId="0D22171C" w14:textId="77777777" w:rsidTr="00DC6E0E">
        <w:tc>
          <w:tcPr>
            <w:tcW w:w="1644" w:type="dxa"/>
          </w:tcPr>
          <w:p w14:paraId="6AF78659" w14:textId="77777777" w:rsidR="00DC6E0E" w:rsidRDefault="00DC6E0E" w:rsidP="00DC6E0E">
            <w:pPr>
              <w:pStyle w:val="Body"/>
              <w:ind w:left="0"/>
            </w:pPr>
            <w:r>
              <w:t>Devices</w:t>
            </w:r>
          </w:p>
        </w:tc>
        <w:tc>
          <w:tcPr>
            <w:tcW w:w="0" w:type="auto"/>
          </w:tcPr>
          <w:p w14:paraId="34E9EC7C" w14:textId="77777777" w:rsidR="00DC6E0E" w:rsidRDefault="00DC6E0E" w:rsidP="00DC6E0E">
            <w:pPr>
              <w:pStyle w:val="Body"/>
              <w:ind w:left="0"/>
            </w:pPr>
            <w:r>
              <w:t>ENVI Software Library</w:t>
            </w:r>
          </w:p>
        </w:tc>
      </w:tr>
      <w:tr w:rsidR="00DC6E0E" w14:paraId="5FBFB494" w14:textId="77777777" w:rsidTr="00DC6E0E">
        <w:tc>
          <w:tcPr>
            <w:tcW w:w="1644" w:type="dxa"/>
          </w:tcPr>
          <w:p w14:paraId="6FDD3A47" w14:textId="77777777" w:rsidR="00DC6E0E" w:rsidRDefault="00DC6E0E" w:rsidP="00DC6E0E">
            <w:pPr>
              <w:pStyle w:val="Body"/>
              <w:ind w:left="0"/>
            </w:pPr>
            <w:r>
              <w:t>Supported Formats</w:t>
            </w:r>
          </w:p>
        </w:tc>
        <w:tc>
          <w:tcPr>
            <w:tcW w:w="0" w:type="auto"/>
          </w:tcPr>
          <w:p w14:paraId="15119CF9" w14:textId="77777777" w:rsidR="00DC6E0E" w:rsidRPr="00084655" w:rsidRDefault="00DC6E0E" w:rsidP="00DC6E0E">
            <w:pPr>
              <w:pStyle w:val="Body"/>
              <w:ind w:left="0"/>
            </w:pPr>
            <w:r w:rsidRPr="00084655">
              <w:t>ENVI Spectral library files (SLB and SLI)</w:t>
            </w:r>
          </w:p>
        </w:tc>
      </w:tr>
      <w:tr w:rsidR="00DC6E0E" w14:paraId="3F41E6FA" w14:textId="77777777" w:rsidTr="00DC6E0E">
        <w:tc>
          <w:tcPr>
            <w:tcW w:w="1644" w:type="dxa"/>
          </w:tcPr>
          <w:p w14:paraId="587F6D7A" w14:textId="77777777" w:rsidR="00DC6E0E" w:rsidRDefault="00DC6E0E" w:rsidP="00DC6E0E">
            <w:pPr>
              <w:pStyle w:val="Body"/>
              <w:ind w:left="0"/>
            </w:pPr>
            <w:r>
              <w:t>Comments</w:t>
            </w:r>
          </w:p>
        </w:tc>
        <w:tc>
          <w:tcPr>
            <w:tcW w:w="0" w:type="auto"/>
          </w:tcPr>
          <w:p w14:paraId="2B97C7C0" w14:textId="77777777" w:rsidR="00DC6E0E" w:rsidRDefault="00DC6E0E" w:rsidP="00DC6E0E">
            <w:pPr>
              <w:pStyle w:val="TableText"/>
            </w:pPr>
            <w:r w:rsidRPr="00851208">
              <w:t>The impo</w:t>
            </w:r>
            <w:r>
              <w:t xml:space="preserve">rt routine reads each </w:t>
            </w:r>
            <w:r w:rsidRPr="000F0766">
              <w:rPr>
                <w:rStyle w:val="Codeintext"/>
              </w:rPr>
              <w:t>.hdr</w:t>
            </w:r>
            <w:r>
              <w:t xml:space="preserve"> file in the folder. Each </w:t>
            </w:r>
            <w:r w:rsidRPr="000F0766">
              <w:rPr>
                <w:rStyle w:val="Codeintext"/>
              </w:rPr>
              <w:t>.hdr</w:t>
            </w:r>
            <w:r>
              <w:t xml:space="preserve"> file refers to either an </w:t>
            </w:r>
            <w:r w:rsidRPr="000F0766">
              <w:rPr>
                <w:rStyle w:val="Codeintext"/>
              </w:rPr>
              <w:t>.slb</w:t>
            </w:r>
            <w:r>
              <w:t xml:space="preserve"> or </w:t>
            </w:r>
            <w:r w:rsidRPr="000F0766">
              <w:rPr>
                <w:rStyle w:val="Codeintext"/>
              </w:rPr>
              <w:t>.sli</w:t>
            </w:r>
            <w:r>
              <w:t xml:space="preserve"> file for the body of the Spectrum data. That is, Spectrum data are stored in pairs of files. For example:</w:t>
            </w:r>
          </w:p>
          <w:p w14:paraId="78D6CFD6" w14:textId="77777777" w:rsidR="00DC6E0E" w:rsidRPr="00851208" w:rsidRDefault="00DC6E0E" w:rsidP="00DC6E0E">
            <w:pPr>
              <w:pStyle w:val="CodeinTable"/>
            </w:pPr>
            <w:r w:rsidRPr="00851208">
              <w:t>my_spectra.hdr</w:t>
            </w:r>
          </w:p>
          <w:p w14:paraId="63F042B2" w14:textId="77777777" w:rsidR="00DC6E0E" w:rsidRPr="00851208" w:rsidRDefault="00DC6E0E" w:rsidP="00DC6E0E">
            <w:pPr>
              <w:pStyle w:val="CodeinTable"/>
            </w:pPr>
            <w:r w:rsidRPr="00851208">
              <w:t>my_spectra.slb</w:t>
            </w:r>
          </w:p>
          <w:p w14:paraId="133B8D8B" w14:textId="77777777" w:rsidR="00DC6E0E" w:rsidRDefault="00DC6E0E" w:rsidP="00DC6E0E">
            <w:pPr>
              <w:pStyle w:val="TableText"/>
            </w:pPr>
            <w:r>
              <w:t>or</w:t>
            </w:r>
          </w:p>
          <w:p w14:paraId="6EB1D008" w14:textId="77777777" w:rsidR="00DC6E0E" w:rsidRPr="00851208" w:rsidRDefault="00DC6E0E" w:rsidP="00DC6E0E">
            <w:pPr>
              <w:pStyle w:val="CodeinTable"/>
            </w:pPr>
            <w:r w:rsidRPr="00851208">
              <w:t>my_spectra.hdr</w:t>
            </w:r>
          </w:p>
          <w:p w14:paraId="3686A823" w14:textId="77777777" w:rsidR="00DC6E0E" w:rsidRPr="00851208" w:rsidRDefault="00DC6E0E" w:rsidP="00DC6E0E">
            <w:pPr>
              <w:pStyle w:val="CodeinTable"/>
            </w:pPr>
            <w:r>
              <w:t>my_spectra.sli</w:t>
            </w:r>
          </w:p>
          <w:p w14:paraId="66ED0979" w14:textId="77777777" w:rsidR="00DC6E0E" w:rsidRDefault="00DC6E0E" w:rsidP="00DC6E0E">
            <w:pPr>
              <w:pStyle w:val="TableText"/>
            </w:pPr>
            <w:r>
              <w:t xml:space="preserve">Both </w:t>
            </w:r>
            <w:r w:rsidRPr="000F0766">
              <w:rPr>
                <w:rStyle w:val="Codeintext"/>
              </w:rPr>
              <w:t>.slb</w:t>
            </w:r>
            <w:r>
              <w:t xml:space="preserve"> and </w:t>
            </w:r>
            <w:r w:rsidRPr="000F0766">
              <w:rPr>
                <w:rStyle w:val="Codeintext"/>
              </w:rPr>
              <w:t>.sli</w:t>
            </w:r>
            <w:r>
              <w:t xml:space="preserve"> files can be uploaded in the same sub-folder.</w:t>
            </w:r>
          </w:p>
          <w:p w14:paraId="2E916117" w14:textId="77777777" w:rsidR="00DC6E0E" w:rsidRDefault="00DC6E0E" w:rsidP="00DC6E0E">
            <w:pPr>
              <w:pStyle w:val="TableText"/>
            </w:pPr>
            <w:r>
              <w:t>Each</w:t>
            </w:r>
            <w:r w:rsidRPr="00084655">
              <w:t xml:space="preserve"> file</w:t>
            </w:r>
            <w:r>
              <w:t xml:space="preserve"> pair</w:t>
            </w:r>
            <w:r w:rsidRPr="00084655">
              <w:t xml:space="preserve"> can contain more than one Spectrum. </w:t>
            </w:r>
            <w:r>
              <w:t>If</w:t>
            </w:r>
            <w:r w:rsidRPr="00084655">
              <w:t xml:space="preserve"> </w:t>
            </w:r>
            <w:r>
              <w:t>present,</w:t>
            </w:r>
            <w:r w:rsidRPr="00084655">
              <w:t xml:space="preserve"> Spectr</w:t>
            </w:r>
            <w:r>
              <w:t>um</w:t>
            </w:r>
            <w:r w:rsidRPr="00084655">
              <w:t xml:space="preserve"> names are read from the header fil</w:t>
            </w:r>
            <w:r>
              <w:t>e and stored in the database in the Filename Metadata Attribute.</w:t>
            </w:r>
          </w:p>
          <w:p w14:paraId="1A468C0B" w14:textId="77777777" w:rsidR="00DC6E0E" w:rsidRDefault="00DC6E0E" w:rsidP="00DC6E0E">
            <w:pPr>
              <w:pStyle w:val="TableText"/>
            </w:pPr>
            <w:r>
              <w:t xml:space="preserve">The File Type Metadata Attribute is set to </w:t>
            </w:r>
            <w:r w:rsidRPr="00851208">
              <w:rPr>
                <w:rStyle w:val="GUIWord"/>
              </w:rPr>
              <w:t>ENVI Hdr</w:t>
            </w:r>
            <w:r w:rsidRPr="00084655">
              <w:t>.</w:t>
            </w:r>
          </w:p>
          <w:p w14:paraId="1F774FED" w14:textId="77777777" w:rsidR="00DC6E0E" w:rsidRPr="00CB1FEC" w:rsidRDefault="00DC6E0E" w:rsidP="0027750E">
            <w:pPr>
              <w:pStyle w:val="TableText"/>
            </w:pPr>
            <w:r>
              <w:t>T</w:t>
            </w:r>
            <w:r w:rsidRPr="00084655">
              <w:t xml:space="preserve">he </w:t>
            </w:r>
            <w:r>
              <w:t>Sensor</w:t>
            </w:r>
            <w:r w:rsidRPr="00084655">
              <w:t xml:space="preserve"> definition</w:t>
            </w:r>
            <w:r>
              <w:t xml:space="preserve"> (i.e. central wavelengths)</w:t>
            </w:r>
            <w:r w:rsidRPr="00084655">
              <w:t xml:space="preserve"> is not read from the ENVI header file</w:t>
            </w:r>
            <w:r>
              <w:t xml:space="preserve">. You should define the correct Sensor using the </w:t>
            </w:r>
            <w:r w:rsidRPr="0074749A">
              <w:rPr>
                <w:rStyle w:val="GUIWord"/>
              </w:rPr>
              <w:t>Data Maintenance</w:t>
            </w:r>
            <w:r w:rsidR="00D21598">
              <w:rPr>
                <w:rStyle w:val="GUIWord"/>
              </w:rPr>
              <w:t xml:space="preserve"> - </w:t>
            </w:r>
            <w:r w:rsidRPr="0074749A">
              <w:rPr>
                <w:rStyle w:val="GUIWord"/>
              </w:rPr>
              <w:t>Load sensor definition</w:t>
            </w:r>
            <w:r>
              <w:t xml:space="preserve"> menu functions. See </w:t>
            </w:r>
            <w:r w:rsidR="00D21598" w:rsidRPr="00D21598">
              <w:rPr>
                <w:i/>
              </w:rPr>
              <w:t>Section</w:t>
            </w:r>
            <w:r w:rsidR="00D21598">
              <w:t xml:space="preserve"> </w:t>
            </w:r>
            <w:r>
              <w:fldChar w:fldCharType="begin"/>
            </w:r>
            <w:r>
              <w:instrText xml:space="preserve"> REF _Ref358896286 \r \h  \* MERGEFORMAT </w:instrText>
            </w:r>
            <w:r>
              <w:fldChar w:fldCharType="separate"/>
            </w:r>
            <w:r w:rsidR="00057C13" w:rsidRPr="00057C13">
              <w:rPr>
                <w:rStyle w:val="CrossReference"/>
              </w:rPr>
              <w:t>0</w:t>
            </w:r>
            <w:r>
              <w:fldChar w:fldCharType="end"/>
            </w:r>
            <w:r w:rsidRPr="0074749A">
              <w:rPr>
                <w:rStyle w:val="CrossReference"/>
              </w:rPr>
              <w:t xml:space="preserve"> </w:t>
            </w:r>
            <w:r w:rsidR="0027750E" w:rsidRPr="0027750E">
              <w:rPr>
                <w:rStyle w:val="CrossReference"/>
                <w:i w:val="0"/>
              </w:rPr>
              <w:fldChar w:fldCharType="begin"/>
            </w:r>
            <w:r w:rsidR="0027750E" w:rsidRPr="0027750E">
              <w:rPr>
                <w:rStyle w:val="CrossReference"/>
                <w:i w:val="0"/>
              </w:rPr>
              <w:instrText xml:space="preserve"> REF _Ref413327521 \h </w:instrText>
            </w:r>
            <w:r w:rsidR="0027750E">
              <w:rPr>
                <w:rStyle w:val="CrossReference"/>
                <w:i w:val="0"/>
              </w:rPr>
              <w:instrText xml:space="preserve"> \* MERGEFORMAT </w:instrText>
            </w:r>
            <w:r w:rsidR="0027750E" w:rsidRPr="0027750E">
              <w:rPr>
                <w:rStyle w:val="CrossReference"/>
                <w:i w:val="0"/>
              </w:rPr>
            </w:r>
            <w:r w:rsidR="0027750E" w:rsidRPr="0027750E">
              <w:rPr>
                <w:rStyle w:val="CrossReference"/>
                <w:i w:val="0"/>
              </w:rPr>
              <w:fldChar w:fldCharType="separate"/>
            </w:r>
            <w:r w:rsidR="00057C13" w:rsidRPr="00057C13">
              <w:rPr>
                <w:i/>
              </w:rPr>
              <w:t>Load sensor definition</w:t>
            </w:r>
            <w:r w:rsidR="0027750E" w:rsidRPr="0027750E">
              <w:rPr>
                <w:rStyle w:val="CrossReference"/>
                <w:i w:val="0"/>
              </w:rPr>
              <w:fldChar w:fldCharType="end"/>
            </w:r>
            <w:r>
              <w:t>.</w:t>
            </w:r>
          </w:p>
        </w:tc>
      </w:tr>
    </w:tbl>
    <w:p w14:paraId="5E46E148" w14:textId="77777777" w:rsidR="00DC6E0E" w:rsidRDefault="00DC6E0E" w:rsidP="006E22DA">
      <w:pPr>
        <w:pStyle w:val="Heading3"/>
      </w:pPr>
      <w:bookmarkStart w:id="148" w:name="_Toc355280376"/>
      <w:bookmarkStart w:id="149" w:name="_Ref356813987"/>
      <w:bookmarkStart w:id="150" w:name="_Ref356813989"/>
      <w:bookmarkStart w:id="151" w:name="_Toc398023882"/>
      <w:bookmarkStart w:id="152" w:name="_Ref413327559"/>
      <w:bookmarkStart w:id="153" w:name="_Toc296956658"/>
      <w:r>
        <w:lastRenderedPageBreak/>
        <w:t>Ocean Optics SpectraSuite Data Files</w:t>
      </w:r>
      <w:bookmarkEnd w:id="148"/>
      <w:bookmarkEnd w:id="149"/>
      <w:bookmarkEnd w:id="150"/>
      <w:bookmarkEnd w:id="151"/>
      <w:bookmarkEnd w:id="152"/>
      <w:bookmarkEnd w:id="153"/>
    </w:p>
    <w:tbl>
      <w:tblPr>
        <w:tblStyle w:val="TableGrid"/>
        <w:tblW w:w="0" w:type="auto"/>
        <w:tblInd w:w="709" w:type="dxa"/>
        <w:tblLook w:val="04A0" w:firstRow="1" w:lastRow="0" w:firstColumn="1" w:lastColumn="0" w:noHBand="0" w:noVBand="1"/>
      </w:tblPr>
      <w:tblGrid>
        <w:gridCol w:w="1644"/>
        <w:gridCol w:w="6889"/>
      </w:tblGrid>
      <w:tr w:rsidR="00DC6E0E" w14:paraId="703D93FF" w14:textId="77777777" w:rsidTr="00DC6E0E">
        <w:tc>
          <w:tcPr>
            <w:tcW w:w="1644" w:type="dxa"/>
          </w:tcPr>
          <w:p w14:paraId="603D668A" w14:textId="77777777" w:rsidR="00DC6E0E" w:rsidRDefault="00DC6E0E" w:rsidP="00DC6E0E">
            <w:pPr>
              <w:pStyle w:val="Body"/>
              <w:ind w:left="0"/>
            </w:pPr>
            <w:r>
              <w:t>Standard or Format Owner</w:t>
            </w:r>
          </w:p>
        </w:tc>
        <w:tc>
          <w:tcPr>
            <w:tcW w:w="0" w:type="auto"/>
          </w:tcPr>
          <w:p w14:paraId="2E939EBD" w14:textId="77777777" w:rsidR="00DC6E0E" w:rsidRDefault="00DC6E0E" w:rsidP="00DC6E0E">
            <w:pPr>
              <w:pStyle w:val="TableText"/>
            </w:pPr>
            <w:r>
              <w:t>Ocean Optics</w:t>
            </w:r>
          </w:p>
        </w:tc>
      </w:tr>
      <w:tr w:rsidR="00DC6E0E" w14:paraId="23511BE6" w14:textId="77777777" w:rsidTr="00DC6E0E">
        <w:tc>
          <w:tcPr>
            <w:tcW w:w="1644" w:type="dxa"/>
          </w:tcPr>
          <w:p w14:paraId="05638797" w14:textId="77777777" w:rsidR="00DC6E0E" w:rsidRDefault="00DC6E0E" w:rsidP="00DC6E0E">
            <w:pPr>
              <w:pStyle w:val="Body"/>
              <w:ind w:left="0"/>
            </w:pPr>
            <w:r>
              <w:t>Devices</w:t>
            </w:r>
          </w:p>
        </w:tc>
        <w:tc>
          <w:tcPr>
            <w:tcW w:w="0" w:type="auto"/>
          </w:tcPr>
          <w:p w14:paraId="56555956" w14:textId="77777777" w:rsidR="00DC6E0E" w:rsidRDefault="00DC6E0E" w:rsidP="00DC6E0E">
            <w:pPr>
              <w:pStyle w:val="Body"/>
              <w:ind w:left="0"/>
            </w:pPr>
            <w:r>
              <w:t>Ocean Optics Spectra Suite</w:t>
            </w:r>
          </w:p>
        </w:tc>
      </w:tr>
      <w:tr w:rsidR="00DC6E0E" w14:paraId="703F0892" w14:textId="77777777" w:rsidTr="00DC6E0E">
        <w:tc>
          <w:tcPr>
            <w:tcW w:w="1644" w:type="dxa"/>
          </w:tcPr>
          <w:p w14:paraId="79A8105B" w14:textId="77777777" w:rsidR="00DC6E0E" w:rsidRDefault="00DC6E0E" w:rsidP="00DC6E0E">
            <w:pPr>
              <w:pStyle w:val="Body"/>
              <w:ind w:left="0"/>
            </w:pPr>
            <w:r>
              <w:t>Supported Formats</w:t>
            </w:r>
          </w:p>
        </w:tc>
        <w:tc>
          <w:tcPr>
            <w:tcW w:w="0" w:type="auto"/>
          </w:tcPr>
          <w:p w14:paraId="3F88700A" w14:textId="77777777" w:rsidR="00DC6E0E" w:rsidRPr="00084655" w:rsidRDefault="00DC6E0E" w:rsidP="00DC6E0E">
            <w:pPr>
              <w:pStyle w:val="Body"/>
              <w:ind w:left="0"/>
            </w:pPr>
            <w:r>
              <w:t>Ocean Optics Spectra Suite text files</w:t>
            </w:r>
          </w:p>
        </w:tc>
      </w:tr>
      <w:tr w:rsidR="00DC6E0E" w14:paraId="19FBF046" w14:textId="77777777" w:rsidTr="00DC6E0E">
        <w:tc>
          <w:tcPr>
            <w:tcW w:w="1644" w:type="dxa"/>
          </w:tcPr>
          <w:p w14:paraId="3D38BA2E" w14:textId="77777777" w:rsidR="00DC6E0E" w:rsidRDefault="00DC6E0E" w:rsidP="00DC6E0E">
            <w:pPr>
              <w:pStyle w:val="Body"/>
              <w:ind w:left="0"/>
            </w:pPr>
            <w:r>
              <w:t>Comments</w:t>
            </w:r>
          </w:p>
        </w:tc>
        <w:tc>
          <w:tcPr>
            <w:tcW w:w="0" w:type="auto"/>
          </w:tcPr>
          <w:p w14:paraId="444B5B57" w14:textId="77777777" w:rsidR="00DC6E0E" w:rsidRPr="00B61E92" w:rsidRDefault="00DC6E0E" w:rsidP="00DC6E0E">
            <w:pPr>
              <w:pStyle w:val="TableText"/>
            </w:pPr>
            <w:r>
              <w:t xml:space="preserve">The required file extension is </w:t>
            </w:r>
            <w:r w:rsidRPr="000F0766">
              <w:rPr>
                <w:rStyle w:val="Codeintext"/>
              </w:rPr>
              <w:t>.csv</w:t>
            </w:r>
            <w:r>
              <w:t>, although the files are not comma separated.</w:t>
            </w:r>
          </w:p>
        </w:tc>
      </w:tr>
    </w:tbl>
    <w:p w14:paraId="713D74D5" w14:textId="77777777" w:rsidR="00DC6E0E" w:rsidRDefault="00DC6E0E" w:rsidP="00DC6E0E">
      <w:pPr>
        <w:pStyle w:val="HeadingSubUnnumbered"/>
      </w:pPr>
      <w:r>
        <w:t>Example file</w:t>
      </w:r>
    </w:p>
    <w:p w14:paraId="5DB8138D" w14:textId="77777777" w:rsidR="00DC6E0E" w:rsidRPr="004C3526" w:rsidRDefault="00DC6E0E" w:rsidP="00DC6E0E">
      <w:pPr>
        <w:pStyle w:val="Code"/>
      </w:pPr>
      <w:r w:rsidRPr="004C3526">
        <w:t>SpectraSuite Data File</w:t>
      </w:r>
    </w:p>
    <w:p w14:paraId="79D2F1F1" w14:textId="77777777" w:rsidR="00DC6E0E" w:rsidRPr="004C3526" w:rsidRDefault="00DC6E0E" w:rsidP="00DC6E0E">
      <w:pPr>
        <w:pStyle w:val="Code"/>
      </w:pPr>
      <w:r w:rsidRPr="004C3526">
        <w:t>++++++++++++++++++++++++++++++++++++</w:t>
      </w:r>
    </w:p>
    <w:p w14:paraId="2C98B612" w14:textId="77777777" w:rsidR="00DC6E0E" w:rsidRPr="004C3526" w:rsidRDefault="00DC6E0E" w:rsidP="00DC6E0E">
      <w:pPr>
        <w:pStyle w:val="Code"/>
      </w:pPr>
      <w:r w:rsidRPr="004C3526">
        <w:t>Date: Wed Sep 15 19:14:15 CEST 2010</w:t>
      </w:r>
    </w:p>
    <w:p w14:paraId="798D8C67" w14:textId="77777777" w:rsidR="00DC6E0E" w:rsidRPr="004C3526" w:rsidRDefault="00DC6E0E" w:rsidP="00DC6E0E">
      <w:pPr>
        <w:pStyle w:val="Code"/>
      </w:pPr>
      <w:r w:rsidRPr="004C3526">
        <w:t>User: telerilevamento</w:t>
      </w:r>
    </w:p>
    <w:p w14:paraId="465050A4" w14:textId="77777777" w:rsidR="00DC6E0E" w:rsidRPr="004C3526" w:rsidRDefault="00DC6E0E" w:rsidP="00DC6E0E">
      <w:pPr>
        <w:pStyle w:val="Code"/>
      </w:pPr>
      <w:r w:rsidRPr="004C3526">
        <w:t>Dark Spectrum Present: No</w:t>
      </w:r>
    </w:p>
    <w:p w14:paraId="12327BEC" w14:textId="77777777" w:rsidR="00DC6E0E" w:rsidRPr="004C3526" w:rsidRDefault="00DC6E0E" w:rsidP="00DC6E0E">
      <w:pPr>
        <w:pStyle w:val="Code"/>
      </w:pPr>
      <w:r w:rsidRPr="004C3526">
        <w:t>Reference Spectrum Present: No</w:t>
      </w:r>
    </w:p>
    <w:p w14:paraId="35C8C621" w14:textId="77777777" w:rsidR="00DC6E0E" w:rsidRPr="004C3526" w:rsidRDefault="00DC6E0E" w:rsidP="00DC6E0E">
      <w:pPr>
        <w:pStyle w:val="Code"/>
      </w:pPr>
      <w:r w:rsidRPr="004C3526">
        <w:t>Number of Sampled Component Spectra: 1</w:t>
      </w:r>
    </w:p>
    <w:p w14:paraId="7265BF12" w14:textId="77777777" w:rsidR="00DC6E0E" w:rsidRPr="004C3526" w:rsidRDefault="00DC6E0E" w:rsidP="00DC6E0E">
      <w:pPr>
        <w:pStyle w:val="Code"/>
      </w:pPr>
      <w:r w:rsidRPr="004C3526">
        <w:t>Spectrometers: HR4C1076</w:t>
      </w:r>
    </w:p>
    <w:p w14:paraId="446002A2" w14:textId="77777777" w:rsidR="00DC6E0E" w:rsidRPr="004C3526" w:rsidRDefault="00DC6E0E" w:rsidP="00DC6E0E">
      <w:pPr>
        <w:pStyle w:val="Code"/>
      </w:pPr>
      <w:r w:rsidRPr="004C3526">
        <w:t>Integration Time (usec): 1000000 (HR4C1076)</w:t>
      </w:r>
    </w:p>
    <w:p w14:paraId="3251ECAD" w14:textId="77777777" w:rsidR="00DC6E0E" w:rsidRPr="004C3526" w:rsidRDefault="00DC6E0E" w:rsidP="00DC6E0E">
      <w:pPr>
        <w:pStyle w:val="Code"/>
      </w:pPr>
      <w:r w:rsidRPr="004C3526">
        <w:t>Spectra Averaged: 10 (HR4C1076)</w:t>
      </w:r>
    </w:p>
    <w:p w14:paraId="0BF16AF0" w14:textId="77777777" w:rsidR="00DC6E0E" w:rsidRPr="004C3526" w:rsidRDefault="00DC6E0E" w:rsidP="00DC6E0E">
      <w:pPr>
        <w:pStyle w:val="Code"/>
      </w:pPr>
      <w:r w:rsidRPr="004C3526">
        <w:t>Boxcar Smoothing: 0 (HR4C1076)</w:t>
      </w:r>
    </w:p>
    <w:p w14:paraId="47A0349B" w14:textId="77777777" w:rsidR="00DC6E0E" w:rsidRPr="004C3526" w:rsidRDefault="00DC6E0E" w:rsidP="00DC6E0E">
      <w:pPr>
        <w:pStyle w:val="Code"/>
      </w:pPr>
      <w:r w:rsidRPr="004C3526">
        <w:t>Correct for Electrical Dark: No (HR4C1076)</w:t>
      </w:r>
    </w:p>
    <w:p w14:paraId="680EF9B8" w14:textId="77777777" w:rsidR="00DC6E0E" w:rsidRPr="004C3526" w:rsidRDefault="00DC6E0E" w:rsidP="00DC6E0E">
      <w:pPr>
        <w:pStyle w:val="Code"/>
      </w:pPr>
      <w:r w:rsidRPr="004C3526">
        <w:t>Strobe/Lamp Enabled: No (HR4C1076)</w:t>
      </w:r>
    </w:p>
    <w:p w14:paraId="218EF8C3" w14:textId="77777777" w:rsidR="00DC6E0E" w:rsidRPr="004C3526" w:rsidRDefault="00DC6E0E" w:rsidP="00DC6E0E">
      <w:pPr>
        <w:pStyle w:val="Code"/>
      </w:pPr>
      <w:r w:rsidRPr="004C3526">
        <w:t>Correct for Detector Non-linearity: No (HR4C1076)</w:t>
      </w:r>
    </w:p>
    <w:p w14:paraId="04EA206B" w14:textId="77777777" w:rsidR="00DC6E0E" w:rsidRPr="004C3526" w:rsidRDefault="00DC6E0E" w:rsidP="00DC6E0E">
      <w:pPr>
        <w:pStyle w:val="Code"/>
      </w:pPr>
      <w:r w:rsidRPr="004C3526">
        <w:t>Correct for Stray Light: No (HR4C1076)</w:t>
      </w:r>
    </w:p>
    <w:p w14:paraId="24EA589A" w14:textId="77777777" w:rsidR="00DC6E0E" w:rsidRPr="004C3526" w:rsidRDefault="00DC6E0E" w:rsidP="00DC6E0E">
      <w:pPr>
        <w:pStyle w:val="Code"/>
      </w:pPr>
      <w:r w:rsidRPr="004C3526">
        <w:t>Number of Pixels in Processed Spectrum: 3648</w:t>
      </w:r>
    </w:p>
    <w:p w14:paraId="4D55DA78" w14:textId="77777777" w:rsidR="00DC6E0E" w:rsidRPr="004C3526" w:rsidRDefault="00DC6E0E" w:rsidP="00DC6E0E">
      <w:pPr>
        <w:pStyle w:val="Code"/>
      </w:pPr>
      <w:r w:rsidRPr="004C3526">
        <w:t>&gt;&gt;&gt;&gt;&gt;Begin Processed Spectral Data&lt;&lt;&lt;&lt;&lt;</w:t>
      </w:r>
    </w:p>
    <w:p w14:paraId="71AB1538" w14:textId="77777777" w:rsidR="00DC6E0E" w:rsidRPr="004C3526" w:rsidRDefault="00DC6E0E" w:rsidP="00DC6E0E">
      <w:pPr>
        <w:pStyle w:val="Code"/>
      </w:pPr>
      <w:r w:rsidRPr="004C3526">
        <w:t>Wavelength(nm); radiance(W*m-2*sr-1*nm-1)</w:t>
      </w:r>
    </w:p>
    <w:p w14:paraId="4B59E733" w14:textId="77777777" w:rsidR="00DC6E0E" w:rsidRPr="004C3526" w:rsidRDefault="00DC6E0E" w:rsidP="00DC6E0E">
      <w:pPr>
        <w:pStyle w:val="Code"/>
      </w:pPr>
      <w:r w:rsidRPr="004C3526">
        <w:t>717.00000;0.17904775</w:t>
      </w:r>
    </w:p>
    <w:p w14:paraId="5307720F" w14:textId="77777777" w:rsidR="00DC6E0E" w:rsidRPr="004C3526" w:rsidRDefault="00DC6E0E" w:rsidP="00DC6E0E">
      <w:pPr>
        <w:pStyle w:val="Code"/>
      </w:pPr>
      <w:r w:rsidRPr="004C3526">
        <w:t>717.02000;0.17878146</w:t>
      </w:r>
    </w:p>
    <w:p w14:paraId="5FAF7DD1" w14:textId="77777777" w:rsidR="00DC6E0E" w:rsidRPr="004C3526" w:rsidRDefault="00DC6E0E" w:rsidP="00DC6E0E">
      <w:pPr>
        <w:pStyle w:val="Code"/>
      </w:pPr>
      <w:r w:rsidRPr="004C3526">
        <w:t>717.04000;0.17849983</w:t>
      </w:r>
    </w:p>
    <w:p w14:paraId="6A7AA8FE" w14:textId="77777777" w:rsidR="00DC6E0E" w:rsidRPr="004C3526" w:rsidRDefault="00DC6E0E" w:rsidP="00DC6E0E">
      <w:pPr>
        <w:pStyle w:val="Code"/>
      </w:pPr>
      <w:r w:rsidRPr="004C3526">
        <w:t>717.06000;0.17820124</w:t>
      </w:r>
    </w:p>
    <w:p w14:paraId="7EB211F4" w14:textId="77777777" w:rsidR="00DC6E0E" w:rsidRPr="004C3526" w:rsidRDefault="00DC6E0E" w:rsidP="00DC6E0E">
      <w:pPr>
        <w:pStyle w:val="Code"/>
      </w:pPr>
      <w:r w:rsidRPr="004C3526">
        <w:t>…</w:t>
      </w:r>
    </w:p>
    <w:p w14:paraId="24583AF5" w14:textId="77777777" w:rsidR="00630612" w:rsidRDefault="00630612" w:rsidP="00630612">
      <w:pPr>
        <w:pStyle w:val="Heading3"/>
      </w:pPr>
      <w:bookmarkStart w:id="154" w:name="_Toc293145197"/>
      <w:bookmarkStart w:id="155" w:name="_Toc296956659"/>
      <w:bookmarkStart w:id="156" w:name="_Toc355280377"/>
      <w:bookmarkStart w:id="157" w:name="_Toc398023883"/>
      <w:r>
        <w:t>Ocean Optics Ocean View Data Files</w:t>
      </w:r>
      <w:bookmarkEnd w:id="154"/>
      <w:bookmarkEnd w:id="155"/>
    </w:p>
    <w:tbl>
      <w:tblPr>
        <w:tblStyle w:val="TableGrid"/>
        <w:tblW w:w="0" w:type="auto"/>
        <w:tblInd w:w="709" w:type="dxa"/>
        <w:tblLook w:val="04A0" w:firstRow="1" w:lastRow="0" w:firstColumn="1" w:lastColumn="0" w:noHBand="0" w:noVBand="1"/>
      </w:tblPr>
      <w:tblGrid>
        <w:gridCol w:w="1644"/>
        <w:gridCol w:w="3945"/>
      </w:tblGrid>
      <w:tr w:rsidR="00630612" w14:paraId="4CF1585A" w14:textId="77777777" w:rsidTr="00631D1D">
        <w:tc>
          <w:tcPr>
            <w:tcW w:w="1644" w:type="dxa"/>
          </w:tcPr>
          <w:p w14:paraId="67DA9953" w14:textId="77777777" w:rsidR="00630612" w:rsidRDefault="00630612" w:rsidP="00631D1D">
            <w:pPr>
              <w:pStyle w:val="Body"/>
              <w:ind w:left="0"/>
            </w:pPr>
            <w:r>
              <w:t>Standard or Format Owner</w:t>
            </w:r>
          </w:p>
        </w:tc>
        <w:tc>
          <w:tcPr>
            <w:tcW w:w="0" w:type="auto"/>
          </w:tcPr>
          <w:p w14:paraId="4838FA91" w14:textId="77777777" w:rsidR="00630612" w:rsidRDefault="00630612" w:rsidP="00631D1D">
            <w:pPr>
              <w:pStyle w:val="TableText"/>
            </w:pPr>
            <w:r>
              <w:t>Ocean Optics</w:t>
            </w:r>
          </w:p>
        </w:tc>
      </w:tr>
      <w:tr w:rsidR="00630612" w14:paraId="2E7025DB" w14:textId="77777777" w:rsidTr="00631D1D">
        <w:tc>
          <w:tcPr>
            <w:tcW w:w="1644" w:type="dxa"/>
          </w:tcPr>
          <w:p w14:paraId="61D76011" w14:textId="77777777" w:rsidR="00630612" w:rsidRDefault="00630612" w:rsidP="00631D1D">
            <w:pPr>
              <w:pStyle w:val="Body"/>
              <w:ind w:left="0"/>
            </w:pPr>
            <w:r>
              <w:t>Devices</w:t>
            </w:r>
          </w:p>
        </w:tc>
        <w:tc>
          <w:tcPr>
            <w:tcW w:w="0" w:type="auto"/>
          </w:tcPr>
          <w:p w14:paraId="1E8D512E" w14:textId="77777777" w:rsidR="00630612" w:rsidRDefault="00630612" w:rsidP="00631D1D">
            <w:pPr>
              <w:pStyle w:val="Body"/>
              <w:ind w:left="0"/>
            </w:pPr>
            <w:r>
              <w:t>Ocean Optics Ocean View Software</w:t>
            </w:r>
          </w:p>
        </w:tc>
      </w:tr>
      <w:tr w:rsidR="00630612" w14:paraId="66F36DF1" w14:textId="77777777" w:rsidTr="00631D1D">
        <w:tc>
          <w:tcPr>
            <w:tcW w:w="1644" w:type="dxa"/>
          </w:tcPr>
          <w:p w14:paraId="1F691BBA" w14:textId="77777777" w:rsidR="00630612" w:rsidRDefault="00630612" w:rsidP="00631D1D">
            <w:pPr>
              <w:pStyle w:val="Body"/>
              <w:ind w:left="0"/>
            </w:pPr>
            <w:r>
              <w:t>Supported Formats</w:t>
            </w:r>
          </w:p>
        </w:tc>
        <w:tc>
          <w:tcPr>
            <w:tcW w:w="0" w:type="auto"/>
          </w:tcPr>
          <w:p w14:paraId="1E5967E5" w14:textId="77777777" w:rsidR="00630612" w:rsidRPr="00084655" w:rsidRDefault="00630612" w:rsidP="00631D1D">
            <w:pPr>
              <w:pStyle w:val="Body"/>
              <w:ind w:left="0"/>
            </w:pPr>
            <w:r>
              <w:t>Ocean Optics Ocean View text files</w:t>
            </w:r>
          </w:p>
        </w:tc>
      </w:tr>
      <w:tr w:rsidR="00630612" w14:paraId="4A41CD47" w14:textId="77777777" w:rsidTr="00631D1D">
        <w:tc>
          <w:tcPr>
            <w:tcW w:w="1644" w:type="dxa"/>
          </w:tcPr>
          <w:p w14:paraId="23CDA7C5" w14:textId="77777777" w:rsidR="00630612" w:rsidRDefault="00630612" w:rsidP="00631D1D">
            <w:pPr>
              <w:pStyle w:val="Body"/>
              <w:ind w:left="0"/>
            </w:pPr>
            <w:r>
              <w:t>Comments</w:t>
            </w:r>
          </w:p>
        </w:tc>
        <w:tc>
          <w:tcPr>
            <w:tcW w:w="0" w:type="auto"/>
          </w:tcPr>
          <w:p w14:paraId="23A9F5A7" w14:textId="77777777" w:rsidR="00630612" w:rsidRPr="00B61E92" w:rsidRDefault="00630612" w:rsidP="00631D1D">
            <w:pPr>
              <w:pStyle w:val="TableText"/>
            </w:pPr>
            <w:r>
              <w:t xml:space="preserve">The required file extension is </w:t>
            </w:r>
            <w:r>
              <w:rPr>
                <w:rStyle w:val="Codeintext"/>
              </w:rPr>
              <w:t>.txt</w:t>
            </w:r>
            <w:r>
              <w:t>.</w:t>
            </w:r>
          </w:p>
        </w:tc>
      </w:tr>
    </w:tbl>
    <w:p w14:paraId="596CECD1" w14:textId="77777777" w:rsidR="00630612" w:rsidRDefault="00630612" w:rsidP="00630612">
      <w:pPr>
        <w:pStyle w:val="HeadingSubUnnumbered"/>
      </w:pPr>
      <w:r>
        <w:t>Example file</w:t>
      </w:r>
    </w:p>
    <w:p w14:paraId="42C5E777" w14:textId="77777777" w:rsidR="00630612" w:rsidRDefault="00630612" w:rsidP="00630612">
      <w:pPr>
        <w:pStyle w:val="Code"/>
      </w:pPr>
      <w:r>
        <w:t>Data from Tree1_Day1_am_MAYP1114952_10-08-17-448.txt Node</w:t>
      </w:r>
    </w:p>
    <w:p w14:paraId="3D4D9C65" w14:textId="77777777" w:rsidR="00630612" w:rsidRDefault="00630612" w:rsidP="00630612">
      <w:pPr>
        <w:pStyle w:val="Code"/>
      </w:pPr>
    </w:p>
    <w:p w14:paraId="65759233" w14:textId="77777777" w:rsidR="00630612" w:rsidRDefault="00630612" w:rsidP="00630612">
      <w:pPr>
        <w:pStyle w:val="Code"/>
      </w:pPr>
      <w:r>
        <w:t>Date: Wed Mar 25 10:08:17 GMT 2015</w:t>
      </w:r>
    </w:p>
    <w:p w14:paraId="6A76A19D" w14:textId="77777777" w:rsidR="00630612" w:rsidRDefault="00630612" w:rsidP="00630612">
      <w:pPr>
        <w:pStyle w:val="Code"/>
      </w:pPr>
      <w:r>
        <w:t>User: amacarth</w:t>
      </w:r>
    </w:p>
    <w:p w14:paraId="6423043C" w14:textId="77777777" w:rsidR="00630612" w:rsidRDefault="00630612" w:rsidP="00630612">
      <w:pPr>
        <w:pStyle w:val="Code"/>
      </w:pPr>
      <w:r>
        <w:t>Spectrometer: MAYP111495</w:t>
      </w:r>
    </w:p>
    <w:p w14:paraId="2E6669D5" w14:textId="77777777" w:rsidR="00630612" w:rsidRDefault="00630612" w:rsidP="00630612">
      <w:pPr>
        <w:pStyle w:val="Code"/>
      </w:pPr>
      <w:r>
        <w:t>Autoset integration time: false</w:t>
      </w:r>
    </w:p>
    <w:p w14:paraId="29F6E9C5" w14:textId="77777777" w:rsidR="00630612" w:rsidRDefault="00630612" w:rsidP="00630612">
      <w:pPr>
        <w:pStyle w:val="Code"/>
      </w:pPr>
      <w:r>
        <w:t>Trigger mode: 0</w:t>
      </w:r>
    </w:p>
    <w:p w14:paraId="0072F8CC" w14:textId="77777777" w:rsidR="00630612" w:rsidRDefault="00630612" w:rsidP="00630612">
      <w:pPr>
        <w:pStyle w:val="Code"/>
      </w:pPr>
      <w:r>
        <w:t>Integration Time (sec): 8.500000E-1</w:t>
      </w:r>
    </w:p>
    <w:p w14:paraId="55BF4F7F" w14:textId="77777777" w:rsidR="00630612" w:rsidRDefault="00630612" w:rsidP="00630612">
      <w:pPr>
        <w:pStyle w:val="Code"/>
      </w:pPr>
      <w:r>
        <w:t>Scans to average: 1</w:t>
      </w:r>
    </w:p>
    <w:p w14:paraId="2759AD7B" w14:textId="77777777" w:rsidR="00630612" w:rsidRDefault="00630612" w:rsidP="00630612">
      <w:pPr>
        <w:pStyle w:val="Code"/>
      </w:pPr>
      <w:r>
        <w:t>Electric dark correction enabled: true</w:t>
      </w:r>
    </w:p>
    <w:p w14:paraId="36610DAB" w14:textId="77777777" w:rsidR="00630612" w:rsidRDefault="00630612" w:rsidP="00630612">
      <w:pPr>
        <w:pStyle w:val="Code"/>
      </w:pPr>
      <w:r>
        <w:t>Nonlinearity correction enabled: true</w:t>
      </w:r>
    </w:p>
    <w:p w14:paraId="4456259F" w14:textId="77777777" w:rsidR="00630612" w:rsidRDefault="00630612" w:rsidP="00630612">
      <w:pPr>
        <w:pStyle w:val="Code"/>
      </w:pPr>
      <w:r>
        <w:t>Boxcar width: 0</w:t>
      </w:r>
    </w:p>
    <w:p w14:paraId="37EE300F" w14:textId="77777777" w:rsidR="00630612" w:rsidRDefault="00630612" w:rsidP="00630612">
      <w:pPr>
        <w:pStyle w:val="Code"/>
      </w:pPr>
      <w:r>
        <w:t>XAxis mode: Wavelengths</w:t>
      </w:r>
    </w:p>
    <w:p w14:paraId="47B68D7C" w14:textId="77777777" w:rsidR="00630612" w:rsidRDefault="00630612" w:rsidP="00630612">
      <w:pPr>
        <w:pStyle w:val="Code"/>
      </w:pPr>
      <w:r>
        <w:t>Stop averaging: false</w:t>
      </w:r>
    </w:p>
    <w:p w14:paraId="415EA650" w14:textId="77777777" w:rsidR="00630612" w:rsidRDefault="00630612" w:rsidP="00630612">
      <w:pPr>
        <w:pStyle w:val="Code"/>
      </w:pPr>
      <w:r>
        <w:t>Number of Pixels in Spectrum: 2068</w:t>
      </w:r>
    </w:p>
    <w:p w14:paraId="671F23DA" w14:textId="77777777" w:rsidR="00630612" w:rsidRDefault="00630612" w:rsidP="00630612">
      <w:pPr>
        <w:pStyle w:val="Code"/>
      </w:pPr>
      <w:r>
        <w:t>&gt;&gt;&gt;&gt;&gt;Begin Spectral Data&lt;&lt;&lt;&lt;&lt;</w:t>
      </w:r>
    </w:p>
    <w:p w14:paraId="30AF4567" w14:textId="77777777" w:rsidR="00630612" w:rsidRDefault="00630612" w:rsidP="00630612">
      <w:pPr>
        <w:pStyle w:val="Code"/>
      </w:pPr>
      <w:r>
        <w:t>649.693</w:t>
      </w:r>
      <w:r>
        <w:tab/>
        <w:t>838.02</w:t>
      </w:r>
    </w:p>
    <w:p w14:paraId="4F0646C6" w14:textId="77777777" w:rsidR="00630612" w:rsidRDefault="00630612" w:rsidP="00630612">
      <w:pPr>
        <w:pStyle w:val="Code"/>
      </w:pPr>
      <w:r>
        <w:t>649.795</w:t>
      </w:r>
      <w:r>
        <w:tab/>
        <w:t>-180.19</w:t>
      </w:r>
    </w:p>
    <w:p w14:paraId="3ED60946" w14:textId="77777777" w:rsidR="00630612" w:rsidRDefault="00630612" w:rsidP="00630612">
      <w:pPr>
        <w:pStyle w:val="Code"/>
      </w:pPr>
      <w:r>
        <w:t>649.896</w:t>
      </w:r>
      <w:r>
        <w:tab/>
        <w:t>-91.96</w:t>
      </w:r>
    </w:p>
    <w:p w14:paraId="342E991F" w14:textId="77777777" w:rsidR="00630612" w:rsidRDefault="00630612" w:rsidP="00630612">
      <w:pPr>
        <w:pStyle w:val="Code"/>
      </w:pPr>
      <w:r>
        <w:t>649.997</w:t>
      </w:r>
      <w:r>
        <w:tab/>
        <w:t>-111.79</w:t>
      </w:r>
      <w:r w:rsidRPr="004C3526">
        <w:t xml:space="preserve"> </w:t>
      </w:r>
    </w:p>
    <w:p w14:paraId="7AB51A2B" w14:textId="77777777" w:rsidR="00630612" w:rsidRPr="004C3526" w:rsidRDefault="00630612" w:rsidP="00630612">
      <w:pPr>
        <w:pStyle w:val="Code"/>
      </w:pPr>
      <w:r w:rsidRPr="004C3526">
        <w:t>…</w:t>
      </w:r>
    </w:p>
    <w:p w14:paraId="1067BD3F" w14:textId="77777777" w:rsidR="00DC6E0E" w:rsidRDefault="00DC6E0E" w:rsidP="006E22DA">
      <w:pPr>
        <w:pStyle w:val="Heading3"/>
      </w:pPr>
      <w:bookmarkStart w:id="158" w:name="_Toc296956660"/>
      <w:r>
        <w:t>HDF5 Files containing FGI goniometer measurements</w:t>
      </w:r>
      <w:bookmarkEnd w:id="156"/>
      <w:bookmarkEnd w:id="157"/>
      <w:bookmarkEnd w:id="158"/>
    </w:p>
    <w:tbl>
      <w:tblPr>
        <w:tblStyle w:val="TableGrid"/>
        <w:tblW w:w="0" w:type="auto"/>
        <w:tblInd w:w="709" w:type="dxa"/>
        <w:tblLook w:val="04A0" w:firstRow="1" w:lastRow="0" w:firstColumn="1" w:lastColumn="0" w:noHBand="0" w:noVBand="1"/>
      </w:tblPr>
      <w:tblGrid>
        <w:gridCol w:w="1644"/>
        <w:gridCol w:w="6889"/>
      </w:tblGrid>
      <w:tr w:rsidR="00DC6E0E" w14:paraId="2170993D" w14:textId="77777777" w:rsidTr="00DC6E0E">
        <w:tc>
          <w:tcPr>
            <w:tcW w:w="1644" w:type="dxa"/>
          </w:tcPr>
          <w:p w14:paraId="76D3DA3F" w14:textId="77777777" w:rsidR="00DC6E0E" w:rsidRDefault="00DC6E0E" w:rsidP="00DC6E0E">
            <w:pPr>
              <w:pStyle w:val="Body"/>
              <w:ind w:left="0"/>
            </w:pPr>
            <w:r>
              <w:t>Standard or Format Owner</w:t>
            </w:r>
          </w:p>
        </w:tc>
        <w:tc>
          <w:tcPr>
            <w:tcW w:w="0" w:type="auto"/>
          </w:tcPr>
          <w:p w14:paraId="3868A437" w14:textId="77777777" w:rsidR="00DC6E0E" w:rsidRDefault="00DC6E0E" w:rsidP="00DC6E0E">
            <w:pPr>
              <w:pStyle w:val="Body"/>
              <w:ind w:left="0"/>
            </w:pPr>
            <w:r>
              <w:t>Finnish Geodetic Institute proprietary format</w:t>
            </w:r>
          </w:p>
        </w:tc>
      </w:tr>
      <w:tr w:rsidR="00DC6E0E" w14:paraId="47C4F47E" w14:textId="77777777" w:rsidTr="00DC6E0E">
        <w:tc>
          <w:tcPr>
            <w:tcW w:w="1644" w:type="dxa"/>
          </w:tcPr>
          <w:p w14:paraId="77B38908" w14:textId="77777777" w:rsidR="00DC6E0E" w:rsidRDefault="00DC6E0E" w:rsidP="00DC6E0E">
            <w:pPr>
              <w:pStyle w:val="Body"/>
              <w:ind w:left="0"/>
            </w:pPr>
            <w:r>
              <w:t>Devices</w:t>
            </w:r>
          </w:p>
        </w:tc>
        <w:tc>
          <w:tcPr>
            <w:tcW w:w="0" w:type="auto"/>
          </w:tcPr>
          <w:p w14:paraId="3D9CE9DF" w14:textId="77777777" w:rsidR="00DC6E0E" w:rsidRDefault="00DC6E0E" w:rsidP="00DC6E0E">
            <w:pPr>
              <w:pStyle w:val="Body"/>
              <w:ind w:left="0"/>
            </w:pPr>
            <w:r>
              <w:t>ASD in combination with the FIGIFIGO goniometer</w:t>
            </w:r>
          </w:p>
        </w:tc>
      </w:tr>
      <w:tr w:rsidR="00DC6E0E" w14:paraId="37A56639" w14:textId="77777777" w:rsidTr="00DC6E0E">
        <w:tc>
          <w:tcPr>
            <w:tcW w:w="1644" w:type="dxa"/>
          </w:tcPr>
          <w:p w14:paraId="69E44F80" w14:textId="77777777" w:rsidR="00DC6E0E" w:rsidRDefault="00DC6E0E" w:rsidP="00DC6E0E">
            <w:pPr>
              <w:pStyle w:val="Body"/>
              <w:ind w:left="0"/>
            </w:pPr>
            <w:r>
              <w:t>Supported Formats</w:t>
            </w:r>
          </w:p>
        </w:tc>
        <w:tc>
          <w:tcPr>
            <w:tcW w:w="0" w:type="auto"/>
          </w:tcPr>
          <w:p w14:paraId="76CAD782" w14:textId="77777777" w:rsidR="00DC6E0E" w:rsidRDefault="00DC6E0E" w:rsidP="00DC6E0E">
            <w:pPr>
              <w:pStyle w:val="Body"/>
              <w:ind w:left="0"/>
            </w:pPr>
            <w:r>
              <w:t>HDF5 files and XML files containing measurement data from FGI (Finish Geodetic Institute) goniometer measurements</w:t>
            </w:r>
          </w:p>
          <w:p w14:paraId="5EBA99A6" w14:textId="77777777" w:rsidR="00DC6E0E" w:rsidRPr="00084655" w:rsidRDefault="00DC6E0E" w:rsidP="00DC6E0E">
            <w:pPr>
              <w:pStyle w:val="Body"/>
              <w:ind w:left="0"/>
            </w:pPr>
            <w:r>
              <w:t>The newest data structure version (with a coupled xml-file, containing all the Metadata) is still experimental and is not yet not fully supported.</w:t>
            </w:r>
          </w:p>
        </w:tc>
      </w:tr>
      <w:tr w:rsidR="00DC6E0E" w14:paraId="018C2DC7" w14:textId="77777777" w:rsidTr="00DC6E0E">
        <w:tc>
          <w:tcPr>
            <w:tcW w:w="1644" w:type="dxa"/>
          </w:tcPr>
          <w:p w14:paraId="5F4F6847" w14:textId="77777777" w:rsidR="00DC6E0E" w:rsidRDefault="00DC6E0E" w:rsidP="00DC6E0E">
            <w:pPr>
              <w:pStyle w:val="Body"/>
              <w:ind w:left="0"/>
            </w:pPr>
            <w:r>
              <w:t>Comments</w:t>
            </w:r>
          </w:p>
        </w:tc>
        <w:tc>
          <w:tcPr>
            <w:tcW w:w="0" w:type="auto"/>
          </w:tcPr>
          <w:p w14:paraId="04606841" w14:textId="77777777" w:rsidR="00DC6E0E" w:rsidRPr="00B61E92" w:rsidRDefault="00DC6E0E" w:rsidP="00DC6E0E">
            <w:pPr>
              <w:pStyle w:val="TableText"/>
            </w:pPr>
            <w: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14:paraId="79C4EC8D" w14:textId="77777777" w:rsidR="00DC6E0E" w:rsidRDefault="00DC6E0E" w:rsidP="006E22DA">
      <w:pPr>
        <w:pStyle w:val="Heading3"/>
      </w:pPr>
      <w:bookmarkStart w:id="159" w:name="_Toc398023884"/>
      <w:bookmarkStart w:id="160" w:name="_Toc296956661"/>
      <w:bookmarkStart w:id="161" w:name="_Toc355280378"/>
      <w:r>
        <w:t>UniSpec Single Channel</w:t>
      </w:r>
      <w:bookmarkEnd w:id="159"/>
      <w:bookmarkEnd w:id="160"/>
    </w:p>
    <w:tbl>
      <w:tblPr>
        <w:tblStyle w:val="TableGrid"/>
        <w:tblW w:w="8471" w:type="dxa"/>
        <w:tblInd w:w="709" w:type="dxa"/>
        <w:tblLook w:val="04A0" w:firstRow="1" w:lastRow="0" w:firstColumn="1" w:lastColumn="0" w:noHBand="0" w:noVBand="1"/>
      </w:tblPr>
      <w:tblGrid>
        <w:gridCol w:w="1644"/>
        <w:gridCol w:w="6827"/>
      </w:tblGrid>
      <w:tr w:rsidR="00DC6E0E" w14:paraId="3E02CED7" w14:textId="77777777" w:rsidTr="00631D1D">
        <w:tc>
          <w:tcPr>
            <w:tcW w:w="1644" w:type="dxa"/>
          </w:tcPr>
          <w:p w14:paraId="12B3E572" w14:textId="77777777" w:rsidR="00DC6E0E" w:rsidRDefault="00DC6E0E" w:rsidP="00DC6E0E">
            <w:pPr>
              <w:pStyle w:val="Body"/>
              <w:ind w:left="0"/>
            </w:pPr>
            <w:r>
              <w:t>Standard or Format Owner</w:t>
            </w:r>
          </w:p>
        </w:tc>
        <w:tc>
          <w:tcPr>
            <w:tcW w:w="6827" w:type="dxa"/>
          </w:tcPr>
          <w:p w14:paraId="1A760DF9" w14:textId="77777777" w:rsidR="00DC6E0E" w:rsidRDefault="00DC6E0E" w:rsidP="00DC6E0E">
            <w:pPr>
              <w:pStyle w:val="Body"/>
              <w:ind w:left="0"/>
            </w:pPr>
            <w:r>
              <w:t xml:space="preserve">PP Systems </w:t>
            </w:r>
          </w:p>
        </w:tc>
      </w:tr>
      <w:tr w:rsidR="00DC6E0E" w14:paraId="311184BB" w14:textId="77777777" w:rsidTr="00631D1D">
        <w:tc>
          <w:tcPr>
            <w:tcW w:w="1644" w:type="dxa"/>
          </w:tcPr>
          <w:p w14:paraId="0CC5EF97" w14:textId="77777777" w:rsidR="00DC6E0E" w:rsidRDefault="00DC6E0E" w:rsidP="00DC6E0E">
            <w:pPr>
              <w:pStyle w:val="Body"/>
              <w:ind w:left="0"/>
            </w:pPr>
            <w:r>
              <w:t>Devices</w:t>
            </w:r>
          </w:p>
        </w:tc>
        <w:tc>
          <w:tcPr>
            <w:tcW w:w="6827" w:type="dxa"/>
          </w:tcPr>
          <w:p w14:paraId="20853366" w14:textId="77777777" w:rsidR="00DC6E0E" w:rsidRDefault="00DC6E0E" w:rsidP="00DC6E0E">
            <w:pPr>
              <w:pStyle w:val="TableText"/>
            </w:pPr>
            <w:r>
              <w:t>UniSpec SC</w:t>
            </w:r>
          </w:p>
        </w:tc>
      </w:tr>
      <w:tr w:rsidR="00DC6E0E" w14:paraId="7824107F" w14:textId="77777777" w:rsidTr="00631D1D">
        <w:tc>
          <w:tcPr>
            <w:tcW w:w="1644" w:type="dxa"/>
          </w:tcPr>
          <w:p w14:paraId="081DC803" w14:textId="77777777" w:rsidR="00DC6E0E" w:rsidRDefault="00DC6E0E" w:rsidP="00DC6E0E">
            <w:pPr>
              <w:pStyle w:val="Body"/>
              <w:ind w:left="0"/>
            </w:pPr>
            <w:r>
              <w:t>Supported Formats</w:t>
            </w:r>
          </w:p>
        </w:tc>
        <w:tc>
          <w:tcPr>
            <w:tcW w:w="6827" w:type="dxa"/>
          </w:tcPr>
          <w:p w14:paraId="798ED8E7" w14:textId="77777777" w:rsidR="00DC6E0E" w:rsidRPr="00084655" w:rsidRDefault="00DC6E0E" w:rsidP="00DC6E0E">
            <w:pPr>
              <w:pStyle w:val="Body"/>
              <w:ind w:left="0"/>
            </w:pPr>
            <w:r>
              <w:t>UniSpec Single Beam text files</w:t>
            </w:r>
          </w:p>
        </w:tc>
      </w:tr>
      <w:tr w:rsidR="00DC6E0E" w14:paraId="185E42DF" w14:textId="77777777" w:rsidTr="00631D1D">
        <w:tc>
          <w:tcPr>
            <w:tcW w:w="1644" w:type="dxa"/>
          </w:tcPr>
          <w:p w14:paraId="1A99DEA3" w14:textId="77777777" w:rsidR="00DC6E0E" w:rsidRDefault="00DC6E0E" w:rsidP="00DC6E0E">
            <w:pPr>
              <w:pStyle w:val="Body"/>
              <w:ind w:left="0"/>
            </w:pPr>
            <w:r>
              <w:t>Comments</w:t>
            </w:r>
          </w:p>
        </w:tc>
        <w:tc>
          <w:tcPr>
            <w:tcW w:w="6827" w:type="dxa"/>
          </w:tcPr>
          <w:p w14:paraId="1BFEC87E" w14:textId="006D7687" w:rsidR="00DC6E0E" w:rsidRPr="00502EC9" w:rsidRDefault="00DC6E0E" w:rsidP="00DC6E0E">
            <w:pPr>
              <w:pStyle w:val="TableText"/>
            </w:pPr>
          </w:p>
        </w:tc>
      </w:tr>
    </w:tbl>
    <w:p w14:paraId="73382838" w14:textId="77777777" w:rsidR="00DC6E0E" w:rsidRDefault="00DC6E0E" w:rsidP="006E22DA">
      <w:pPr>
        <w:pStyle w:val="Heading3"/>
      </w:pPr>
      <w:bookmarkStart w:id="162" w:name="_Toc398023885"/>
      <w:bookmarkStart w:id="163" w:name="_Toc296956662"/>
      <w:r>
        <w:lastRenderedPageBreak/>
        <w:t>UniSpec Double Channel SPU</w:t>
      </w:r>
      <w:bookmarkEnd w:id="162"/>
      <w:bookmarkEnd w:id="163"/>
    </w:p>
    <w:tbl>
      <w:tblPr>
        <w:tblStyle w:val="TableGrid"/>
        <w:tblW w:w="8471" w:type="dxa"/>
        <w:tblInd w:w="709" w:type="dxa"/>
        <w:tblLook w:val="04A0" w:firstRow="1" w:lastRow="0" w:firstColumn="1" w:lastColumn="0" w:noHBand="0" w:noVBand="1"/>
      </w:tblPr>
      <w:tblGrid>
        <w:gridCol w:w="1644"/>
        <w:gridCol w:w="6827"/>
      </w:tblGrid>
      <w:tr w:rsidR="00DC6E0E" w14:paraId="290828A0" w14:textId="77777777" w:rsidTr="00631D1D">
        <w:tc>
          <w:tcPr>
            <w:tcW w:w="1644" w:type="dxa"/>
          </w:tcPr>
          <w:p w14:paraId="4C6BE9EC" w14:textId="77777777" w:rsidR="00DC6E0E" w:rsidRDefault="00DC6E0E" w:rsidP="00DC6E0E">
            <w:pPr>
              <w:pStyle w:val="Body"/>
              <w:ind w:left="0"/>
            </w:pPr>
            <w:r>
              <w:t>Standard or Format Owner</w:t>
            </w:r>
          </w:p>
        </w:tc>
        <w:tc>
          <w:tcPr>
            <w:tcW w:w="6827" w:type="dxa"/>
          </w:tcPr>
          <w:p w14:paraId="62F9ED0E" w14:textId="77777777" w:rsidR="00DC6E0E" w:rsidRDefault="00DC6E0E" w:rsidP="00DC6E0E">
            <w:pPr>
              <w:pStyle w:val="Body"/>
              <w:ind w:left="0"/>
            </w:pPr>
            <w:r>
              <w:t xml:space="preserve">PP Systems </w:t>
            </w:r>
          </w:p>
        </w:tc>
      </w:tr>
      <w:tr w:rsidR="00DC6E0E" w14:paraId="4C299CE3" w14:textId="77777777" w:rsidTr="00631D1D">
        <w:tc>
          <w:tcPr>
            <w:tcW w:w="1644" w:type="dxa"/>
          </w:tcPr>
          <w:p w14:paraId="390B433D" w14:textId="77777777" w:rsidR="00DC6E0E" w:rsidRDefault="00DC6E0E" w:rsidP="00DC6E0E">
            <w:pPr>
              <w:pStyle w:val="Body"/>
              <w:ind w:left="0"/>
            </w:pPr>
            <w:r>
              <w:t>Devices</w:t>
            </w:r>
          </w:p>
        </w:tc>
        <w:tc>
          <w:tcPr>
            <w:tcW w:w="6827" w:type="dxa"/>
          </w:tcPr>
          <w:p w14:paraId="001F4F16" w14:textId="77777777" w:rsidR="00DC6E0E" w:rsidRDefault="00DC6E0E" w:rsidP="00DC6E0E">
            <w:pPr>
              <w:pStyle w:val="TableText"/>
            </w:pPr>
            <w:r>
              <w:t>UniSpec DC</w:t>
            </w:r>
          </w:p>
        </w:tc>
      </w:tr>
      <w:tr w:rsidR="00DC6E0E" w14:paraId="6BA124CA" w14:textId="77777777" w:rsidTr="00631D1D">
        <w:tc>
          <w:tcPr>
            <w:tcW w:w="1644" w:type="dxa"/>
          </w:tcPr>
          <w:p w14:paraId="73749C83" w14:textId="77777777" w:rsidR="00DC6E0E" w:rsidRDefault="00DC6E0E" w:rsidP="00DC6E0E">
            <w:pPr>
              <w:pStyle w:val="Body"/>
              <w:ind w:left="0"/>
            </w:pPr>
            <w:r>
              <w:t>Supported Formats</w:t>
            </w:r>
          </w:p>
        </w:tc>
        <w:tc>
          <w:tcPr>
            <w:tcW w:w="6827" w:type="dxa"/>
          </w:tcPr>
          <w:p w14:paraId="5BA532F7" w14:textId="77777777" w:rsidR="00DC6E0E" w:rsidRPr="00084655" w:rsidRDefault="00DC6E0E" w:rsidP="00DC6E0E">
            <w:pPr>
              <w:pStyle w:val="Body"/>
              <w:ind w:left="0"/>
            </w:pPr>
            <w:r>
              <w:t>UniSpec Dual Beam text files</w:t>
            </w:r>
          </w:p>
        </w:tc>
      </w:tr>
      <w:tr w:rsidR="00DC6E0E" w14:paraId="59D4A088" w14:textId="77777777" w:rsidTr="00631D1D">
        <w:trPr>
          <w:trHeight w:val="977"/>
        </w:trPr>
        <w:tc>
          <w:tcPr>
            <w:tcW w:w="1644" w:type="dxa"/>
          </w:tcPr>
          <w:p w14:paraId="200D4B47" w14:textId="77777777" w:rsidR="00DC6E0E" w:rsidRDefault="00DC6E0E" w:rsidP="00DC6E0E">
            <w:pPr>
              <w:pStyle w:val="Body"/>
              <w:ind w:left="0"/>
            </w:pPr>
            <w:r>
              <w:t>Comments</w:t>
            </w:r>
          </w:p>
        </w:tc>
        <w:tc>
          <w:tcPr>
            <w:tcW w:w="6827" w:type="dxa"/>
          </w:tcPr>
          <w:p w14:paraId="390D99DE" w14:textId="0268CB53" w:rsidR="00DC6E0E" w:rsidRDefault="00DC6E0E" w:rsidP="00DC6E0E">
            <w:pPr>
              <w:pStyle w:val="TableText"/>
            </w:pPr>
          </w:p>
        </w:tc>
      </w:tr>
    </w:tbl>
    <w:p w14:paraId="4D1F54CD" w14:textId="77777777" w:rsidR="00DC6E0E" w:rsidRDefault="00DC6E0E" w:rsidP="006E22DA">
      <w:pPr>
        <w:pStyle w:val="Heading3"/>
      </w:pPr>
      <w:bookmarkStart w:id="164" w:name="_Toc398023886"/>
      <w:bookmarkStart w:id="165" w:name="_Toc296956663"/>
      <w:r>
        <w:t>SPECPR</w:t>
      </w:r>
      <w:bookmarkEnd w:id="164"/>
      <w:bookmarkEnd w:id="165"/>
    </w:p>
    <w:tbl>
      <w:tblPr>
        <w:tblStyle w:val="TableGrid"/>
        <w:tblW w:w="0" w:type="auto"/>
        <w:tblInd w:w="709" w:type="dxa"/>
        <w:tblLook w:val="04A0" w:firstRow="1" w:lastRow="0" w:firstColumn="1" w:lastColumn="0" w:noHBand="0" w:noVBand="1"/>
      </w:tblPr>
      <w:tblGrid>
        <w:gridCol w:w="1644"/>
        <w:gridCol w:w="6889"/>
      </w:tblGrid>
      <w:tr w:rsidR="00DC6E0E" w14:paraId="645D4A64" w14:textId="77777777" w:rsidTr="00DC6E0E">
        <w:tc>
          <w:tcPr>
            <w:tcW w:w="1644" w:type="dxa"/>
          </w:tcPr>
          <w:p w14:paraId="46051CAE" w14:textId="77777777" w:rsidR="00DC6E0E" w:rsidRDefault="00DC6E0E" w:rsidP="00DC6E0E">
            <w:pPr>
              <w:pStyle w:val="Body"/>
              <w:ind w:left="0"/>
            </w:pPr>
            <w:r>
              <w:t>Standard or Format Owner</w:t>
            </w:r>
          </w:p>
        </w:tc>
        <w:tc>
          <w:tcPr>
            <w:tcW w:w="0" w:type="auto"/>
          </w:tcPr>
          <w:p w14:paraId="4D2A21BE" w14:textId="77777777" w:rsidR="00DC6E0E" w:rsidRDefault="00DC6E0E" w:rsidP="00DC6E0E">
            <w:pPr>
              <w:pStyle w:val="Body"/>
              <w:ind w:left="0"/>
            </w:pPr>
            <w:r>
              <w:t>U.S. Geological Survey</w:t>
            </w:r>
          </w:p>
        </w:tc>
      </w:tr>
      <w:tr w:rsidR="00DC6E0E" w14:paraId="70C8941D" w14:textId="77777777" w:rsidTr="00DC6E0E">
        <w:tc>
          <w:tcPr>
            <w:tcW w:w="1644" w:type="dxa"/>
          </w:tcPr>
          <w:p w14:paraId="69FBCC65" w14:textId="77777777" w:rsidR="00DC6E0E" w:rsidRDefault="00DC6E0E" w:rsidP="00DC6E0E">
            <w:pPr>
              <w:pStyle w:val="Body"/>
              <w:ind w:left="0"/>
            </w:pPr>
            <w:r>
              <w:t>Devices</w:t>
            </w:r>
          </w:p>
        </w:tc>
        <w:tc>
          <w:tcPr>
            <w:tcW w:w="0" w:type="auto"/>
          </w:tcPr>
          <w:p w14:paraId="7BDD385F" w14:textId="77777777" w:rsidR="00DC6E0E" w:rsidRDefault="00DC6E0E" w:rsidP="00DC6E0E">
            <w:pPr>
              <w:pStyle w:val="Body"/>
              <w:ind w:left="0"/>
            </w:pPr>
            <w:r>
              <w:t>USGS PRISM software</w:t>
            </w:r>
          </w:p>
        </w:tc>
      </w:tr>
      <w:tr w:rsidR="00DC6E0E" w14:paraId="3902E350" w14:textId="77777777" w:rsidTr="00DC6E0E">
        <w:tc>
          <w:tcPr>
            <w:tcW w:w="1644" w:type="dxa"/>
          </w:tcPr>
          <w:p w14:paraId="59E70343" w14:textId="77777777" w:rsidR="00DC6E0E" w:rsidRDefault="00DC6E0E" w:rsidP="00DC6E0E">
            <w:pPr>
              <w:pStyle w:val="Body"/>
              <w:ind w:left="0"/>
            </w:pPr>
            <w:r>
              <w:t>Supported Formats</w:t>
            </w:r>
          </w:p>
        </w:tc>
        <w:tc>
          <w:tcPr>
            <w:tcW w:w="0" w:type="auto"/>
          </w:tcPr>
          <w:p w14:paraId="0E74FC62" w14:textId="77777777" w:rsidR="00DC6E0E" w:rsidRPr="00084655" w:rsidRDefault="00DC6E0E" w:rsidP="00DC6E0E">
            <w:pPr>
              <w:pStyle w:val="Body"/>
              <w:ind w:left="0"/>
            </w:pPr>
            <w:r>
              <w:t>SPECPR</w:t>
            </w:r>
          </w:p>
        </w:tc>
      </w:tr>
      <w:tr w:rsidR="00DC6E0E" w14:paraId="35B25728" w14:textId="77777777" w:rsidTr="00DC6E0E">
        <w:tc>
          <w:tcPr>
            <w:tcW w:w="1644" w:type="dxa"/>
          </w:tcPr>
          <w:p w14:paraId="3ED7583E" w14:textId="77777777" w:rsidR="00DC6E0E" w:rsidRDefault="00DC6E0E" w:rsidP="00DC6E0E">
            <w:pPr>
              <w:pStyle w:val="Body"/>
              <w:ind w:left="0"/>
            </w:pPr>
            <w:r>
              <w:t>Comments</w:t>
            </w:r>
          </w:p>
        </w:tc>
        <w:tc>
          <w:tcPr>
            <w:tcW w:w="0" w:type="auto"/>
          </w:tcPr>
          <w:p w14:paraId="666116BE" w14:textId="77777777" w:rsidR="00DC6E0E" w:rsidRPr="003F093E" w:rsidRDefault="00DC6E0E" w:rsidP="00DC6E0E">
            <w:pPr>
              <w:pStyle w:val="TableText"/>
            </w:pPr>
            <w:r>
              <w:t>Search for more information about PRISM software and the SPECPR file format from the U.S. Geological web site.</w:t>
            </w:r>
          </w:p>
        </w:tc>
      </w:tr>
    </w:tbl>
    <w:p w14:paraId="15C67519" w14:textId="77777777" w:rsidR="00DC6E0E" w:rsidRDefault="00DC6E0E" w:rsidP="006E22DA">
      <w:pPr>
        <w:pStyle w:val="Heading3"/>
      </w:pPr>
      <w:bookmarkStart w:id="166" w:name="_Toc398023887"/>
      <w:bookmarkStart w:id="167" w:name="_Toc296956664"/>
      <w:r>
        <w:t>Modtran Albedo File</w:t>
      </w:r>
      <w:bookmarkEnd w:id="166"/>
      <w:bookmarkEnd w:id="167"/>
    </w:p>
    <w:tbl>
      <w:tblPr>
        <w:tblStyle w:val="TableGrid"/>
        <w:tblW w:w="0" w:type="auto"/>
        <w:tblInd w:w="709" w:type="dxa"/>
        <w:tblLook w:val="04A0" w:firstRow="1" w:lastRow="0" w:firstColumn="1" w:lastColumn="0" w:noHBand="0" w:noVBand="1"/>
      </w:tblPr>
      <w:tblGrid>
        <w:gridCol w:w="1644"/>
        <w:gridCol w:w="6889"/>
      </w:tblGrid>
      <w:tr w:rsidR="00DC6E0E" w14:paraId="2457E91F" w14:textId="77777777" w:rsidTr="00DC6E0E">
        <w:tc>
          <w:tcPr>
            <w:tcW w:w="1644" w:type="dxa"/>
          </w:tcPr>
          <w:p w14:paraId="7986F235" w14:textId="77777777" w:rsidR="00DC6E0E" w:rsidRDefault="00DC6E0E" w:rsidP="00DC6E0E">
            <w:pPr>
              <w:pStyle w:val="Body"/>
              <w:ind w:left="0"/>
            </w:pPr>
            <w:r>
              <w:t>Standard or Format Owner</w:t>
            </w:r>
          </w:p>
        </w:tc>
        <w:tc>
          <w:tcPr>
            <w:tcW w:w="0" w:type="auto"/>
          </w:tcPr>
          <w:p w14:paraId="4906C8F3" w14:textId="77777777" w:rsidR="00DC6E0E" w:rsidRPr="00A84858" w:rsidRDefault="00DC6E0E" w:rsidP="00DC6E0E">
            <w:pPr>
              <w:pStyle w:val="TableText"/>
            </w:pPr>
            <w:r>
              <w:t>Spectral Sciences Inc. and U.S. Air Force Research Laboratory</w:t>
            </w:r>
          </w:p>
        </w:tc>
      </w:tr>
      <w:tr w:rsidR="00DC6E0E" w14:paraId="3D29C013" w14:textId="77777777" w:rsidTr="00DC6E0E">
        <w:tc>
          <w:tcPr>
            <w:tcW w:w="1644" w:type="dxa"/>
          </w:tcPr>
          <w:p w14:paraId="5B9711BE" w14:textId="77777777" w:rsidR="00DC6E0E" w:rsidRDefault="00DC6E0E" w:rsidP="00DC6E0E">
            <w:pPr>
              <w:pStyle w:val="Body"/>
              <w:ind w:left="0"/>
            </w:pPr>
            <w:r>
              <w:t>Devices</w:t>
            </w:r>
          </w:p>
        </w:tc>
        <w:tc>
          <w:tcPr>
            <w:tcW w:w="0" w:type="auto"/>
          </w:tcPr>
          <w:p w14:paraId="4D908ACD" w14:textId="77777777" w:rsidR="00DC6E0E" w:rsidRPr="004667B5" w:rsidRDefault="00DC6E0E" w:rsidP="00DC6E0E">
            <w:pPr>
              <w:pStyle w:val="Body"/>
              <w:ind w:left="0"/>
            </w:pPr>
            <w:r w:rsidRPr="004667B5">
              <w:t>Modtran5 atmospheric radiative transfer model</w:t>
            </w:r>
            <w:r>
              <w:t xml:space="preserve"> software</w:t>
            </w:r>
          </w:p>
        </w:tc>
      </w:tr>
      <w:tr w:rsidR="00DC6E0E" w14:paraId="00997100" w14:textId="77777777" w:rsidTr="00DC6E0E">
        <w:tc>
          <w:tcPr>
            <w:tcW w:w="1644" w:type="dxa"/>
          </w:tcPr>
          <w:p w14:paraId="05BA7E6F" w14:textId="77777777" w:rsidR="00DC6E0E" w:rsidRDefault="00DC6E0E" w:rsidP="00DC6E0E">
            <w:pPr>
              <w:pStyle w:val="Body"/>
              <w:ind w:left="0"/>
            </w:pPr>
            <w:r>
              <w:t>Supported Formats</w:t>
            </w:r>
          </w:p>
        </w:tc>
        <w:tc>
          <w:tcPr>
            <w:tcW w:w="0" w:type="auto"/>
          </w:tcPr>
          <w:p w14:paraId="5E912085" w14:textId="77777777" w:rsidR="00DC6E0E" w:rsidRPr="00084655" w:rsidRDefault="00DC6E0E" w:rsidP="00DC6E0E">
            <w:pPr>
              <w:pStyle w:val="Body"/>
              <w:ind w:left="0"/>
            </w:pPr>
            <w:r>
              <w:t>Modtran Albedo files</w:t>
            </w:r>
          </w:p>
        </w:tc>
      </w:tr>
      <w:tr w:rsidR="00DC6E0E" w14:paraId="70B087CF" w14:textId="77777777" w:rsidTr="00DC6E0E">
        <w:tc>
          <w:tcPr>
            <w:tcW w:w="1644" w:type="dxa"/>
          </w:tcPr>
          <w:p w14:paraId="1990C8F2" w14:textId="77777777" w:rsidR="00DC6E0E" w:rsidRDefault="00DC6E0E" w:rsidP="00DC6E0E">
            <w:pPr>
              <w:pStyle w:val="Body"/>
              <w:ind w:left="0"/>
            </w:pPr>
            <w:r>
              <w:t>Comments</w:t>
            </w:r>
          </w:p>
        </w:tc>
        <w:tc>
          <w:tcPr>
            <w:tcW w:w="0" w:type="auto"/>
          </w:tcPr>
          <w:p w14:paraId="6279AB61" w14:textId="77777777" w:rsidR="00DC6E0E" w:rsidRPr="00A84858" w:rsidRDefault="00DC6E0E" w:rsidP="00DC6E0E">
            <w:pPr>
              <w:pStyle w:val="TableText"/>
            </w:pPr>
            <w:r>
              <w:t xml:space="preserve">More information can be found on the Modtran web site at </w:t>
            </w:r>
            <w:hyperlink r:id="rId40" w:history="1">
              <w:r w:rsidRPr="00E35BF7">
                <w:rPr>
                  <w:rStyle w:val="Hyperlink"/>
                </w:rPr>
                <w:t>http://www.Modtran5.com</w:t>
              </w:r>
            </w:hyperlink>
            <w:r>
              <w:t>.</w:t>
            </w:r>
          </w:p>
        </w:tc>
      </w:tr>
    </w:tbl>
    <w:p w14:paraId="3F56F102" w14:textId="77777777" w:rsidR="00DC6E0E" w:rsidRDefault="00DC6E0E" w:rsidP="006E22DA">
      <w:pPr>
        <w:pStyle w:val="Heading3"/>
      </w:pPr>
      <w:bookmarkStart w:id="168" w:name="_Toc398023888"/>
      <w:bookmarkStart w:id="169" w:name="_Toc296956665"/>
      <w:r>
        <w:t>Excel files</w:t>
      </w:r>
      <w:bookmarkEnd w:id="161"/>
      <w:bookmarkEnd w:id="168"/>
      <w:bookmarkEnd w:id="169"/>
    </w:p>
    <w:tbl>
      <w:tblPr>
        <w:tblStyle w:val="TableGrid"/>
        <w:tblW w:w="0" w:type="auto"/>
        <w:tblInd w:w="709" w:type="dxa"/>
        <w:tblLook w:val="04A0" w:firstRow="1" w:lastRow="0" w:firstColumn="1" w:lastColumn="0" w:noHBand="0" w:noVBand="1"/>
      </w:tblPr>
      <w:tblGrid>
        <w:gridCol w:w="1644"/>
        <w:gridCol w:w="6889"/>
      </w:tblGrid>
      <w:tr w:rsidR="00DC6E0E" w14:paraId="0AAEC0A8" w14:textId="77777777" w:rsidTr="00DC6E0E">
        <w:tc>
          <w:tcPr>
            <w:tcW w:w="1644" w:type="dxa"/>
          </w:tcPr>
          <w:p w14:paraId="0568A748" w14:textId="77777777" w:rsidR="00DC6E0E" w:rsidRDefault="00DC6E0E" w:rsidP="00DC6E0E">
            <w:pPr>
              <w:pStyle w:val="Body"/>
              <w:ind w:left="0"/>
            </w:pPr>
            <w:r>
              <w:t>Standard or Format Owner</w:t>
            </w:r>
          </w:p>
        </w:tc>
        <w:tc>
          <w:tcPr>
            <w:tcW w:w="0" w:type="auto"/>
          </w:tcPr>
          <w:p w14:paraId="1AE6288F" w14:textId="77777777" w:rsidR="00DC6E0E" w:rsidRDefault="00DC6E0E" w:rsidP="00DC6E0E">
            <w:pPr>
              <w:pStyle w:val="Body"/>
              <w:ind w:left="0"/>
            </w:pPr>
            <w:r>
              <w:t>Microsoft Excel Spreadsheet files</w:t>
            </w:r>
          </w:p>
        </w:tc>
      </w:tr>
      <w:tr w:rsidR="00DC6E0E" w14:paraId="3F33D1A9" w14:textId="77777777" w:rsidTr="00DC6E0E">
        <w:tc>
          <w:tcPr>
            <w:tcW w:w="1644" w:type="dxa"/>
          </w:tcPr>
          <w:p w14:paraId="6D21A42D" w14:textId="77777777" w:rsidR="00DC6E0E" w:rsidRDefault="00DC6E0E" w:rsidP="00DC6E0E">
            <w:pPr>
              <w:pStyle w:val="Body"/>
              <w:ind w:left="0"/>
            </w:pPr>
            <w:r>
              <w:t>Devices</w:t>
            </w:r>
          </w:p>
        </w:tc>
        <w:tc>
          <w:tcPr>
            <w:tcW w:w="0" w:type="auto"/>
          </w:tcPr>
          <w:p w14:paraId="3EA44690" w14:textId="77777777" w:rsidR="00DC6E0E" w:rsidRDefault="00DC6E0E" w:rsidP="00DC6E0E">
            <w:pPr>
              <w:pStyle w:val="Body"/>
              <w:ind w:left="0"/>
            </w:pPr>
            <w:r>
              <w:t>N/A</w:t>
            </w:r>
          </w:p>
        </w:tc>
      </w:tr>
      <w:tr w:rsidR="00DC6E0E" w14:paraId="37A8F3E1" w14:textId="77777777" w:rsidTr="00DC6E0E">
        <w:tc>
          <w:tcPr>
            <w:tcW w:w="1644" w:type="dxa"/>
          </w:tcPr>
          <w:p w14:paraId="41FF27F2" w14:textId="77777777" w:rsidR="00DC6E0E" w:rsidRDefault="00DC6E0E" w:rsidP="00DC6E0E">
            <w:pPr>
              <w:pStyle w:val="Body"/>
              <w:ind w:left="0"/>
            </w:pPr>
            <w:r>
              <w:lastRenderedPageBreak/>
              <w:t>Supported Formats</w:t>
            </w:r>
          </w:p>
        </w:tc>
        <w:tc>
          <w:tcPr>
            <w:tcW w:w="0" w:type="auto"/>
          </w:tcPr>
          <w:p w14:paraId="74AC49CD" w14:textId="77777777" w:rsidR="00DC6E0E" w:rsidRDefault="00DC6E0E" w:rsidP="00DC6E0E">
            <w:pPr>
              <w:pStyle w:val="Body"/>
              <w:ind w:left="0"/>
            </w:pPr>
            <w:r>
              <w:t>.XLS files only - .CSV, .XLSX etc are not supported</w:t>
            </w:r>
          </w:p>
          <w:p w14:paraId="109823FA" w14:textId="77777777" w:rsidR="00DC6E0E" w:rsidRPr="00084655" w:rsidRDefault="00DC6E0E" w:rsidP="0027750E">
            <w:pPr>
              <w:pStyle w:val="Body"/>
              <w:ind w:left="0"/>
            </w:pPr>
            <w:r>
              <w:t>(.CSV files may be erroneously read as Ocean Optic</w:t>
            </w:r>
            <w:r w:rsidR="006953DD">
              <w:t xml:space="preserve">s SpectraSuite Data Files. See </w:t>
            </w:r>
            <w:r w:rsidR="006953DD" w:rsidRPr="006953DD">
              <w:rPr>
                <w:i/>
              </w:rPr>
              <w:t>S</w:t>
            </w:r>
            <w:r w:rsidRPr="006953DD">
              <w:rPr>
                <w:i/>
              </w:rPr>
              <w:t>ection</w:t>
            </w:r>
            <w:r>
              <w:t xml:space="preserve"> </w:t>
            </w:r>
            <w:r w:rsidR="00A17E36" w:rsidRPr="00A17E36">
              <w:rPr>
                <w:i/>
              </w:rPr>
              <w:t>6.7.8</w:t>
            </w:r>
            <w:r>
              <w:fldChar w:fldCharType="begin"/>
            </w:r>
            <w:r>
              <w:instrText xml:space="preserve"> REF _Ref356813987 \r \h  \* MERGEFORMAT </w:instrText>
            </w:r>
            <w:r>
              <w:fldChar w:fldCharType="separate"/>
            </w:r>
            <w:r w:rsidR="00057C13">
              <w:t>6.7.10</w:t>
            </w:r>
            <w:r>
              <w:fldChar w:fldCharType="end"/>
            </w:r>
            <w:r w:rsidRPr="007B39B1">
              <w:rPr>
                <w:rStyle w:val="CrossReference"/>
              </w:rPr>
              <w:t xml:space="preserve"> </w:t>
            </w:r>
            <w:r w:rsidR="0027750E" w:rsidRPr="0027750E">
              <w:rPr>
                <w:i/>
                <w:szCs w:val="22"/>
              </w:rPr>
              <w:fldChar w:fldCharType="begin"/>
            </w:r>
            <w:r w:rsidR="0027750E" w:rsidRPr="0027750E">
              <w:rPr>
                <w:rStyle w:val="CrossReference"/>
                <w:i w:val="0"/>
                <w:sz w:val="22"/>
                <w:szCs w:val="22"/>
              </w:rPr>
              <w:instrText xml:space="preserve"> REF _Ref413327559 \h </w:instrText>
            </w:r>
            <w:r w:rsidR="0027750E" w:rsidRPr="0027750E">
              <w:rPr>
                <w:i/>
                <w:sz w:val="22"/>
                <w:szCs w:val="22"/>
              </w:rPr>
              <w:instrText xml:space="preserve"> \* MERGEFORMAT </w:instrText>
            </w:r>
            <w:r w:rsidR="0027750E" w:rsidRPr="0027750E">
              <w:rPr>
                <w:i/>
                <w:szCs w:val="22"/>
              </w:rPr>
            </w:r>
            <w:r w:rsidR="0027750E" w:rsidRPr="0027750E">
              <w:rPr>
                <w:i/>
                <w:szCs w:val="22"/>
              </w:rPr>
              <w:fldChar w:fldCharType="separate"/>
            </w:r>
            <w:r w:rsidR="00057C13" w:rsidRPr="00057C13">
              <w:rPr>
                <w:i/>
                <w:sz w:val="22"/>
                <w:szCs w:val="22"/>
              </w:rPr>
              <w:t>Ocean Optics SpectraSuite Data Files</w:t>
            </w:r>
            <w:r w:rsidR="0027750E" w:rsidRPr="0027750E">
              <w:rPr>
                <w:i/>
                <w:szCs w:val="22"/>
              </w:rPr>
              <w:fldChar w:fldCharType="end"/>
            </w:r>
            <w:r>
              <w:t>.)</w:t>
            </w:r>
          </w:p>
        </w:tc>
      </w:tr>
      <w:tr w:rsidR="00DC6E0E" w14:paraId="1180A1A6" w14:textId="77777777" w:rsidTr="00DC6E0E">
        <w:tc>
          <w:tcPr>
            <w:tcW w:w="1644" w:type="dxa"/>
          </w:tcPr>
          <w:p w14:paraId="67A0D235" w14:textId="77777777" w:rsidR="00DC6E0E" w:rsidRDefault="00DC6E0E" w:rsidP="00DC6E0E">
            <w:pPr>
              <w:pStyle w:val="Body"/>
              <w:ind w:left="0"/>
            </w:pPr>
            <w:r>
              <w:t>Comments</w:t>
            </w:r>
          </w:p>
        </w:tc>
        <w:tc>
          <w:tcPr>
            <w:tcW w:w="0" w:type="auto"/>
          </w:tcPr>
          <w:p w14:paraId="1FAD226F" w14:textId="77777777" w:rsidR="00DC6E0E" w:rsidRDefault="00DC6E0E" w:rsidP="00DC6E0E">
            <w:pPr>
              <w:pStyle w:val="TableText"/>
            </w:pPr>
            <w:r>
              <w:t>The first column of the Excel file must contain the Wavelength values in increasing order, with a heading in the first row.</w:t>
            </w:r>
          </w:p>
          <w:p w14:paraId="500EB45F" w14:textId="77777777" w:rsidR="00DC6E0E" w:rsidRDefault="00DC6E0E" w:rsidP="00DC6E0E">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14:paraId="5F2A7541" w14:textId="77777777" w:rsidR="00DC6E0E" w:rsidRDefault="00DC6E0E" w:rsidP="00DC6E0E">
            <w:pPr>
              <w:pStyle w:val="TableText"/>
            </w:pPr>
            <w:r>
              <w:t>The Spectra’s File name Metadata Attribute values are constructed from the Excel file name and the Spectrum name in the first row of the spreadsheet, separated with a “_” character.</w:t>
            </w:r>
          </w:p>
          <w:p w14:paraId="7AE12928" w14:textId="77777777" w:rsidR="00DC6E0E" w:rsidRDefault="00DC6E0E" w:rsidP="00DC6E0E">
            <w:pPr>
              <w:pStyle w:val="TableText"/>
            </w:pPr>
            <w:r>
              <w:t>There can be no other data in the spreadsheet and the table of data must be rectangular with no gaps. Excel formatting is ignored.</w:t>
            </w:r>
          </w:p>
          <w:p w14:paraId="2AF4EEF9" w14:textId="77777777" w:rsidR="00DC6E0E" w:rsidRDefault="00DC6E0E" w:rsidP="00DC6E0E">
            <w:pPr>
              <w:pStyle w:val="TableText"/>
            </w:pPr>
            <w:r>
              <w:t>Only the first datasheet is read.</w:t>
            </w:r>
          </w:p>
        </w:tc>
      </w:tr>
    </w:tbl>
    <w:p w14:paraId="0EC612F5" w14:textId="77777777" w:rsidR="00DC6E0E" w:rsidRDefault="00DC6E0E" w:rsidP="00DC6E0E">
      <w:pPr>
        <w:pStyle w:val="HeadingSubUnnumbered"/>
        <w:rPr>
          <w:lang w:val="en-AU"/>
        </w:rPr>
      </w:pPr>
      <w:r>
        <w:rPr>
          <w:lang w:val="en-AU"/>
        </w:rPr>
        <w:t>Example file</w:t>
      </w:r>
    </w:p>
    <w:p w14:paraId="5FD1F693" w14:textId="77777777" w:rsidR="00DC6E0E" w:rsidRDefault="00DC6E0E" w:rsidP="00DC6E0E">
      <w:pPr>
        <w:pStyle w:val="Figure"/>
        <w:rPr>
          <w:lang w:val="en-AU"/>
        </w:rPr>
      </w:pPr>
      <w:r>
        <w:rPr>
          <w:lang w:val="en-US" w:eastAsia="en-US"/>
        </w:rPr>
        <w:drawing>
          <wp:inline distT="0" distB="0" distL="0" distR="0" wp14:anchorId="54F5A823" wp14:editId="6F401FF4">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4ED60BD" w14:textId="3A3ED5FC" w:rsidR="00DC6E0E" w:rsidRDefault="00DC6E0E" w:rsidP="00DC6E0E">
      <w:pPr>
        <w:pStyle w:val="Caption"/>
      </w:pPr>
      <w:r w:rsidRPr="00084655">
        <w:t xml:space="preserve">Figure </w:t>
      </w:r>
      <w:r>
        <w:fldChar w:fldCharType="begin"/>
      </w:r>
      <w:r>
        <w:instrText xml:space="preserve"> SEQ Figure \* ARABIC </w:instrText>
      </w:r>
      <w:r>
        <w:fldChar w:fldCharType="separate"/>
      </w:r>
      <w:r w:rsidR="00057C13">
        <w:rPr>
          <w:noProof/>
        </w:rPr>
        <w:t>21</w:t>
      </w:r>
      <w:r>
        <w:rPr>
          <w:noProof/>
        </w:rPr>
        <w:fldChar w:fldCharType="end"/>
      </w:r>
      <w:r w:rsidRPr="00084655">
        <w:t xml:space="preserve">: </w:t>
      </w:r>
      <w:r>
        <w:t>Top-left corner of example Spectrum spreadsheet</w:t>
      </w:r>
    </w:p>
    <w:p w14:paraId="71A4E562" w14:textId="77777777" w:rsidR="00DC6E0E" w:rsidRPr="00084655" w:rsidRDefault="00DC6E0E" w:rsidP="006E22DA">
      <w:pPr>
        <w:pStyle w:val="Heading3"/>
      </w:pPr>
      <w:bookmarkStart w:id="170" w:name="_Toc355280379"/>
      <w:bookmarkStart w:id="171" w:name="_Toc398023889"/>
      <w:bookmarkStart w:id="172" w:name="_Toc296956666"/>
      <w:r w:rsidRPr="00084655">
        <w:t>TXT Space Formatted Text Files</w:t>
      </w:r>
      <w:bookmarkEnd w:id="170"/>
      <w:bookmarkEnd w:id="171"/>
      <w:bookmarkEnd w:id="172"/>
    </w:p>
    <w:p w14:paraId="5E00DFAE" w14:textId="77777777" w:rsidR="00DC6E0E" w:rsidRDefault="00DC6E0E" w:rsidP="00DC6E0E">
      <w:pPr>
        <w:pStyle w:val="Note"/>
      </w:pPr>
      <w:r>
        <w:t>Note</w:t>
      </w:r>
      <w:r>
        <w:tab/>
        <w:t>TXT files are deprecated, except in the case where Reference Panel calibrations are loaded as Spectra. Please use the Excel file format instead.</w:t>
      </w:r>
    </w:p>
    <w:tbl>
      <w:tblPr>
        <w:tblStyle w:val="TableGrid"/>
        <w:tblW w:w="0" w:type="auto"/>
        <w:tblInd w:w="709" w:type="dxa"/>
        <w:tblLook w:val="04A0" w:firstRow="1" w:lastRow="0" w:firstColumn="1" w:lastColumn="0" w:noHBand="0" w:noVBand="1"/>
      </w:tblPr>
      <w:tblGrid>
        <w:gridCol w:w="1644"/>
        <w:gridCol w:w="6889"/>
      </w:tblGrid>
      <w:tr w:rsidR="00DC6E0E" w14:paraId="1C23DC96" w14:textId="77777777" w:rsidTr="00DC6E0E">
        <w:tc>
          <w:tcPr>
            <w:tcW w:w="1644" w:type="dxa"/>
          </w:tcPr>
          <w:p w14:paraId="6291F272" w14:textId="77777777" w:rsidR="00DC6E0E" w:rsidRDefault="00DC6E0E" w:rsidP="00DC6E0E">
            <w:pPr>
              <w:pStyle w:val="Body"/>
              <w:ind w:left="0"/>
            </w:pPr>
            <w:r>
              <w:lastRenderedPageBreak/>
              <w:t>Standard or Format Owner</w:t>
            </w:r>
          </w:p>
        </w:tc>
        <w:tc>
          <w:tcPr>
            <w:tcW w:w="0" w:type="auto"/>
          </w:tcPr>
          <w:p w14:paraId="140EF042" w14:textId="77777777" w:rsidR="00DC6E0E" w:rsidRDefault="00DC6E0E" w:rsidP="00DC6E0E">
            <w:pPr>
              <w:pStyle w:val="Body"/>
              <w:ind w:left="0"/>
            </w:pPr>
            <w:r>
              <w:t>N/A</w:t>
            </w:r>
          </w:p>
        </w:tc>
      </w:tr>
      <w:tr w:rsidR="00DC6E0E" w14:paraId="4D5F1A0C" w14:textId="77777777" w:rsidTr="00DC6E0E">
        <w:tc>
          <w:tcPr>
            <w:tcW w:w="1644" w:type="dxa"/>
          </w:tcPr>
          <w:p w14:paraId="26D21A58" w14:textId="77777777" w:rsidR="00DC6E0E" w:rsidRDefault="00DC6E0E" w:rsidP="00DC6E0E">
            <w:pPr>
              <w:pStyle w:val="Body"/>
              <w:ind w:left="0"/>
            </w:pPr>
            <w:r>
              <w:t>Devices</w:t>
            </w:r>
          </w:p>
        </w:tc>
        <w:tc>
          <w:tcPr>
            <w:tcW w:w="0" w:type="auto"/>
          </w:tcPr>
          <w:p w14:paraId="6549701E" w14:textId="77777777" w:rsidR="00DC6E0E" w:rsidRDefault="00DC6E0E" w:rsidP="00DC6E0E">
            <w:pPr>
              <w:pStyle w:val="Body"/>
              <w:ind w:left="0"/>
            </w:pPr>
            <w:r>
              <w:t>IDL (Interactive Data Language) or ENVI text file output</w:t>
            </w:r>
          </w:p>
        </w:tc>
      </w:tr>
      <w:tr w:rsidR="00DC6E0E" w14:paraId="217F6E22" w14:textId="77777777" w:rsidTr="00DC6E0E">
        <w:tc>
          <w:tcPr>
            <w:tcW w:w="1644" w:type="dxa"/>
          </w:tcPr>
          <w:p w14:paraId="54770E75" w14:textId="77777777" w:rsidR="00DC6E0E" w:rsidRDefault="00DC6E0E" w:rsidP="00DC6E0E">
            <w:pPr>
              <w:pStyle w:val="Body"/>
              <w:ind w:left="0"/>
            </w:pPr>
            <w:r>
              <w:t>Supported Formats</w:t>
            </w:r>
          </w:p>
        </w:tc>
        <w:tc>
          <w:tcPr>
            <w:tcW w:w="0" w:type="auto"/>
          </w:tcPr>
          <w:p w14:paraId="76727F02" w14:textId="77777777" w:rsidR="00DC6E0E" w:rsidRPr="00084655" w:rsidRDefault="00DC6E0E" w:rsidP="00DC6E0E">
            <w:pPr>
              <w:pStyle w:val="Body"/>
              <w:ind w:left="0"/>
            </w:pPr>
            <w:r>
              <w:t>White s</w:t>
            </w:r>
            <w:r w:rsidRPr="00084655">
              <w:t xml:space="preserve">pace </w:t>
            </w:r>
            <w:r>
              <w:t>separated</w:t>
            </w:r>
            <w:r w:rsidRPr="00084655">
              <w:t xml:space="preserve"> text files</w:t>
            </w:r>
            <w:r>
              <w:t xml:space="preserve"> (as produced by IDL programs or ENVI when writing Spectral data to text files)</w:t>
            </w:r>
          </w:p>
        </w:tc>
      </w:tr>
      <w:tr w:rsidR="00DC6E0E" w14:paraId="2F490647" w14:textId="77777777" w:rsidTr="00DC6E0E">
        <w:tc>
          <w:tcPr>
            <w:tcW w:w="1644" w:type="dxa"/>
          </w:tcPr>
          <w:p w14:paraId="30B0D250" w14:textId="77777777" w:rsidR="00DC6E0E" w:rsidRDefault="00DC6E0E" w:rsidP="00DC6E0E">
            <w:pPr>
              <w:pStyle w:val="Body"/>
              <w:ind w:left="0"/>
            </w:pPr>
            <w:r>
              <w:t>Comments</w:t>
            </w:r>
          </w:p>
        </w:tc>
        <w:tc>
          <w:tcPr>
            <w:tcW w:w="0" w:type="auto"/>
          </w:tcPr>
          <w:p w14:paraId="0A81173D" w14:textId="77777777" w:rsidR="00DC6E0E" w:rsidRDefault="00DC6E0E" w:rsidP="00DC6E0E">
            <w:pPr>
              <w:pStyle w:val="TableText"/>
            </w:pPr>
            <w:r>
              <w:t>TXT Spectrum files can be created or viewed with a text editor.</w:t>
            </w:r>
          </w:p>
          <w:p w14:paraId="15654047" w14:textId="77777777" w:rsidR="00DC6E0E" w:rsidRDefault="00DC6E0E" w:rsidP="00DC6E0E">
            <w:pPr>
              <w:pStyle w:val="BulletinTable"/>
            </w:pPr>
            <w:r>
              <w:t>Each file can hold one or more Spectra.</w:t>
            </w:r>
          </w:p>
          <w:p w14:paraId="685F9159" w14:textId="77777777" w:rsidR="00DC6E0E" w:rsidRDefault="00DC6E0E" w:rsidP="00DC6E0E">
            <w:pPr>
              <w:pStyle w:val="BulletinTable"/>
            </w:pPr>
            <w:r>
              <w:t>Values in each line are white space separated. Tabs are OK.</w:t>
            </w:r>
          </w:p>
          <w:p w14:paraId="3557EDF5" w14:textId="77777777" w:rsidR="00DC6E0E" w:rsidRPr="007301D7" w:rsidRDefault="00DC6E0E" w:rsidP="00DC6E0E">
            <w:pPr>
              <w:pStyle w:val="BulletinTable"/>
              <w:rPr>
                <w:rStyle w:val="DocActionChar"/>
                <w:i w:val="0"/>
                <w:color w:val="auto"/>
              </w:rPr>
            </w:pPr>
            <w:r w:rsidRPr="007301D7">
              <w:t>Starting each line with whitespace is optional.</w:t>
            </w:r>
          </w:p>
          <w:p w14:paraId="095095B1" w14:textId="77777777" w:rsidR="00DC6E0E" w:rsidRPr="007301D7" w:rsidRDefault="00DC6E0E" w:rsidP="00DC6E0E">
            <w:pPr>
              <w:pStyle w:val="BulletinTable"/>
            </w:pPr>
            <w:r w:rsidRPr="007301D7">
              <w:t>The first line of the file is a heading line. The first value on this heading line must be “wvl”. Its subsequent values are used as the File name Metadata Attribute values for the Spectra in SPECCHIO.</w:t>
            </w:r>
          </w:p>
          <w:p w14:paraId="738B57ED" w14:textId="77777777" w:rsidR="00DC6E0E" w:rsidRPr="007301D7" w:rsidRDefault="00DC6E0E" w:rsidP="00DC6E0E">
            <w:pPr>
              <w:pStyle w:val="BulletinTable"/>
              <w:rPr>
                <w:rStyle w:val="DocActionChar"/>
                <w:i w:val="0"/>
                <w:color w:val="auto"/>
              </w:rPr>
            </w:pPr>
            <w:r w:rsidRPr="007301D7">
              <w:t>Spectrum names cannot include spaces.</w:t>
            </w:r>
          </w:p>
          <w:p w14:paraId="43B91AE1" w14:textId="77777777" w:rsidR="00DC6E0E" w:rsidRPr="00C65D61" w:rsidRDefault="00DC6E0E" w:rsidP="00DC6E0E">
            <w:pPr>
              <w:pStyle w:val="BulletinTable"/>
            </w:pPr>
            <w:r>
              <w:t>All values on subsequent lines must be numeric. The first column is the wavelength in nanometres. Subsequent columns are the Spectrum values for each Spectrum at that wavelength.</w:t>
            </w:r>
          </w:p>
        </w:tc>
      </w:tr>
    </w:tbl>
    <w:p w14:paraId="1F8291C9" w14:textId="77777777" w:rsidR="00DC6E0E" w:rsidRDefault="00DC6E0E" w:rsidP="00DC6E0E">
      <w:pPr>
        <w:pStyle w:val="HeadingSubUnnumbered"/>
      </w:pPr>
      <w:r>
        <w:t>Example</w:t>
      </w:r>
    </w:p>
    <w:p w14:paraId="6F1F8423" w14:textId="77777777" w:rsidR="00DC6E0E" w:rsidRPr="00084655" w:rsidRDefault="00DC6E0E" w:rsidP="00DC6E0E">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m 35</w:t>
      </w:r>
      <w:r w:rsidRPr="0074749A">
        <w:t>0nm to 361nm</w:t>
      </w:r>
      <w:r>
        <w:t>.</w:t>
      </w:r>
    </w:p>
    <w:p w14:paraId="271D34CB" w14:textId="77777777" w:rsidR="00DC6E0E" w:rsidRPr="004C3526" w:rsidRDefault="00DC6E0E" w:rsidP="00DC6E0E">
      <w:pPr>
        <w:pStyle w:val="Code"/>
      </w:pPr>
      <w:r w:rsidRPr="004C3526">
        <w:t xml:space="preserve">        wvl              mean_090499              mean_020599           </w:t>
      </w:r>
    </w:p>
    <w:p w14:paraId="267F0FD0" w14:textId="77777777" w:rsidR="00DC6E0E" w:rsidRPr="004C3526" w:rsidRDefault="00DC6E0E" w:rsidP="00DC6E0E">
      <w:pPr>
        <w:pStyle w:val="Code"/>
      </w:pPr>
      <w:r w:rsidRPr="004C3526">
        <w:t xml:space="preserve">      350.000                0.0246756                0.0229771         </w:t>
      </w:r>
    </w:p>
    <w:p w14:paraId="738E5DA6" w14:textId="77777777" w:rsidR="00DC6E0E" w:rsidRPr="004C3526" w:rsidRDefault="00DC6E0E" w:rsidP="00DC6E0E">
      <w:pPr>
        <w:pStyle w:val="Code"/>
      </w:pPr>
      <w:r w:rsidRPr="004C3526">
        <w:t xml:space="preserve">      351.000                0.0246917                0.0228430         </w:t>
      </w:r>
    </w:p>
    <w:p w14:paraId="37ABA743" w14:textId="77777777" w:rsidR="00DC6E0E" w:rsidRPr="004C3526" w:rsidRDefault="00DC6E0E" w:rsidP="00DC6E0E">
      <w:pPr>
        <w:pStyle w:val="Code"/>
      </w:pPr>
      <w:r w:rsidRPr="004C3526">
        <w:t xml:space="preserve">      352.000                0.0247316                0.0229652         </w:t>
      </w:r>
    </w:p>
    <w:p w14:paraId="4F3C75DA" w14:textId="77777777" w:rsidR="00DC6E0E" w:rsidRPr="004C3526" w:rsidRDefault="00DC6E0E" w:rsidP="00DC6E0E">
      <w:pPr>
        <w:pStyle w:val="Code"/>
      </w:pPr>
      <w:r w:rsidRPr="004C3526">
        <w:t xml:space="preserve">      353.000                0.0248502                0.0231014         </w:t>
      </w:r>
    </w:p>
    <w:p w14:paraId="5D821518" w14:textId="77777777" w:rsidR="00DC6E0E" w:rsidRPr="004C3526" w:rsidRDefault="00DC6E0E" w:rsidP="00DC6E0E">
      <w:pPr>
        <w:pStyle w:val="Code"/>
      </w:pPr>
      <w:r w:rsidRPr="004C3526">
        <w:t xml:space="preserve">      354.000                0.0250081                0.0232272         </w:t>
      </w:r>
    </w:p>
    <w:p w14:paraId="62701EF2" w14:textId="77777777" w:rsidR="00DC6E0E" w:rsidRPr="004C3526" w:rsidRDefault="00DC6E0E" w:rsidP="00DC6E0E">
      <w:pPr>
        <w:pStyle w:val="Code"/>
      </w:pPr>
      <w:r w:rsidRPr="004C3526">
        <w:t xml:space="preserve">      355.000                0.0250736                0.0232273         </w:t>
      </w:r>
    </w:p>
    <w:p w14:paraId="026012F8" w14:textId="77777777" w:rsidR="00DC6E0E" w:rsidRPr="004C3526" w:rsidRDefault="00DC6E0E" w:rsidP="00DC6E0E">
      <w:pPr>
        <w:pStyle w:val="Code"/>
      </w:pPr>
      <w:r w:rsidRPr="004C3526">
        <w:t xml:space="preserve">      356.000                0.0249883                0.0233005         </w:t>
      </w:r>
    </w:p>
    <w:p w14:paraId="3AC45A88" w14:textId="77777777" w:rsidR="00DC6E0E" w:rsidRPr="004C3526" w:rsidRDefault="00DC6E0E" w:rsidP="00DC6E0E">
      <w:pPr>
        <w:pStyle w:val="Code"/>
      </w:pPr>
      <w:r w:rsidRPr="004C3526">
        <w:t xml:space="preserve">      357.000                0.0249174                0.0233962         </w:t>
      </w:r>
    </w:p>
    <w:p w14:paraId="19D1F438" w14:textId="77777777" w:rsidR="00DC6E0E" w:rsidRPr="004C3526" w:rsidRDefault="00DC6E0E" w:rsidP="00DC6E0E">
      <w:pPr>
        <w:pStyle w:val="Code"/>
      </w:pPr>
      <w:r w:rsidRPr="004C3526">
        <w:t xml:space="preserve">      358.000                0.0250481                0.0234734         </w:t>
      </w:r>
    </w:p>
    <w:p w14:paraId="2692C689" w14:textId="77777777" w:rsidR="00DC6E0E" w:rsidRPr="004C3526" w:rsidRDefault="00DC6E0E" w:rsidP="00DC6E0E">
      <w:pPr>
        <w:pStyle w:val="Code"/>
      </w:pPr>
      <w:r w:rsidRPr="004C3526">
        <w:t xml:space="preserve">      359.000                0.0252141                0.0235376         </w:t>
      </w:r>
    </w:p>
    <w:p w14:paraId="67D74677" w14:textId="77777777" w:rsidR="00DC6E0E" w:rsidRPr="004C3526" w:rsidRDefault="00DC6E0E" w:rsidP="00DC6E0E">
      <w:pPr>
        <w:pStyle w:val="Code"/>
      </w:pPr>
      <w:r w:rsidRPr="004C3526">
        <w:t xml:space="preserve">      360.000                0.0253346                0.0236057         </w:t>
      </w:r>
    </w:p>
    <w:p w14:paraId="48B7351F" w14:textId="77777777" w:rsidR="00DC6E0E" w:rsidRPr="004C3526" w:rsidRDefault="00DC6E0E" w:rsidP="00DC6E0E">
      <w:pPr>
        <w:pStyle w:val="Code"/>
      </w:pPr>
      <w:r w:rsidRPr="004C3526">
        <w:t xml:space="preserve">      361.000                0.0253806                0.0236832         </w:t>
      </w:r>
    </w:p>
    <w:p w14:paraId="377DC3B3" w14:textId="77777777" w:rsidR="00DC6E0E" w:rsidRDefault="00DC6E0E" w:rsidP="006E22DA">
      <w:pPr>
        <w:pStyle w:val="Heading2"/>
      </w:pPr>
      <w:bookmarkStart w:id="173" w:name="_Toc398023890"/>
      <w:bookmarkStart w:id="174" w:name="_Toc296956667"/>
      <w:r>
        <w:t>Supported Output Spectrum File Formats</w:t>
      </w:r>
      <w:bookmarkEnd w:id="173"/>
      <w:bookmarkEnd w:id="174"/>
    </w:p>
    <w:p w14:paraId="6EC970E8" w14:textId="77777777" w:rsidR="00DC6E0E" w:rsidRPr="00084655" w:rsidRDefault="00DC6E0E" w:rsidP="00DC6E0E">
      <w:pPr>
        <w:pStyle w:val="Body"/>
      </w:pPr>
      <w:r>
        <w:t xml:space="preserve">Spectrum data can </w:t>
      </w:r>
      <w:r w:rsidRPr="00084655">
        <w:t xml:space="preserve">be written in </w:t>
      </w:r>
      <w:r>
        <w:t>two</w:t>
      </w:r>
      <w:r w:rsidRPr="00084655">
        <w:t xml:space="preserve"> data formats</w:t>
      </w:r>
      <w:r>
        <w:t>.</w:t>
      </w:r>
    </w:p>
    <w:p w14:paraId="40FD6E0A" w14:textId="77777777" w:rsidR="00DC6E0E" w:rsidRPr="00084655" w:rsidRDefault="00DC6E0E" w:rsidP="00DC6E0E">
      <w:pPr>
        <w:pStyle w:val="Bullet"/>
        <w:ind w:left="1134"/>
      </w:pPr>
      <w:r w:rsidRPr="00084655">
        <w:t>CSV (Comma Separated Values) for subsequent import into various 3</w:t>
      </w:r>
      <w:r w:rsidRPr="00084655">
        <w:rPr>
          <w:vertAlign w:val="superscript"/>
        </w:rPr>
        <w:t>rd</w:t>
      </w:r>
      <w:r w:rsidRPr="00084655">
        <w:t xml:space="preserve"> party applications like spreadsheets or statistic</w:t>
      </w:r>
      <w:r>
        <w:t>al</w:t>
      </w:r>
      <w:r w:rsidRPr="00084655">
        <w:t xml:space="preserve"> packages</w:t>
      </w:r>
    </w:p>
    <w:p w14:paraId="557355EA" w14:textId="77777777" w:rsidR="00DC6E0E" w:rsidRPr="00084655" w:rsidRDefault="00DC6E0E" w:rsidP="00DC6E0E">
      <w:pPr>
        <w:pStyle w:val="Bullet"/>
        <w:ind w:left="1134"/>
      </w:pPr>
      <w:r w:rsidRPr="00084655">
        <w:lastRenderedPageBreak/>
        <w:t>ENVI Spectral Library (SLB)</w:t>
      </w:r>
    </w:p>
    <w:p w14:paraId="44B3DB82" w14:textId="77777777" w:rsidR="00DC6E0E" w:rsidRDefault="00DC6E0E" w:rsidP="006E22DA">
      <w:pPr>
        <w:pStyle w:val="Heading2"/>
      </w:pPr>
      <w:bookmarkStart w:id="175" w:name="_Ref357586090"/>
      <w:bookmarkStart w:id="176" w:name="_Toc398023891"/>
      <w:bookmarkStart w:id="177" w:name="_Toc296956668"/>
      <w:bookmarkEnd w:id="118"/>
      <w:r>
        <w:t>Campaign-related Metadata</w:t>
      </w:r>
      <w:bookmarkEnd w:id="175"/>
      <w:bookmarkEnd w:id="176"/>
      <w:bookmarkEnd w:id="177"/>
    </w:p>
    <w:p w14:paraId="42F8DA7A" w14:textId="77777777" w:rsidR="00DC6E0E" w:rsidRDefault="00DC6E0E" w:rsidP="00DC6E0E">
      <w:pPr>
        <w:pStyle w:val="Body"/>
      </w:pPr>
      <w:r>
        <w:t>SPECCHIO allows Users to store Metadata about the Spectral data they have uploaded into SPECCHIO Campaigns. It is stored at two levels: Campaign-related Metadata and Spectrum-related Metadata.</w:t>
      </w:r>
    </w:p>
    <w:p w14:paraId="5FE24266" w14:textId="77777777" w:rsidR="00DC6E0E" w:rsidRDefault="00DC6E0E" w:rsidP="00DC6E0E">
      <w:pPr>
        <w:pStyle w:val="Body"/>
      </w:pPr>
      <w:r>
        <w:t>The following Metadata Attributes can be set independently for each Campaign.</w:t>
      </w:r>
    </w:p>
    <w:tbl>
      <w:tblPr>
        <w:tblStyle w:val="TableSimple"/>
        <w:tblW w:w="0" w:type="auto"/>
        <w:tblInd w:w="817" w:type="dxa"/>
        <w:tblLook w:val="04A0" w:firstRow="1" w:lastRow="0" w:firstColumn="1" w:lastColumn="0" w:noHBand="0" w:noVBand="1"/>
      </w:tblPr>
      <w:tblGrid>
        <w:gridCol w:w="1799"/>
        <w:gridCol w:w="6626"/>
      </w:tblGrid>
      <w:tr w:rsidR="00DC6E0E" w14:paraId="437DA858" w14:textId="77777777" w:rsidTr="00DC6E0E">
        <w:tc>
          <w:tcPr>
            <w:tcW w:w="0" w:type="auto"/>
          </w:tcPr>
          <w:p w14:paraId="061A3938" w14:textId="77777777" w:rsidR="00DC6E0E" w:rsidRPr="00F2736F" w:rsidRDefault="00DC6E0E" w:rsidP="00DC6E0E">
            <w:pPr>
              <w:pStyle w:val="TableText"/>
              <w:rPr>
                <w:rStyle w:val="GUIWord"/>
              </w:rPr>
            </w:pPr>
            <w:r w:rsidRPr="00F2736F">
              <w:rPr>
                <w:rStyle w:val="GUIWord"/>
              </w:rPr>
              <w:t>Campaign name</w:t>
            </w:r>
          </w:p>
        </w:tc>
        <w:tc>
          <w:tcPr>
            <w:tcW w:w="0" w:type="auto"/>
          </w:tcPr>
          <w:p w14:paraId="3711DDFB" w14:textId="77777777" w:rsidR="00DC6E0E" w:rsidRDefault="00DC6E0E" w:rsidP="00DC6E0E">
            <w:pPr>
              <w:pStyle w:val="TableText"/>
            </w:pPr>
            <w:r>
              <w:t>The name under which the Campaign is stored in the SPECCHIO database.</w:t>
            </w:r>
          </w:p>
        </w:tc>
      </w:tr>
      <w:tr w:rsidR="00DC6E0E" w14:paraId="6065ABA4" w14:textId="77777777" w:rsidTr="00DC6E0E">
        <w:tc>
          <w:tcPr>
            <w:tcW w:w="0" w:type="auto"/>
          </w:tcPr>
          <w:p w14:paraId="46B020B8" w14:textId="77777777" w:rsidR="00DC6E0E" w:rsidRPr="00F2736F" w:rsidRDefault="00DC6E0E" w:rsidP="00DC6E0E">
            <w:pPr>
              <w:pStyle w:val="TableText"/>
              <w:rPr>
                <w:rStyle w:val="GUIWord"/>
              </w:rPr>
            </w:pPr>
            <w:r w:rsidRPr="00F2736F">
              <w:rPr>
                <w:rStyle w:val="GUIWord"/>
              </w:rPr>
              <w:t>Description</w:t>
            </w:r>
          </w:p>
        </w:tc>
        <w:tc>
          <w:tcPr>
            <w:tcW w:w="0" w:type="auto"/>
          </w:tcPr>
          <w:p w14:paraId="6DE40A22" w14:textId="77777777" w:rsidR="00DC6E0E" w:rsidRDefault="00DC6E0E" w:rsidP="00DC6E0E">
            <w:pPr>
              <w:pStyle w:val="TableText"/>
            </w:pPr>
            <w:r>
              <w:t xml:space="preserve">A free format description </w:t>
            </w:r>
            <w:r w:rsidRPr="00084655">
              <w:t xml:space="preserve">of the </w:t>
            </w:r>
            <w:r>
              <w:t>C</w:t>
            </w:r>
            <w:r w:rsidRPr="00084655">
              <w:t>ampaign</w:t>
            </w:r>
            <w:r>
              <w:t>.</w:t>
            </w:r>
          </w:p>
        </w:tc>
      </w:tr>
      <w:tr w:rsidR="00DC6E0E" w14:paraId="0CA07807" w14:textId="77777777" w:rsidTr="00DC6E0E">
        <w:tc>
          <w:tcPr>
            <w:tcW w:w="0" w:type="auto"/>
          </w:tcPr>
          <w:p w14:paraId="3776A4FF" w14:textId="77777777" w:rsidR="00DC6E0E" w:rsidRPr="00F2736F" w:rsidRDefault="00DC6E0E" w:rsidP="00DC6E0E">
            <w:pPr>
              <w:pStyle w:val="TableText"/>
              <w:rPr>
                <w:rStyle w:val="GUIWord"/>
              </w:rPr>
            </w:pPr>
            <w:r w:rsidRPr="00F2736F">
              <w:rPr>
                <w:rStyle w:val="GUIWord"/>
              </w:rPr>
              <w:t>Investigator</w:t>
            </w:r>
          </w:p>
        </w:tc>
        <w:tc>
          <w:tcPr>
            <w:tcW w:w="0" w:type="auto"/>
          </w:tcPr>
          <w:p w14:paraId="5DA48C1F" w14:textId="77777777" w:rsidR="00DC6E0E" w:rsidRDefault="00DC6E0E" w:rsidP="00DC6E0E">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t>Campaign</w:t>
            </w:r>
            <w:r w:rsidRPr="00084655">
              <w:t>). This field is filled automatically</w:t>
            </w:r>
            <w:r>
              <w:t xml:space="preserve"> and cannot be changed</w:t>
            </w:r>
            <w:r w:rsidRPr="00084655">
              <w:t>.</w:t>
            </w:r>
          </w:p>
        </w:tc>
      </w:tr>
      <w:tr w:rsidR="00DC6E0E" w14:paraId="52AAF85C" w14:textId="77777777" w:rsidTr="00DC6E0E">
        <w:tc>
          <w:tcPr>
            <w:tcW w:w="0" w:type="auto"/>
          </w:tcPr>
          <w:p w14:paraId="03295434" w14:textId="77777777" w:rsidR="00DC6E0E" w:rsidRPr="00F2736F" w:rsidRDefault="00DC6E0E" w:rsidP="00DC6E0E">
            <w:pPr>
              <w:pStyle w:val="TableText"/>
              <w:rPr>
                <w:rStyle w:val="GUIWord"/>
              </w:rPr>
            </w:pPr>
            <w:r w:rsidRPr="00F2736F">
              <w:rPr>
                <w:rStyle w:val="GUIWord"/>
              </w:rPr>
              <w:t>Path</w:t>
            </w:r>
          </w:p>
        </w:tc>
        <w:tc>
          <w:tcPr>
            <w:tcW w:w="0" w:type="auto"/>
          </w:tcPr>
          <w:p w14:paraId="638FF015" w14:textId="77777777" w:rsidR="00DC6E0E" w:rsidRDefault="00DC6E0E" w:rsidP="00DC6E0E">
            <w:pPr>
              <w:pStyle w:val="TableText"/>
            </w:pPr>
            <w:r>
              <w:t>T</w:t>
            </w:r>
            <w:r w:rsidRPr="00084655">
              <w:t xml:space="preserve">he file system path pointing to the main </w:t>
            </w:r>
            <w:r>
              <w:t>folder from which this Campaign was uploaded.</w:t>
            </w:r>
          </w:p>
          <w:p w14:paraId="23FA4161" w14:textId="77777777" w:rsidR="00DC6E0E" w:rsidRDefault="00DC6E0E" w:rsidP="00DC6E0E">
            <w:pPr>
              <w:pStyle w:val="TableText"/>
            </w:pPr>
            <w:r>
              <w:t>Multiple paths can be defined to support uploading of subsequent Spectral data from multiple computers. This is intended to assist when further data is uploaded for this Campaign.</w:t>
            </w:r>
          </w:p>
        </w:tc>
      </w:tr>
      <w:tr w:rsidR="00DC6E0E" w14:paraId="385B971B" w14:textId="77777777" w:rsidTr="00DC6E0E">
        <w:tc>
          <w:tcPr>
            <w:tcW w:w="0" w:type="auto"/>
          </w:tcPr>
          <w:p w14:paraId="0406BE43" w14:textId="77777777" w:rsidR="00DC6E0E" w:rsidRPr="00F2736F" w:rsidRDefault="00DC6E0E" w:rsidP="00DC6E0E">
            <w:pPr>
              <w:pStyle w:val="TableText"/>
              <w:rPr>
                <w:rStyle w:val="GUIWord"/>
              </w:rPr>
            </w:pPr>
            <w:r w:rsidRPr="00F2736F">
              <w:rPr>
                <w:rStyle w:val="GUIWord"/>
              </w:rPr>
              <w:t>Research Group Members</w:t>
            </w:r>
          </w:p>
        </w:tc>
        <w:tc>
          <w:tcPr>
            <w:tcW w:w="0" w:type="auto"/>
          </w:tcPr>
          <w:p w14:paraId="11BDC5D8" w14:textId="77777777" w:rsidR="00DC6E0E" w:rsidRPr="00084655" w:rsidRDefault="00DC6E0E" w:rsidP="00DC6E0E">
            <w:pPr>
              <w:pStyle w:val="TableText"/>
            </w:pPr>
            <w:r>
              <w:t>A list of Users of this SPECCHIO database who have permission to modify this Campaign. Each of these Users must be registered with a SPECCHIO User account.</w:t>
            </w:r>
          </w:p>
        </w:tc>
      </w:tr>
    </w:tbl>
    <w:p w14:paraId="2CC0C405" w14:textId="77777777" w:rsidR="00DC6E0E" w:rsidRDefault="00DC6E0E" w:rsidP="00CC7CCA">
      <w:pPr>
        <w:pStyle w:val="Heading2"/>
      </w:pPr>
      <w:bookmarkStart w:id="178" w:name="_Ref354084522"/>
      <w:bookmarkStart w:id="179" w:name="_Ref354084526"/>
      <w:bookmarkStart w:id="180" w:name="_Toc355280349"/>
      <w:bookmarkStart w:id="181" w:name="_Toc398023892"/>
      <w:bookmarkStart w:id="182" w:name="_Toc296956669"/>
      <w:r>
        <w:t>Spectrum-related Metadata</w:t>
      </w:r>
      <w:bookmarkEnd w:id="178"/>
      <w:bookmarkEnd w:id="179"/>
      <w:bookmarkEnd w:id="180"/>
      <w:bookmarkEnd w:id="181"/>
      <w:bookmarkEnd w:id="182"/>
    </w:p>
    <w:p w14:paraId="7A2CCC27" w14:textId="2840E986" w:rsidR="00DC6E0E" w:rsidRDefault="00DC6E0E" w:rsidP="00DC6E0E">
      <w:pPr>
        <w:pStyle w:val="Body"/>
      </w:pPr>
      <w:r>
        <w:t>For more information on the Metadata parameters supported by SPECCHIO please refer to</w:t>
      </w:r>
      <w:r w:rsidR="00B35F1E">
        <w:t xml:space="preserve"> </w:t>
      </w:r>
      <w:r w:rsidR="00B35F1E">
        <w:fldChar w:fldCharType="begin"/>
      </w:r>
      <w:r w:rsidR="00B35F1E">
        <w:instrText xml:space="preserve"> ADDIN EN.CITE &lt;EndNote&gt;&lt;Cite&gt;&lt;Author&gt;Hüni&lt;/Author&gt;&lt;Year&gt;2007&lt;/Year&gt;&lt;RecNum&gt;676&lt;/RecNum&gt;&lt;DisplayText&gt;(Hüni and Kneubühler, 2007)&lt;/DisplayText&gt;&lt;record&gt;&lt;rec-number&gt;676&lt;/rec-number&gt;&lt;foreign-keys&gt;&lt;key app="EN" db-id="0svr2tdvgevw2ned2pb5tt5ur5tdf0savr9s" timestamp="1428660724"&gt;676&lt;/key&gt;&lt;/foreign-keys&gt;&lt;ref-type name="Journal Article"&gt;17&lt;/ref-type&gt;&lt;contributors&gt;&lt;authors&gt;&lt;author&gt;Hüni, A.&lt;/author&gt;&lt;author&gt;Kneubühler, M.&lt;/author&gt;&lt;/authors&gt;&lt;/contributors&gt;&lt;titles&gt;&lt;title&gt;SPECCHIO: a system for storing and sharing spectroradiometer data&lt;/title&gt;&lt;secondary-title&gt;SPIE Newsroom&lt;/secondary-title&gt;&lt;/titles&gt;&lt;periodical&gt;&lt;full-title&gt;SPIE Newsroom&lt;/full-title&gt;&lt;/periodical&gt;&lt;number&gt;December 2007&lt;/number&gt;&lt;dates&gt;&lt;year&gt;2007&lt;/year&gt;&lt;pub-dates&gt;&lt;date&gt;Dec.&lt;/date&gt;&lt;/pub-dates&gt;&lt;/dates&gt;&lt;publisher&gt;SPIE&lt;/publisher&gt;&lt;urls&gt;&lt;related-urls&gt;&lt;url&gt;&lt;style face="underline" font="default" size="100%"&gt;http://spie.org/x18220.xml&lt;/style&gt;&lt;/url&gt;&lt;/related-urls&gt;&lt;/urls&gt;&lt;electronic-resource-num&gt;&lt;style face="underline" font="default" size="100%"&gt;10.1117/2.1200711.0956&lt;/style&gt;&lt;/electronic-resource-num&gt;&lt;/record&gt;&lt;/Cite&gt;&lt;/EndNote&gt;</w:instrText>
      </w:r>
      <w:r w:rsidR="00B35F1E">
        <w:fldChar w:fldCharType="separate"/>
      </w:r>
      <w:r w:rsidR="00B35F1E">
        <w:rPr>
          <w:noProof/>
        </w:rPr>
        <w:t>(Hüni and Kneubühler, 2007)</w:t>
      </w:r>
      <w:r w:rsidR="00B35F1E">
        <w:fldChar w:fldCharType="end"/>
      </w:r>
      <w:r>
        <w:t>.</w:t>
      </w:r>
      <w:bookmarkStart w:id="183" w:name="_Ref354084379"/>
      <w:bookmarkStart w:id="184" w:name="_Ref354084382"/>
      <w:bookmarkStart w:id="185" w:name="_Toc355280348"/>
    </w:p>
    <w:bookmarkEnd w:id="183"/>
    <w:bookmarkEnd w:id="184"/>
    <w:bookmarkEnd w:id="185"/>
    <w:p w14:paraId="23A0FA4B" w14:textId="77777777" w:rsidR="00DC6E0E" w:rsidRDefault="00DC6E0E" w:rsidP="00DC6E0E">
      <w:pPr>
        <w:pStyle w:val="Body"/>
      </w:pPr>
      <w:r>
        <w:t>When Spectra are uploaded to a Campaign, the SPECCHIO upload process identifies Metadata found in the Spectrum files and copies it into SPECCHIO Spectrum Metadata fields for each Spectrum it uploads. Once uploaded, this Metadata can be viewed, edited, removed or added to.</w:t>
      </w:r>
    </w:p>
    <w:p w14:paraId="71AEC81D" w14:textId="77777777" w:rsidR="00DC6E0E" w:rsidRDefault="00DC6E0E" w:rsidP="00DC6E0E">
      <w:pPr>
        <w:pStyle w:val="Body"/>
      </w:pPr>
      <w:r>
        <w:t>Similar Metadata Attributes are grouped into named sections to facilitate management.</w:t>
      </w:r>
    </w:p>
    <w:p w14:paraId="593FFB91" w14:textId="77777777" w:rsidR="00DC6E0E" w:rsidRDefault="00DC6E0E" w:rsidP="00DC6E0E">
      <w:pPr>
        <w:pStyle w:val="Body"/>
      </w:pPr>
      <w:r>
        <w:t>A few Metadata Attributes are permitted to take multiple values, such as Keywords or Processing Group Attributes. The SPECCHIO’s Metadata Editor does not support addition of more than a single value, but does support viewing them. Multiple values for non-image Attributes can b</w:t>
      </w:r>
      <w:r w:rsidR="004E4480">
        <w:t xml:space="preserve">e added from Excel files. (See </w:t>
      </w:r>
      <w:r w:rsidR="004E4480" w:rsidRPr="004E4480">
        <w:rPr>
          <w:i/>
        </w:rPr>
        <w:t>S</w:t>
      </w:r>
      <w:r w:rsidRPr="004E4480">
        <w:rPr>
          <w:i/>
        </w:rPr>
        <w:t>ection</w:t>
      </w:r>
      <w:r w:rsidR="004E4480">
        <w:rPr>
          <w:i/>
        </w:rPr>
        <w:t xml:space="preserve"> 7.6 </w:t>
      </w:r>
      <w:r w:rsidR="0027750E" w:rsidRPr="0027750E">
        <w:rPr>
          <w:i/>
        </w:rPr>
        <w:fldChar w:fldCharType="begin"/>
      </w:r>
      <w:r w:rsidR="0027750E" w:rsidRPr="0027750E">
        <w:rPr>
          <w:i/>
        </w:rPr>
        <w:instrText xml:space="preserve"> REF _Ref413327603 \h </w:instrText>
      </w:r>
      <w:r w:rsidR="0027750E">
        <w:rPr>
          <w:i/>
        </w:rPr>
        <w:instrText xml:space="preserve"> \* MERGEFORMAT </w:instrText>
      </w:r>
      <w:r w:rsidR="0027750E" w:rsidRPr="0027750E">
        <w:rPr>
          <w:i/>
        </w:rPr>
      </w:r>
      <w:r w:rsidR="0027750E" w:rsidRPr="0027750E">
        <w:rPr>
          <w:i/>
        </w:rPr>
        <w:fldChar w:fldCharType="separate"/>
      </w:r>
      <w:r w:rsidR="00057C13" w:rsidRPr="00057C13">
        <w:rPr>
          <w:i/>
        </w:rPr>
        <w:t>Uploading Metadata from XLS (Excel) files</w:t>
      </w:r>
      <w:r w:rsidR="0027750E" w:rsidRPr="0027750E">
        <w:rPr>
          <w:i/>
        </w:rPr>
        <w:fldChar w:fldCharType="end"/>
      </w:r>
      <w:r>
        <w:t>.) The Metadata Attribute tables below indicate those Attributes which are permitted to take multiple values. All others are limited to a single value.</w:t>
      </w:r>
    </w:p>
    <w:p w14:paraId="06A2CD69" w14:textId="77777777" w:rsidR="00DC6E0E" w:rsidRDefault="00DC6E0E" w:rsidP="00DC6E0E">
      <w:pPr>
        <w:pStyle w:val="Body"/>
      </w:pPr>
      <w:r>
        <w:t xml:space="preserve">Users cannot enter Metadata except into these already defined fields. If new Metadata Attributes are required, they can generally be defined easily. Contact your System Administrator with a detailed description of the Metadata field you need added and a specification for the data that it can contain. </w:t>
      </w:r>
    </w:p>
    <w:p w14:paraId="2EAEDF8E" w14:textId="77777777" w:rsidR="00DC6E0E" w:rsidRDefault="00DC6E0E" w:rsidP="00DC6E0E">
      <w:pPr>
        <w:pStyle w:val="Body"/>
      </w:pPr>
      <w:r>
        <w:t>Also see</w:t>
      </w:r>
      <w:r w:rsidR="004E4480">
        <w:rPr>
          <w:i/>
        </w:rPr>
        <w:t xml:space="preserve"> Section 11.1</w:t>
      </w:r>
      <w:r w:rsidRPr="009F581D">
        <w:rPr>
          <w:rStyle w:val="CrossReference"/>
        </w:rPr>
        <w:t xml:space="preserve"> </w:t>
      </w:r>
      <w:r w:rsidR="0027750E" w:rsidRPr="0027750E">
        <w:rPr>
          <w:i/>
        </w:rPr>
        <w:fldChar w:fldCharType="begin"/>
      </w:r>
      <w:r w:rsidR="0027750E" w:rsidRPr="0027750E">
        <w:rPr>
          <w:rStyle w:val="CrossReference"/>
          <w:i w:val="0"/>
        </w:rPr>
        <w:instrText xml:space="preserve"> REF _Ref356400902 \h </w:instrText>
      </w:r>
      <w:r w:rsidR="0027750E">
        <w:rPr>
          <w:i/>
        </w:rPr>
        <w:instrText xml:space="preserve"> \* MERGEFORMAT </w:instrText>
      </w:r>
      <w:r w:rsidR="0027750E" w:rsidRPr="0027750E">
        <w:rPr>
          <w:i/>
        </w:rPr>
      </w:r>
      <w:r w:rsidR="0027750E" w:rsidRPr="0027750E">
        <w:rPr>
          <w:i/>
        </w:rPr>
        <w:fldChar w:fldCharType="separate"/>
      </w:r>
      <w:r w:rsidR="00057C13" w:rsidRPr="00057C13">
        <w:rPr>
          <w:i/>
        </w:rPr>
        <w:t>List available Metadata Elements</w:t>
      </w:r>
      <w:r w:rsidR="0027750E" w:rsidRPr="0027750E">
        <w:rPr>
          <w:i/>
        </w:rPr>
        <w:fldChar w:fldCharType="end"/>
      </w:r>
      <w:r>
        <w:t xml:space="preserve"> for instructions for producing a machine readable list of Spectrum-related Metadata Attributes.</w:t>
      </w:r>
    </w:p>
    <w:p w14:paraId="05C31D16" w14:textId="77777777" w:rsidR="00DC6E0E" w:rsidRDefault="00DC6E0E" w:rsidP="00DC6E0E">
      <w:pPr>
        <w:pStyle w:val="Body"/>
      </w:pPr>
      <w:r>
        <w:lastRenderedPageBreak/>
        <w:t>A number of the Metadata Attributes below take an element of a dropdown list for their value. The definition of these lists is either taken from user-managed SPECCHIO tables, such as Sensor or Instrument lists, or the definition is parameterised within the SPECCHIO database. Such parameterised lists can generally be changed. See your SPECCHIO system administrator if you require a change in any of these lists. The source of the dropdown list is explained for each relevant Metadata Attribute.</w:t>
      </w:r>
    </w:p>
    <w:p w14:paraId="293F87F2" w14:textId="77777777" w:rsidR="00DC6E0E" w:rsidRPr="00155FA4" w:rsidRDefault="00DC6E0E" w:rsidP="00DC6E0E">
      <w:pPr>
        <w:pStyle w:val="Heading3"/>
      </w:pPr>
      <w:bookmarkStart w:id="186" w:name="_Toc398023893"/>
      <w:bookmarkStart w:id="187" w:name="_Toc296956670"/>
      <w:r w:rsidRPr="00155FA4">
        <w:t>Campaign Details</w:t>
      </w:r>
      <w:r>
        <w:t xml:space="preserve"> Group</w:t>
      </w:r>
      <w:bookmarkEnd w:id="186"/>
      <w:bookmarkEnd w:id="187"/>
    </w:p>
    <w:p w14:paraId="054F162D" w14:textId="77777777" w:rsidR="00DC6E0E" w:rsidRDefault="00DC6E0E" w:rsidP="00DC6E0E">
      <w:pPr>
        <w:pStyle w:val="Body"/>
      </w:pPr>
      <w:r>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w:t>
      </w:r>
      <w:r w:rsidR="00E05B8F">
        <w:t xml:space="preserve">d Metadata fields described in </w:t>
      </w:r>
      <w:r w:rsidR="00E05B8F" w:rsidRPr="00E05B8F">
        <w:rPr>
          <w:i/>
        </w:rPr>
        <w:t>S</w:t>
      </w:r>
      <w:r w:rsidRPr="00E05B8F">
        <w:rPr>
          <w:i/>
        </w:rPr>
        <w:t>ection</w:t>
      </w:r>
      <w:r>
        <w:t xml:space="preserve"> </w:t>
      </w:r>
      <w:r w:rsidR="00E05B8F" w:rsidRPr="00E05B8F">
        <w:rPr>
          <w:i/>
        </w:rPr>
        <w:t>6.9</w:t>
      </w:r>
      <w:r w:rsidRPr="0044706E">
        <w:rPr>
          <w:rStyle w:val="CrossReference"/>
        </w:rPr>
        <w:t xml:space="preserve"> </w:t>
      </w:r>
      <w:r w:rsidR="0027750E" w:rsidRPr="0027750E">
        <w:rPr>
          <w:i/>
        </w:rPr>
        <w:fldChar w:fldCharType="begin"/>
      </w:r>
      <w:r w:rsidR="0027750E" w:rsidRPr="0027750E">
        <w:rPr>
          <w:rStyle w:val="CrossReference"/>
          <w:i w:val="0"/>
        </w:rPr>
        <w:instrText xml:space="preserve"> REF _Ref357586090 \h </w:instrText>
      </w:r>
      <w:r w:rsidR="0027750E">
        <w:rPr>
          <w:i/>
        </w:rPr>
        <w:instrText xml:space="preserve"> \* MERGEFORMAT </w:instrText>
      </w:r>
      <w:r w:rsidR="0027750E" w:rsidRPr="0027750E">
        <w:rPr>
          <w:i/>
        </w:rPr>
      </w:r>
      <w:r w:rsidR="0027750E" w:rsidRPr="0027750E">
        <w:rPr>
          <w:i/>
        </w:rPr>
        <w:fldChar w:fldCharType="separate"/>
      </w:r>
      <w:r w:rsidR="00057C13" w:rsidRPr="00057C13">
        <w:rPr>
          <w:i/>
        </w:rPr>
        <w:t>Campaign-related Metadata</w:t>
      </w:r>
      <w:r w:rsidR="0027750E" w:rsidRPr="0027750E">
        <w:rPr>
          <w:i/>
        </w:rPr>
        <w:fldChar w:fldCharType="end"/>
      </w:r>
      <w:r w:rsidRPr="0027750E">
        <w:rPr>
          <w:i/>
        </w:rPr>
        <w:t>.</w:t>
      </w:r>
    </w:p>
    <w:p w14:paraId="461265DC" w14:textId="77777777" w:rsidR="00DC6E0E" w:rsidRDefault="00DC6E0E" w:rsidP="00DC6E0E">
      <w:pPr>
        <w:pStyle w:val="Note"/>
      </w:pPr>
      <w:r>
        <w:t xml:space="preserve">Note </w:t>
      </w:r>
      <w:r>
        <w:tab/>
        <w:t>The fields in this Group can store different values for each Spectrum in a Campaign. It is not recommended to enter Campaign Metadata into these Spectrum-related Metadata fields. Instead, use the Campaig</w:t>
      </w:r>
      <w:r w:rsidR="00EB527F">
        <w:t xml:space="preserve">n Metadata fields described in </w:t>
      </w:r>
      <w:r w:rsidR="00EB527F" w:rsidRPr="00EB527F">
        <w:rPr>
          <w:i/>
        </w:rPr>
        <w:t>S</w:t>
      </w:r>
      <w:r w:rsidRPr="00EB527F">
        <w:rPr>
          <w:i/>
        </w:rPr>
        <w:t>ection</w:t>
      </w:r>
      <w:r>
        <w:t xml:space="preserve"> </w:t>
      </w:r>
      <w:r w:rsidR="00EB527F" w:rsidRPr="00EB527F">
        <w:rPr>
          <w:i/>
        </w:rPr>
        <w:t>6.9</w:t>
      </w:r>
      <w:r w:rsidRPr="0044706E">
        <w:rPr>
          <w:rStyle w:val="CrossReference"/>
        </w:rPr>
        <w:t xml:space="preserve"> </w:t>
      </w:r>
      <w:r w:rsidR="00F30D5B" w:rsidRPr="00F30D5B">
        <w:rPr>
          <w:i/>
        </w:rPr>
        <w:fldChar w:fldCharType="begin"/>
      </w:r>
      <w:r w:rsidR="00F30D5B" w:rsidRPr="00F30D5B">
        <w:rPr>
          <w:rStyle w:val="CrossReference"/>
          <w:i w:val="0"/>
        </w:rPr>
        <w:instrText xml:space="preserve"> REF _Ref357586090 \h </w:instrText>
      </w:r>
      <w:r w:rsidR="00F30D5B">
        <w:rPr>
          <w:i/>
        </w:rPr>
        <w:instrText xml:space="preserve"> \* MERGEFORMAT </w:instrText>
      </w:r>
      <w:r w:rsidR="00F30D5B" w:rsidRPr="00F30D5B">
        <w:rPr>
          <w:i/>
        </w:rPr>
      </w:r>
      <w:r w:rsidR="00F30D5B" w:rsidRPr="00F30D5B">
        <w:rPr>
          <w:i/>
        </w:rPr>
        <w:fldChar w:fldCharType="separate"/>
      </w:r>
      <w:r w:rsidR="00057C13" w:rsidRPr="00057C13">
        <w:rPr>
          <w:i/>
        </w:rPr>
        <w:t>Campaign-related Metadata</w:t>
      </w:r>
      <w:r w:rsidR="00F30D5B" w:rsidRPr="00F30D5B">
        <w:rPr>
          <w:i/>
        </w:rPr>
        <w:fldChar w:fldCharType="end"/>
      </w:r>
      <w:r>
        <w:t xml:space="preserve">. </w:t>
      </w:r>
    </w:p>
    <w:tbl>
      <w:tblPr>
        <w:tblStyle w:val="TableSimple"/>
        <w:tblW w:w="0" w:type="auto"/>
        <w:tblLook w:val="04A0" w:firstRow="1" w:lastRow="0" w:firstColumn="1" w:lastColumn="0" w:noHBand="0" w:noVBand="1"/>
      </w:tblPr>
      <w:tblGrid>
        <w:gridCol w:w="1446"/>
        <w:gridCol w:w="7087"/>
      </w:tblGrid>
      <w:tr w:rsidR="00DC6E0E" w14:paraId="7AAF9AE1" w14:textId="77777777" w:rsidTr="00DC6E0E">
        <w:tc>
          <w:tcPr>
            <w:tcW w:w="0" w:type="auto"/>
          </w:tcPr>
          <w:p w14:paraId="4ADA7486" w14:textId="77777777" w:rsidR="00DC6E0E" w:rsidRPr="00F2736F" w:rsidRDefault="00DC6E0E" w:rsidP="00DC6E0E">
            <w:pPr>
              <w:pStyle w:val="TableText"/>
              <w:rPr>
                <w:rStyle w:val="GUIWord"/>
              </w:rPr>
            </w:pPr>
            <w:r w:rsidRPr="00F2736F">
              <w:rPr>
                <w:rStyle w:val="GUIWord"/>
              </w:rPr>
              <w:t>Agency Code</w:t>
            </w:r>
          </w:p>
        </w:tc>
        <w:tc>
          <w:tcPr>
            <w:tcW w:w="0" w:type="auto"/>
          </w:tcPr>
          <w:p w14:paraId="39B51D16" w14:textId="77777777" w:rsidR="00DC6E0E" w:rsidRDefault="00DC6E0E" w:rsidP="00DC6E0E">
            <w:pPr>
              <w:pStyle w:val="TableText"/>
            </w:pPr>
            <w:r>
              <w:t xml:space="preserve">[Alpha string] </w:t>
            </w:r>
            <w:r w:rsidRPr="006C44F0">
              <w:t>Agency identifier of entity involved in the sample collection</w:t>
            </w:r>
          </w:p>
          <w:p w14:paraId="742997C0" w14:textId="77777777" w:rsidR="00DC6E0E" w:rsidRDefault="00DC6E0E" w:rsidP="00DC6E0E">
            <w:pPr>
              <w:pStyle w:val="TableText"/>
            </w:pPr>
            <w:r>
              <w:t>Copied from the Agency Code field if it is set in the related input Spectrum file when it is loaded.</w:t>
            </w:r>
          </w:p>
        </w:tc>
      </w:tr>
      <w:tr w:rsidR="00DC6E0E" w14:paraId="47F3C74F" w14:textId="77777777" w:rsidTr="00DC6E0E">
        <w:tc>
          <w:tcPr>
            <w:tcW w:w="0" w:type="auto"/>
          </w:tcPr>
          <w:p w14:paraId="3DD5ACF0" w14:textId="77777777" w:rsidR="00DC6E0E" w:rsidRPr="00F2736F" w:rsidRDefault="00DC6E0E" w:rsidP="00DC6E0E">
            <w:pPr>
              <w:pStyle w:val="TableText"/>
              <w:rPr>
                <w:rStyle w:val="GUIWord"/>
              </w:rPr>
            </w:pPr>
            <w:r w:rsidRPr="00F2736F">
              <w:rPr>
                <w:rStyle w:val="GUIWord"/>
              </w:rPr>
              <w:t>Campaign Name</w:t>
            </w:r>
          </w:p>
        </w:tc>
        <w:tc>
          <w:tcPr>
            <w:tcW w:w="0" w:type="auto"/>
          </w:tcPr>
          <w:p w14:paraId="49584F20" w14:textId="77777777" w:rsidR="00DC6E0E" w:rsidRDefault="00DC6E0E" w:rsidP="00DC6E0E">
            <w:pPr>
              <w:pStyle w:val="TableText"/>
            </w:pPr>
            <w:r>
              <w:t>[</w:t>
            </w:r>
            <w:r w:rsidRPr="009F280F">
              <w:t>Alpha string</w:t>
            </w:r>
            <w:r>
              <w:t>]</w:t>
            </w:r>
            <w:r w:rsidRPr="009F280F">
              <w:t xml:space="preserve"> </w:t>
            </w:r>
            <w:r w:rsidRPr="006C44F0">
              <w:t xml:space="preserve">Further specification of a particular </w:t>
            </w:r>
            <w:r>
              <w:t>Campaign</w:t>
            </w:r>
            <w:r w:rsidRPr="006C44F0">
              <w:t xml:space="preserve">. Mainly used where a SPECCHIO </w:t>
            </w:r>
            <w:r>
              <w:t>Campaign</w:t>
            </w:r>
            <w:r w:rsidRPr="006C44F0">
              <w:t xml:space="preserve"> comprises several original sampling campaigns</w:t>
            </w:r>
          </w:p>
          <w:p w14:paraId="5BE05398" w14:textId="77777777" w:rsidR="00DC6E0E" w:rsidRDefault="00DC6E0E" w:rsidP="00DC6E0E">
            <w:pPr>
              <w:pStyle w:val="TableText"/>
            </w:pPr>
            <w:r>
              <w:t xml:space="preserve">Copied from the Campaign Name field if it is set in the related Spectrum file (particularly HDF files) when it is loaded. </w:t>
            </w:r>
          </w:p>
        </w:tc>
      </w:tr>
      <w:tr w:rsidR="00DC6E0E" w14:paraId="22F32220" w14:textId="77777777" w:rsidTr="00DC6E0E">
        <w:tc>
          <w:tcPr>
            <w:tcW w:w="0" w:type="auto"/>
          </w:tcPr>
          <w:p w14:paraId="6E31FA69" w14:textId="77777777" w:rsidR="00DC6E0E" w:rsidRPr="00F2736F" w:rsidRDefault="00DC6E0E" w:rsidP="00DC6E0E">
            <w:pPr>
              <w:pStyle w:val="TableText"/>
              <w:rPr>
                <w:rStyle w:val="GUIWord"/>
              </w:rPr>
            </w:pPr>
            <w:r w:rsidRPr="00F2736F">
              <w:rPr>
                <w:rStyle w:val="GUIWord"/>
              </w:rPr>
              <w:t>Project ID</w:t>
            </w:r>
          </w:p>
        </w:tc>
        <w:tc>
          <w:tcPr>
            <w:tcW w:w="0" w:type="auto"/>
          </w:tcPr>
          <w:p w14:paraId="0E6090BF" w14:textId="77777777" w:rsidR="00DC6E0E" w:rsidRDefault="00DC6E0E" w:rsidP="00DC6E0E">
            <w:pPr>
              <w:pStyle w:val="TableText"/>
            </w:pPr>
            <w:r>
              <w:t xml:space="preserve">[Alpha string] </w:t>
            </w:r>
            <w:r w:rsidRPr="006C44F0">
              <w:t xml:space="preserve">Any project identification applying to this </w:t>
            </w:r>
            <w:r>
              <w:t>Campaign</w:t>
            </w:r>
          </w:p>
          <w:p w14:paraId="299DB9F1" w14:textId="77777777" w:rsidR="00DC6E0E" w:rsidRDefault="00DC6E0E" w:rsidP="00DC6E0E">
            <w:pPr>
              <w:pStyle w:val="TableText"/>
            </w:pPr>
            <w:r>
              <w:t>Copied from the Project ID field if it is set in the related input Spectrum file when it is loaded.</w:t>
            </w:r>
          </w:p>
        </w:tc>
      </w:tr>
    </w:tbl>
    <w:p w14:paraId="19FDB183" w14:textId="77777777" w:rsidR="004C64EE" w:rsidRPr="00155FA4" w:rsidRDefault="004C64EE" w:rsidP="004C64EE">
      <w:pPr>
        <w:pStyle w:val="Heading3"/>
      </w:pPr>
      <w:bookmarkStart w:id="188" w:name="_Toc293145209"/>
      <w:bookmarkStart w:id="189" w:name="_Toc296956671"/>
      <w:bookmarkStart w:id="190" w:name="_Toc398023894"/>
      <w:r w:rsidRPr="00155FA4">
        <w:t xml:space="preserve">Data </w:t>
      </w:r>
      <w:r>
        <w:t>Link</w:t>
      </w:r>
      <w:r w:rsidRPr="00F3610B">
        <w:t xml:space="preserve"> </w:t>
      </w:r>
      <w:r>
        <w:t>Group</w:t>
      </w:r>
      <w:bookmarkEnd w:id="188"/>
      <w:bookmarkEnd w:id="189"/>
    </w:p>
    <w:p w14:paraId="348FB386" w14:textId="77777777" w:rsidR="004C64EE" w:rsidRPr="004A2EFA" w:rsidRDefault="004C64EE" w:rsidP="004C64EE">
      <w:pPr>
        <w:pStyle w:val="Body"/>
      </w:pPr>
      <w:r w:rsidRPr="00245A33">
        <w:t xml:space="preserve">These Metadata </w:t>
      </w:r>
      <w:r>
        <w:t>Attributes relate to links between spectra, establishing relationships that help data processing, provenance and exploration</w:t>
      </w:r>
      <w:r w:rsidRPr="00151B64">
        <w:t>.</w:t>
      </w:r>
      <w:r w:rsidRPr="00245A33">
        <w:t xml:space="preserve"> </w:t>
      </w:r>
    </w:p>
    <w:tbl>
      <w:tblPr>
        <w:tblStyle w:val="TableSimple"/>
        <w:tblW w:w="0" w:type="auto"/>
        <w:tblLook w:val="04A0" w:firstRow="1" w:lastRow="0" w:firstColumn="1" w:lastColumn="0" w:noHBand="0" w:noVBand="1"/>
      </w:tblPr>
      <w:tblGrid>
        <w:gridCol w:w="1680"/>
        <w:gridCol w:w="6853"/>
      </w:tblGrid>
      <w:tr w:rsidR="004C64EE" w14:paraId="5EFA5FF1" w14:textId="77777777" w:rsidTr="004C64EE">
        <w:tc>
          <w:tcPr>
            <w:tcW w:w="0" w:type="auto"/>
          </w:tcPr>
          <w:p w14:paraId="07E6F9B8" w14:textId="77777777" w:rsidR="004C64EE" w:rsidRDefault="004C64EE" w:rsidP="004C64EE">
            <w:pPr>
              <w:pStyle w:val="TableText"/>
              <w:rPr>
                <w:rStyle w:val="GUIWord"/>
              </w:rPr>
            </w:pPr>
            <w:r w:rsidRPr="00523406">
              <w:rPr>
                <w:rStyle w:val="GUIWord"/>
              </w:rPr>
              <w:t>Provenance Data Link</w:t>
            </w:r>
          </w:p>
          <w:p w14:paraId="4306B9BF" w14:textId="77777777" w:rsidR="004C64EE" w:rsidRPr="00EF08F9" w:rsidRDefault="004C64EE" w:rsidP="004C64EE">
            <w:pPr>
              <w:pStyle w:val="TableText"/>
            </w:pPr>
            <w:r w:rsidRPr="00EF08F9">
              <w:t>Multiple permitted</w:t>
            </w:r>
          </w:p>
        </w:tc>
        <w:tc>
          <w:tcPr>
            <w:tcW w:w="0" w:type="auto"/>
          </w:tcPr>
          <w:p w14:paraId="7410AD2D" w14:textId="77777777" w:rsidR="004C64EE" w:rsidRPr="006B0A5F" w:rsidRDefault="004C64EE" w:rsidP="004C64EE">
            <w:pPr>
              <w:pStyle w:val="TableText"/>
            </w:pPr>
            <w:r>
              <w:t xml:space="preserve">[Integer] </w:t>
            </w:r>
            <w:r w:rsidRPr="00523406">
              <w:t>Points to a spectrum used in calculating the current spectrum</w:t>
            </w:r>
          </w:p>
          <w:p w14:paraId="3ED07A8E" w14:textId="77777777" w:rsidR="004C64EE" w:rsidRPr="006B0A5F" w:rsidRDefault="004C64EE" w:rsidP="004C64EE">
            <w:pPr>
              <w:pStyle w:val="TableText"/>
            </w:pPr>
          </w:p>
        </w:tc>
      </w:tr>
      <w:tr w:rsidR="004C64EE" w14:paraId="5136E93D" w14:textId="77777777" w:rsidTr="004C64EE">
        <w:tc>
          <w:tcPr>
            <w:tcW w:w="0" w:type="auto"/>
          </w:tcPr>
          <w:p w14:paraId="463F8FE5" w14:textId="77777777" w:rsidR="004C64EE" w:rsidRDefault="004C64EE" w:rsidP="004C64EE">
            <w:pPr>
              <w:pStyle w:val="TableText"/>
              <w:rPr>
                <w:rStyle w:val="GUIWord"/>
              </w:rPr>
            </w:pPr>
            <w:r w:rsidRPr="00523406">
              <w:rPr>
                <w:rStyle w:val="GUIWord"/>
              </w:rPr>
              <w:t>Reference Data Link</w:t>
            </w:r>
          </w:p>
          <w:p w14:paraId="0F801AE3" w14:textId="77777777" w:rsidR="004C64EE" w:rsidRPr="00F2736F" w:rsidRDefault="004C64EE" w:rsidP="004C64EE">
            <w:pPr>
              <w:pStyle w:val="TableText"/>
              <w:rPr>
                <w:rStyle w:val="GUIWord"/>
              </w:rPr>
            </w:pPr>
            <w:r w:rsidRPr="00EF08F9">
              <w:t>Multiple permitted</w:t>
            </w:r>
          </w:p>
        </w:tc>
        <w:tc>
          <w:tcPr>
            <w:tcW w:w="0" w:type="auto"/>
          </w:tcPr>
          <w:p w14:paraId="40943003" w14:textId="77777777" w:rsidR="004C64EE" w:rsidRDefault="004C64EE" w:rsidP="004C64EE">
            <w:pPr>
              <w:pStyle w:val="TableText"/>
            </w:pPr>
            <w:r>
              <w:t xml:space="preserve">[Integer] </w:t>
            </w:r>
            <w:r w:rsidRPr="00523406">
              <w:t>Points to a reference spectrum taken by the same instrument</w:t>
            </w:r>
            <w:r>
              <w:t>.</w:t>
            </w:r>
          </w:p>
          <w:p w14:paraId="1002A9C0" w14:textId="77777777" w:rsidR="004C64EE" w:rsidRDefault="004C64EE" w:rsidP="004C64EE">
            <w:pPr>
              <w:pStyle w:val="TableText"/>
            </w:pPr>
          </w:p>
        </w:tc>
      </w:tr>
      <w:tr w:rsidR="004C64EE" w14:paraId="307EB3F3" w14:textId="77777777" w:rsidTr="004C64EE">
        <w:tc>
          <w:tcPr>
            <w:tcW w:w="0" w:type="auto"/>
          </w:tcPr>
          <w:p w14:paraId="429EB5BB" w14:textId="77777777" w:rsidR="004C64EE" w:rsidRDefault="004C64EE" w:rsidP="004C64EE">
            <w:pPr>
              <w:pStyle w:val="TableText"/>
              <w:rPr>
                <w:rStyle w:val="GUIWord"/>
              </w:rPr>
            </w:pPr>
            <w:r w:rsidRPr="00523406">
              <w:rPr>
                <w:rStyle w:val="GUIWord"/>
              </w:rPr>
              <w:lastRenderedPageBreak/>
              <w:t>Target Data Link</w:t>
            </w:r>
            <w:r>
              <w:rPr>
                <w:rStyle w:val="GUIWord"/>
              </w:rPr>
              <w:t xml:space="preserve"> </w:t>
            </w:r>
          </w:p>
          <w:p w14:paraId="5DAEA857" w14:textId="77777777" w:rsidR="004C64EE" w:rsidRPr="00F2736F" w:rsidRDefault="004C64EE" w:rsidP="004C64EE">
            <w:pPr>
              <w:pStyle w:val="TableText"/>
              <w:rPr>
                <w:rStyle w:val="GUIWord"/>
              </w:rPr>
            </w:pPr>
            <w:r w:rsidRPr="00EF08F9">
              <w:t>Multiple permitted</w:t>
            </w:r>
          </w:p>
        </w:tc>
        <w:tc>
          <w:tcPr>
            <w:tcW w:w="0" w:type="auto"/>
          </w:tcPr>
          <w:p w14:paraId="107CF08B" w14:textId="77777777" w:rsidR="004C64EE" w:rsidRDefault="004C64EE" w:rsidP="004C64EE">
            <w:pPr>
              <w:pStyle w:val="TableText"/>
            </w:pPr>
            <w:r>
              <w:t xml:space="preserve">[Integer]  </w:t>
            </w:r>
            <w:r w:rsidRPr="00523406">
              <w:t xml:space="preserve">Points to an other spectrum taken by a different instrument but of the same target or to a spectrum of the target if the </w:t>
            </w:r>
            <w:r>
              <w:t>referencing</w:t>
            </w:r>
            <w:r w:rsidRPr="00523406">
              <w:t xml:space="preserve"> spectrum is a reference spectrum</w:t>
            </w:r>
          </w:p>
          <w:p w14:paraId="2424BD4B" w14:textId="77777777" w:rsidR="004C64EE" w:rsidRDefault="004C64EE" w:rsidP="004C64EE">
            <w:pPr>
              <w:pStyle w:val="TableText"/>
            </w:pPr>
          </w:p>
        </w:tc>
      </w:tr>
    </w:tbl>
    <w:p w14:paraId="07CA329E" w14:textId="77777777" w:rsidR="004C64EE" w:rsidRDefault="004C64EE" w:rsidP="004C64EE">
      <w:pPr>
        <w:pStyle w:val="Heading3"/>
        <w:numPr>
          <w:ilvl w:val="0"/>
          <w:numId w:val="0"/>
        </w:numPr>
      </w:pPr>
    </w:p>
    <w:p w14:paraId="6470FBB7" w14:textId="77777777" w:rsidR="00DC6E0E" w:rsidRPr="00155FA4" w:rsidRDefault="00DC6E0E" w:rsidP="00DC6E0E">
      <w:pPr>
        <w:pStyle w:val="Heading3"/>
      </w:pPr>
      <w:bookmarkStart w:id="191" w:name="_Toc296956672"/>
      <w:r w:rsidRPr="00155FA4">
        <w:t>Data Portal</w:t>
      </w:r>
      <w:r w:rsidRPr="00F3610B">
        <w:t xml:space="preserve"> </w:t>
      </w:r>
      <w:r>
        <w:t>Group</w:t>
      </w:r>
      <w:bookmarkEnd w:id="190"/>
      <w:bookmarkEnd w:id="191"/>
    </w:p>
    <w:p w14:paraId="5D75905E" w14:textId="77777777" w:rsidR="00DC6E0E" w:rsidRPr="004A2EFA" w:rsidRDefault="00DC6E0E" w:rsidP="00DC6E0E">
      <w:pPr>
        <w:pStyle w:val="Body"/>
      </w:pPr>
      <w:r w:rsidRPr="00245A33">
        <w:t xml:space="preserve">These Metadata </w:t>
      </w:r>
      <w:r>
        <w:t xml:space="preserve">Attributes </w:t>
      </w:r>
      <w:r w:rsidRPr="00245A33">
        <w:t>relate to the Publishing of the Spectrum on the Australian National Data S</w:t>
      </w:r>
      <w:r w:rsidRPr="00151B64">
        <w:t>ervice</w:t>
      </w:r>
      <w:r>
        <w:t xml:space="preserve"> (ANDS)</w:t>
      </w:r>
      <w:r w:rsidRPr="00151B64">
        <w:t>.</w:t>
      </w:r>
      <w:r w:rsidRPr="00245A33">
        <w:t xml:space="preserve"> </w:t>
      </w:r>
      <w:r>
        <w:t xml:space="preserve">See </w:t>
      </w:r>
      <w:r w:rsidR="00B86C79">
        <w:rPr>
          <w:rStyle w:val="CrossReference"/>
        </w:rPr>
        <w:t>Section</w:t>
      </w:r>
      <w:r w:rsidRPr="0095776F">
        <w:rPr>
          <w:rStyle w:val="CrossReference"/>
        </w:rPr>
        <w:t xml:space="preserve"> </w:t>
      </w:r>
      <w:r w:rsidR="00B86C79">
        <w:rPr>
          <w:rStyle w:val="CrossReference"/>
        </w:rPr>
        <w:t>12</w:t>
      </w:r>
      <w:r w:rsidRPr="0095776F">
        <w:rPr>
          <w:rStyle w:val="CrossReference"/>
        </w:rPr>
        <w:t xml:space="preserve"> </w:t>
      </w:r>
      <w:r w:rsidR="00295FDA" w:rsidRPr="00295FDA">
        <w:rPr>
          <w:i/>
        </w:rPr>
        <w:fldChar w:fldCharType="begin"/>
      </w:r>
      <w:r w:rsidR="00295FDA" w:rsidRPr="00295FDA">
        <w:rPr>
          <w:rStyle w:val="CrossReference"/>
          <w:i w:val="0"/>
        </w:rPr>
        <w:instrText xml:space="preserve"> REF _Ref413327735 \h </w:instrText>
      </w:r>
      <w:r w:rsidR="00295FDA">
        <w:rPr>
          <w:i/>
        </w:rPr>
        <w:instrText xml:space="preserve"> \* MERGEFORMAT </w:instrText>
      </w:r>
      <w:r w:rsidR="00295FDA" w:rsidRPr="00295FDA">
        <w:rPr>
          <w:i/>
        </w:rPr>
      </w:r>
      <w:r w:rsidR="00295FDA" w:rsidRPr="00295FDA">
        <w:rPr>
          <w:i/>
        </w:rPr>
        <w:fldChar w:fldCharType="separate"/>
      </w:r>
      <w:r w:rsidR="00057C13" w:rsidRPr="00057C13">
        <w:rPr>
          <w:i/>
        </w:rPr>
        <w:t>Publishing Data to ANDS</w:t>
      </w:r>
      <w:r w:rsidR="00295FDA" w:rsidRPr="00295FDA">
        <w:rPr>
          <w:i/>
        </w:rPr>
        <w:fldChar w:fldCharType="end"/>
      </w:r>
      <w:r>
        <w:rPr>
          <w:rStyle w:val="CrossReference"/>
        </w:rPr>
        <w:t xml:space="preserve"> </w:t>
      </w:r>
      <w:r>
        <w:t>for more information about the use of the Attributes in this Group.</w:t>
      </w:r>
    </w:p>
    <w:tbl>
      <w:tblPr>
        <w:tblStyle w:val="TableSimple"/>
        <w:tblW w:w="0" w:type="auto"/>
        <w:tblLook w:val="04A0" w:firstRow="1" w:lastRow="0" w:firstColumn="1" w:lastColumn="0" w:noHBand="0" w:noVBand="1"/>
      </w:tblPr>
      <w:tblGrid>
        <w:gridCol w:w="1755"/>
        <w:gridCol w:w="6778"/>
      </w:tblGrid>
      <w:tr w:rsidR="00DC6E0E" w14:paraId="5C66229F" w14:textId="77777777" w:rsidTr="00DC6E0E">
        <w:tc>
          <w:tcPr>
            <w:tcW w:w="0" w:type="auto"/>
          </w:tcPr>
          <w:p w14:paraId="02304DC7" w14:textId="77777777" w:rsidR="00DC6E0E" w:rsidRDefault="00DC6E0E" w:rsidP="00DC6E0E">
            <w:pPr>
              <w:pStyle w:val="TableText"/>
              <w:rPr>
                <w:rStyle w:val="GUIWord"/>
              </w:rPr>
            </w:pPr>
            <w:r w:rsidRPr="00F2736F">
              <w:rPr>
                <w:rStyle w:val="GUIWord"/>
              </w:rPr>
              <w:t>ANDS Collection Key</w:t>
            </w:r>
          </w:p>
          <w:p w14:paraId="122486CA" w14:textId="77777777" w:rsidR="00DC6E0E" w:rsidRPr="00EF08F9" w:rsidRDefault="00DC6E0E" w:rsidP="00DC6E0E">
            <w:pPr>
              <w:pStyle w:val="TableText"/>
            </w:pPr>
            <w:r w:rsidRPr="00EF08F9">
              <w:t>Multiple permitted</w:t>
            </w:r>
          </w:p>
        </w:tc>
        <w:tc>
          <w:tcPr>
            <w:tcW w:w="0" w:type="auto"/>
          </w:tcPr>
          <w:p w14:paraId="1E53AF68" w14:textId="77777777" w:rsidR="00DC6E0E" w:rsidRDefault="00DC6E0E" w:rsidP="00DC6E0E">
            <w:pPr>
              <w:pStyle w:val="TableText"/>
            </w:pPr>
            <w:r>
              <w:t>[Alpha string] The ANDS Collection Keys under which this Spectrum has been Published.</w:t>
            </w:r>
          </w:p>
          <w:p w14:paraId="0B7CDFDB" w14:textId="77777777" w:rsidR="00DC6E0E" w:rsidRDefault="00DC6E0E" w:rsidP="00DC6E0E">
            <w:pPr>
              <w:pStyle w:val="TableText"/>
            </w:pPr>
            <w:r>
              <w:t>This Metadata Attribute is only available when accessing a SPECCHIO Server which is ANDS-enabled.</w:t>
            </w:r>
          </w:p>
          <w:p w14:paraId="50A49B71" w14:textId="77777777" w:rsidR="00DC6E0E" w:rsidRDefault="00DC6E0E" w:rsidP="00DC6E0E">
            <w:pPr>
              <w:pStyle w:val="TableText"/>
            </w:pPr>
            <w:r>
              <w:t>This Attribute supports multiple values, with a new additional value written each time the Spectrum is part of a new Collection which is Published to ANDS.</w:t>
            </w:r>
          </w:p>
          <w:p w14:paraId="55EC1172" w14:textId="77777777" w:rsidR="00DC6E0E" w:rsidRPr="006B0A5F" w:rsidRDefault="00DC6E0E" w:rsidP="00DC6E0E">
            <w:pPr>
              <w:pStyle w:val="TableText"/>
            </w:pPr>
            <w:r>
              <w:t>It is possible to edit this Metadata Attribute, but it is strongly recommended not to.</w:t>
            </w:r>
          </w:p>
        </w:tc>
      </w:tr>
      <w:tr w:rsidR="00DC6E0E" w14:paraId="66BCF833" w14:textId="77777777" w:rsidTr="00DC6E0E">
        <w:tc>
          <w:tcPr>
            <w:tcW w:w="0" w:type="auto"/>
          </w:tcPr>
          <w:p w14:paraId="554B104B" w14:textId="77777777" w:rsidR="00DC6E0E" w:rsidRDefault="00DC6E0E" w:rsidP="00DC6E0E">
            <w:pPr>
              <w:pStyle w:val="TableText"/>
              <w:rPr>
                <w:rStyle w:val="GUIWord"/>
              </w:rPr>
            </w:pPr>
            <w:r>
              <w:rPr>
                <w:rStyle w:val="GUIWord"/>
              </w:rPr>
              <w:t>ANDS Collection Name</w:t>
            </w:r>
          </w:p>
          <w:p w14:paraId="3BBCE19E" w14:textId="77777777" w:rsidR="00DC6E0E" w:rsidRPr="000D497F" w:rsidRDefault="00DC6E0E" w:rsidP="00DC6E0E">
            <w:pPr>
              <w:pStyle w:val="TableText"/>
              <w:rPr>
                <w:rStyle w:val="GUIWord"/>
                <w:i w:val="0"/>
              </w:rPr>
            </w:pPr>
            <w:r>
              <w:rPr>
                <w:rStyle w:val="GUIWord"/>
              </w:rPr>
              <w:t>Multiple permitted</w:t>
            </w:r>
          </w:p>
          <w:p w14:paraId="5828321B" w14:textId="77777777" w:rsidR="00DC6E0E" w:rsidRPr="00F2736F" w:rsidRDefault="00DC6E0E" w:rsidP="00DC6E0E">
            <w:pPr>
              <w:pStyle w:val="TableText"/>
              <w:rPr>
                <w:rStyle w:val="GUIWord"/>
              </w:rPr>
            </w:pPr>
          </w:p>
        </w:tc>
        <w:tc>
          <w:tcPr>
            <w:tcW w:w="0" w:type="auto"/>
          </w:tcPr>
          <w:p w14:paraId="19170922" w14:textId="77777777" w:rsidR="00DC6E0E" w:rsidRDefault="00DC6E0E" w:rsidP="00DC6E0E">
            <w:pPr>
              <w:pStyle w:val="TableText"/>
            </w:pPr>
            <w:r>
              <w:t xml:space="preserve">[Alpha string] The names of the ANDS collections in which this Spectrum has been published. </w:t>
            </w:r>
          </w:p>
          <w:p w14:paraId="23C6103B" w14:textId="77777777" w:rsidR="00DC6E0E" w:rsidRDefault="00DC6E0E" w:rsidP="00DC6E0E">
            <w:pPr>
              <w:pStyle w:val="TableText"/>
            </w:pPr>
            <w:r>
              <w:t>This Metadata Attribute is only available when accessing a SPECCHIO Server which is ANDS-enabled.</w:t>
            </w:r>
          </w:p>
          <w:p w14:paraId="006967BA" w14:textId="77777777" w:rsidR="00DC6E0E" w:rsidRDefault="00DC6E0E" w:rsidP="00DC6E0E">
            <w:pPr>
              <w:pStyle w:val="TableText"/>
            </w:pPr>
            <w:r>
              <w:t>This Attribute supports multiple values, with a new additional value written each time the Spectrum is part of a new Collection which is Published to ANDS.</w:t>
            </w:r>
          </w:p>
        </w:tc>
      </w:tr>
      <w:tr w:rsidR="00DC6E0E" w14:paraId="4A8EA229" w14:textId="77777777" w:rsidTr="00DC6E0E">
        <w:tc>
          <w:tcPr>
            <w:tcW w:w="0" w:type="auto"/>
          </w:tcPr>
          <w:p w14:paraId="7A8AAE1E" w14:textId="77777777" w:rsidR="00DC6E0E" w:rsidRDefault="00DC6E0E" w:rsidP="00DC6E0E">
            <w:pPr>
              <w:pStyle w:val="TableText"/>
              <w:rPr>
                <w:rStyle w:val="GUIWord"/>
              </w:rPr>
            </w:pPr>
            <w:r>
              <w:rPr>
                <w:rStyle w:val="GUIWord"/>
              </w:rPr>
              <w:t>ANDS Collection Description</w:t>
            </w:r>
          </w:p>
          <w:p w14:paraId="3546AB36" w14:textId="77777777" w:rsidR="00DC6E0E" w:rsidRPr="000D497F" w:rsidRDefault="00DC6E0E" w:rsidP="00DC6E0E">
            <w:pPr>
              <w:pStyle w:val="TableText"/>
              <w:rPr>
                <w:rStyle w:val="GUIWord"/>
                <w:i w:val="0"/>
              </w:rPr>
            </w:pPr>
            <w:r>
              <w:rPr>
                <w:rStyle w:val="GUIWord"/>
              </w:rPr>
              <w:t>Multiple permitted</w:t>
            </w:r>
          </w:p>
        </w:tc>
        <w:tc>
          <w:tcPr>
            <w:tcW w:w="0" w:type="auto"/>
          </w:tcPr>
          <w:p w14:paraId="73230943" w14:textId="77777777" w:rsidR="00DC6E0E" w:rsidRDefault="00DC6E0E" w:rsidP="00DC6E0E">
            <w:pPr>
              <w:pStyle w:val="TableText"/>
            </w:pPr>
            <w:r>
              <w:t xml:space="preserve">[Alpha string] The descriptions of the ANDS collections in which this Spectrum has been published. </w:t>
            </w:r>
          </w:p>
          <w:p w14:paraId="22273698" w14:textId="77777777" w:rsidR="00DC6E0E" w:rsidRDefault="00DC6E0E" w:rsidP="00DC6E0E">
            <w:pPr>
              <w:pStyle w:val="TableText"/>
            </w:pPr>
            <w:r>
              <w:t>This Metadata Attribute is only available when accessing a SPECCHIO Server which is ANDS-enabled.</w:t>
            </w:r>
          </w:p>
          <w:p w14:paraId="55662462" w14:textId="77777777" w:rsidR="00DC6E0E" w:rsidRDefault="00DC6E0E" w:rsidP="00DC6E0E">
            <w:pPr>
              <w:pStyle w:val="TableText"/>
            </w:pPr>
            <w:r>
              <w:t>This Attribute supports multiple values, with a new additional value written each time the Spectrum is part of a new Collection which is Published to ANDS.</w:t>
            </w:r>
          </w:p>
        </w:tc>
      </w:tr>
      <w:tr w:rsidR="00DC6E0E" w14:paraId="00504F47" w14:textId="77777777" w:rsidTr="00DC6E0E">
        <w:tc>
          <w:tcPr>
            <w:tcW w:w="0" w:type="auto"/>
          </w:tcPr>
          <w:p w14:paraId="5CEFE193" w14:textId="77777777" w:rsidR="00DC6E0E" w:rsidRPr="00F2736F" w:rsidRDefault="00DC6E0E" w:rsidP="00DC6E0E">
            <w:pPr>
              <w:pStyle w:val="TableText"/>
              <w:rPr>
                <w:rStyle w:val="GUIWord"/>
              </w:rPr>
            </w:pPr>
            <w:r w:rsidRPr="00F2736F">
              <w:rPr>
                <w:rStyle w:val="GUIWord"/>
              </w:rPr>
              <w:t>Data Usage Policy</w:t>
            </w:r>
          </w:p>
        </w:tc>
        <w:tc>
          <w:tcPr>
            <w:tcW w:w="0" w:type="auto"/>
          </w:tcPr>
          <w:p w14:paraId="79ADA6B4" w14:textId="77777777" w:rsidR="00DC6E0E" w:rsidRDefault="00DC6E0E" w:rsidP="00DC6E0E">
            <w:pPr>
              <w:pStyle w:val="TableText"/>
            </w:pPr>
            <w:r>
              <w:t xml:space="preserve">[Alpha string] </w:t>
            </w:r>
            <w:r w:rsidRPr="006C44F0">
              <w:t xml:space="preserve">String that defines the usage policy, </w:t>
            </w:r>
            <w:r>
              <w:t>for example</w:t>
            </w:r>
            <w:r w:rsidRPr="006C44F0">
              <w:t xml:space="preserve"> </w:t>
            </w:r>
            <w:r>
              <w:t>“Please cite XXX et al” or “</w:t>
            </w:r>
            <w:r w:rsidRPr="006C44F0">
              <w:t>In</w:t>
            </w:r>
            <w:r>
              <w:t>form the principal investigator”</w:t>
            </w:r>
          </w:p>
          <w:p w14:paraId="15E15396" w14:textId="77777777" w:rsidR="00DC6E0E" w:rsidRDefault="00DC6E0E" w:rsidP="00DC6E0E">
            <w:pPr>
              <w:pStyle w:val="TableText"/>
            </w:pPr>
            <w:r>
              <w:t>The value of this Attribute is copied to the Published Collection when this Spectrum is published to ANDS.</w:t>
            </w:r>
          </w:p>
        </w:tc>
      </w:tr>
      <w:tr w:rsidR="00DC6E0E" w14:paraId="2C9FEFA9" w14:textId="77777777" w:rsidTr="00DC6E0E">
        <w:tc>
          <w:tcPr>
            <w:tcW w:w="0" w:type="auto"/>
          </w:tcPr>
          <w:p w14:paraId="23FE0999" w14:textId="77777777" w:rsidR="00DC6E0E" w:rsidRDefault="00DC6E0E" w:rsidP="00DC6E0E">
            <w:pPr>
              <w:pStyle w:val="TableText"/>
              <w:rPr>
                <w:rStyle w:val="GUIWord"/>
              </w:rPr>
            </w:pPr>
            <w:r w:rsidRPr="00F2736F">
              <w:rPr>
                <w:rStyle w:val="GUIWord"/>
              </w:rPr>
              <w:lastRenderedPageBreak/>
              <w:t>FOR Code</w:t>
            </w:r>
            <w:r>
              <w:rPr>
                <w:rStyle w:val="GUIWord"/>
              </w:rPr>
              <w:t xml:space="preserve"> </w:t>
            </w:r>
          </w:p>
          <w:p w14:paraId="63C2EBE7" w14:textId="77777777" w:rsidR="00DC6E0E" w:rsidRPr="00F2736F" w:rsidRDefault="00DC6E0E" w:rsidP="00DC6E0E">
            <w:pPr>
              <w:pStyle w:val="TableText"/>
              <w:rPr>
                <w:rStyle w:val="GUIWord"/>
              </w:rPr>
            </w:pPr>
            <w:r w:rsidRPr="00EF08F9">
              <w:t>Multiple permitted</w:t>
            </w:r>
          </w:p>
        </w:tc>
        <w:tc>
          <w:tcPr>
            <w:tcW w:w="0" w:type="auto"/>
          </w:tcPr>
          <w:p w14:paraId="47E0E36B" w14:textId="7036B021" w:rsidR="00DC6E0E" w:rsidRDefault="00DC6E0E" w:rsidP="00DC6E0E">
            <w:pPr>
              <w:pStyle w:val="TableText"/>
            </w:pPr>
            <w:r>
              <w:t>[Dropdown List] SPECCHIO supports selection from a small relevant subset of the Field of Research codes defined by the Australian Bureau of Statistics</w:t>
            </w:r>
            <w:r w:rsidR="00CC011A">
              <w:t xml:space="preserve"> </w:t>
            </w:r>
            <w:r w:rsidR="00CC011A">
              <w:fldChar w:fldCharType="begin"/>
            </w:r>
            <w:r w:rsidR="003866DE">
              <w:instrText xml:space="preserve"> ADDIN EN.CITE &lt;EndNote&gt;&lt;Cite&gt;&lt;Author&gt;Council&lt;/Author&gt;&lt;Year&gt;2008&lt;/Year&gt;&lt;RecNum&gt;680&lt;/RecNum&gt;&lt;DisplayText&gt;(Australian Research Council, 2008)&lt;/DisplayText&gt;&lt;record&gt;&lt;rec-number&gt;680&lt;/rec-number&gt;&lt;foreign-keys&gt;&lt;key app="EN" db-id="0svr2tdvgevw2ned2pb5tt5ur5tdf0savr9s" timestamp="1435329068"&gt;680&lt;/key&gt;&lt;/foreign-keys&gt;&lt;ref-type name="Web Page"&gt;12&lt;/ref-type&gt;&lt;contributors&gt;&lt;authors&gt;&lt;author&gt;Australian Research Council,&lt;/author&gt;&lt;/authors&gt;&lt;/contributors&gt;&lt;titles&gt;&lt;title&gt;Australian and New Zealand Standard Research Classification (ANZSRC)&lt;/title&gt;&lt;/titles&gt;&lt;volume&gt;2013&lt;/volume&gt;&lt;number&gt;May&lt;/number&gt;&lt;dates&gt;&lt;year&gt;2008&lt;/year&gt;&lt;/dates&gt;&lt;urls&gt;&lt;related-urls&gt;&lt;url&gt;http://www.abs.gov.au/ausstats/abs@.nsf/mf/1297.0&lt;/url&gt;&lt;/related-urls&gt;&lt;/urls&gt;&lt;/record&gt;&lt;/Cite&gt;&lt;/EndNote&gt;</w:instrText>
            </w:r>
            <w:r w:rsidR="00CC011A">
              <w:fldChar w:fldCharType="separate"/>
            </w:r>
            <w:r w:rsidR="003866DE">
              <w:rPr>
                <w:noProof/>
              </w:rPr>
              <w:t>(Australian Research Council, 2008)</w:t>
            </w:r>
            <w:r w:rsidR="00CC011A">
              <w:fldChar w:fldCharType="end"/>
            </w:r>
            <w:r>
              <w:t>.</w:t>
            </w:r>
          </w:p>
          <w:p w14:paraId="19816C4C" w14:textId="77777777" w:rsidR="00DC6E0E" w:rsidRDefault="00DC6E0E" w:rsidP="00DC6E0E">
            <w:pPr>
              <w:pStyle w:val="TableText"/>
            </w:pPr>
            <w:r>
              <w:t>This Metadata Attribute is only available when accessing a SPECCHIO Server which is ANDS-enabled.</w:t>
            </w:r>
          </w:p>
          <w:p w14:paraId="15244CB8" w14:textId="77777777" w:rsidR="00DC6E0E" w:rsidRDefault="00DC6E0E" w:rsidP="00DC6E0E">
            <w:pPr>
              <w:pStyle w:val="TableText"/>
            </w:pPr>
            <w:r>
              <w:t xml:space="preserve">The value of this </w:t>
            </w:r>
            <w:r w:rsidRPr="004A2EFA">
              <w:t xml:space="preserve">Attribute </w:t>
            </w:r>
            <w:r>
              <w:t>is copied to the Published Collection when this Spectrum is published to ANDS.</w:t>
            </w:r>
          </w:p>
        </w:tc>
      </w:tr>
      <w:tr w:rsidR="00DC6E0E" w14:paraId="2200D154" w14:textId="77777777" w:rsidTr="00DC6E0E">
        <w:tc>
          <w:tcPr>
            <w:tcW w:w="0" w:type="auto"/>
          </w:tcPr>
          <w:p w14:paraId="0EB9DE72" w14:textId="77777777" w:rsidR="00DC6E0E" w:rsidRPr="00F2736F" w:rsidRDefault="00DC6E0E" w:rsidP="00DC6E0E">
            <w:pPr>
              <w:pStyle w:val="TableText"/>
              <w:rPr>
                <w:rStyle w:val="GUIWord"/>
              </w:rPr>
            </w:pPr>
            <w:r>
              <w:rPr>
                <w:rStyle w:val="GUIWord"/>
              </w:rPr>
              <w:t>Digital Object Identifier</w:t>
            </w:r>
          </w:p>
        </w:tc>
        <w:tc>
          <w:tcPr>
            <w:tcW w:w="0" w:type="auto"/>
          </w:tcPr>
          <w:p w14:paraId="0B9769CC" w14:textId="77777777" w:rsidR="00DC6E0E" w:rsidRDefault="00DC6E0E" w:rsidP="00DC6E0E">
            <w:pPr>
              <w:pStyle w:val="TableText"/>
            </w:pPr>
            <w:r>
              <w:t xml:space="preserve">[Alpha string] A digital object identifier (DOI). See </w:t>
            </w:r>
            <w:hyperlink r:id="rId42" w:history="1">
              <w:r w:rsidRPr="00830B9F">
                <w:rPr>
                  <w:rStyle w:val="Hyperlink"/>
                </w:rPr>
                <w:t>http://www.doi.org/</w:t>
              </w:r>
            </w:hyperlink>
            <w:r>
              <w:t xml:space="preserve"> for further information about DOIs.</w:t>
            </w:r>
          </w:p>
          <w:p w14:paraId="4AC27B4B" w14:textId="77777777" w:rsidR="00DC6E0E" w:rsidRDefault="00DC6E0E" w:rsidP="00DC6E0E">
            <w:pPr>
              <w:pStyle w:val="TableText"/>
            </w:pPr>
            <w:r>
              <w:t xml:space="preserve">The value of this </w:t>
            </w:r>
            <w:r w:rsidRPr="004A2EFA">
              <w:t xml:space="preserve">Attribute </w:t>
            </w:r>
            <w:r>
              <w:t>is copied to the Published Collection when this Spectrum is published to ANDS.</w:t>
            </w:r>
          </w:p>
        </w:tc>
      </w:tr>
    </w:tbl>
    <w:p w14:paraId="146B3845" w14:textId="77777777" w:rsidR="00DC6E0E" w:rsidRPr="00155FA4" w:rsidRDefault="00DC6E0E" w:rsidP="00DC6E0E">
      <w:pPr>
        <w:pStyle w:val="Heading3"/>
      </w:pPr>
      <w:bookmarkStart w:id="192" w:name="_Toc398023895"/>
      <w:bookmarkStart w:id="193" w:name="_Toc296956673"/>
      <w:r w:rsidRPr="00155FA4">
        <w:t>Environmental Conditions</w:t>
      </w:r>
      <w:r w:rsidRPr="00F3610B">
        <w:t xml:space="preserve"> </w:t>
      </w:r>
      <w:r>
        <w:t>Group</w:t>
      </w:r>
      <w:bookmarkEnd w:id="192"/>
      <w:bookmarkEnd w:id="193"/>
    </w:p>
    <w:p w14:paraId="705A5DBE" w14:textId="77777777" w:rsidR="00DC6E0E" w:rsidRPr="00245A33" w:rsidRDefault="00DC6E0E" w:rsidP="00DC6E0E">
      <w:pPr>
        <w:pStyle w:val="Body"/>
      </w:pPr>
      <w:r w:rsidRPr="00245A33">
        <w:t xml:space="preserve">These </w:t>
      </w:r>
      <w:r>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384"/>
        <w:gridCol w:w="6149"/>
      </w:tblGrid>
      <w:tr w:rsidR="00DC6E0E" w14:paraId="0E707315" w14:textId="77777777" w:rsidTr="00DC6E0E">
        <w:tc>
          <w:tcPr>
            <w:tcW w:w="0" w:type="auto"/>
          </w:tcPr>
          <w:p w14:paraId="55CB4872" w14:textId="77777777" w:rsidR="00DC6E0E" w:rsidRPr="00F2736F" w:rsidRDefault="00DC6E0E" w:rsidP="00DC6E0E">
            <w:pPr>
              <w:pStyle w:val="TableText"/>
              <w:rPr>
                <w:rStyle w:val="GUIWord"/>
              </w:rPr>
            </w:pPr>
            <w:r w:rsidRPr="00F2736F">
              <w:rPr>
                <w:rStyle w:val="GUIWord"/>
              </w:rPr>
              <w:t>Air Pressure</w:t>
            </w:r>
          </w:p>
        </w:tc>
        <w:tc>
          <w:tcPr>
            <w:tcW w:w="0" w:type="auto"/>
          </w:tcPr>
          <w:p w14:paraId="72A71228" w14:textId="77777777" w:rsidR="00DC6E0E" w:rsidRDefault="00DC6E0E" w:rsidP="00DC6E0E">
            <w:pPr>
              <w:pStyle w:val="TableText"/>
            </w:pPr>
            <w:r>
              <w:t>[</w:t>
            </w:r>
            <w:r w:rsidRPr="00084655">
              <w:t>hPa</w:t>
            </w:r>
            <w:r>
              <w:t>] Ambient air pressure</w:t>
            </w:r>
          </w:p>
        </w:tc>
      </w:tr>
      <w:tr w:rsidR="00DC6E0E" w14:paraId="2F8D1075" w14:textId="77777777" w:rsidTr="00DC6E0E">
        <w:tc>
          <w:tcPr>
            <w:tcW w:w="0" w:type="auto"/>
          </w:tcPr>
          <w:p w14:paraId="0AFBAB7F" w14:textId="77777777" w:rsidR="00DC6E0E" w:rsidRPr="00F2736F" w:rsidRDefault="00DC6E0E" w:rsidP="00DC6E0E">
            <w:pPr>
              <w:pStyle w:val="TableText"/>
              <w:rPr>
                <w:rStyle w:val="GUIWord"/>
              </w:rPr>
            </w:pPr>
            <w:r w:rsidRPr="00F2736F">
              <w:rPr>
                <w:rStyle w:val="GUIWord"/>
              </w:rPr>
              <w:t>Ambient Temperature</w:t>
            </w:r>
          </w:p>
        </w:tc>
        <w:tc>
          <w:tcPr>
            <w:tcW w:w="0" w:type="auto"/>
          </w:tcPr>
          <w:p w14:paraId="73EEE9D2" w14:textId="77777777" w:rsidR="00DC6E0E" w:rsidRDefault="00DC6E0E" w:rsidP="00DC6E0E">
            <w:pPr>
              <w:pStyle w:val="TableText"/>
            </w:pPr>
            <w:r>
              <w:t>[D</w:t>
            </w:r>
            <w:r w:rsidRPr="00084655">
              <w:t>egrees Celsius</w:t>
            </w:r>
            <w:r>
              <w:t>] Ambient air temperature</w:t>
            </w:r>
          </w:p>
        </w:tc>
      </w:tr>
      <w:tr w:rsidR="004C64EE" w14:paraId="35365037" w14:textId="77777777" w:rsidTr="00DC6E0E">
        <w:tc>
          <w:tcPr>
            <w:tcW w:w="0" w:type="auto"/>
          </w:tcPr>
          <w:p w14:paraId="0949EC14" w14:textId="63D2A3EF" w:rsidR="004C64EE" w:rsidRPr="00F2736F" w:rsidRDefault="004C64EE" w:rsidP="00DC6E0E">
            <w:pPr>
              <w:pStyle w:val="TableText"/>
              <w:rPr>
                <w:rStyle w:val="GUIWord"/>
              </w:rPr>
            </w:pPr>
            <w:r w:rsidRPr="00396D2D">
              <w:rPr>
                <w:rStyle w:val="GUIWord"/>
              </w:rPr>
              <w:t>Atmospheric Water Content</w:t>
            </w:r>
          </w:p>
        </w:tc>
        <w:tc>
          <w:tcPr>
            <w:tcW w:w="0" w:type="auto"/>
          </w:tcPr>
          <w:p w14:paraId="73F265BF" w14:textId="22E7EF0A" w:rsidR="004C64EE" w:rsidRDefault="004C64EE" w:rsidP="00DC6E0E">
            <w:pPr>
              <w:pStyle w:val="TableText"/>
            </w:pPr>
            <w:r>
              <w:t xml:space="preserve">[Centimeter] </w:t>
            </w:r>
            <w:r w:rsidRPr="005B295F">
              <w:t>Amount of water in the air column</w:t>
            </w:r>
          </w:p>
        </w:tc>
      </w:tr>
      <w:tr w:rsidR="004C64EE" w14:paraId="6A3B25AB" w14:textId="77777777" w:rsidTr="00DC6E0E">
        <w:tc>
          <w:tcPr>
            <w:tcW w:w="0" w:type="auto"/>
          </w:tcPr>
          <w:p w14:paraId="51BD1306" w14:textId="77777777" w:rsidR="004C64EE" w:rsidRPr="00F2736F" w:rsidRDefault="004C64EE" w:rsidP="00DC6E0E">
            <w:pPr>
              <w:pStyle w:val="TableText"/>
              <w:rPr>
                <w:rStyle w:val="GUIWord"/>
              </w:rPr>
            </w:pPr>
            <w:r w:rsidRPr="00F2736F">
              <w:rPr>
                <w:rStyle w:val="GUIWord"/>
              </w:rPr>
              <w:t>Cloud Cover</w:t>
            </w:r>
          </w:p>
        </w:tc>
        <w:tc>
          <w:tcPr>
            <w:tcW w:w="0" w:type="auto"/>
          </w:tcPr>
          <w:p w14:paraId="5D8FA1B3" w14:textId="77777777" w:rsidR="004C64EE" w:rsidRPr="00843353" w:rsidRDefault="004C64EE" w:rsidP="00DC6E0E">
            <w:pPr>
              <w:pStyle w:val="TableText"/>
            </w:pPr>
            <w:r>
              <w:t xml:space="preserve">[Percentage] </w:t>
            </w:r>
            <w:r w:rsidRPr="006C44F0">
              <w:t xml:space="preserve">Cloud cover as </w:t>
            </w:r>
            <w:r>
              <w:t xml:space="preserve">a </w:t>
            </w:r>
            <w:r w:rsidRPr="006C44F0">
              <w:t xml:space="preserve">percentage of </w:t>
            </w:r>
            <w:r>
              <w:t xml:space="preserve">the </w:t>
            </w:r>
            <w:r w:rsidRPr="006C44F0">
              <w:t>hemisphere</w:t>
            </w:r>
          </w:p>
        </w:tc>
      </w:tr>
      <w:tr w:rsidR="004C64EE" w14:paraId="5352F1A8" w14:textId="77777777" w:rsidTr="00DC6E0E">
        <w:tc>
          <w:tcPr>
            <w:tcW w:w="0" w:type="auto"/>
          </w:tcPr>
          <w:p w14:paraId="7A21028F" w14:textId="77777777" w:rsidR="004C64EE" w:rsidRPr="00F2736F" w:rsidRDefault="004C64EE" w:rsidP="00DC6E0E">
            <w:pPr>
              <w:pStyle w:val="TableText"/>
              <w:rPr>
                <w:rStyle w:val="GUIWord"/>
              </w:rPr>
            </w:pPr>
            <w:r w:rsidRPr="00F2736F">
              <w:rPr>
                <w:rStyle w:val="GUIWord"/>
              </w:rPr>
              <w:t>Relative Humidity</w:t>
            </w:r>
          </w:p>
        </w:tc>
        <w:tc>
          <w:tcPr>
            <w:tcW w:w="0" w:type="auto"/>
          </w:tcPr>
          <w:p w14:paraId="5F6C284D" w14:textId="77777777" w:rsidR="004C64EE" w:rsidRDefault="004C64EE" w:rsidP="00DC6E0E">
            <w:pPr>
              <w:pStyle w:val="TableText"/>
            </w:pPr>
            <w:r>
              <w:t xml:space="preserve">[Percentage] </w:t>
            </w:r>
            <w:r w:rsidRPr="006C44F0">
              <w:t xml:space="preserve">Relative air humidity </w:t>
            </w:r>
          </w:p>
        </w:tc>
      </w:tr>
      <w:tr w:rsidR="004C64EE" w14:paraId="5CB6C67A" w14:textId="77777777" w:rsidTr="00DC6E0E">
        <w:tc>
          <w:tcPr>
            <w:tcW w:w="0" w:type="auto"/>
          </w:tcPr>
          <w:p w14:paraId="300D9226" w14:textId="77777777" w:rsidR="004C64EE" w:rsidRPr="00F2736F" w:rsidRDefault="004C64EE" w:rsidP="00DC6E0E">
            <w:pPr>
              <w:pStyle w:val="TableText"/>
              <w:rPr>
                <w:rStyle w:val="GUIWord"/>
              </w:rPr>
            </w:pPr>
            <w:r>
              <w:rPr>
                <w:rStyle w:val="GUIWord"/>
              </w:rPr>
              <w:t>Sampling Environment</w:t>
            </w:r>
          </w:p>
        </w:tc>
        <w:tc>
          <w:tcPr>
            <w:tcW w:w="0" w:type="auto"/>
          </w:tcPr>
          <w:p w14:paraId="13AC86A9" w14:textId="77777777" w:rsidR="004C64EE" w:rsidRPr="00D0611E" w:rsidRDefault="004C64EE" w:rsidP="00DC6E0E">
            <w:pPr>
              <w:pStyle w:val="TableText"/>
            </w:pPr>
            <w:r>
              <w:t xml:space="preserve">[Dropdown list] </w:t>
            </w:r>
            <w:r w:rsidRPr="006C44F0">
              <w:t>Describes where data were spectrally acquired, i.e. Field or laboratory</w:t>
            </w:r>
          </w:p>
        </w:tc>
      </w:tr>
      <w:tr w:rsidR="004C64EE" w14:paraId="71E79B9A" w14:textId="77777777" w:rsidTr="00DC6E0E">
        <w:tc>
          <w:tcPr>
            <w:tcW w:w="0" w:type="auto"/>
          </w:tcPr>
          <w:p w14:paraId="6AE9224A" w14:textId="77777777" w:rsidR="004C64EE" w:rsidRPr="00F2736F" w:rsidRDefault="004C64EE" w:rsidP="00DC6E0E">
            <w:pPr>
              <w:pStyle w:val="TableText"/>
              <w:rPr>
                <w:rStyle w:val="GUIWord"/>
              </w:rPr>
            </w:pPr>
            <w:r w:rsidRPr="00F2736F">
              <w:rPr>
                <w:rStyle w:val="GUIWord"/>
              </w:rPr>
              <w:t>Weather Conditions</w:t>
            </w:r>
          </w:p>
        </w:tc>
        <w:tc>
          <w:tcPr>
            <w:tcW w:w="0" w:type="auto"/>
          </w:tcPr>
          <w:p w14:paraId="0CD56746" w14:textId="77777777" w:rsidR="004C64EE" w:rsidRDefault="004C64EE" w:rsidP="00DC6E0E">
            <w:pPr>
              <w:pStyle w:val="TableText"/>
            </w:pPr>
            <w:r>
              <w:t>[Alpha string] D</w:t>
            </w:r>
            <w:r w:rsidRPr="006C44F0">
              <w:t>escription of weather conditions</w:t>
            </w:r>
          </w:p>
        </w:tc>
      </w:tr>
      <w:tr w:rsidR="004C64EE" w14:paraId="412E6569" w14:textId="77777777" w:rsidTr="00DC6E0E">
        <w:tc>
          <w:tcPr>
            <w:tcW w:w="0" w:type="auto"/>
          </w:tcPr>
          <w:p w14:paraId="5D496578" w14:textId="77777777" w:rsidR="004C64EE" w:rsidRPr="00F2736F" w:rsidRDefault="004C64EE" w:rsidP="00DC6E0E">
            <w:pPr>
              <w:pStyle w:val="TableText"/>
              <w:rPr>
                <w:rStyle w:val="GUIWord"/>
              </w:rPr>
            </w:pPr>
            <w:r w:rsidRPr="00F2736F">
              <w:rPr>
                <w:rStyle w:val="GUIWord"/>
              </w:rPr>
              <w:t>Wind Direction</w:t>
            </w:r>
          </w:p>
        </w:tc>
        <w:tc>
          <w:tcPr>
            <w:tcW w:w="0" w:type="auto"/>
          </w:tcPr>
          <w:p w14:paraId="63C6969E" w14:textId="77777777" w:rsidR="004C64EE" w:rsidRDefault="004C64EE" w:rsidP="00DC6E0E">
            <w:pPr>
              <w:pStyle w:val="TableText"/>
            </w:pPr>
            <w:r>
              <w:t xml:space="preserve">[Degrees] </w:t>
            </w:r>
            <w:r w:rsidRPr="006C44F0">
              <w:t>Direction where wind is coming from</w:t>
            </w:r>
          </w:p>
          <w:p w14:paraId="548D0610" w14:textId="77777777" w:rsidR="004C64EE" w:rsidRDefault="004C64EE" w:rsidP="00DC6E0E">
            <w:pPr>
              <w:pStyle w:val="TableText"/>
            </w:pPr>
            <w:r>
              <w:t>Enter a bearing, that is, clockwise from North.</w:t>
            </w:r>
          </w:p>
        </w:tc>
      </w:tr>
      <w:tr w:rsidR="004C64EE" w14:paraId="2B9A618F" w14:textId="77777777" w:rsidTr="00DC6E0E">
        <w:tc>
          <w:tcPr>
            <w:tcW w:w="0" w:type="auto"/>
          </w:tcPr>
          <w:p w14:paraId="2BF53F91" w14:textId="77777777" w:rsidR="004C64EE" w:rsidRPr="00F2736F" w:rsidRDefault="004C64EE" w:rsidP="00DC6E0E">
            <w:pPr>
              <w:pStyle w:val="TableText"/>
              <w:rPr>
                <w:rStyle w:val="GUIWord"/>
              </w:rPr>
            </w:pPr>
            <w:r w:rsidRPr="00F2736F">
              <w:rPr>
                <w:rStyle w:val="GUIWord"/>
              </w:rPr>
              <w:t>Wind Speed</w:t>
            </w:r>
          </w:p>
        </w:tc>
        <w:tc>
          <w:tcPr>
            <w:tcW w:w="0" w:type="auto"/>
          </w:tcPr>
          <w:p w14:paraId="7A947005" w14:textId="77777777" w:rsidR="004C64EE" w:rsidRDefault="004C64EE" w:rsidP="00DC6E0E">
            <w:pPr>
              <w:pStyle w:val="TableText"/>
            </w:pPr>
            <w:r>
              <w:t xml:space="preserve">[Metres/second] </w:t>
            </w:r>
            <w:r w:rsidRPr="006C44F0">
              <w:t>Speed of the wind</w:t>
            </w:r>
          </w:p>
        </w:tc>
      </w:tr>
    </w:tbl>
    <w:p w14:paraId="5C9D7A99" w14:textId="77777777" w:rsidR="00DC6E0E" w:rsidRPr="00155FA4" w:rsidRDefault="00DC6E0E" w:rsidP="00DC6E0E">
      <w:pPr>
        <w:pStyle w:val="Heading3"/>
      </w:pPr>
      <w:bookmarkStart w:id="194" w:name="_Toc398023896"/>
      <w:bookmarkStart w:id="195" w:name="_Toc296956674"/>
      <w:r w:rsidRPr="00155FA4">
        <w:t>General</w:t>
      </w:r>
      <w:r w:rsidRPr="00F3610B">
        <w:t xml:space="preserve"> </w:t>
      </w:r>
      <w:r>
        <w:t>Group</w:t>
      </w:r>
      <w:bookmarkEnd w:id="194"/>
      <w:bookmarkEnd w:id="195"/>
    </w:p>
    <w:p w14:paraId="20751CA5" w14:textId="77777777" w:rsidR="00DC6E0E" w:rsidRPr="00245A33" w:rsidRDefault="00DC6E0E" w:rsidP="00DC6E0E">
      <w:pPr>
        <w:pStyle w:val="Body"/>
      </w:pPr>
      <w:r w:rsidRPr="00245A33">
        <w:t xml:space="preserve">This </w:t>
      </w:r>
      <w:r>
        <w:t>Metadata</w:t>
      </w:r>
      <w:r w:rsidRPr="00245A33">
        <w:t xml:space="preserve"> </w:t>
      </w:r>
      <w:r>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2"/>
        <w:gridCol w:w="6911"/>
      </w:tblGrid>
      <w:tr w:rsidR="00DC6E0E" w14:paraId="5DACB0BC" w14:textId="77777777" w:rsidTr="00DC6E0E">
        <w:tc>
          <w:tcPr>
            <w:tcW w:w="0" w:type="auto"/>
          </w:tcPr>
          <w:p w14:paraId="47D8B058" w14:textId="37B13E64" w:rsidR="00DC6E0E" w:rsidRPr="00F2736F" w:rsidRDefault="00BE7C6E" w:rsidP="00DC6E0E">
            <w:pPr>
              <w:pStyle w:val="TableText"/>
              <w:rPr>
                <w:rStyle w:val="GUIWord"/>
              </w:rPr>
            </w:pPr>
            <w:r w:rsidRPr="00F2736F">
              <w:rPr>
                <w:rStyle w:val="GUIWord"/>
              </w:rPr>
              <w:t>Acquisition Time</w:t>
            </w:r>
          </w:p>
        </w:tc>
        <w:tc>
          <w:tcPr>
            <w:tcW w:w="0" w:type="auto"/>
          </w:tcPr>
          <w:p w14:paraId="44C1D29D" w14:textId="77777777" w:rsidR="00BE7C6E" w:rsidRDefault="00BE7C6E" w:rsidP="00BE7C6E">
            <w:pPr>
              <w:pStyle w:val="TableText"/>
            </w:pPr>
            <w:r>
              <w:t>[Date/Time 24h] UTC t</w:t>
            </w:r>
            <w:r w:rsidRPr="006C44F0">
              <w:t xml:space="preserve">ime </w:t>
            </w:r>
            <w:r>
              <w:t>when Spectr</w:t>
            </w:r>
            <w:r w:rsidRPr="006C44F0">
              <w:t xml:space="preserve">um was measured </w:t>
            </w:r>
          </w:p>
          <w:p w14:paraId="0628936F" w14:textId="256F2591" w:rsidR="00DC6E0E" w:rsidRDefault="00BE7C6E" w:rsidP="00BE7C6E">
            <w:pPr>
              <w:pStyle w:val="TableText"/>
            </w:pPr>
            <w:r>
              <w:t xml:space="preserve">If the acquisition system’s time was not set to UTC, then adjust the time to UTC using </w:t>
            </w:r>
            <w:r>
              <w:fldChar w:fldCharType="begin"/>
            </w:r>
            <w:r>
              <w:instrText xml:space="preserve"> REF _Ref296951929 \h </w:instrText>
            </w:r>
            <w:r>
              <w:fldChar w:fldCharType="separate"/>
            </w:r>
            <w:r w:rsidR="00057C13">
              <w:t>Correct local time to UTC</w:t>
            </w:r>
            <w:r>
              <w:fldChar w:fldCharType="end"/>
            </w:r>
            <w:r>
              <w:t xml:space="preserve"> function described in </w:t>
            </w:r>
            <w:r w:rsidRPr="00AD20CB">
              <w:rPr>
                <w:i/>
              </w:rPr>
              <w:t>S</w:t>
            </w:r>
            <w:r w:rsidRPr="00B86C79">
              <w:rPr>
                <w:i/>
              </w:rPr>
              <w:t>ection</w:t>
            </w:r>
            <w:r>
              <w:rPr>
                <w:i/>
              </w:rPr>
              <w:t xml:space="preserve"> </w:t>
            </w:r>
            <w:r>
              <w:rPr>
                <w:i/>
              </w:rPr>
              <w:fldChar w:fldCharType="begin"/>
            </w:r>
            <w:r>
              <w:rPr>
                <w:i/>
              </w:rPr>
              <w:instrText xml:space="preserve"> REF _Ref296951947 \r \h </w:instrText>
            </w:r>
            <w:r>
              <w:rPr>
                <w:i/>
              </w:rPr>
            </w:r>
            <w:r>
              <w:rPr>
                <w:i/>
              </w:rPr>
              <w:fldChar w:fldCharType="separate"/>
            </w:r>
            <w:r w:rsidR="00057C13">
              <w:rPr>
                <w:i/>
              </w:rPr>
              <w:t>10.3</w:t>
            </w:r>
            <w:r>
              <w:rPr>
                <w:i/>
              </w:rPr>
              <w:fldChar w:fldCharType="end"/>
            </w:r>
          </w:p>
        </w:tc>
      </w:tr>
      <w:tr w:rsidR="00DC6E0E" w14:paraId="27497ABB" w14:textId="77777777" w:rsidTr="00DC6E0E">
        <w:tc>
          <w:tcPr>
            <w:tcW w:w="0" w:type="auto"/>
          </w:tcPr>
          <w:p w14:paraId="45050AF7" w14:textId="77777777" w:rsidR="00DC6E0E" w:rsidRPr="00F2736F" w:rsidRDefault="00DC6E0E" w:rsidP="00DC6E0E">
            <w:pPr>
              <w:pStyle w:val="TableText"/>
              <w:rPr>
                <w:rStyle w:val="GUIWord"/>
              </w:rPr>
            </w:pPr>
            <w:r w:rsidRPr="00F2736F">
              <w:rPr>
                <w:rStyle w:val="GUIWord"/>
              </w:rPr>
              <w:lastRenderedPageBreak/>
              <w:t>File Comments</w:t>
            </w:r>
          </w:p>
        </w:tc>
        <w:tc>
          <w:tcPr>
            <w:tcW w:w="0" w:type="auto"/>
          </w:tcPr>
          <w:p w14:paraId="6D828A6E" w14:textId="77777777" w:rsidR="00DC6E0E" w:rsidRPr="006C44F0" w:rsidRDefault="00DC6E0E" w:rsidP="00DC6E0E">
            <w:pPr>
              <w:pStyle w:val="TableText"/>
            </w:pPr>
            <w:r>
              <w:t>[Al</w:t>
            </w:r>
            <w:r w:rsidRPr="006C44F0">
              <w:t xml:space="preserve">pha string] Comments about </w:t>
            </w:r>
            <w:r>
              <w:t>Spectr</w:t>
            </w:r>
            <w:r w:rsidRPr="006C44F0">
              <w:t>um</w:t>
            </w:r>
          </w:p>
          <w:p w14:paraId="4405A2F5" w14:textId="77777777" w:rsidR="00DC6E0E" w:rsidRDefault="00DC6E0E" w:rsidP="00DC6E0E">
            <w:pPr>
              <w:pStyle w:val="TableText"/>
            </w:pPr>
            <w:r>
              <w:t>SPECCHIO sets any</w:t>
            </w:r>
            <w:r w:rsidRPr="00084655">
              <w:t xml:space="preserve"> comments entered when capturing the </w:t>
            </w:r>
            <w:r>
              <w:t>Spectr</w:t>
            </w:r>
            <w:r w:rsidRPr="00084655">
              <w:t xml:space="preserve">um </w:t>
            </w:r>
            <w:r>
              <w:t>into this field on Spectrum upload</w:t>
            </w:r>
            <w:r w:rsidRPr="00084655">
              <w:t>.</w:t>
            </w:r>
            <w:r>
              <w:t xml:space="preserve"> Only some input file formats support this feature, for example, </w:t>
            </w:r>
            <w:r w:rsidRPr="00084655">
              <w:t>ASD’s R3 capturing software</w:t>
            </w:r>
            <w:r>
              <w:t>.</w:t>
            </w:r>
          </w:p>
        </w:tc>
      </w:tr>
      <w:tr w:rsidR="00DC6E0E" w14:paraId="38351816" w14:textId="77777777" w:rsidTr="00DC6E0E">
        <w:tc>
          <w:tcPr>
            <w:tcW w:w="0" w:type="auto"/>
          </w:tcPr>
          <w:p w14:paraId="48F616B9" w14:textId="77777777" w:rsidR="00DC6E0E" w:rsidRPr="00F2736F" w:rsidRDefault="00DC6E0E" w:rsidP="00DC6E0E">
            <w:pPr>
              <w:pStyle w:val="TableText"/>
              <w:rPr>
                <w:rStyle w:val="GUIWord"/>
              </w:rPr>
            </w:pPr>
            <w:r w:rsidRPr="00F2736F">
              <w:rPr>
                <w:rStyle w:val="GUIWord"/>
              </w:rPr>
              <w:t>File Format</w:t>
            </w:r>
          </w:p>
        </w:tc>
        <w:tc>
          <w:tcPr>
            <w:tcW w:w="0" w:type="auto"/>
          </w:tcPr>
          <w:p w14:paraId="23D2994A" w14:textId="77777777" w:rsidR="00DC6E0E" w:rsidRDefault="00DC6E0E" w:rsidP="00DC6E0E">
            <w:pPr>
              <w:pStyle w:val="TableText"/>
            </w:pPr>
            <w:r>
              <w:t>[Dropdown list] The format of the file from which this Spectrum was uploaded.</w:t>
            </w:r>
          </w:p>
          <w:p w14:paraId="614F7CCE" w14:textId="77777777" w:rsidR="00DC6E0E" w:rsidRDefault="00DC6E0E" w:rsidP="00DC6E0E">
            <w:pPr>
              <w:pStyle w:val="TableText"/>
            </w:pPr>
            <w:r>
              <w:t xml:space="preserve">This Attribute is always present and is generally set by SPECCHIO when the Spectrum is read. If no data is available, it should be set to </w:t>
            </w:r>
            <w:r w:rsidRPr="00EF56D8">
              <w:rPr>
                <w:rStyle w:val="GUIWord"/>
              </w:rPr>
              <w:t>Nil</w:t>
            </w:r>
            <w:r>
              <w:t>.</w:t>
            </w:r>
          </w:p>
          <w:p w14:paraId="4173CB45" w14:textId="77777777" w:rsidR="00DC6E0E" w:rsidRDefault="00DC6E0E" w:rsidP="00DC6E0E">
            <w:pPr>
              <w:pStyle w:val="TableText"/>
            </w:pPr>
            <w:r>
              <w:t>Although this value can be changed, it is not advised.</w:t>
            </w:r>
          </w:p>
          <w:p w14:paraId="1249E724" w14:textId="77777777" w:rsidR="00DC6E0E" w:rsidRDefault="00DC6E0E" w:rsidP="00DC6E0E">
            <w:pPr>
              <w:pStyle w:val="TableText"/>
            </w:pPr>
            <w:r>
              <w:t>(All Spectra are stored internally in the database in SPECCHIO’s internal Spectrum format.)</w:t>
            </w:r>
          </w:p>
        </w:tc>
      </w:tr>
      <w:tr w:rsidR="00DC6E0E" w14:paraId="78F0DABB" w14:textId="77777777" w:rsidTr="00DC6E0E">
        <w:tc>
          <w:tcPr>
            <w:tcW w:w="0" w:type="auto"/>
          </w:tcPr>
          <w:p w14:paraId="67E9CCD2" w14:textId="77777777" w:rsidR="00DC6E0E" w:rsidRPr="00F2736F" w:rsidRDefault="00DC6E0E" w:rsidP="00DC6E0E">
            <w:pPr>
              <w:pStyle w:val="TableText"/>
              <w:rPr>
                <w:rStyle w:val="GUIWord"/>
              </w:rPr>
            </w:pPr>
            <w:r w:rsidRPr="00F2736F">
              <w:rPr>
                <w:rStyle w:val="GUIWord"/>
              </w:rPr>
              <w:t>File Name</w:t>
            </w:r>
          </w:p>
        </w:tc>
        <w:tc>
          <w:tcPr>
            <w:tcW w:w="0" w:type="auto"/>
          </w:tcPr>
          <w:p w14:paraId="0F638369" w14:textId="77777777" w:rsidR="00DC6E0E" w:rsidRDefault="00DC6E0E" w:rsidP="00DC6E0E">
            <w:pPr>
              <w:pStyle w:val="TableText"/>
            </w:pPr>
            <w:r>
              <w:t>[Alpha string] The name of the file from which this Spectrum was uploaded. In the case of input file formats which support multiple Spectra per file, such as XLS or TXT, the name of the Spectrum within the file is appended to this file name.</w:t>
            </w:r>
          </w:p>
          <w:p w14:paraId="77B514EE" w14:textId="77777777" w:rsidR="00DC6E0E" w:rsidRDefault="00DC6E0E" w:rsidP="00DC6E0E">
            <w:pPr>
              <w:pStyle w:val="TableText"/>
            </w:pPr>
            <w:r>
              <w:t>Although this value can be changed, it is not advised. Changing it may result in duplicate Spectra when a subsequent Spectrum upload is performed for this Campaign.</w:t>
            </w:r>
          </w:p>
        </w:tc>
      </w:tr>
      <w:tr w:rsidR="00DC6E0E" w14:paraId="1C72A8C0" w14:textId="77777777" w:rsidTr="00DC6E0E">
        <w:tc>
          <w:tcPr>
            <w:tcW w:w="0" w:type="auto"/>
          </w:tcPr>
          <w:p w14:paraId="4B0423E8" w14:textId="77777777" w:rsidR="00DC6E0E" w:rsidRPr="00F2736F" w:rsidRDefault="00DC6E0E" w:rsidP="00DC6E0E">
            <w:pPr>
              <w:pStyle w:val="TableText"/>
              <w:rPr>
                <w:rStyle w:val="GUIWord"/>
              </w:rPr>
            </w:pPr>
            <w:r w:rsidRPr="00F2736F">
              <w:rPr>
                <w:rStyle w:val="GUIWord"/>
              </w:rPr>
              <w:t>File Version</w:t>
            </w:r>
          </w:p>
        </w:tc>
        <w:tc>
          <w:tcPr>
            <w:tcW w:w="0" w:type="auto"/>
          </w:tcPr>
          <w:p w14:paraId="78E24B60" w14:textId="77777777" w:rsidR="00DC6E0E" w:rsidRDefault="00DC6E0E" w:rsidP="00DC6E0E">
            <w:pPr>
              <w:pStyle w:val="TableText"/>
            </w:pPr>
            <w:r>
              <w:t xml:space="preserve">[Alpha string] </w:t>
            </w:r>
            <w:r w:rsidRPr="006C44F0">
              <w:t>Version of the input file</w:t>
            </w:r>
            <w:r>
              <w:t xml:space="preserve"> format</w:t>
            </w:r>
          </w:p>
        </w:tc>
      </w:tr>
      <w:tr w:rsidR="00DC6E0E" w14:paraId="2837A7D9" w14:textId="77777777" w:rsidTr="00DC6E0E">
        <w:tc>
          <w:tcPr>
            <w:tcW w:w="0" w:type="auto"/>
          </w:tcPr>
          <w:p w14:paraId="75C07F6D" w14:textId="77777777" w:rsidR="00DC6E0E" w:rsidRPr="00F2736F" w:rsidRDefault="00DC6E0E" w:rsidP="00DC6E0E">
            <w:pPr>
              <w:pStyle w:val="TableText"/>
              <w:rPr>
                <w:rStyle w:val="GUIWord"/>
              </w:rPr>
            </w:pPr>
            <w:r w:rsidRPr="00F2736F">
              <w:rPr>
                <w:rStyle w:val="GUIWord"/>
              </w:rPr>
              <w:t>Loading Time</w:t>
            </w:r>
          </w:p>
        </w:tc>
        <w:tc>
          <w:tcPr>
            <w:tcW w:w="0" w:type="auto"/>
          </w:tcPr>
          <w:p w14:paraId="74E562D8" w14:textId="77777777" w:rsidR="00DC6E0E" w:rsidRDefault="00DC6E0E" w:rsidP="00DC6E0E">
            <w:pPr>
              <w:pStyle w:val="TableText"/>
            </w:pPr>
            <w:r>
              <w:t>[Date/Time 24h] The system t</w:t>
            </w:r>
            <w:r w:rsidRPr="00B93C94">
              <w:t xml:space="preserve">ime </w:t>
            </w:r>
            <w:r>
              <w:t>when the Spectr</w:t>
            </w:r>
            <w:r w:rsidRPr="00B93C94">
              <w:t>um was loaded into database</w:t>
            </w:r>
          </w:p>
          <w:p w14:paraId="1F0DE830" w14:textId="77777777" w:rsidR="00DC6E0E" w:rsidRDefault="00DC6E0E" w:rsidP="00DC6E0E">
            <w:pPr>
              <w:pStyle w:val="TableText"/>
            </w:pPr>
            <w:r>
              <w:t>This value is automatically set to the SPECCHIO server’s system time when the Spectrum is uploaded to SPECCHIO. Note that this may not be the same as the client’s system time.</w:t>
            </w:r>
          </w:p>
          <w:p w14:paraId="73914CAE" w14:textId="77777777" w:rsidR="00DC6E0E" w:rsidRDefault="00DC6E0E" w:rsidP="00DC6E0E">
            <w:pPr>
              <w:pStyle w:val="TableText"/>
            </w:pPr>
            <w:r>
              <w:t xml:space="preserve">The </w:t>
            </w:r>
            <w:r w:rsidRPr="00C96D90">
              <w:rPr>
                <w:rStyle w:val="GUIWord"/>
              </w:rPr>
              <w:t>Special functions/Correct local time to UTC</w:t>
            </w:r>
            <w:r>
              <w:t xml:space="preserve"> function does not operate on this time.</w:t>
            </w:r>
          </w:p>
        </w:tc>
      </w:tr>
      <w:tr w:rsidR="00DC6E0E" w14:paraId="7B402EF9" w14:textId="77777777" w:rsidTr="00DC6E0E">
        <w:tc>
          <w:tcPr>
            <w:tcW w:w="0" w:type="auto"/>
          </w:tcPr>
          <w:p w14:paraId="7A2EF463" w14:textId="77777777" w:rsidR="00DC6E0E" w:rsidRPr="00F2736F" w:rsidRDefault="00DC6E0E" w:rsidP="00DC6E0E">
            <w:pPr>
              <w:pStyle w:val="TableText"/>
              <w:rPr>
                <w:rStyle w:val="GUIWord"/>
              </w:rPr>
            </w:pPr>
            <w:r w:rsidRPr="00F2736F">
              <w:rPr>
                <w:rStyle w:val="GUIWord"/>
              </w:rPr>
              <w:t>Measurement Unit</w:t>
            </w:r>
          </w:p>
        </w:tc>
        <w:tc>
          <w:tcPr>
            <w:tcW w:w="0" w:type="auto"/>
          </w:tcPr>
          <w:p w14:paraId="766281E2" w14:textId="77777777" w:rsidR="00DC6E0E" w:rsidRDefault="00DC6E0E" w:rsidP="00DC6E0E">
            <w:pPr>
              <w:pStyle w:val="TableText"/>
            </w:pPr>
            <w:r>
              <w:t>[Dropdown list] Describes the nature</w:t>
            </w:r>
            <w:r w:rsidRPr="00084655">
              <w:t xml:space="preserve"> of the measurement</w:t>
            </w:r>
            <w:r>
              <w:t xml:space="preserve"> - select from: </w:t>
            </w:r>
            <w:r w:rsidRPr="003C1864">
              <w:rPr>
                <w:rStyle w:val="GUIWord"/>
              </w:rPr>
              <w:t>Reflectance</w:t>
            </w:r>
            <w:r w:rsidRPr="00B93C94">
              <w:t xml:space="preserve">, </w:t>
            </w:r>
            <w:r w:rsidRPr="003C1864">
              <w:rPr>
                <w:rStyle w:val="GUIWord"/>
              </w:rPr>
              <w:t>Radiance</w:t>
            </w:r>
            <w:r w:rsidRPr="00B93C94">
              <w:t xml:space="preserve">, </w:t>
            </w:r>
            <w:r w:rsidRPr="003C1864">
              <w:rPr>
                <w:rStyle w:val="GUIWord"/>
              </w:rPr>
              <w:t>Transmission</w:t>
            </w:r>
            <w:r w:rsidRPr="00B93C94">
              <w:t xml:space="preserve">, </w:t>
            </w:r>
            <w:r w:rsidRPr="003C1864">
              <w:rPr>
                <w:rStyle w:val="GUIWord"/>
              </w:rPr>
              <w:t>Absorbance</w:t>
            </w:r>
            <w:r w:rsidRPr="00B93C94">
              <w:t xml:space="preserve">, </w:t>
            </w:r>
            <w:r w:rsidRPr="003C1864">
              <w:rPr>
                <w:rStyle w:val="GUIWord"/>
              </w:rPr>
              <w:t>DNs</w:t>
            </w:r>
            <w:r w:rsidRPr="00B93C94">
              <w:t xml:space="preserve">, </w:t>
            </w:r>
            <w:r w:rsidRPr="003C1864">
              <w:rPr>
                <w:rStyle w:val="GUIWord"/>
              </w:rPr>
              <w:t>Irradiance</w:t>
            </w:r>
            <w:r w:rsidRPr="00B93C94">
              <w:t xml:space="preserve">, </w:t>
            </w:r>
            <w:r w:rsidRPr="003C1864">
              <w:rPr>
                <w:rStyle w:val="GUIWord"/>
              </w:rPr>
              <w:t>Mueller10</w:t>
            </w:r>
            <w:r w:rsidRPr="00B93C94">
              <w:t xml:space="preserve">, </w:t>
            </w:r>
            <w:r w:rsidRPr="003C1864">
              <w:rPr>
                <w:rStyle w:val="GUIWord"/>
              </w:rPr>
              <w:t>Mueller20</w:t>
            </w:r>
            <w:r>
              <w:t xml:space="preserve"> and</w:t>
            </w:r>
            <w:r w:rsidRPr="00B93C94">
              <w:t xml:space="preserve"> </w:t>
            </w:r>
            <w:r w:rsidRPr="003C1864">
              <w:rPr>
                <w:rStyle w:val="GUIWord"/>
              </w:rPr>
              <w:t>Wavelength</w:t>
            </w:r>
            <w:r>
              <w:t>.</w:t>
            </w:r>
          </w:p>
          <w:p w14:paraId="3C1DA81F" w14:textId="77777777" w:rsidR="00DC6E0E" w:rsidRDefault="00DC6E0E" w:rsidP="00DC6E0E">
            <w:pPr>
              <w:pStyle w:val="TableText"/>
            </w:pPr>
            <w:r>
              <w:t>This Attribute is mandatory and cannot be deleted.</w:t>
            </w:r>
          </w:p>
          <w:p w14:paraId="58C79230" w14:textId="77777777" w:rsidR="00DC6E0E" w:rsidRDefault="00DC6E0E" w:rsidP="00DC6E0E">
            <w:pPr>
              <w:pStyle w:val="TableText"/>
            </w:pPr>
            <w:r>
              <w:t xml:space="preserve">This Attribute is set automatically depending on the file format being read. However, for some formats it is not known and is therefore set to </w:t>
            </w:r>
            <w:r w:rsidRPr="00EF56D8">
              <w:rPr>
                <w:rStyle w:val="GUIWord"/>
              </w:rPr>
              <w:t>Nil</w:t>
            </w:r>
            <w:r>
              <w:t>. If it is not set, or is set incorrectly, plotting may not be correct.</w:t>
            </w:r>
            <w:r w:rsidRPr="00084655">
              <w:t xml:space="preserve"> </w:t>
            </w:r>
          </w:p>
        </w:tc>
      </w:tr>
      <w:tr w:rsidR="00DC6E0E" w14:paraId="57B01887" w14:textId="77777777" w:rsidTr="00DC6E0E">
        <w:tc>
          <w:tcPr>
            <w:tcW w:w="0" w:type="auto"/>
          </w:tcPr>
          <w:p w14:paraId="68570A1B" w14:textId="77777777" w:rsidR="00DC6E0E" w:rsidRPr="00F2736F" w:rsidRDefault="00DC6E0E" w:rsidP="00DC6E0E">
            <w:pPr>
              <w:pStyle w:val="TableText"/>
              <w:rPr>
                <w:rStyle w:val="GUIWord"/>
              </w:rPr>
            </w:pPr>
            <w:r w:rsidRPr="00F2736F">
              <w:rPr>
                <w:rStyle w:val="GUIWord"/>
              </w:rPr>
              <w:lastRenderedPageBreak/>
              <w:t>Spectrum Number</w:t>
            </w:r>
          </w:p>
        </w:tc>
        <w:tc>
          <w:tcPr>
            <w:tcW w:w="0" w:type="auto"/>
          </w:tcPr>
          <w:p w14:paraId="6E2B8D31" w14:textId="77777777" w:rsidR="00DC6E0E" w:rsidRDefault="00DC6E0E" w:rsidP="00DC6E0E">
            <w:pPr>
              <w:pStyle w:val="TableText"/>
            </w:pPr>
            <w:r>
              <w:t>[Integer] Some recording devices and file formats apply a number which is recorded in the Spectrum file. If a Spectrum is loaded from such a file format, the number will be placed into this Metadata field.</w:t>
            </w:r>
          </w:p>
          <w:p w14:paraId="17D47369" w14:textId="77777777" w:rsidR="00DC6E0E" w:rsidRDefault="00DC6E0E" w:rsidP="00DC6E0E">
            <w:pPr>
              <w:pStyle w:val="TableText"/>
            </w:pPr>
            <w:r>
              <w:t>If the file does not define a Spectrum Number, this Metadata Attribute remains unset. (Some file loaders may generate an artificial number. This behaviour is deprecated and should not be relied upon.)</w:t>
            </w:r>
          </w:p>
          <w:p w14:paraId="4C5C381E" w14:textId="77777777" w:rsidR="00DC6E0E" w:rsidRDefault="00DC6E0E" w:rsidP="00DC6E0E">
            <w:pPr>
              <w:pStyle w:val="TableText"/>
              <w:rPr>
                <w:rStyle w:val="DocActionChar"/>
                <w:i w:val="0"/>
              </w:rPr>
            </w:pPr>
            <w:r>
              <w:rPr>
                <w:rStyle w:val="DocActionChar"/>
              </w:rPr>
              <w:t>Note that t</w:t>
            </w:r>
            <w:r w:rsidRPr="00CF7394">
              <w:rPr>
                <w:rStyle w:val="DocActionChar"/>
              </w:rPr>
              <w:t xml:space="preserve">his </w:t>
            </w:r>
            <w:r>
              <w:rPr>
                <w:rStyle w:val="DocActionChar"/>
              </w:rPr>
              <w:t xml:space="preserve">number </w:t>
            </w:r>
            <w:r w:rsidRPr="00CF7394">
              <w:rPr>
                <w:rStyle w:val="DocActionChar"/>
              </w:rPr>
              <w:t>is not the Spectrum ID and</w:t>
            </w:r>
            <w:r>
              <w:rPr>
                <w:rStyle w:val="DocActionChar"/>
              </w:rPr>
              <w:t xml:space="preserve"> usually</w:t>
            </w:r>
            <w:r w:rsidRPr="00CF7394">
              <w:rPr>
                <w:rStyle w:val="DocActionChar"/>
              </w:rPr>
              <w:t xml:space="preserve"> </w:t>
            </w:r>
            <w:r>
              <w:rPr>
                <w:rStyle w:val="DocActionChar"/>
              </w:rPr>
              <w:t>does not hold</w:t>
            </w:r>
            <w:r w:rsidRPr="00CF7394">
              <w:rPr>
                <w:rStyle w:val="DocActionChar"/>
              </w:rPr>
              <w:t xml:space="preserve"> the same </w:t>
            </w:r>
            <w:r>
              <w:rPr>
                <w:rStyle w:val="DocActionChar"/>
              </w:rPr>
              <w:t xml:space="preserve">value </w:t>
            </w:r>
            <w:r w:rsidRPr="00CF7394">
              <w:rPr>
                <w:rStyle w:val="DocActionChar"/>
              </w:rPr>
              <w:t>as the Spectrum ID. The integer numbers which are displayed when Spectra are selected</w:t>
            </w:r>
            <w:r>
              <w:rPr>
                <w:rStyle w:val="DocActionChar"/>
              </w:rPr>
              <w:t xml:space="preserve"> in the Query Builder or when a Spectrum is highlighted in the Hierarchy Viewer are Spectrum IDs.</w:t>
            </w:r>
          </w:p>
          <w:p w14:paraId="08E1C0DA" w14:textId="77777777" w:rsidR="00DC6E0E" w:rsidRDefault="00DC6E0E" w:rsidP="00DC6E0E">
            <w:pPr>
              <w:pStyle w:val="TableText"/>
            </w:pPr>
            <w:r>
              <w:rPr>
                <w:rStyle w:val="DocActionChar"/>
              </w:rPr>
              <w:t>Spectrum Numbers can be changed in the Metadata Editor (but probably shouldn’t be). Spectrum IDs cannot be changed.</w:t>
            </w:r>
          </w:p>
        </w:tc>
      </w:tr>
    </w:tbl>
    <w:p w14:paraId="19A9C8C3" w14:textId="77777777" w:rsidR="00DC6E0E" w:rsidRPr="00155FA4" w:rsidRDefault="00DC6E0E" w:rsidP="00DC6E0E">
      <w:pPr>
        <w:pStyle w:val="Heading3"/>
      </w:pPr>
      <w:bookmarkStart w:id="196" w:name="_Toc398023897"/>
      <w:bookmarkStart w:id="197" w:name="_Toc296956675"/>
      <w:r w:rsidRPr="00155FA4">
        <w:t>Generic Target Properties</w:t>
      </w:r>
      <w:r w:rsidRPr="00F3610B">
        <w:t xml:space="preserve"> </w:t>
      </w:r>
      <w:r>
        <w:t>Group</w:t>
      </w:r>
      <w:bookmarkEnd w:id="196"/>
      <w:bookmarkEnd w:id="197"/>
    </w:p>
    <w:p w14:paraId="2187B2E3" w14:textId="77777777" w:rsidR="00DC6E0E" w:rsidRDefault="00DC6E0E" w:rsidP="00DC6E0E">
      <w:pPr>
        <w:pStyle w:val="Body"/>
        <w:rPr>
          <w:lang w:val="en-AU" w:eastAsia="ja-JP"/>
        </w:rPr>
      </w:pPr>
      <w:r w:rsidRPr="003E6F8A">
        <w:rPr>
          <w:lang w:val="en-AU" w:eastAsia="ja-JP"/>
        </w:rPr>
        <w:t>The</w:t>
      </w:r>
      <w:r>
        <w:rPr>
          <w:lang w:val="en-AU" w:eastAsia="ja-JP"/>
        </w:rPr>
        <w:t xml:space="preserve"> </w:t>
      </w:r>
      <w:r w:rsidRPr="003E6F8A">
        <w:rPr>
          <w:lang w:val="en-AU" w:eastAsia="ja-JP"/>
        </w:rPr>
        <w:t xml:space="preserve">Generic Target Properties </w:t>
      </w:r>
      <w:r>
        <w:rPr>
          <w:lang w:val="en-AU" w:eastAsia="ja-JP"/>
        </w:rPr>
        <w:t>G</w:t>
      </w:r>
      <w:r w:rsidRPr="003E6F8A">
        <w:rPr>
          <w:lang w:val="en-AU" w:eastAsia="ja-JP"/>
        </w:rPr>
        <w:t>roup hold</w:t>
      </w:r>
      <w:r>
        <w:rPr>
          <w:lang w:val="en-AU" w:eastAsia="ja-JP"/>
        </w:rPr>
        <w:t>s</w:t>
      </w:r>
      <w:r w:rsidRPr="003E6F8A">
        <w:rPr>
          <w:lang w:val="en-AU" w:eastAsia="ja-JP"/>
        </w:rPr>
        <w:t xml:space="preserve"> data related to a Target or Sample</w:t>
      </w:r>
      <w:r>
        <w:rPr>
          <w:lang w:val="en-AU" w:eastAsia="ja-JP"/>
        </w:rPr>
        <w:t xml:space="preserve">. It could apply to both </w:t>
      </w:r>
      <w:r w:rsidRPr="003E6F8A">
        <w:rPr>
          <w:lang w:val="en-AU" w:eastAsia="ja-JP"/>
        </w:rPr>
        <w:t>soil and vegetation studies.</w:t>
      </w:r>
    </w:p>
    <w:p w14:paraId="6DE68455" w14:textId="77777777" w:rsidR="00DC6E0E" w:rsidRDefault="00DC6E0E" w:rsidP="00DC6E0E">
      <w:pPr>
        <w:pStyle w:val="Body"/>
        <w:rPr>
          <w:lang w:val="en-AU" w:eastAsia="ja-JP"/>
        </w:rPr>
      </w:pPr>
      <w:r>
        <w:rPr>
          <w:lang w:val="en-AU" w:eastAsia="ja-JP"/>
        </w:rPr>
        <w:t>In this context, a Sample is regarded as a sample taken from the Target and measured. Multiple Samples can be taken from any Target and measured independently. They may have been taken from the Target in the field, or the Target may have been transported to a separate measuring facility and the Sample taken from the Target at that facility.</w:t>
      </w:r>
    </w:p>
    <w:p w14:paraId="3F6F90DD" w14:textId="77777777" w:rsidR="00DC6E0E" w:rsidRPr="00C1320C" w:rsidRDefault="00DC6E0E" w:rsidP="00DC6E0E">
      <w:pPr>
        <w:pStyle w:val="Body"/>
      </w:pPr>
      <w:r>
        <w:rPr>
          <w:lang w:val="en-AU"/>
        </w:rPr>
        <w:t xml:space="preserve">Typically, </w:t>
      </w:r>
      <w:r>
        <w:t>for each Campaig</w:t>
      </w:r>
      <w:r w:rsidRPr="00C1320C">
        <w:t>n</w:t>
      </w:r>
      <w:r>
        <w:t>,</w:t>
      </w:r>
      <w:r>
        <w:rPr>
          <w:lang w:val="en-AU"/>
        </w:rPr>
        <w:t xml:space="preserve"> t</w:t>
      </w:r>
      <w:r>
        <w:t>here should be PDF uploaded to the Experimental Design Metadata item in the PDFs Metadata Group to explain the Target and Sample structure and the reasons for that structure.</w:t>
      </w:r>
    </w:p>
    <w:tbl>
      <w:tblPr>
        <w:tblStyle w:val="TableSimple"/>
        <w:tblW w:w="0" w:type="auto"/>
        <w:tblLook w:val="04A0" w:firstRow="1" w:lastRow="0" w:firstColumn="1" w:lastColumn="0" w:noHBand="0" w:noVBand="1"/>
      </w:tblPr>
      <w:tblGrid>
        <w:gridCol w:w="2238"/>
        <w:gridCol w:w="6295"/>
      </w:tblGrid>
      <w:tr w:rsidR="00DC6E0E" w14:paraId="6105E360" w14:textId="77777777" w:rsidTr="00DC6E0E">
        <w:tc>
          <w:tcPr>
            <w:tcW w:w="0" w:type="auto"/>
          </w:tcPr>
          <w:p w14:paraId="36153BFD" w14:textId="77777777" w:rsidR="00DC6E0E" w:rsidRPr="00F2736F" w:rsidRDefault="00DC6E0E" w:rsidP="00DC6E0E">
            <w:pPr>
              <w:pStyle w:val="TableText"/>
              <w:rPr>
                <w:rStyle w:val="GUIWord"/>
              </w:rPr>
            </w:pPr>
            <w:r w:rsidRPr="00F2736F">
              <w:rPr>
                <w:rStyle w:val="GUIWord"/>
              </w:rPr>
              <w:t>Sample Collection Date</w:t>
            </w:r>
          </w:p>
        </w:tc>
        <w:tc>
          <w:tcPr>
            <w:tcW w:w="0" w:type="auto"/>
          </w:tcPr>
          <w:p w14:paraId="67AB1A3F" w14:textId="77777777" w:rsidR="00DC6E0E" w:rsidRPr="006E0394" w:rsidRDefault="00DC6E0E" w:rsidP="00DC6E0E">
            <w:pPr>
              <w:pStyle w:val="TableText"/>
            </w:pPr>
            <w:r>
              <w:t>[Date/Time 24h] Time</w:t>
            </w:r>
            <w:r w:rsidRPr="00B93C94">
              <w:t xml:space="preserve"> when the original sample was collected in the field.</w:t>
            </w:r>
            <w:r>
              <w:t xml:space="preserve"> This will generally be a different from the time it was measured</w:t>
            </w:r>
            <w:r w:rsidRPr="006E0394">
              <w:t>.</w:t>
            </w:r>
            <w:r>
              <w:t xml:space="preserve"> </w:t>
            </w:r>
            <w:r w:rsidRPr="006E0394">
              <w:t>The time zone is not specified.</w:t>
            </w:r>
          </w:p>
          <w:p w14:paraId="2A1ACBB7" w14:textId="77777777" w:rsidR="00DC6E0E" w:rsidRDefault="00DC6E0E" w:rsidP="00DC6E0E">
            <w:pPr>
              <w:pStyle w:val="TableText"/>
            </w:pPr>
            <w:r>
              <w:t xml:space="preserve">Note that the </w:t>
            </w:r>
            <w:r w:rsidRPr="00C96D90">
              <w:rPr>
                <w:rStyle w:val="GUIWord"/>
              </w:rPr>
              <w:t>Special functions/Correct local time to UTC</w:t>
            </w:r>
            <w:r>
              <w:t xml:space="preserve"> function does not operate on this time.</w:t>
            </w:r>
          </w:p>
        </w:tc>
      </w:tr>
      <w:tr w:rsidR="00DC6E0E" w14:paraId="0B058A7E" w14:textId="77777777" w:rsidTr="00DC6E0E">
        <w:tc>
          <w:tcPr>
            <w:tcW w:w="0" w:type="auto"/>
          </w:tcPr>
          <w:p w14:paraId="39F0C70C" w14:textId="77777777" w:rsidR="00DC6E0E" w:rsidRPr="00F2736F" w:rsidRDefault="00DC6E0E" w:rsidP="00DC6E0E">
            <w:pPr>
              <w:pStyle w:val="TableText"/>
              <w:rPr>
                <w:rStyle w:val="GUIWord"/>
              </w:rPr>
            </w:pPr>
            <w:r w:rsidRPr="00F2736F">
              <w:rPr>
                <w:rStyle w:val="GUIWord"/>
              </w:rPr>
              <w:t>Sample Number</w:t>
            </w:r>
          </w:p>
        </w:tc>
        <w:tc>
          <w:tcPr>
            <w:tcW w:w="0" w:type="auto"/>
          </w:tcPr>
          <w:p w14:paraId="6510E3C9" w14:textId="77777777" w:rsidR="00DC6E0E" w:rsidRDefault="00DC6E0E" w:rsidP="00DC6E0E">
            <w:pPr>
              <w:pStyle w:val="TableText"/>
            </w:pPr>
            <w:r>
              <w:t xml:space="preserve">[Alpha string] Identification of the </w:t>
            </w:r>
            <w:r w:rsidRPr="00B93C94">
              <w:t>sample</w:t>
            </w:r>
            <w:r>
              <w:t xml:space="preserve"> as collected</w:t>
            </w:r>
          </w:p>
          <w:p w14:paraId="53FF7A59" w14:textId="77777777" w:rsidR="00DC6E0E" w:rsidRDefault="00DC6E0E" w:rsidP="00DC6E0E">
            <w:pPr>
              <w:pStyle w:val="TableText"/>
            </w:pPr>
            <w:r>
              <w:t>This will not in general match the Spectrum Number or Spectrum ID. A Sample Number may be common to a variety of Spectra.</w:t>
            </w:r>
          </w:p>
        </w:tc>
      </w:tr>
      <w:tr w:rsidR="00DC6E0E" w14:paraId="2355ECF8" w14:textId="77777777" w:rsidTr="00DC6E0E">
        <w:tc>
          <w:tcPr>
            <w:tcW w:w="0" w:type="auto"/>
          </w:tcPr>
          <w:p w14:paraId="6E9EB54C" w14:textId="77777777" w:rsidR="00DC6E0E" w:rsidRPr="00F2736F" w:rsidRDefault="00DC6E0E" w:rsidP="00DC6E0E">
            <w:pPr>
              <w:pStyle w:val="TableText"/>
              <w:rPr>
                <w:rStyle w:val="GUIWord"/>
              </w:rPr>
            </w:pPr>
            <w:r w:rsidRPr="00F2736F">
              <w:rPr>
                <w:rStyle w:val="GUIWord"/>
              </w:rPr>
              <w:t>Site ID</w:t>
            </w:r>
          </w:p>
        </w:tc>
        <w:tc>
          <w:tcPr>
            <w:tcW w:w="0" w:type="auto"/>
          </w:tcPr>
          <w:p w14:paraId="599E2748" w14:textId="77777777" w:rsidR="00DC6E0E" w:rsidRDefault="00DC6E0E" w:rsidP="00DC6E0E">
            <w:pPr>
              <w:pStyle w:val="TableText"/>
            </w:pPr>
            <w:r>
              <w:t xml:space="preserve">[Alpha string] </w:t>
            </w:r>
            <w:r w:rsidRPr="00B93C94">
              <w:t xml:space="preserve">Identification of the site </w:t>
            </w:r>
            <w:r>
              <w:t>from which</w:t>
            </w:r>
            <w:r w:rsidRPr="00B93C94">
              <w:t xml:space="preserve"> </w:t>
            </w:r>
            <w:r>
              <w:t>the sample was</w:t>
            </w:r>
            <w:r w:rsidRPr="00B93C94">
              <w:t xml:space="preserve"> collected</w:t>
            </w:r>
          </w:p>
        </w:tc>
      </w:tr>
      <w:tr w:rsidR="00DC6E0E" w14:paraId="47FBCFB0" w14:textId="77777777" w:rsidTr="00DC6E0E">
        <w:tc>
          <w:tcPr>
            <w:tcW w:w="0" w:type="auto"/>
          </w:tcPr>
          <w:p w14:paraId="3270AA94" w14:textId="77777777" w:rsidR="00DC6E0E" w:rsidRPr="00F2736F" w:rsidRDefault="00DC6E0E" w:rsidP="00DC6E0E">
            <w:pPr>
              <w:pStyle w:val="TableText"/>
              <w:rPr>
                <w:rStyle w:val="GUIWord"/>
              </w:rPr>
            </w:pPr>
            <w:r w:rsidRPr="00F2736F">
              <w:rPr>
                <w:rStyle w:val="GUIWord"/>
              </w:rPr>
              <w:t>Target Description</w:t>
            </w:r>
          </w:p>
        </w:tc>
        <w:tc>
          <w:tcPr>
            <w:tcW w:w="0" w:type="auto"/>
          </w:tcPr>
          <w:p w14:paraId="274CCA5B" w14:textId="77777777" w:rsidR="00DC6E0E" w:rsidRPr="00155FA4" w:rsidRDefault="00DC6E0E" w:rsidP="00DC6E0E">
            <w:pPr>
              <w:pStyle w:val="TableText"/>
            </w:pPr>
            <w:r>
              <w:t>[Alpha string] D</w:t>
            </w:r>
            <w:r w:rsidRPr="00B93C94">
              <w:t>escription of the Target</w:t>
            </w:r>
          </w:p>
        </w:tc>
      </w:tr>
      <w:tr w:rsidR="00DC6E0E" w14:paraId="664AACEE" w14:textId="77777777" w:rsidTr="00DC6E0E">
        <w:tc>
          <w:tcPr>
            <w:tcW w:w="0" w:type="auto"/>
          </w:tcPr>
          <w:p w14:paraId="225B697B" w14:textId="77777777" w:rsidR="00DC6E0E" w:rsidRPr="00F2736F" w:rsidRDefault="00DC6E0E" w:rsidP="00DC6E0E">
            <w:pPr>
              <w:pStyle w:val="TableText"/>
              <w:rPr>
                <w:rStyle w:val="GUIWord"/>
              </w:rPr>
            </w:pPr>
            <w:r w:rsidRPr="00F2736F">
              <w:rPr>
                <w:rStyle w:val="GUIWord"/>
              </w:rPr>
              <w:t>Target ID</w:t>
            </w:r>
          </w:p>
        </w:tc>
        <w:tc>
          <w:tcPr>
            <w:tcW w:w="0" w:type="auto"/>
          </w:tcPr>
          <w:p w14:paraId="27EA65A8" w14:textId="77777777" w:rsidR="00DC6E0E" w:rsidRDefault="00DC6E0E" w:rsidP="00DC6E0E">
            <w:pPr>
              <w:pStyle w:val="TableText"/>
            </w:pPr>
            <w:r>
              <w:t xml:space="preserve">[Alpha string] </w:t>
            </w:r>
            <w:r w:rsidRPr="00B93C94">
              <w:t>Identification of the Target that was collected</w:t>
            </w:r>
          </w:p>
        </w:tc>
      </w:tr>
      <w:tr w:rsidR="004C64EE" w14:paraId="7B49F293" w14:textId="77777777" w:rsidTr="00DC6E0E">
        <w:tc>
          <w:tcPr>
            <w:tcW w:w="0" w:type="auto"/>
          </w:tcPr>
          <w:p w14:paraId="79B22B2A" w14:textId="026FE520" w:rsidR="004C64EE" w:rsidRPr="00F2736F" w:rsidRDefault="004C64EE" w:rsidP="00DC6E0E">
            <w:pPr>
              <w:pStyle w:val="TableText"/>
              <w:rPr>
                <w:rStyle w:val="GUIWord"/>
              </w:rPr>
            </w:pPr>
            <w:r w:rsidRPr="005B295F">
              <w:rPr>
                <w:rStyle w:val="GUIWord"/>
              </w:rPr>
              <w:t>Target/Reference Designator</w:t>
            </w:r>
          </w:p>
        </w:tc>
        <w:tc>
          <w:tcPr>
            <w:tcW w:w="0" w:type="auto"/>
          </w:tcPr>
          <w:p w14:paraId="432EF3C0" w14:textId="19B5C023" w:rsidR="004C64EE" w:rsidRDefault="004C64EE" w:rsidP="00DC6E0E">
            <w:pPr>
              <w:pStyle w:val="TableText"/>
            </w:pPr>
            <w:r w:rsidRPr="005B295F">
              <w:t>Defines if the measured object was a reference surface (e.g. white reference) or a target that is then compared to a reference</w:t>
            </w:r>
          </w:p>
        </w:tc>
      </w:tr>
      <w:tr w:rsidR="004C64EE" w14:paraId="1E41C43C" w14:textId="77777777" w:rsidTr="00DC6E0E">
        <w:tc>
          <w:tcPr>
            <w:tcW w:w="0" w:type="auto"/>
          </w:tcPr>
          <w:p w14:paraId="2CF194BC" w14:textId="6C98CB71" w:rsidR="004C64EE" w:rsidRPr="00F2736F" w:rsidRDefault="004C64EE" w:rsidP="00DC6E0E">
            <w:pPr>
              <w:pStyle w:val="TableText"/>
              <w:rPr>
                <w:rStyle w:val="GUIWord"/>
              </w:rPr>
            </w:pPr>
            <w:r w:rsidRPr="005B295F">
              <w:rPr>
                <w:rStyle w:val="GUIWord"/>
              </w:rPr>
              <w:lastRenderedPageBreak/>
              <w:t>Tram Run</w:t>
            </w:r>
          </w:p>
        </w:tc>
        <w:tc>
          <w:tcPr>
            <w:tcW w:w="0" w:type="auto"/>
          </w:tcPr>
          <w:p w14:paraId="4AE3BFCC" w14:textId="3CC19EE5" w:rsidR="004C64EE" w:rsidRDefault="004C64EE" w:rsidP="00DC6E0E">
            <w:pPr>
              <w:pStyle w:val="TableText"/>
            </w:pPr>
            <w:r>
              <w:t xml:space="preserve">[alpha string] </w:t>
            </w:r>
            <w:r w:rsidRPr="005B295F">
              <w:t>Refers to the number of a tram run within a sequence of runs</w:t>
            </w:r>
          </w:p>
        </w:tc>
      </w:tr>
    </w:tbl>
    <w:p w14:paraId="3A1C053C" w14:textId="77777777" w:rsidR="004C64EE" w:rsidRDefault="004C64EE" w:rsidP="004C64EE">
      <w:pPr>
        <w:pStyle w:val="Heading3"/>
      </w:pPr>
      <w:bookmarkStart w:id="198" w:name="_Toc293145214"/>
      <w:bookmarkStart w:id="199" w:name="_Toc296956676"/>
      <w:bookmarkStart w:id="200" w:name="_Toc398023898"/>
      <w:r w:rsidRPr="00876D71">
        <w:t>Geochemistry</w:t>
      </w:r>
      <w:bookmarkEnd w:id="198"/>
      <w:bookmarkEnd w:id="199"/>
    </w:p>
    <w:p w14:paraId="6001A244" w14:textId="77777777" w:rsidR="004C64EE" w:rsidRDefault="004C64EE" w:rsidP="004C64EE">
      <w:r>
        <w:t xml:space="preserve">Refer to section </w:t>
      </w:r>
      <w:r>
        <w:fldChar w:fldCharType="begin"/>
      </w:r>
      <w:r>
        <w:instrText xml:space="preserve"> REF _Ref356400902 \r \h  \* MERGEFORMAT </w:instrText>
      </w:r>
      <w:r>
        <w:fldChar w:fldCharType="separate"/>
      </w:r>
      <w:r w:rsidR="00057C13" w:rsidRPr="00057C13">
        <w:rPr>
          <w:rStyle w:val="CrossReference"/>
        </w:rPr>
        <w:t>11.1</w:t>
      </w:r>
      <w:r>
        <w:fldChar w:fldCharType="end"/>
      </w:r>
      <w:r w:rsidRPr="009F581D">
        <w:rPr>
          <w:rStyle w:val="CrossReference"/>
        </w:rPr>
        <w:t xml:space="preserve"> </w:t>
      </w:r>
      <w:r>
        <w:fldChar w:fldCharType="begin"/>
      </w:r>
      <w:r>
        <w:instrText xml:space="preserve"> REF _Ref356400902 \h  \* MERGEFORMAT </w:instrText>
      </w:r>
      <w:r>
        <w:fldChar w:fldCharType="separate"/>
      </w:r>
      <w:r w:rsidR="00057C13" w:rsidRPr="00057C13">
        <w:rPr>
          <w:rStyle w:val="CrossReference"/>
        </w:rPr>
        <w:t>List available Metadata Elements</w:t>
      </w:r>
      <w:r>
        <w:fldChar w:fldCharType="end"/>
      </w:r>
      <w:r>
        <w:t xml:space="preserve"> to get an up-to-date list of this large collection of metaparameters.</w:t>
      </w:r>
    </w:p>
    <w:p w14:paraId="59D90A90" w14:textId="77777777" w:rsidR="00DC6E0E" w:rsidRPr="00155FA4" w:rsidRDefault="00DC6E0E" w:rsidP="00DC6E0E">
      <w:pPr>
        <w:pStyle w:val="Heading3"/>
      </w:pPr>
      <w:bookmarkStart w:id="201" w:name="_Toc296956677"/>
      <w:r w:rsidRPr="00155FA4">
        <w:t>Illumination</w:t>
      </w:r>
      <w:r w:rsidRPr="00F3610B">
        <w:t xml:space="preserve"> </w:t>
      </w:r>
      <w:r>
        <w:t>Group</w:t>
      </w:r>
      <w:bookmarkEnd w:id="200"/>
      <w:bookmarkEnd w:id="201"/>
    </w:p>
    <w:tbl>
      <w:tblPr>
        <w:tblStyle w:val="TableSimple"/>
        <w:tblW w:w="0" w:type="auto"/>
        <w:tblLook w:val="04A0" w:firstRow="1" w:lastRow="0" w:firstColumn="1" w:lastColumn="0" w:noHBand="0" w:noVBand="1"/>
      </w:tblPr>
      <w:tblGrid>
        <w:gridCol w:w="1625"/>
        <w:gridCol w:w="6908"/>
      </w:tblGrid>
      <w:tr w:rsidR="00DC6E0E" w14:paraId="3EF45109" w14:textId="77777777" w:rsidTr="00DC6E0E">
        <w:tc>
          <w:tcPr>
            <w:tcW w:w="0" w:type="auto"/>
          </w:tcPr>
          <w:p w14:paraId="767729ED" w14:textId="77777777" w:rsidR="00DC6E0E" w:rsidRPr="00F2736F" w:rsidRDefault="00DC6E0E" w:rsidP="00DC6E0E">
            <w:pPr>
              <w:pStyle w:val="TableText"/>
              <w:rPr>
                <w:rStyle w:val="GUIWord"/>
              </w:rPr>
            </w:pPr>
            <w:r w:rsidRPr="00F2736F">
              <w:rPr>
                <w:rStyle w:val="GUIWord"/>
              </w:rPr>
              <w:t>Polarization</w:t>
            </w:r>
          </w:p>
        </w:tc>
        <w:tc>
          <w:tcPr>
            <w:tcW w:w="0" w:type="auto"/>
          </w:tcPr>
          <w:p w14:paraId="54904D5A" w14:textId="77777777" w:rsidR="00DC6E0E" w:rsidRPr="007A535E" w:rsidRDefault="00DC6E0E" w:rsidP="00DC6E0E">
            <w:pPr>
              <w:pStyle w:val="TableText"/>
            </w:pPr>
            <w:r w:rsidRPr="007A535E">
              <w:t>[</w:t>
            </w:r>
            <w:r>
              <w:t>A</w:t>
            </w:r>
            <w:r w:rsidRPr="007A535E">
              <w:t>lpha string] Description of illumination polarisation, typically “Horizontal” or “Vertical”</w:t>
            </w:r>
            <w:r>
              <w:t>, but other comments may be used as well.</w:t>
            </w:r>
          </w:p>
        </w:tc>
      </w:tr>
      <w:tr w:rsidR="00DC6E0E" w14:paraId="2AF71555" w14:textId="77777777" w:rsidTr="00DC6E0E">
        <w:tc>
          <w:tcPr>
            <w:tcW w:w="0" w:type="auto"/>
          </w:tcPr>
          <w:p w14:paraId="3DD589DB" w14:textId="77777777" w:rsidR="00DC6E0E" w:rsidRPr="00CB4748" w:rsidRDefault="00DC6E0E" w:rsidP="00DC6E0E">
            <w:pPr>
              <w:pStyle w:val="TableText"/>
              <w:rPr>
                <w:i/>
                <w:color w:val="595959" w:themeColor="text1" w:themeTint="A6"/>
              </w:rPr>
            </w:pPr>
            <w:r w:rsidRPr="00F2736F">
              <w:rPr>
                <w:rStyle w:val="GUIWord"/>
              </w:rPr>
              <w:t>Polarization Angle</w:t>
            </w:r>
          </w:p>
        </w:tc>
        <w:tc>
          <w:tcPr>
            <w:tcW w:w="0" w:type="auto"/>
          </w:tcPr>
          <w:p w14:paraId="44166A41" w14:textId="77777777" w:rsidR="00DC6E0E" w:rsidRDefault="00DC6E0E" w:rsidP="00DC6E0E">
            <w:pPr>
              <w:pStyle w:val="TableText"/>
            </w:pPr>
            <w:r>
              <w:t>[Degrees] Polarisation direction, usually measured clockwise from vertical.</w:t>
            </w:r>
          </w:p>
        </w:tc>
      </w:tr>
    </w:tbl>
    <w:p w14:paraId="63FA2FEC" w14:textId="77777777" w:rsidR="00DC6E0E" w:rsidRPr="00155FA4" w:rsidRDefault="00DC6E0E" w:rsidP="00DC6E0E">
      <w:pPr>
        <w:pStyle w:val="Heading3"/>
      </w:pPr>
      <w:bookmarkStart w:id="202" w:name="_Toc398023899"/>
      <w:bookmarkStart w:id="203" w:name="_Toc296956678"/>
      <w:r w:rsidRPr="00155FA4">
        <w:t>Instrument</w:t>
      </w:r>
      <w:r w:rsidRPr="00F3610B">
        <w:t xml:space="preserve"> </w:t>
      </w:r>
      <w:r>
        <w:t>Group</w:t>
      </w:r>
      <w:bookmarkEnd w:id="202"/>
      <w:bookmarkEnd w:id="203"/>
    </w:p>
    <w:p w14:paraId="100D6CF8" w14:textId="77777777" w:rsidR="00DC6E0E" w:rsidRDefault="00DC6E0E" w:rsidP="00DC6E0E">
      <w:pPr>
        <w:pStyle w:val="Body"/>
      </w:pPr>
      <w:r>
        <w:t xml:space="preserve">This Group of Attributes describes the specific </w:t>
      </w:r>
      <w:r w:rsidRPr="0014777F">
        <w:rPr>
          <w:rStyle w:val="Strong"/>
        </w:rPr>
        <w:t xml:space="preserve">spectroradiographic </w:t>
      </w:r>
      <w:r>
        <w:t>Instrument which was used to measure this Spectrum.</w:t>
      </w:r>
    </w:p>
    <w:tbl>
      <w:tblPr>
        <w:tblStyle w:val="TableSimple"/>
        <w:tblW w:w="0" w:type="auto"/>
        <w:tblLook w:val="04A0" w:firstRow="1" w:lastRow="0" w:firstColumn="1" w:lastColumn="0" w:noHBand="0" w:noVBand="1"/>
      </w:tblPr>
      <w:tblGrid>
        <w:gridCol w:w="1629"/>
        <w:gridCol w:w="6904"/>
      </w:tblGrid>
      <w:tr w:rsidR="00DC6E0E" w14:paraId="0890B164" w14:textId="77777777" w:rsidTr="00DC6E0E">
        <w:tc>
          <w:tcPr>
            <w:tcW w:w="0" w:type="auto"/>
          </w:tcPr>
          <w:p w14:paraId="6E1A1FB6" w14:textId="77777777" w:rsidR="00DC6E0E" w:rsidRPr="00F2736F" w:rsidRDefault="00DC6E0E" w:rsidP="00DC6E0E">
            <w:pPr>
              <w:pStyle w:val="TableText"/>
              <w:rPr>
                <w:rStyle w:val="GUIWord"/>
              </w:rPr>
            </w:pPr>
            <w:r w:rsidRPr="00F2736F">
              <w:rPr>
                <w:rStyle w:val="GUIWord"/>
              </w:rPr>
              <w:t>Instrument</w:t>
            </w:r>
          </w:p>
        </w:tc>
        <w:tc>
          <w:tcPr>
            <w:tcW w:w="0" w:type="auto"/>
          </w:tcPr>
          <w:p w14:paraId="7B3F7D1A" w14:textId="77777777" w:rsidR="00DC6E0E" w:rsidRDefault="00DC6E0E" w:rsidP="00DC6E0E">
            <w:pPr>
              <w:pStyle w:val="TableText"/>
            </w:pPr>
            <w:r>
              <w:t xml:space="preserve">[Dropdown list] The name of the </w:t>
            </w:r>
            <w:r>
              <w:rPr>
                <w:rStyle w:val="Strong"/>
              </w:rPr>
              <w:t>specific</w:t>
            </w:r>
            <w:r w:rsidRPr="0014777F">
              <w:rPr>
                <w:rStyle w:val="Strong"/>
              </w:rPr>
              <w:t xml:space="preserve"> </w:t>
            </w:r>
            <w:r>
              <w:t>Instrument used to take these measurements</w:t>
            </w:r>
          </w:p>
          <w:p w14:paraId="4DAF558A" w14:textId="77777777" w:rsidR="00DC6E0E" w:rsidRPr="00A078C5" w:rsidRDefault="00DC6E0E" w:rsidP="00DC6E0E">
            <w:pPr>
              <w:pStyle w:val="TableText"/>
              <w:tabs>
                <w:tab w:val="right" w:leader="dot" w:pos="8788"/>
              </w:tabs>
            </w:pPr>
            <w:r>
              <w:t xml:space="preserve">The drop down list is a list of Instruments which is created and maintained using the </w:t>
            </w:r>
            <w:r w:rsidRPr="00C41199">
              <w:rPr>
                <w:rStyle w:val="GUIWord"/>
              </w:rPr>
              <w:t>Data maintenance/</w:t>
            </w:r>
            <w:r w:rsidRPr="00A078C5">
              <w:rPr>
                <w:rStyle w:val="GUIWord"/>
              </w:rPr>
              <w:t xml:space="preserve">Instrument </w:t>
            </w:r>
            <w:r w:rsidRPr="00C41199">
              <w:rPr>
                <w:rStyle w:val="GUIWord"/>
              </w:rPr>
              <w:t>admin.</w:t>
            </w:r>
            <w:r>
              <w:t xml:space="preserve"> </w:t>
            </w:r>
            <w:r w:rsidRPr="00A078C5">
              <w:t>function.</w:t>
            </w:r>
          </w:p>
          <w:p w14:paraId="5A717C27" w14:textId="77777777" w:rsidR="00DC6E0E" w:rsidRDefault="00DC6E0E" w:rsidP="00DC6E0E">
            <w:pPr>
              <w:pStyle w:val="TableText"/>
            </w:pPr>
            <w:r>
              <w:t xml:space="preserve">This Attribute is always present and cannot be deleted. It should be set if known. If no data is available, set it to </w:t>
            </w:r>
            <w:r w:rsidRPr="00EF56D8">
              <w:rPr>
                <w:rStyle w:val="GUIWord"/>
              </w:rPr>
              <w:t>Nil</w:t>
            </w:r>
            <w:r>
              <w:t>.</w:t>
            </w:r>
          </w:p>
          <w:p w14:paraId="4EB4C905" w14:textId="77777777" w:rsidR="00DC6E0E" w:rsidRDefault="00DC6E0E" w:rsidP="00DC6E0E">
            <w:pPr>
              <w:pStyle w:val="TableText"/>
            </w:pPr>
            <w:r>
              <w:t>This Attribute is generally set when Spectra are loaded, but should be checked to ensure that SPECCHIO determined it correctly.</w:t>
            </w:r>
          </w:p>
        </w:tc>
      </w:tr>
      <w:tr w:rsidR="00DC6E0E" w14:paraId="3811E7F7" w14:textId="77777777" w:rsidTr="00DC6E0E">
        <w:tc>
          <w:tcPr>
            <w:tcW w:w="0" w:type="auto"/>
          </w:tcPr>
          <w:p w14:paraId="31F2045F" w14:textId="77777777" w:rsidR="00DC6E0E" w:rsidRPr="00F2736F" w:rsidRDefault="00DC6E0E" w:rsidP="00DC6E0E">
            <w:pPr>
              <w:pStyle w:val="TableText"/>
              <w:rPr>
                <w:rStyle w:val="GUIWord"/>
              </w:rPr>
            </w:pPr>
            <w:r w:rsidRPr="00F2736F">
              <w:rPr>
                <w:rStyle w:val="GUIWord"/>
              </w:rPr>
              <w:t>Sensor</w:t>
            </w:r>
          </w:p>
        </w:tc>
        <w:tc>
          <w:tcPr>
            <w:tcW w:w="0" w:type="auto"/>
          </w:tcPr>
          <w:p w14:paraId="2C9E8F73" w14:textId="77777777" w:rsidR="00DC6E0E" w:rsidRDefault="00DC6E0E" w:rsidP="00DC6E0E">
            <w:pPr>
              <w:pStyle w:val="TableText"/>
            </w:pPr>
            <w:r>
              <w:t>[Dropdown list] The name of the Sensor used in the specific Instrument used to take these measurements</w:t>
            </w:r>
          </w:p>
          <w:p w14:paraId="59F1E792" w14:textId="77777777" w:rsidR="00DC6E0E" w:rsidRDefault="00DC6E0E" w:rsidP="00DC6E0E">
            <w:pPr>
              <w:pStyle w:val="TableText"/>
            </w:pPr>
            <w:r>
              <w:t xml:space="preserve">The dropdown list is a list of Sensors which is created and maintained using the </w:t>
            </w:r>
            <w:r w:rsidRPr="00C41199">
              <w:rPr>
                <w:rStyle w:val="GUIWord"/>
              </w:rPr>
              <w:t>Data maintenance/</w:t>
            </w:r>
            <w:r>
              <w:rPr>
                <w:rStyle w:val="GUIWord"/>
              </w:rPr>
              <w:t>Load sensor definition</w:t>
            </w:r>
            <w:r>
              <w:t xml:space="preserve"> </w:t>
            </w:r>
            <w:r w:rsidRPr="00A078C5">
              <w:t>function</w:t>
            </w:r>
            <w:r>
              <w:t>.</w:t>
            </w:r>
          </w:p>
          <w:p w14:paraId="304DC01B" w14:textId="77777777" w:rsidR="00DC6E0E" w:rsidRDefault="00DC6E0E" w:rsidP="00DC6E0E">
            <w:pPr>
              <w:pStyle w:val="TableText"/>
            </w:pPr>
            <w:r>
              <w:t>If the Instrument Attribute above is set, this Sensor Attribute is ignored and the value stored in the Instrument record is used instead.</w:t>
            </w:r>
          </w:p>
          <w:p w14:paraId="31CF8D26" w14:textId="77777777" w:rsidR="00DC6E0E" w:rsidRDefault="00DC6E0E" w:rsidP="00DC6E0E">
            <w:pPr>
              <w:pStyle w:val="TableText"/>
            </w:pPr>
            <w:r>
              <w:t xml:space="preserve">This Attribute is always present and cannot be deleted. If not required, it can be set to </w:t>
            </w:r>
            <w:r w:rsidRPr="00EF56D8">
              <w:rPr>
                <w:rStyle w:val="GUIWord"/>
              </w:rPr>
              <w:t>Nil</w:t>
            </w:r>
            <w:r>
              <w:t>.</w:t>
            </w:r>
          </w:p>
          <w:p w14:paraId="0266AD45" w14:textId="77777777" w:rsidR="00DC6E0E" w:rsidRDefault="00DC6E0E" w:rsidP="00DC6E0E">
            <w:pPr>
              <w:pStyle w:val="TableText"/>
            </w:pPr>
            <w:r>
              <w:t>This Attribute is generally set when Spectra are loaded, but should be checked to ensure that SPECCHIO has determined it correctly.</w:t>
            </w:r>
          </w:p>
        </w:tc>
      </w:tr>
      <w:tr w:rsidR="00DC6E0E" w14:paraId="009B0A2A" w14:textId="77777777" w:rsidTr="00DC6E0E">
        <w:tc>
          <w:tcPr>
            <w:tcW w:w="0" w:type="auto"/>
          </w:tcPr>
          <w:p w14:paraId="21FCB58B" w14:textId="77777777" w:rsidR="00DC6E0E" w:rsidRPr="00F2736F" w:rsidRDefault="00DC6E0E" w:rsidP="00DC6E0E">
            <w:pPr>
              <w:pStyle w:val="TableText"/>
              <w:rPr>
                <w:rStyle w:val="GUIWord"/>
              </w:rPr>
            </w:pPr>
            <w:r w:rsidRPr="00F2736F">
              <w:rPr>
                <w:rStyle w:val="GUIWord"/>
              </w:rPr>
              <w:lastRenderedPageBreak/>
              <w:t>Calibration Number</w:t>
            </w:r>
          </w:p>
        </w:tc>
        <w:tc>
          <w:tcPr>
            <w:tcW w:w="0" w:type="auto"/>
          </w:tcPr>
          <w:p w14:paraId="76CD528F" w14:textId="77777777" w:rsidR="00DC6E0E" w:rsidRPr="00BE1D96" w:rsidRDefault="00DC6E0E" w:rsidP="00DC6E0E">
            <w:pPr>
              <w:pStyle w:val="TableText"/>
            </w:pPr>
            <w:r w:rsidRPr="00BE1D96">
              <w:t>[</w:t>
            </w:r>
            <w:r>
              <w:t>I</w:t>
            </w:r>
            <w:r w:rsidRPr="00BE1D96">
              <w:t>nteger] Calibration number of the most recent calibration for the Instrument at the time the measurements were taken</w:t>
            </w:r>
          </w:p>
          <w:p w14:paraId="3DE53993" w14:textId="77777777" w:rsidR="00DC6E0E" w:rsidRPr="00BE1D96" w:rsidRDefault="00DC6E0E" w:rsidP="00DC6E0E">
            <w:pPr>
              <w:pStyle w:val="TableText"/>
            </w:pPr>
            <w:r w:rsidRPr="00BE1D96">
              <w:t xml:space="preserve">Generally, the Acquisition Time is compared against the </w:t>
            </w:r>
            <w:r>
              <w:t>Calibration T</w:t>
            </w:r>
            <w:r w:rsidRPr="00BE1D96">
              <w:t xml:space="preserve">ime in the Instrument Calibration List to select the most appropriate calibration to use. This value is used if there is insufficient information </w:t>
            </w:r>
            <w:r>
              <w:t xml:space="preserve">available </w:t>
            </w:r>
            <w:r w:rsidRPr="00BE1D96">
              <w:t>to use the dates.</w:t>
            </w:r>
          </w:p>
          <w:p w14:paraId="1DDE9F89" w14:textId="77777777" w:rsidR="00DC6E0E" w:rsidRPr="00BE1D96" w:rsidRDefault="00DC6E0E" w:rsidP="00DC6E0E">
            <w:pPr>
              <w:pStyle w:val="TableText"/>
            </w:pPr>
            <w:r w:rsidRPr="00BE1D96">
              <w:t xml:space="preserve">For some Spectrum file formats, this value is </w:t>
            </w:r>
            <w:r>
              <w:t>set</w:t>
            </w:r>
            <w:r w:rsidRPr="00BE1D96">
              <w:t xml:space="preserve"> automatically</w:t>
            </w:r>
            <w:r>
              <w:t xml:space="preserve"> on Spectrum loading</w:t>
            </w:r>
            <w:r w:rsidRPr="00BE1D96">
              <w:t>.</w:t>
            </w:r>
            <w:r>
              <w:t xml:space="preserve"> Otherwise, it can be set manually.</w:t>
            </w:r>
          </w:p>
        </w:tc>
      </w:tr>
      <w:tr w:rsidR="00DC6E0E" w14:paraId="6A26C903" w14:textId="77777777" w:rsidTr="00DC6E0E">
        <w:tc>
          <w:tcPr>
            <w:tcW w:w="0" w:type="auto"/>
          </w:tcPr>
          <w:p w14:paraId="56E193FF" w14:textId="77777777" w:rsidR="00DC6E0E" w:rsidRPr="00F2736F" w:rsidRDefault="00DC6E0E" w:rsidP="00DC6E0E">
            <w:pPr>
              <w:pStyle w:val="TableText"/>
              <w:rPr>
                <w:rStyle w:val="GUIWord"/>
              </w:rPr>
            </w:pPr>
            <w:r w:rsidRPr="00F2736F">
              <w:rPr>
                <w:rStyle w:val="GUIWord"/>
              </w:rPr>
              <w:t>Extended Instrument Name</w:t>
            </w:r>
          </w:p>
        </w:tc>
        <w:tc>
          <w:tcPr>
            <w:tcW w:w="0" w:type="auto"/>
          </w:tcPr>
          <w:p w14:paraId="26F773F5" w14:textId="77777777" w:rsidR="00DC6E0E" w:rsidRDefault="00DC6E0E" w:rsidP="00DC6E0E">
            <w:pPr>
              <w:pStyle w:val="TableText"/>
            </w:pPr>
            <w:r>
              <w:t xml:space="preserve">[Alpha string] </w:t>
            </w:r>
            <w:r w:rsidRPr="007A535E">
              <w:t>Instrument name</w:t>
            </w:r>
          </w:p>
          <w:p w14:paraId="7E284688" w14:textId="77777777" w:rsidR="00DC6E0E" w:rsidRDefault="00DC6E0E" w:rsidP="00DC6E0E">
            <w:pPr>
              <w:pStyle w:val="TableText"/>
            </w:pPr>
            <w:r>
              <w:t>This field can be used to further describe the Instrument used to capture this Spectrum, especially if the Instrument is not shown in the dropdown list of Instruments.</w:t>
            </w:r>
          </w:p>
        </w:tc>
      </w:tr>
      <w:tr w:rsidR="00DC6E0E" w14:paraId="05139889" w14:textId="77777777" w:rsidTr="00DC6E0E">
        <w:tc>
          <w:tcPr>
            <w:tcW w:w="0" w:type="auto"/>
          </w:tcPr>
          <w:p w14:paraId="6CFA70CC" w14:textId="77777777" w:rsidR="00DC6E0E" w:rsidRPr="00F2736F" w:rsidRDefault="00DC6E0E" w:rsidP="00DC6E0E">
            <w:pPr>
              <w:pStyle w:val="TableText"/>
              <w:rPr>
                <w:rStyle w:val="GUIWord"/>
              </w:rPr>
            </w:pPr>
            <w:r w:rsidRPr="00F2736F">
              <w:rPr>
                <w:rStyle w:val="GUIWord"/>
              </w:rPr>
              <w:t>Instrument Serial Number</w:t>
            </w:r>
          </w:p>
        </w:tc>
        <w:tc>
          <w:tcPr>
            <w:tcW w:w="0" w:type="auto"/>
          </w:tcPr>
          <w:p w14:paraId="5EC633D9" w14:textId="77777777" w:rsidR="00DC6E0E" w:rsidRDefault="00DC6E0E" w:rsidP="00DC6E0E">
            <w:pPr>
              <w:pStyle w:val="TableText"/>
            </w:pPr>
            <w:r>
              <w:t>[Alpha string] Serial number of the Instrument</w:t>
            </w:r>
          </w:p>
          <w:p w14:paraId="74C001D7" w14:textId="77777777" w:rsidR="00DC6E0E" w:rsidRPr="00D93CA9" w:rsidRDefault="00DC6E0E" w:rsidP="00DC6E0E">
            <w:pPr>
              <w:pStyle w:val="TableText"/>
            </w:pPr>
            <w:r>
              <w:t>As for Extended Instrument Name above, enter</w:t>
            </w:r>
            <w:r w:rsidRPr="007A535E">
              <w:t xml:space="preserve"> this </w:t>
            </w:r>
            <w:r>
              <w:t xml:space="preserve">value </w:t>
            </w:r>
            <w:r w:rsidRPr="007A535E">
              <w:t>if the</w:t>
            </w:r>
            <w:r>
              <w:t xml:space="preserve"> specific</w:t>
            </w:r>
            <w:r w:rsidRPr="007A535E">
              <w:t xml:space="preserve"> Instrument is not </w:t>
            </w:r>
            <w:r>
              <w:t>shown in the dropdown lists</w:t>
            </w:r>
            <w:r w:rsidRPr="007A535E">
              <w:t>.</w:t>
            </w:r>
          </w:p>
        </w:tc>
      </w:tr>
    </w:tbl>
    <w:p w14:paraId="5BCF63F5" w14:textId="77777777" w:rsidR="00DC6E0E" w:rsidRPr="00155FA4" w:rsidRDefault="00DC6E0E" w:rsidP="00DC6E0E">
      <w:pPr>
        <w:pStyle w:val="Heading3"/>
      </w:pPr>
      <w:bookmarkStart w:id="204" w:name="_Toc398023900"/>
      <w:bookmarkStart w:id="205" w:name="_Toc296956679"/>
      <w:r w:rsidRPr="00155FA4">
        <w:t>Instrument Settings</w:t>
      </w:r>
      <w:r w:rsidRPr="00F3610B">
        <w:t xml:space="preserve"> </w:t>
      </w:r>
      <w:r>
        <w:t>Group</w:t>
      </w:r>
      <w:bookmarkEnd w:id="204"/>
      <w:bookmarkEnd w:id="205"/>
    </w:p>
    <w:p w14:paraId="3E3AA3F1" w14:textId="77777777" w:rsidR="00DC6E0E" w:rsidRDefault="00DC6E0E" w:rsidP="00DC6E0E">
      <w:pPr>
        <w:pStyle w:val="Body"/>
      </w:pPr>
      <w:r>
        <w:t>These attributes describe the settings of the Instrument at the time the Spectrum was acquired.</w:t>
      </w:r>
    </w:p>
    <w:p w14:paraId="6AB02AA4" w14:textId="77777777" w:rsidR="00DC6E0E" w:rsidRPr="007C3917" w:rsidRDefault="00DC6E0E" w:rsidP="00DC6E0E">
      <w:pPr>
        <w:pStyle w:val="Body"/>
      </w:pPr>
      <w:r>
        <w:t>For some Instruments and file formats, the following Instrument settings are read from the Spectrum input file and set into the Spectrum Metadata</w:t>
      </w:r>
      <w:r w:rsidRPr="007C3917">
        <w:t>. For others, these values must be recorded manually.</w:t>
      </w:r>
    </w:p>
    <w:tbl>
      <w:tblPr>
        <w:tblStyle w:val="TableGrid"/>
        <w:tblW w:w="0" w:type="auto"/>
        <w:tblInd w:w="817" w:type="dxa"/>
        <w:tblLook w:val="04A0" w:firstRow="1" w:lastRow="0" w:firstColumn="1" w:lastColumn="0" w:noHBand="0" w:noVBand="1"/>
      </w:tblPr>
      <w:tblGrid>
        <w:gridCol w:w="2438"/>
        <w:gridCol w:w="5987"/>
      </w:tblGrid>
      <w:tr w:rsidR="00DC6E0E" w14:paraId="2FEA59E4" w14:textId="77777777" w:rsidTr="00DC6E0E">
        <w:trPr>
          <w:cantSplit/>
        </w:trPr>
        <w:tc>
          <w:tcPr>
            <w:tcW w:w="0" w:type="auto"/>
          </w:tcPr>
          <w:p w14:paraId="0360CA78" w14:textId="77777777" w:rsidR="00DC6E0E" w:rsidRPr="00F2736F" w:rsidRDefault="00DC6E0E" w:rsidP="00DC6E0E">
            <w:pPr>
              <w:pStyle w:val="TableText"/>
              <w:rPr>
                <w:rStyle w:val="GUIWord"/>
              </w:rPr>
            </w:pPr>
            <w:r w:rsidRPr="00F2736F">
              <w:rPr>
                <w:rStyle w:val="GUIWord"/>
              </w:rPr>
              <w:t>Automatic Dark Current Correction</w:t>
            </w:r>
          </w:p>
        </w:tc>
        <w:tc>
          <w:tcPr>
            <w:tcW w:w="0" w:type="auto"/>
          </w:tcPr>
          <w:p w14:paraId="33441EDB" w14:textId="77777777" w:rsidR="00DC6E0E" w:rsidRDefault="00DC6E0E" w:rsidP="00DC6E0E">
            <w:pPr>
              <w:pStyle w:val="TableText"/>
            </w:pPr>
            <w:r>
              <w:t xml:space="preserve">[Alpha string] Indicates if </w:t>
            </w:r>
            <w:r w:rsidRPr="007A535E">
              <w:t xml:space="preserve">Dark current has been compensated for by the </w:t>
            </w:r>
            <w:r>
              <w:t>Instrument</w:t>
            </w:r>
          </w:p>
          <w:p w14:paraId="5760996A" w14:textId="77777777" w:rsidR="00DC6E0E" w:rsidRDefault="00DC6E0E" w:rsidP="00DC6E0E">
            <w:pPr>
              <w:pStyle w:val="TableText"/>
            </w:pPr>
            <w:r>
              <w:t>If SPECCHIO loads this value from the input Spectrum file, it will set one of the values “ON” or “OFF”.</w:t>
            </w:r>
          </w:p>
        </w:tc>
      </w:tr>
      <w:tr w:rsidR="00DC6E0E" w14:paraId="05A51175" w14:textId="77777777" w:rsidTr="00DC6E0E">
        <w:trPr>
          <w:cantSplit/>
        </w:trPr>
        <w:tc>
          <w:tcPr>
            <w:tcW w:w="0" w:type="auto"/>
          </w:tcPr>
          <w:p w14:paraId="4C874643" w14:textId="77777777" w:rsidR="00DC6E0E" w:rsidRPr="00F2736F" w:rsidRDefault="00DC6E0E" w:rsidP="00DC6E0E">
            <w:pPr>
              <w:pStyle w:val="TableText"/>
              <w:rPr>
                <w:rStyle w:val="GUIWord"/>
              </w:rPr>
            </w:pPr>
            <w:r w:rsidRPr="00F2736F">
              <w:rPr>
                <w:rStyle w:val="GUIWord"/>
              </w:rPr>
              <w:t>Capturing Software Name</w:t>
            </w:r>
          </w:p>
        </w:tc>
        <w:tc>
          <w:tcPr>
            <w:tcW w:w="0" w:type="auto"/>
          </w:tcPr>
          <w:p w14:paraId="7C9F4849" w14:textId="77777777" w:rsidR="00DC6E0E" w:rsidRDefault="00DC6E0E" w:rsidP="00DC6E0E">
            <w:pPr>
              <w:pStyle w:val="TableText"/>
            </w:pPr>
            <w:r>
              <w:t xml:space="preserve">[Alpha string] </w:t>
            </w:r>
            <w:r w:rsidRPr="007A535E">
              <w:t xml:space="preserve">Name of the </w:t>
            </w:r>
            <w:r>
              <w:t>Instrument</w:t>
            </w:r>
            <w:r w:rsidRPr="007A535E">
              <w:t xml:space="preserve"> operation software or data capture software</w:t>
            </w:r>
          </w:p>
        </w:tc>
      </w:tr>
      <w:tr w:rsidR="00DC6E0E" w14:paraId="16D4AF54" w14:textId="77777777" w:rsidTr="00DC6E0E">
        <w:trPr>
          <w:cantSplit/>
        </w:trPr>
        <w:tc>
          <w:tcPr>
            <w:tcW w:w="0" w:type="auto"/>
          </w:tcPr>
          <w:p w14:paraId="289B6F93" w14:textId="77777777" w:rsidR="00DC6E0E" w:rsidRPr="00F2736F" w:rsidRDefault="00DC6E0E" w:rsidP="00DC6E0E">
            <w:pPr>
              <w:pStyle w:val="TableText"/>
              <w:rPr>
                <w:rStyle w:val="GUIWord"/>
              </w:rPr>
            </w:pPr>
            <w:r w:rsidRPr="00F2736F">
              <w:rPr>
                <w:rStyle w:val="GUIWord"/>
              </w:rPr>
              <w:t>Capturing Software Version</w:t>
            </w:r>
          </w:p>
        </w:tc>
        <w:tc>
          <w:tcPr>
            <w:tcW w:w="0" w:type="auto"/>
          </w:tcPr>
          <w:p w14:paraId="6E142B79" w14:textId="77777777" w:rsidR="00DC6E0E" w:rsidRDefault="00DC6E0E" w:rsidP="00DC6E0E">
            <w:pPr>
              <w:pStyle w:val="TableText"/>
            </w:pPr>
            <w:r>
              <w:t xml:space="preserve">[Alpha string] </w:t>
            </w:r>
            <w:r w:rsidRPr="007A535E">
              <w:t xml:space="preserve">Version of the </w:t>
            </w:r>
            <w:r>
              <w:t>Instrument</w:t>
            </w:r>
            <w:r w:rsidRPr="007A535E">
              <w:t xml:space="preserve"> operation software </w:t>
            </w:r>
            <w:r>
              <w:t xml:space="preserve">or </w:t>
            </w:r>
            <w:r w:rsidRPr="007A535E">
              <w:t>data capture software</w:t>
            </w:r>
          </w:p>
        </w:tc>
      </w:tr>
      <w:tr w:rsidR="00DC6E0E" w14:paraId="7D5BE308" w14:textId="77777777" w:rsidTr="00DC6E0E">
        <w:trPr>
          <w:cantSplit/>
        </w:trPr>
        <w:tc>
          <w:tcPr>
            <w:tcW w:w="0" w:type="auto"/>
          </w:tcPr>
          <w:p w14:paraId="7856F26B" w14:textId="77777777" w:rsidR="00DC6E0E" w:rsidRPr="00F2736F" w:rsidRDefault="00DC6E0E" w:rsidP="00DC6E0E">
            <w:pPr>
              <w:pStyle w:val="TableText"/>
              <w:rPr>
                <w:rStyle w:val="GUIWord"/>
              </w:rPr>
            </w:pPr>
            <w:r w:rsidRPr="00F2736F">
              <w:rPr>
                <w:rStyle w:val="GUIWord"/>
              </w:rPr>
              <w:t>Gain SWIR1</w:t>
            </w:r>
          </w:p>
        </w:tc>
        <w:tc>
          <w:tcPr>
            <w:tcW w:w="0" w:type="auto"/>
          </w:tcPr>
          <w:p w14:paraId="3A9EE8F5" w14:textId="77777777" w:rsidR="00DC6E0E" w:rsidRDefault="00DC6E0E" w:rsidP="00DC6E0E">
            <w:pPr>
              <w:pStyle w:val="TableText"/>
            </w:pPr>
            <w:r>
              <w:t xml:space="preserve">[Integer] </w:t>
            </w:r>
            <w:r w:rsidRPr="007A535E">
              <w:t>ASD specific gain</w:t>
            </w:r>
          </w:p>
        </w:tc>
      </w:tr>
      <w:tr w:rsidR="00DC6E0E" w14:paraId="24F99323" w14:textId="77777777" w:rsidTr="00DC6E0E">
        <w:trPr>
          <w:cantSplit/>
        </w:trPr>
        <w:tc>
          <w:tcPr>
            <w:tcW w:w="0" w:type="auto"/>
          </w:tcPr>
          <w:p w14:paraId="4921968D" w14:textId="77777777" w:rsidR="00DC6E0E" w:rsidRPr="00F2736F" w:rsidRDefault="00DC6E0E" w:rsidP="00DC6E0E">
            <w:pPr>
              <w:pStyle w:val="TableText"/>
              <w:rPr>
                <w:rStyle w:val="GUIWord"/>
              </w:rPr>
            </w:pPr>
            <w:r w:rsidRPr="00F2736F">
              <w:rPr>
                <w:rStyle w:val="GUIWord"/>
              </w:rPr>
              <w:t>Gain SWIR2</w:t>
            </w:r>
          </w:p>
        </w:tc>
        <w:tc>
          <w:tcPr>
            <w:tcW w:w="0" w:type="auto"/>
          </w:tcPr>
          <w:p w14:paraId="289987C0" w14:textId="77777777" w:rsidR="00DC6E0E" w:rsidRDefault="00DC6E0E" w:rsidP="00DC6E0E">
            <w:pPr>
              <w:pStyle w:val="TableText"/>
            </w:pPr>
            <w:r>
              <w:t xml:space="preserve">[Integer] </w:t>
            </w:r>
            <w:r w:rsidRPr="007A535E">
              <w:t>ASD specific gain</w:t>
            </w:r>
          </w:p>
        </w:tc>
      </w:tr>
      <w:tr w:rsidR="00DC6E0E" w14:paraId="427A7915" w14:textId="77777777" w:rsidTr="00DC6E0E">
        <w:trPr>
          <w:cantSplit/>
        </w:trPr>
        <w:tc>
          <w:tcPr>
            <w:tcW w:w="0" w:type="auto"/>
          </w:tcPr>
          <w:p w14:paraId="158E7D02" w14:textId="77777777" w:rsidR="00DC6E0E" w:rsidRPr="00F2736F" w:rsidRDefault="00DC6E0E" w:rsidP="00DC6E0E">
            <w:pPr>
              <w:pStyle w:val="TableText"/>
              <w:rPr>
                <w:rStyle w:val="GUIWord"/>
              </w:rPr>
            </w:pPr>
            <w:r w:rsidRPr="00F2736F">
              <w:rPr>
                <w:rStyle w:val="GUIWord"/>
              </w:rPr>
              <w:t>Instrument Channel</w:t>
            </w:r>
          </w:p>
        </w:tc>
        <w:tc>
          <w:tcPr>
            <w:tcW w:w="0" w:type="auto"/>
          </w:tcPr>
          <w:p w14:paraId="165E80A8" w14:textId="77777777" w:rsidR="00DC6E0E" w:rsidRDefault="00DC6E0E" w:rsidP="00DC6E0E">
            <w:pPr>
              <w:pStyle w:val="TableText"/>
            </w:pPr>
            <w:r>
              <w:t xml:space="preserve">[Alpha string] </w:t>
            </w:r>
            <w:r w:rsidRPr="00042627">
              <w:t>Channel designation for multi-channel instruments, e.g. irradiance and reflected radiance channels</w:t>
            </w:r>
          </w:p>
        </w:tc>
      </w:tr>
      <w:tr w:rsidR="00DC6E0E" w14:paraId="1AE370B9" w14:textId="77777777" w:rsidTr="00DC6E0E">
        <w:trPr>
          <w:cantSplit/>
        </w:trPr>
        <w:tc>
          <w:tcPr>
            <w:tcW w:w="0" w:type="auto"/>
          </w:tcPr>
          <w:p w14:paraId="6F84027A" w14:textId="77777777" w:rsidR="00DC6E0E" w:rsidRPr="00F2736F" w:rsidRDefault="00DC6E0E" w:rsidP="00DC6E0E">
            <w:pPr>
              <w:pStyle w:val="TableText"/>
              <w:rPr>
                <w:rStyle w:val="GUIWord"/>
              </w:rPr>
            </w:pPr>
            <w:r w:rsidRPr="00F2736F">
              <w:rPr>
                <w:rStyle w:val="GUIWord"/>
              </w:rPr>
              <w:t>Integration Time</w:t>
            </w:r>
          </w:p>
        </w:tc>
        <w:tc>
          <w:tcPr>
            <w:tcW w:w="0" w:type="auto"/>
          </w:tcPr>
          <w:p w14:paraId="365FF915" w14:textId="77777777" w:rsidR="00DC6E0E" w:rsidRDefault="00DC6E0E" w:rsidP="00DC6E0E">
            <w:pPr>
              <w:pStyle w:val="TableText"/>
            </w:pPr>
            <w:r>
              <w:t>[ms] Integration time</w:t>
            </w:r>
          </w:p>
        </w:tc>
      </w:tr>
      <w:tr w:rsidR="00DC6E0E" w14:paraId="099C97CF" w14:textId="77777777" w:rsidTr="00DC6E0E">
        <w:trPr>
          <w:cantSplit/>
        </w:trPr>
        <w:tc>
          <w:tcPr>
            <w:tcW w:w="0" w:type="auto"/>
          </w:tcPr>
          <w:p w14:paraId="226837BC" w14:textId="77777777" w:rsidR="00DC6E0E" w:rsidRPr="00F2736F" w:rsidRDefault="00DC6E0E" w:rsidP="00DC6E0E">
            <w:pPr>
              <w:pStyle w:val="TableText"/>
              <w:rPr>
                <w:rStyle w:val="GUIWord"/>
              </w:rPr>
            </w:pPr>
            <w:r w:rsidRPr="00F2736F">
              <w:rPr>
                <w:rStyle w:val="GUIWord"/>
              </w:rPr>
              <w:t>Number of Internal Scans</w:t>
            </w:r>
          </w:p>
        </w:tc>
        <w:tc>
          <w:tcPr>
            <w:tcW w:w="0" w:type="auto"/>
          </w:tcPr>
          <w:p w14:paraId="132EE890" w14:textId="77777777" w:rsidR="00DC6E0E" w:rsidRDefault="00DC6E0E" w:rsidP="00DC6E0E">
            <w:pPr>
              <w:pStyle w:val="TableText"/>
            </w:pPr>
            <w:r>
              <w:t xml:space="preserve">[Integer] </w:t>
            </w:r>
            <w:r w:rsidRPr="00042627">
              <w:t xml:space="preserve">Number of </w:t>
            </w:r>
            <w:r>
              <w:t>Spectr</w:t>
            </w:r>
            <w:r w:rsidRPr="00042627">
              <w:t xml:space="preserve">a recorded internally and averaged over by the </w:t>
            </w:r>
            <w:r>
              <w:t>Instrument</w:t>
            </w:r>
          </w:p>
        </w:tc>
      </w:tr>
      <w:tr w:rsidR="00DC6E0E" w14:paraId="32F5603E" w14:textId="77777777" w:rsidTr="00DC6E0E">
        <w:trPr>
          <w:cantSplit/>
        </w:trPr>
        <w:tc>
          <w:tcPr>
            <w:tcW w:w="0" w:type="auto"/>
          </w:tcPr>
          <w:p w14:paraId="57789C37" w14:textId="77777777" w:rsidR="00DC6E0E" w:rsidRPr="00F2736F" w:rsidRDefault="00DC6E0E" w:rsidP="00DC6E0E">
            <w:pPr>
              <w:pStyle w:val="TableText"/>
              <w:rPr>
                <w:rStyle w:val="GUIWord"/>
              </w:rPr>
            </w:pPr>
            <w:r w:rsidRPr="00F2736F">
              <w:rPr>
                <w:rStyle w:val="GUIWord"/>
              </w:rPr>
              <w:lastRenderedPageBreak/>
              <w:t>Offset SWIR1</w:t>
            </w:r>
          </w:p>
        </w:tc>
        <w:tc>
          <w:tcPr>
            <w:tcW w:w="0" w:type="auto"/>
          </w:tcPr>
          <w:p w14:paraId="490DD6C7" w14:textId="77777777" w:rsidR="00DC6E0E" w:rsidRDefault="00DC6E0E" w:rsidP="00DC6E0E">
            <w:pPr>
              <w:pStyle w:val="TableText"/>
            </w:pPr>
            <w:r>
              <w:t xml:space="preserve">[Integer] </w:t>
            </w:r>
            <w:r w:rsidRPr="00042627">
              <w:t>ASD specific offset</w:t>
            </w:r>
          </w:p>
        </w:tc>
      </w:tr>
      <w:tr w:rsidR="00DC6E0E" w14:paraId="6E8F837F" w14:textId="77777777" w:rsidTr="00DC6E0E">
        <w:trPr>
          <w:cantSplit/>
        </w:trPr>
        <w:tc>
          <w:tcPr>
            <w:tcW w:w="0" w:type="auto"/>
          </w:tcPr>
          <w:p w14:paraId="0A79FD19" w14:textId="77777777" w:rsidR="00DC6E0E" w:rsidRPr="00F2736F" w:rsidRDefault="00DC6E0E" w:rsidP="00DC6E0E">
            <w:pPr>
              <w:pStyle w:val="TableText"/>
              <w:rPr>
                <w:rStyle w:val="GUIWord"/>
              </w:rPr>
            </w:pPr>
            <w:r w:rsidRPr="00F2736F">
              <w:rPr>
                <w:rStyle w:val="GUIWord"/>
              </w:rPr>
              <w:t>Offset SWIR2</w:t>
            </w:r>
          </w:p>
        </w:tc>
        <w:tc>
          <w:tcPr>
            <w:tcW w:w="0" w:type="auto"/>
          </w:tcPr>
          <w:p w14:paraId="04EF6201" w14:textId="77777777" w:rsidR="00DC6E0E" w:rsidRDefault="00DC6E0E" w:rsidP="00DC6E0E">
            <w:pPr>
              <w:pStyle w:val="TableText"/>
            </w:pPr>
            <w:r>
              <w:t xml:space="preserve">[Integer] </w:t>
            </w:r>
            <w:r w:rsidRPr="00042627">
              <w:t>ASD specific offset</w:t>
            </w:r>
          </w:p>
        </w:tc>
      </w:tr>
      <w:tr w:rsidR="00DC6E0E" w14:paraId="0103A03D" w14:textId="77777777" w:rsidTr="00DC6E0E">
        <w:trPr>
          <w:cantSplit/>
        </w:trPr>
        <w:tc>
          <w:tcPr>
            <w:tcW w:w="0" w:type="auto"/>
          </w:tcPr>
          <w:p w14:paraId="12B495C0" w14:textId="77777777" w:rsidR="00DC6E0E" w:rsidRPr="00F2736F" w:rsidRDefault="00DC6E0E" w:rsidP="00DC6E0E">
            <w:pPr>
              <w:pStyle w:val="TableText"/>
              <w:rPr>
                <w:rStyle w:val="GUIWord"/>
              </w:rPr>
            </w:pPr>
            <w:r w:rsidRPr="00F2736F">
              <w:rPr>
                <w:rStyle w:val="GUIWord"/>
              </w:rPr>
              <w:t>Time since last DC</w:t>
            </w:r>
          </w:p>
        </w:tc>
        <w:tc>
          <w:tcPr>
            <w:tcW w:w="0" w:type="auto"/>
          </w:tcPr>
          <w:p w14:paraId="34E1AEE8" w14:textId="77777777" w:rsidR="00DC6E0E" w:rsidRDefault="00DC6E0E" w:rsidP="00DC6E0E">
            <w:pPr>
              <w:pStyle w:val="TableText"/>
            </w:pPr>
            <w:r>
              <w:t>[Integer] Seconds</w:t>
            </w:r>
            <w:r w:rsidRPr="00042627">
              <w:t xml:space="preserve"> since last dark current measuremen</w:t>
            </w:r>
            <w:r>
              <w:t>t</w:t>
            </w:r>
          </w:p>
          <w:p w14:paraId="50FFD10C" w14:textId="77777777" w:rsidR="00DC6E0E" w:rsidRDefault="00DC6E0E" w:rsidP="00DC6E0E">
            <w:pPr>
              <w:pStyle w:val="TableText"/>
            </w:pPr>
            <w:r>
              <w:t>Not currently filled, even if it’s in the input file.</w:t>
            </w:r>
          </w:p>
        </w:tc>
      </w:tr>
      <w:tr w:rsidR="00DC6E0E" w14:paraId="2F6487B2" w14:textId="77777777" w:rsidTr="00DC6E0E">
        <w:trPr>
          <w:cantSplit/>
        </w:trPr>
        <w:tc>
          <w:tcPr>
            <w:tcW w:w="0" w:type="auto"/>
          </w:tcPr>
          <w:p w14:paraId="032706B3" w14:textId="77777777" w:rsidR="00DC6E0E" w:rsidRPr="00F2736F" w:rsidRDefault="00DC6E0E" w:rsidP="00DC6E0E">
            <w:pPr>
              <w:pStyle w:val="TableText"/>
              <w:rPr>
                <w:rStyle w:val="GUIWord"/>
              </w:rPr>
            </w:pPr>
            <w:r w:rsidRPr="00F2736F">
              <w:rPr>
                <w:rStyle w:val="GUIWord"/>
              </w:rPr>
              <w:t>UniSpec Spectral Resampling</w:t>
            </w:r>
          </w:p>
        </w:tc>
        <w:tc>
          <w:tcPr>
            <w:tcW w:w="0" w:type="auto"/>
          </w:tcPr>
          <w:p w14:paraId="0B38BFE6" w14:textId="77777777" w:rsidR="00DC6E0E" w:rsidRDefault="00DC6E0E" w:rsidP="00DC6E0E">
            <w:pPr>
              <w:pStyle w:val="TableText"/>
            </w:pPr>
            <w:r>
              <w:t xml:space="preserve">[Alpha string] </w:t>
            </w:r>
            <w:r w:rsidRPr="00042627">
              <w:t>UniSpec specific setting; indicates if the resampling was ON or OFF</w:t>
            </w:r>
          </w:p>
          <w:p w14:paraId="1B268261" w14:textId="77777777" w:rsidR="00DC6E0E" w:rsidRPr="007C3917" w:rsidRDefault="00DC6E0E" w:rsidP="00DC6E0E">
            <w:pPr>
              <w:pStyle w:val="TableText"/>
            </w:pPr>
            <w:r>
              <w:t>If SPECCHIO loads this value from the input Spectrum file, it will set one of the values “ON” or “OFF”.</w:t>
            </w:r>
          </w:p>
        </w:tc>
      </w:tr>
    </w:tbl>
    <w:p w14:paraId="3EB68AD6" w14:textId="77777777" w:rsidR="00DC6E0E" w:rsidRPr="00F3610B" w:rsidRDefault="00DC6E0E" w:rsidP="00DC6E0E">
      <w:pPr>
        <w:pStyle w:val="Heading3"/>
      </w:pPr>
      <w:bookmarkStart w:id="206" w:name="_Toc398023901"/>
      <w:bookmarkStart w:id="207" w:name="_Toc296956680"/>
      <w:r w:rsidRPr="00F3610B">
        <w:t xml:space="preserve">Instrumentation </w:t>
      </w:r>
      <w:r>
        <w:t>Group</w:t>
      </w:r>
      <w:bookmarkEnd w:id="206"/>
      <w:bookmarkEnd w:id="207"/>
    </w:p>
    <w:p w14:paraId="7BF8FF0B" w14:textId="77777777" w:rsidR="00DC6E0E" w:rsidRDefault="00DC6E0E" w:rsidP="00DC6E0E">
      <w:pPr>
        <w:pStyle w:val="Body"/>
      </w:pPr>
      <w:r>
        <w:t>These attributes describe</w:t>
      </w:r>
      <w:r w:rsidRPr="000F2D03">
        <w:t xml:space="preserve"> the </w:t>
      </w:r>
      <w:r w:rsidRPr="00245A33">
        <w:t>Instrument</w:t>
      </w:r>
      <w:r>
        <w:t>ation used at the time the Spectrum was acquired.</w:t>
      </w:r>
    </w:p>
    <w:p w14:paraId="1A5D37E5" w14:textId="77777777" w:rsidR="00DC6E0E" w:rsidRDefault="00DC6E0E" w:rsidP="00DC6E0E">
      <w:pPr>
        <w:pStyle w:val="Body"/>
      </w:pPr>
      <w:r>
        <w:t>For some file formats (particularly HDF files), the following Instrumentation settings are read from the Spectrum input file and set into the Spectrum Metadata. For other formats, it must be set manually.</w:t>
      </w:r>
    </w:p>
    <w:tbl>
      <w:tblPr>
        <w:tblStyle w:val="TableGrid"/>
        <w:tblW w:w="0" w:type="auto"/>
        <w:tblInd w:w="817" w:type="dxa"/>
        <w:tblLook w:val="04A0" w:firstRow="1" w:lastRow="0" w:firstColumn="1" w:lastColumn="0" w:noHBand="0" w:noVBand="1"/>
      </w:tblPr>
      <w:tblGrid>
        <w:gridCol w:w="1760"/>
        <w:gridCol w:w="6665"/>
      </w:tblGrid>
      <w:tr w:rsidR="00DC6E0E" w14:paraId="7A5C22C1" w14:textId="77777777" w:rsidTr="00DC6E0E">
        <w:trPr>
          <w:cantSplit/>
        </w:trPr>
        <w:tc>
          <w:tcPr>
            <w:tcW w:w="0" w:type="auto"/>
          </w:tcPr>
          <w:p w14:paraId="0535F914" w14:textId="77777777" w:rsidR="00DC6E0E" w:rsidRPr="00F2736F" w:rsidRDefault="00DC6E0E" w:rsidP="00DC6E0E">
            <w:pPr>
              <w:pStyle w:val="TableText"/>
              <w:rPr>
                <w:rStyle w:val="GUIWord"/>
              </w:rPr>
            </w:pPr>
            <w:r w:rsidRPr="00F2736F">
              <w:rPr>
                <w:rStyle w:val="GUIWord"/>
              </w:rPr>
              <w:t>Azimuth Sensor Type</w:t>
            </w:r>
          </w:p>
        </w:tc>
        <w:tc>
          <w:tcPr>
            <w:tcW w:w="0" w:type="auto"/>
          </w:tcPr>
          <w:p w14:paraId="02A1202D" w14:textId="77777777" w:rsidR="00DC6E0E" w:rsidRDefault="00DC6E0E" w:rsidP="00DC6E0E">
            <w:pPr>
              <w:pStyle w:val="TableText"/>
            </w:pPr>
            <w:r>
              <w:t xml:space="preserve">[Alpha string] </w:t>
            </w:r>
            <w:r w:rsidRPr="00042627">
              <w:t>Sensor name used to measure the azimuth on a goniometric facility</w:t>
            </w:r>
          </w:p>
        </w:tc>
      </w:tr>
      <w:tr w:rsidR="00DC6E0E" w14:paraId="29A392B7" w14:textId="77777777" w:rsidTr="00DC6E0E">
        <w:trPr>
          <w:cantSplit/>
        </w:trPr>
        <w:tc>
          <w:tcPr>
            <w:tcW w:w="0" w:type="auto"/>
          </w:tcPr>
          <w:p w14:paraId="3BAE4019" w14:textId="77777777" w:rsidR="00DC6E0E" w:rsidRPr="00F2736F" w:rsidRDefault="00DC6E0E" w:rsidP="00DC6E0E">
            <w:pPr>
              <w:pStyle w:val="TableText"/>
              <w:rPr>
                <w:rStyle w:val="GUIWord"/>
              </w:rPr>
            </w:pPr>
            <w:r w:rsidRPr="00042627">
              <w:rPr>
                <w:rStyle w:val="GUIWord"/>
              </w:rPr>
              <w:t>Contact Probe</w:t>
            </w:r>
          </w:p>
        </w:tc>
        <w:tc>
          <w:tcPr>
            <w:tcW w:w="0" w:type="auto"/>
          </w:tcPr>
          <w:p w14:paraId="26DDE4E9" w14:textId="77777777" w:rsidR="00DC6E0E" w:rsidRPr="00084655" w:rsidRDefault="00DC6E0E" w:rsidP="00DC6E0E">
            <w:pPr>
              <w:pStyle w:val="TableText"/>
            </w:pPr>
            <w:r>
              <w:t xml:space="preserve">[Dropdown list] </w:t>
            </w:r>
            <w:r w:rsidRPr="00042627">
              <w:t>Contact probe instrumentation name, usually includes a light source and provides optical input to the spectrometer.</w:t>
            </w:r>
          </w:p>
        </w:tc>
      </w:tr>
      <w:tr w:rsidR="00DC6E0E" w14:paraId="75BFF669" w14:textId="77777777" w:rsidTr="00DC6E0E">
        <w:trPr>
          <w:cantSplit/>
        </w:trPr>
        <w:tc>
          <w:tcPr>
            <w:tcW w:w="0" w:type="auto"/>
          </w:tcPr>
          <w:p w14:paraId="034048AE" w14:textId="77777777" w:rsidR="00DC6E0E" w:rsidRPr="00F2736F" w:rsidRDefault="00DC6E0E" w:rsidP="00DC6E0E">
            <w:pPr>
              <w:pStyle w:val="TableText"/>
              <w:rPr>
                <w:rStyle w:val="GUIWord"/>
              </w:rPr>
            </w:pPr>
            <w:r w:rsidRPr="00F2736F">
              <w:rPr>
                <w:rStyle w:val="GUIWord"/>
              </w:rPr>
              <w:t>Goniometer</w:t>
            </w:r>
          </w:p>
        </w:tc>
        <w:tc>
          <w:tcPr>
            <w:tcW w:w="0" w:type="auto"/>
          </w:tcPr>
          <w:p w14:paraId="5430F8A7" w14:textId="77777777" w:rsidR="00DC6E0E" w:rsidRPr="00A30980" w:rsidRDefault="00DC6E0E" w:rsidP="00DC6E0E">
            <w:pPr>
              <w:pStyle w:val="TableText"/>
            </w:pPr>
            <w:r>
              <w:t xml:space="preserve">[Dropdown list] </w:t>
            </w:r>
            <w:r w:rsidRPr="00084655">
              <w:t>Goniometer</w:t>
            </w:r>
            <w:r>
              <w:t xml:space="preserve"> name</w:t>
            </w:r>
          </w:p>
        </w:tc>
      </w:tr>
      <w:tr w:rsidR="00DC6E0E" w14:paraId="6A53BCC4" w14:textId="77777777" w:rsidTr="00DC6E0E">
        <w:trPr>
          <w:cantSplit/>
        </w:trPr>
        <w:tc>
          <w:tcPr>
            <w:tcW w:w="0" w:type="auto"/>
          </w:tcPr>
          <w:p w14:paraId="605CFF85" w14:textId="77777777" w:rsidR="00DC6E0E" w:rsidRPr="00F2736F" w:rsidRDefault="00DC6E0E" w:rsidP="00DC6E0E">
            <w:pPr>
              <w:pStyle w:val="TableText"/>
              <w:rPr>
                <w:rStyle w:val="GUIWord"/>
              </w:rPr>
            </w:pPr>
            <w:r w:rsidRPr="00F2736F">
              <w:rPr>
                <w:rStyle w:val="GUIWord"/>
              </w:rPr>
              <w:t>Illumination Sources</w:t>
            </w:r>
          </w:p>
        </w:tc>
        <w:tc>
          <w:tcPr>
            <w:tcW w:w="0" w:type="auto"/>
          </w:tcPr>
          <w:p w14:paraId="6AC38860" w14:textId="77777777" w:rsidR="00DC6E0E" w:rsidRDefault="00DC6E0E" w:rsidP="00DC6E0E">
            <w:pPr>
              <w:pStyle w:val="TableText"/>
            </w:pPr>
            <w:r>
              <w:t xml:space="preserve">[Dropdown list] </w:t>
            </w:r>
            <w:r w:rsidRPr="00392B0B">
              <w:t>Illumination source name, e.g. Sun or Hg lamp</w:t>
            </w:r>
          </w:p>
        </w:tc>
      </w:tr>
      <w:tr w:rsidR="00DC6E0E" w14:paraId="3C03FC43" w14:textId="77777777" w:rsidTr="00DC6E0E">
        <w:trPr>
          <w:cantSplit/>
        </w:trPr>
        <w:tc>
          <w:tcPr>
            <w:tcW w:w="0" w:type="auto"/>
          </w:tcPr>
          <w:p w14:paraId="297D88A4" w14:textId="77777777" w:rsidR="00DC6E0E" w:rsidRPr="00F2736F" w:rsidRDefault="00DC6E0E" w:rsidP="00DC6E0E">
            <w:pPr>
              <w:pStyle w:val="TableText"/>
              <w:rPr>
                <w:rStyle w:val="GUIWord"/>
              </w:rPr>
            </w:pPr>
            <w:r w:rsidRPr="00F2736F">
              <w:rPr>
                <w:rStyle w:val="GUIWord"/>
              </w:rPr>
              <w:t>Integrating Sphere</w:t>
            </w:r>
          </w:p>
        </w:tc>
        <w:tc>
          <w:tcPr>
            <w:tcW w:w="0" w:type="auto"/>
          </w:tcPr>
          <w:p w14:paraId="4FEFC276" w14:textId="77777777" w:rsidR="00DC6E0E" w:rsidRDefault="00DC6E0E" w:rsidP="00DC6E0E">
            <w:pPr>
              <w:pStyle w:val="TableText"/>
            </w:pPr>
            <w:r>
              <w:t xml:space="preserve">[Dropdown list] </w:t>
            </w:r>
            <w:r w:rsidRPr="00392B0B">
              <w:t>Integrating sphere name</w:t>
            </w:r>
          </w:p>
        </w:tc>
      </w:tr>
      <w:tr w:rsidR="00DC6E0E" w14:paraId="3FEABFC6" w14:textId="77777777" w:rsidTr="00DC6E0E">
        <w:trPr>
          <w:cantSplit/>
        </w:trPr>
        <w:tc>
          <w:tcPr>
            <w:tcW w:w="0" w:type="auto"/>
          </w:tcPr>
          <w:p w14:paraId="7FF1768B" w14:textId="77777777" w:rsidR="00DC6E0E" w:rsidRPr="00F2736F" w:rsidRDefault="00DC6E0E" w:rsidP="00DC6E0E">
            <w:pPr>
              <w:pStyle w:val="TableText"/>
              <w:rPr>
                <w:rStyle w:val="GUIWord"/>
              </w:rPr>
            </w:pPr>
            <w:r w:rsidRPr="00F2736F">
              <w:rPr>
                <w:rStyle w:val="GUIWord"/>
              </w:rPr>
              <w:t>Light Source Parameters</w:t>
            </w:r>
          </w:p>
        </w:tc>
        <w:tc>
          <w:tcPr>
            <w:tcW w:w="0" w:type="auto"/>
          </w:tcPr>
          <w:p w14:paraId="6D5DBB63" w14:textId="77777777" w:rsidR="00DC6E0E" w:rsidRDefault="00DC6E0E" w:rsidP="00DC6E0E">
            <w:pPr>
              <w:pStyle w:val="TableText"/>
            </w:pPr>
            <w:r>
              <w:t xml:space="preserve">[Alpha string] </w:t>
            </w:r>
            <w:r w:rsidRPr="00392B0B">
              <w:t>Settings of artificial light source</w:t>
            </w:r>
          </w:p>
        </w:tc>
      </w:tr>
      <w:tr w:rsidR="00DC6E0E" w14:paraId="2D435171" w14:textId="77777777" w:rsidTr="00DC6E0E">
        <w:trPr>
          <w:cantSplit/>
        </w:trPr>
        <w:tc>
          <w:tcPr>
            <w:tcW w:w="0" w:type="auto"/>
          </w:tcPr>
          <w:p w14:paraId="2BCBDDAE" w14:textId="77777777" w:rsidR="00DC6E0E" w:rsidRPr="00F2736F" w:rsidRDefault="00DC6E0E" w:rsidP="00DC6E0E">
            <w:pPr>
              <w:pStyle w:val="TableText"/>
              <w:rPr>
                <w:rStyle w:val="GUIWord"/>
              </w:rPr>
            </w:pPr>
            <w:r w:rsidRPr="00F2736F">
              <w:rPr>
                <w:rStyle w:val="GUIWord"/>
              </w:rPr>
              <w:t>Reference</w:t>
            </w:r>
          </w:p>
        </w:tc>
        <w:tc>
          <w:tcPr>
            <w:tcW w:w="0" w:type="auto"/>
          </w:tcPr>
          <w:p w14:paraId="47043261" w14:textId="77777777" w:rsidR="00DC6E0E" w:rsidRDefault="00DC6E0E" w:rsidP="00DC6E0E">
            <w:pPr>
              <w:pStyle w:val="TableText"/>
            </w:pPr>
            <w:r>
              <w:t>[Dropdown list] Selected from the list of References defined in the SPECCHIO database.</w:t>
            </w:r>
          </w:p>
          <w:p w14:paraId="070D88BC" w14:textId="77777777" w:rsidR="00DC6E0E" w:rsidRDefault="00DC6E0E" w:rsidP="00DC6E0E">
            <w:pPr>
              <w:pStyle w:val="TableText"/>
            </w:pPr>
            <w:r>
              <w:t xml:space="preserve">This Attribute is mandatory and cannot be deleted. If it is not relevant or no data is available, set it to </w:t>
            </w:r>
            <w:r w:rsidRPr="00EF56D8">
              <w:rPr>
                <w:rStyle w:val="GUIWord"/>
              </w:rPr>
              <w:t>Nil</w:t>
            </w:r>
            <w:r>
              <w:t>.</w:t>
            </w:r>
          </w:p>
        </w:tc>
      </w:tr>
      <w:tr w:rsidR="00DC6E0E" w14:paraId="68EF17F2" w14:textId="77777777" w:rsidTr="00DC6E0E">
        <w:trPr>
          <w:cantSplit/>
        </w:trPr>
        <w:tc>
          <w:tcPr>
            <w:tcW w:w="0" w:type="auto"/>
          </w:tcPr>
          <w:p w14:paraId="0A9817EC" w14:textId="77777777" w:rsidR="00DC6E0E" w:rsidRPr="00F2736F" w:rsidRDefault="00DC6E0E" w:rsidP="00DC6E0E">
            <w:pPr>
              <w:pStyle w:val="TableText"/>
              <w:rPr>
                <w:rStyle w:val="GUIWord"/>
              </w:rPr>
            </w:pPr>
            <w:r w:rsidRPr="00F2736F">
              <w:rPr>
                <w:rStyle w:val="GUIWord"/>
              </w:rPr>
              <w:lastRenderedPageBreak/>
              <w:t xml:space="preserve">White Reference </w:t>
            </w:r>
            <w:r>
              <w:rPr>
                <w:rStyle w:val="GUIWord"/>
              </w:rPr>
              <w:t>Panel Name</w:t>
            </w:r>
          </w:p>
        </w:tc>
        <w:tc>
          <w:tcPr>
            <w:tcW w:w="0" w:type="auto"/>
          </w:tcPr>
          <w:p w14:paraId="07DA713C" w14:textId="77777777" w:rsidR="00DC6E0E" w:rsidRDefault="00DC6E0E" w:rsidP="00DC6E0E">
            <w:pPr>
              <w:pStyle w:val="TableText"/>
            </w:pPr>
            <w:r>
              <w:t xml:space="preserve">[Alpha string] Name of the </w:t>
            </w:r>
            <w:r w:rsidRPr="00392B0B">
              <w:t>white Refer</w:t>
            </w:r>
            <w:r>
              <w:t>ence Panel.</w:t>
            </w:r>
          </w:p>
          <w:p w14:paraId="6236BC9F" w14:textId="77777777" w:rsidR="00DC6E0E" w:rsidRDefault="00DC6E0E" w:rsidP="00DC6E0E">
            <w:pPr>
              <w:pStyle w:val="TableText"/>
            </w:pPr>
            <w:r>
              <w:t>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fter the Spectrum load is completed.</w:t>
            </w:r>
          </w:p>
        </w:tc>
      </w:tr>
    </w:tbl>
    <w:p w14:paraId="3776863E" w14:textId="77777777" w:rsidR="00DC6E0E" w:rsidRPr="00F3610B" w:rsidRDefault="00DC6E0E" w:rsidP="00DC6E0E">
      <w:pPr>
        <w:pStyle w:val="Heading3"/>
      </w:pPr>
      <w:bookmarkStart w:id="208" w:name="_Toc398023902"/>
      <w:bookmarkStart w:id="209" w:name="_Toc296956681"/>
      <w:r w:rsidRPr="00F3610B">
        <w:t xml:space="preserve">Keywords </w:t>
      </w:r>
      <w:r>
        <w:t>Group</w:t>
      </w:r>
      <w:bookmarkEnd w:id="208"/>
      <w:bookmarkEnd w:id="209"/>
    </w:p>
    <w:p w14:paraId="5908BE81" w14:textId="77777777" w:rsidR="00DC6E0E" w:rsidRDefault="00DC6E0E" w:rsidP="00DC6E0E">
      <w:pPr>
        <w:pStyle w:val="Body"/>
      </w:pPr>
      <w:r w:rsidRPr="00612627">
        <w:t xml:space="preserve">Keywords can be used to search for particular </w:t>
      </w:r>
      <w:r>
        <w:t>Spectr</w:t>
      </w:r>
      <w:r w:rsidRPr="00612627">
        <w:t>a</w:t>
      </w:r>
      <w:r>
        <w:t xml:space="preserve"> in the SPECCHIO’s Spectrum Query function</w:t>
      </w:r>
      <w:r w:rsidRPr="00612627">
        <w:t>.</w:t>
      </w:r>
    </w:p>
    <w:tbl>
      <w:tblPr>
        <w:tblStyle w:val="TableGrid"/>
        <w:tblW w:w="0" w:type="auto"/>
        <w:tblInd w:w="817" w:type="dxa"/>
        <w:tblLook w:val="04A0" w:firstRow="1" w:lastRow="0" w:firstColumn="1" w:lastColumn="0" w:noHBand="0" w:noVBand="1"/>
      </w:tblPr>
      <w:tblGrid>
        <w:gridCol w:w="1609"/>
        <w:gridCol w:w="6816"/>
      </w:tblGrid>
      <w:tr w:rsidR="00DC6E0E" w14:paraId="6B5DBEE5" w14:textId="77777777" w:rsidTr="00DC6E0E">
        <w:trPr>
          <w:cantSplit/>
        </w:trPr>
        <w:tc>
          <w:tcPr>
            <w:tcW w:w="0" w:type="auto"/>
          </w:tcPr>
          <w:p w14:paraId="3F814DBB" w14:textId="77777777" w:rsidR="00DC6E0E" w:rsidRDefault="00DC6E0E" w:rsidP="00DC6E0E">
            <w:pPr>
              <w:pStyle w:val="TableText"/>
              <w:rPr>
                <w:rStyle w:val="GUIWord"/>
              </w:rPr>
            </w:pPr>
            <w:r w:rsidRPr="00F2736F">
              <w:rPr>
                <w:rStyle w:val="GUIWord"/>
              </w:rPr>
              <w:t>Keyword</w:t>
            </w:r>
          </w:p>
          <w:p w14:paraId="5E8FC3DE" w14:textId="77777777" w:rsidR="00DC6E0E" w:rsidRPr="00D85F6B" w:rsidRDefault="00DC6E0E" w:rsidP="00DC6E0E">
            <w:pPr>
              <w:pStyle w:val="TableText"/>
            </w:pPr>
            <w:r>
              <w:t>Multiple permitted</w:t>
            </w:r>
          </w:p>
        </w:tc>
        <w:tc>
          <w:tcPr>
            <w:tcW w:w="0" w:type="auto"/>
          </w:tcPr>
          <w:p w14:paraId="4C59F9AF" w14:textId="77777777" w:rsidR="00DC6E0E" w:rsidRDefault="00DC6E0E" w:rsidP="00DC6E0E">
            <w:pPr>
              <w:pStyle w:val="TableText"/>
            </w:pPr>
            <w:r>
              <w:t xml:space="preserve">[Alpha string] </w:t>
            </w:r>
            <w:r w:rsidRPr="00392B0B">
              <w:t xml:space="preserve">Freely </w:t>
            </w:r>
            <w:r>
              <w:t>chosen</w:t>
            </w:r>
            <w:r w:rsidRPr="00392B0B">
              <w:t xml:space="preserve"> keyword that describes a </w:t>
            </w:r>
            <w:r>
              <w:t>Spectr</w:t>
            </w:r>
            <w:r w:rsidRPr="00392B0B">
              <w:t xml:space="preserve">um or a </w:t>
            </w:r>
            <w:r>
              <w:t>Spectr</w:t>
            </w:r>
            <w:r w:rsidRPr="00392B0B">
              <w:t>al collection</w:t>
            </w:r>
          </w:p>
          <w:p w14:paraId="32CC86D7" w14:textId="77777777" w:rsidR="00DC6E0E" w:rsidRDefault="00DC6E0E" w:rsidP="00DC6E0E">
            <w:pPr>
              <w:pStyle w:val="TableText"/>
            </w:pPr>
            <w:r>
              <w:t>Take care with spelling and avoid leading or trailing spaces to avoid confusion when searching. Keyword searching is not case sensitive.</w:t>
            </w:r>
          </w:p>
        </w:tc>
      </w:tr>
    </w:tbl>
    <w:p w14:paraId="06713A66" w14:textId="77777777" w:rsidR="00DC6E0E" w:rsidRPr="00F3610B" w:rsidRDefault="00DC6E0E" w:rsidP="00DC6E0E">
      <w:pPr>
        <w:pStyle w:val="Heading3"/>
      </w:pPr>
      <w:bookmarkStart w:id="210" w:name="_Toc398023903"/>
      <w:bookmarkStart w:id="211" w:name="_Toc296956682"/>
      <w:r w:rsidRPr="00F3610B">
        <w:t xml:space="preserve">Location </w:t>
      </w:r>
      <w:r>
        <w:t>Group</w:t>
      </w:r>
      <w:bookmarkEnd w:id="210"/>
      <w:bookmarkEnd w:id="211"/>
    </w:p>
    <w:p w14:paraId="40DA216A" w14:textId="77777777" w:rsidR="00DC6E0E" w:rsidRPr="00084655" w:rsidRDefault="00DC6E0E" w:rsidP="00DC6E0E">
      <w:pPr>
        <w:pStyle w:val="Body"/>
      </w:pPr>
      <w:r>
        <w:t xml:space="preserve">This Group collects information about the </w:t>
      </w:r>
      <w:r w:rsidRPr="00084655">
        <w:t xml:space="preserve">capturing location. </w:t>
      </w:r>
      <w:r>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78"/>
        <w:gridCol w:w="7047"/>
      </w:tblGrid>
      <w:tr w:rsidR="00DC6E0E" w14:paraId="0F00B75B" w14:textId="77777777" w:rsidTr="00DC6E0E">
        <w:trPr>
          <w:cantSplit/>
        </w:trPr>
        <w:tc>
          <w:tcPr>
            <w:tcW w:w="0" w:type="auto"/>
          </w:tcPr>
          <w:p w14:paraId="0B40A87E" w14:textId="77777777" w:rsidR="00DC6E0E" w:rsidRPr="00F2736F" w:rsidRDefault="00DC6E0E" w:rsidP="00DC6E0E">
            <w:pPr>
              <w:pStyle w:val="TableText"/>
              <w:rPr>
                <w:rStyle w:val="GUIWord"/>
              </w:rPr>
            </w:pPr>
            <w:r w:rsidRPr="00F2736F">
              <w:rPr>
                <w:rStyle w:val="GUIWord"/>
              </w:rPr>
              <w:t>Altitude</w:t>
            </w:r>
          </w:p>
        </w:tc>
        <w:tc>
          <w:tcPr>
            <w:tcW w:w="0" w:type="auto"/>
          </w:tcPr>
          <w:p w14:paraId="4A8C9A1A" w14:textId="77777777" w:rsidR="00DC6E0E" w:rsidRDefault="00DC6E0E" w:rsidP="00DC6E0E">
            <w:pPr>
              <w:pStyle w:val="TableText"/>
            </w:pPr>
            <w:r>
              <w:t>[Metres]</w:t>
            </w:r>
            <w:r w:rsidRPr="00084655">
              <w:t xml:space="preserve"> </w:t>
            </w:r>
            <w:r>
              <w:t>Altitude of spatial position</w:t>
            </w:r>
          </w:p>
        </w:tc>
      </w:tr>
      <w:tr w:rsidR="004C64EE" w14:paraId="64B34864" w14:textId="77777777" w:rsidTr="00DC6E0E">
        <w:trPr>
          <w:cantSplit/>
        </w:trPr>
        <w:tc>
          <w:tcPr>
            <w:tcW w:w="0" w:type="auto"/>
          </w:tcPr>
          <w:p w14:paraId="740C86D1" w14:textId="6E71F696" w:rsidR="004C64EE" w:rsidRPr="00F2736F" w:rsidRDefault="004C64EE" w:rsidP="00DC6E0E">
            <w:pPr>
              <w:pStyle w:val="TableText"/>
              <w:rPr>
                <w:rStyle w:val="GUIWord"/>
              </w:rPr>
            </w:pPr>
            <w:r>
              <w:rPr>
                <w:rStyle w:val="GUIWord"/>
              </w:rPr>
              <w:t>Depth</w:t>
            </w:r>
          </w:p>
        </w:tc>
        <w:tc>
          <w:tcPr>
            <w:tcW w:w="0" w:type="auto"/>
          </w:tcPr>
          <w:p w14:paraId="1F9CFD6F" w14:textId="250DD998" w:rsidR="004C64EE" w:rsidRDefault="004C64EE" w:rsidP="00DC6E0E">
            <w:pPr>
              <w:pStyle w:val="TableText"/>
            </w:pPr>
            <w:r>
              <w:t xml:space="preserve">[Metres] </w:t>
            </w:r>
            <w:r w:rsidRPr="00552B37">
              <w:t>Distance from the Earth surface where sample was taken</w:t>
            </w:r>
          </w:p>
        </w:tc>
      </w:tr>
      <w:tr w:rsidR="004C64EE" w14:paraId="65BD8F2F" w14:textId="77777777" w:rsidTr="00DC6E0E">
        <w:trPr>
          <w:cantSplit/>
        </w:trPr>
        <w:tc>
          <w:tcPr>
            <w:tcW w:w="0" w:type="auto"/>
          </w:tcPr>
          <w:p w14:paraId="2986E4B8" w14:textId="77777777" w:rsidR="004C64EE" w:rsidRPr="00F2736F" w:rsidRDefault="004C64EE" w:rsidP="00DC6E0E">
            <w:pPr>
              <w:pStyle w:val="TableText"/>
              <w:rPr>
                <w:rStyle w:val="GUIWord"/>
              </w:rPr>
            </w:pPr>
            <w:r w:rsidRPr="00F2736F">
              <w:rPr>
                <w:rStyle w:val="GUIWord"/>
              </w:rPr>
              <w:t>Latitude</w:t>
            </w:r>
          </w:p>
        </w:tc>
        <w:tc>
          <w:tcPr>
            <w:tcW w:w="0" w:type="auto"/>
          </w:tcPr>
          <w:p w14:paraId="37012556" w14:textId="77777777" w:rsidR="004C64EE" w:rsidRDefault="004C64EE" w:rsidP="00DC6E0E">
            <w:pPr>
              <w:pStyle w:val="TableText"/>
            </w:pPr>
            <w:r>
              <w:t>[Degrees]</w:t>
            </w:r>
            <w:r w:rsidRPr="00084655">
              <w:t xml:space="preserve"> </w:t>
            </w:r>
            <w:r>
              <w:t>Latitude of spatial position</w:t>
            </w:r>
          </w:p>
          <w:p w14:paraId="42021A73" w14:textId="77777777" w:rsidR="004C64EE" w:rsidRDefault="004C64EE" w:rsidP="00DC6E0E">
            <w:pPr>
              <w:pStyle w:val="TableText"/>
            </w:pPr>
            <w:r w:rsidRPr="00084655">
              <w:t>Northern hemisphere coordinates are positive, southern hemisphere coordinates are negative</w:t>
            </w:r>
            <w:r>
              <w:t>.</w:t>
            </w:r>
            <w:r w:rsidRPr="00084655">
              <w:t xml:space="preserve"> Coordinates are entered as </w:t>
            </w:r>
            <w:r>
              <w:t xml:space="preserve">floating point numbers for </w:t>
            </w:r>
            <w:r w:rsidRPr="00084655">
              <w:t>degrees and fractions of degrees.</w:t>
            </w:r>
          </w:p>
        </w:tc>
      </w:tr>
      <w:tr w:rsidR="004C64EE" w14:paraId="21D59109" w14:textId="77777777" w:rsidTr="00DC6E0E">
        <w:trPr>
          <w:cantSplit/>
        </w:trPr>
        <w:tc>
          <w:tcPr>
            <w:tcW w:w="0" w:type="auto"/>
          </w:tcPr>
          <w:p w14:paraId="342ADD02" w14:textId="77777777" w:rsidR="004C64EE" w:rsidRPr="00F2736F" w:rsidRDefault="004C64EE" w:rsidP="00DC6E0E">
            <w:pPr>
              <w:pStyle w:val="TableText"/>
              <w:rPr>
                <w:rStyle w:val="GUIWord"/>
              </w:rPr>
            </w:pPr>
            <w:r w:rsidRPr="00F2736F">
              <w:rPr>
                <w:rStyle w:val="GUIWord"/>
              </w:rPr>
              <w:t>Longitude</w:t>
            </w:r>
          </w:p>
        </w:tc>
        <w:tc>
          <w:tcPr>
            <w:tcW w:w="0" w:type="auto"/>
          </w:tcPr>
          <w:p w14:paraId="6B6D74E2" w14:textId="77777777" w:rsidR="004C64EE" w:rsidRDefault="004C64EE" w:rsidP="00DC6E0E">
            <w:pPr>
              <w:pStyle w:val="TableText"/>
            </w:pPr>
            <w:r>
              <w:t>[Degrees]</w:t>
            </w:r>
            <w:r w:rsidRPr="00084655">
              <w:t xml:space="preserve"> </w:t>
            </w:r>
            <w:r>
              <w:t>Longitude of spatial position</w:t>
            </w:r>
          </w:p>
          <w:p w14:paraId="6129F62A" w14:textId="77777777" w:rsidR="004C64EE" w:rsidRDefault="004C64EE" w:rsidP="00DC6E0E">
            <w:pPr>
              <w:pStyle w:val="TableText"/>
            </w:pPr>
            <w:r>
              <w:t>Locations w</w:t>
            </w:r>
            <w:r w:rsidRPr="00084655">
              <w:t>est of Greenwich</w:t>
            </w:r>
            <w:r>
              <w:t xml:space="preserve"> are</w:t>
            </w:r>
            <w:r w:rsidRPr="00084655">
              <w:t xml:space="preserve"> positive</w:t>
            </w:r>
            <w:r>
              <w:t>, e</w:t>
            </w:r>
            <w:r w:rsidRPr="00084655">
              <w:t>ast of Greenwich</w:t>
            </w:r>
            <w:r>
              <w:t xml:space="preserve"> are</w:t>
            </w:r>
            <w:r w:rsidRPr="00084655">
              <w:t xml:space="preserve"> negative</w:t>
            </w:r>
            <w:r w:rsidRPr="00C974FC">
              <w:t>.</w:t>
            </w:r>
            <w:r w:rsidRPr="00084655">
              <w:t xml:space="preserve"> </w:t>
            </w:r>
            <w:r>
              <w:t xml:space="preserve">(That is, longitudes in Australia are negative.) </w:t>
            </w:r>
            <w:r w:rsidRPr="00084655">
              <w:t xml:space="preserve">Coordinates are entered as </w:t>
            </w:r>
            <w:r>
              <w:t xml:space="preserve">floating point numbers for </w:t>
            </w:r>
            <w:r w:rsidRPr="00084655">
              <w:t>degrees and fractions of degrees.</w:t>
            </w:r>
          </w:p>
        </w:tc>
      </w:tr>
      <w:tr w:rsidR="004C64EE" w14:paraId="6CD198CD" w14:textId="77777777" w:rsidTr="00DC6E0E">
        <w:trPr>
          <w:cantSplit/>
        </w:trPr>
        <w:tc>
          <w:tcPr>
            <w:tcW w:w="0" w:type="auto"/>
          </w:tcPr>
          <w:p w14:paraId="1929CFB4" w14:textId="77777777" w:rsidR="004C64EE" w:rsidRPr="00F2736F" w:rsidRDefault="004C64EE" w:rsidP="00DC6E0E">
            <w:pPr>
              <w:pStyle w:val="TableText"/>
              <w:rPr>
                <w:rStyle w:val="GUIWord"/>
              </w:rPr>
            </w:pPr>
            <w:r w:rsidRPr="00F2736F">
              <w:rPr>
                <w:rStyle w:val="GUIWord"/>
              </w:rPr>
              <w:t>Location Name</w:t>
            </w:r>
          </w:p>
        </w:tc>
        <w:tc>
          <w:tcPr>
            <w:tcW w:w="0" w:type="auto"/>
          </w:tcPr>
          <w:p w14:paraId="7411E02A" w14:textId="77777777" w:rsidR="004C64EE" w:rsidRDefault="004C64EE" w:rsidP="00DC6E0E">
            <w:pPr>
              <w:pStyle w:val="TableText"/>
            </w:pPr>
            <w:r>
              <w:t>[Alpha string] Usual n</w:t>
            </w:r>
            <w:r w:rsidRPr="00392B0B">
              <w:t>ame of the spatial position where the sampling took place</w:t>
            </w:r>
          </w:p>
        </w:tc>
      </w:tr>
      <w:tr w:rsidR="004C64EE" w14:paraId="0FAB5374" w14:textId="77777777" w:rsidTr="00DC6E0E">
        <w:trPr>
          <w:cantSplit/>
        </w:trPr>
        <w:tc>
          <w:tcPr>
            <w:tcW w:w="0" w:type="auto"/>
          </w:tcPr>
          <w:p w14:paraId="3FDFDFE4" w14:textId="77777777" w:rsidR="004C64EE" w:rsidRPr="00F2736F" w:rsidRDefault="004C64EE" w:rsidP="00DC6E0E">
            <w:pPr>
              <w:pStyle w:val="TableText"/>
              <w:rPr>
                <w:rStyle w:val="GUIWord"/>
              </w:rPr>
            </w:pPr>
            <w:r w:rsidRPr="00F2736F">
              <w:rPr>
                <w:rStyle w:val="GUIWord"/>
              </w:rPr>
              <w:lastRenderedPageBreak/>
              <w:t>State</w:t>
            </w:r>
          </w:p>
        </w:tc>
        <w:tc>
          <w:tcPr>
            <w:tcW w:w="0" w:type="auto"/>
          </w:tcPr>
          <w:p w14:paraId="0A9D0B91" w14:textId="77777777" w:rsidR="004C64EE" w:rsidRDefault="004C64EE" w:rsidP="00DC6E0E">
            <w:pPr>
              <w:pStyle w:val="TableText"/>
            </w:pPr>
            <w:r>
              <w:t xml:space="preserve">[Alpha string] Identifier of the State in which the observations were made. </w:t>
            </w:r>
          </w:p>
          <w:p w14:paraId="45D17611" w14:textId="77777777" w:rsidR="004C64EE" w:rsidRDefault="004C64EE" w:rsidP="00DC6E0E">
            <w:pPr>
              <w:pStyle w:val="TableText"/>
            </w:pPr>
            <w:r>
              <w:t>To avoid confusion in searching later, it is suggested to use the standard abbreviation for the state – for example</w:t>
            </w:r>
            <w:r w:rsidRPr="00A078C5">
              <w:t xml:space="preserve">, </w:t>
            </w:r>
            <w:r>
              <w:t xml:space="preserve">in Australia use </w:t>
            </w:r>
            <w:r w:rsidRPr="00A078C5">
              <w:t>NSW</w:t>
            </w:r>
            <w:r>
              <w:t>, Qld, Vic. Do</w:t>
            </w:r>
            <w:r w:rsidRPr="00A078C5">
              <w:t xml:space="preserve"> not </w:t>
            </w:r>
            <w:r>
              <w:t>use periods, leading, embedded or trailing spaces in the field. Searching is not case sensitive</w:t>
            </w:r>
            <w:r w:rsidRPr="00A078C5">
              <w:t>.</w:t>
            </w:r>
          </w:p>
        </w:tc>
      </w:tr>
    </w:tbl>
    <w:p w14:paraId="3AAD447C" w14:textId="77777777" w:rsidR="00DC6E0E" w:rsidRPr="00F3610B" w:rsidRDefault="00DC6E0E" w:rsidP="00DC6E0E">
      <w:pPr>
        <w:pStyle w:val="Heading3"/>
      </w:pPr>
      <w:bookmarkStart w:id="212" w:name="_Toc398023904"/>
      <w:bookmarkStart w:id="213" w:name="_Toc296956683"/>
      <w:r w:rsidRPr="00F3610B">
        <w:t xml:space="preserve">Names </w:t>
      </w:r>
      <w:r>
        <w:t>Group</w:t>
      </w:r>
      <w:bookmarkEnd w:id="212"/>
      <w:bookmarkEnd w:id="213"/>
    </w:p>
    <w:p w14:paraId="24291D7E" w14:textId="77777777" w:rsidR="00DC6E0E" w:rsidRPr="00612627" w:rsidRDefault="00DC6E0E" w:rsidP="00DC6E0E">
      <w:pPr>
        <w:pStyle w:val="Body"/>
      </w:pPr>
      <w:r w:rsidRPr="00612627">
        <w:t xml:space="preserve">This </w:t>
      </w:r>
      <w:r>
        <w:t>Group</w:t>
      </w:r>
      <w:r w:rsidRPr="00612627">
        <w:t xml:space="preserve"> collects the possible names for the species </w:t>
      </w:r>
      <w:r>
        <w:t xml:space="preserve">or objects </w:t>
      </w:r>
      <w:r w:rsidRPr="00612627">
        <w:t xml:space="preserve">in the </w:t>
      </w:r>
      <w:r>
        <w:t>Spectr</w:t>
      </w:r>
      <w:r w:rsidRPr="00612627">
        <w:t>um sample.</w:t>
      </w:r>
    </w:p>
    <w:tbl>
      <w:tblPr>
        <w:tblStyle w:val="TableGrid"/>
        <w:tblW w:w="0" w:type="auto"/>
        <w:tblInd w:w="817" w:type="dxa"/>
        <w:tblLook w:val="04A0" w:firstRow="1" w:lastRow="0" w:firstColumn="1" w:lastColumn="0" w:noHBand="0" w:noVBand="1"/>
      </w:tblPr>
      <w:tblGrid>
        <w:gridCol w:w="1314"/>
        <w:gridCol w:w="7111"/>
      </w:tblGrid>
      <w:tr w:rsidR="00DC6E0E" w14:paraId="25DEB370" w14:textId="77777777" w:rsidTr="00DC6E0E">
        <w:tc>
          <w:tcPr>
            <w:tcW w:w="0" w:type="auto"/>
          </w:tcPr>
          <w:p w14:paraId="585D3972" w14:textId="77777777" w:rsidR="00DC6E0E" w:rsidRPr="00F2736F" w:rsidRDefault="00DC6E0E" w:rsidP="00DC6E0E">
            <w:pPr>
              <w:pStyle w:val="TableText"/>
              <w:rPr>
                <w:rStyle w:val="GUIWord"/>
              </w:rPr>
            </w:pPr>
            <w:r w:rsidRPr="00F2736F">
              <w:rPr>
                <w:rStyle w:val="GUIWord"/>
              </w:rPr>
              <w:t>Common</w:t>
            </w:r>
          </w:p>
        </w:tc>
        <w:tc>
          <w:tcPr>
            <w:tcW w:w="0" w:type="auto"/>
          </w:tcPr>
          <w:p w14:paraId="0B71BFFB" w14:textId="77777777" w:rsidR="00DC6E0E" w:rsidRDefault="00DC6E0E" w:rsidP="00DC6E0E">
            <w:pPr>
              <w:pStyle w:val="TableText"/>
            </w:pPr>
            <w:r>
              <w:t xml:space="preserve">[Alpha string] </w:t>
            </w:r>
            <w:r w:rsidRPr="00392B0B">
              <w:t>Common name given to target (applies particularly to plants)</w:t>
            </w:r>
          </w:p>
        </w:tc>
      </w:tr>
      <w:tr w:rsidR="00DC6E0E" w14:paraId="3331344E" w14:textId="77777777" w:rsidTr="00DC6E0E">
        <w:tc>
          <w:tcPr>
            <w:tcW w:w="0" w:type="auto"/>
          </w:tcPr>
          <w:p w14:paraId="6B968C74" w14:textId="77777777" w:rsidR="00DC6E0E" w:rsidRPr="00F2736F" w:rsidRDefault="00DC6E0E" w:rsidP="00DC6E0E">
            <w:pPr>
              <w:pStyle w:val="TableText"/>
              <w:rPr>
                <w:rStyle w:val="GUIWord"/>
              </w:rPr>
            </w:pPr>
            <w:r w:rsidRPr="00F2736F">
              <w:rPr>
                <w:rStyle w:val="GUIWord"/>
              </w:rPr>
              <w:t>ENVI Header</w:t>
            </w:r>
          </w:p>
        </w:tc>
        <w:tc>
          <w:tcPr>
            <w:tcW w:w="0" w:type="auto"/>
          </w:tcPr>
          <w:p w14:paraId="099723E6" w14:textId="77777777" w:rsidR="00DC6E0E" w:rsidRDefault="00DC6E0E" w:rsidP="00DC6E0E">
            <w:pPr>
              <w:pStyle w:val="TableText"/>
            </w:pPr>
            <w:r>
              <w:t xml:space="preserve">[Alpha string] </w:t>
            </w:r>
            <w:r w:rsidRPr="00392B0B">
              <w:t>Name extracted from ENVI header</w:t>
            </w:r>
          </w:p>
          <w:p w14:paraId="0648D572" w14:textId="77777777" w:rsidR="00DC6E0E" w:rsidRPr="00DA6DBD" w:rsidRDefault="00DC6E0E" w:rsidP="00C8368A">
            <w:pPr>
              <w:pStyle w:val="TableText"/>
            </w:pPr>
            <w:r>
              <w:t xml:space="preserve">When ENVI Files are loaded (see </w:t>
            </w:r>
            <w:r w:rsidR="00856141" w:rsidRPr="00856141">
              <w:rPr>
                <w:i/>
              </w:rPr>
              <w:t>Section</w:t>
            </w:r>
            <w:r w:rsidR="00856141">
              <w:t xml:space="preserve"> </w:t>
            </w:r>
            <w:r w:rsidR="00856141" w:rsidRPr="00856141">
              <w:rPr>
                <w:i/>
              </w:rPr>
              <w:t>6.7.7</w:t>
            </w:r>
            <w:r w:rsidRPr="0040574B">
              <w:rPr>
                <w:rStyle w:val="CrossReference"/>
              </w:rPr>
              <w:t xml:space="preserve"> </w:t>
            </w:r>
            <w:r w:rsidR="00C8368A" w:rsidRPr="00C8368A">
              <w:rPr>
                <w:i/>
              </w:rPr>
              <w:fldChar w:fldCharType="begin"/>
            </w:r>
            <w:r w:rsidR="00C8368A" w:rsidRPr="00C8368A">
              <w:rPr>
                <w:rStyle w:val="CrossReference"/>
                <w:i w:val="0"/>
              </w:rPr>
              <w:instrText xml:space="preserve"> REF _Ref355167308 \h </w:instrText>
            </w:r>
            <w:r w:rsidR="00C8368A" w:rsidRPr="00C8368A">
              <w:rPr>
                <w:i/>
              </w:rPr>
              <w:instrText xml:space="preserve"> \* MERGEFORMAT </w:instrText>
            </w:r>
            <w:r w:rsidR="00C8368A" w:rsidRPr="00C8368A">
              <w:rPr>
                <w:i/>
              </w:rPr>
            </w:r>
            <w:r w:rsidR="00C8368A" w:rsidRPr="00C8368A">
              <w:rPr>
                <w:i/>
              </w:rPr>
              <w:fldChar w:fldCharType="separate"/>
            </w:r>
            <w:r w:rsidR="00057C13" w:rsidRPr="00057C13">
              <w:rPr>
                <w:i/>
              </w:rPr>
              <w:t>ENVI Spectral Library Files</w:t>
            </w:r>
            <w:r w:rsidR="00C8368A" w:rsidRPr="00C8368A">
              <w:rPr>
                <w:i/>
              </w:rPr>
              <w:fldChar w:fldCharType="end"/>
            </w:r>
            <w:r w:rsidRPr="00C8368A">
              <w:t>)</w:t>
            </w:r>
            <w:r>
              <w:t>, the content of the Spectrum Names tag is copied here if it is set in the input file.</w:t>
            </w:r>
          </w:p>
        </w:tc>
      </w:tr>
      <w:tr w:rsidR="00DC6E0E" w14:paraId="4038B93E" w14:textId="77777777" w:rsidTr="00DC6E0E">
        <w:tc>
          <w:tcPr>
            <w:tcW w:w="0" w:type="auto"/>
          </w:tcPr>
          <w:p w14:paraId="01B06F87" w14:textId="77777777" w:rsidR="00DC6E0E" w:rsidRPr="00F2736F" w:rsidRDefault="00DC6E0E" w:rsidP="00DC6E0E">
            <w:pPr>
              <w:pStyle w:val="TableText"/>
              <w:rPr>
                <w:rStyle w:val="GUIWord"/>
              </w:rPr>
            </w:pPr>
            <w:r w:rsidRPr="00F2736F">
              <w:rPr>
                <w:rStyle w:val="GUIWord"/>
              </w:rPr>
              <w:t>Latin</w:t>
            </w:r>
          </w:p>
        </w:tc>
        <w:tc>
          <w:tcPr>
            <w:tcW w:w="0" w:type="auto"/>
          </w:tcPr>
          <w:p w14:paraId="68B343B1" w14:textId="77777777" w:rsidR="00DC6E0E" w:rsidRDefault="00DC6E0E" w:rsidP="00DC6E0E">
            <w:pPr>
              <w:pStyle w:val="TableText"/>
            </w:pPr>
            <w:r>
              <w:t xml:space="preserve">[Alpha string] </w:t>
            </w:r>
            <w:r w:rsidRPr="00392B0B">
              <w:t>Latin</w:t>
            </w:r>
            <w:r>
              <w:t xml:space="preserve"> (or </w:t>
            </w:r>
            <w:r w:rsidRPr="00392B0B">
              <w:t>scientific</w:t>
            </w:r>
            <w:r>
              <w:t>)</w:t>
            </w:r>
            <w:r w:rsidRPr="00392B0B">
              <w:t xml:space="preserve"> name given to target</w:t>
            </w:r>
          </w:p>
        </w:tc>
      </w:tr>
    </w:tbl>
    <w:p w14:paraId="5B274521" w14:textId="77777777" w:rsidR="00DC6E0E" w:rsidRPr="00F3610B" w:rsidRDefault="00DC6E0E" w:rsidP="00DC6E0E">
      <w:pPr>
        <w:pStyle w:val="Heading3"/>
      </w:pPr>
      <w:bookmarkStart w:id="214" w:name="_Toc398023905"/>
      <w:bookmarkStart w:id="215" w:name="_Toc296956684"/>
      <w:r w:rsidRPr="00F3610B">
        <w:t xml:space="preserve">Optics </w:t>
      </w:r>
      <w:r>
        <w:t>Group</w:t>
      </w:r>
      <w:bookmarkEnd w:id="214"/>
      <w:bookmarkEnd w:id="215"/>
    </w:p>
    <w:p w14:paraId="0C93F961" w14:textId="77777777" w:rsidR="00DC6E0E" w:rsidRPr="00C974FC" w:rsidRDefault="00DC6E0E" w:rsidP="00DC6E0E">
      <w:pPr>
        <w:pStyle w:val="Body"/>
      </w:pPr>
      <w:r w:rsidRPr="00C974FC">
        <w:t xml:space="preserve">This </w:t>
      </w:r>
      <w:r>
        <w:t>Group</w:t>
      </w:r>
      <w:r w:rsidRPr="00C974FC">
        <w:t xml:space="preserve"> permits describing specific optics which are attached to the recording </w:t>
      </w:r>
      <w:r>
        <w:t>Instrument</w:t>
      </w:r>
      <w:r w:rsidRPr="00C974FC">
        <w:t>.</w:t>
      </w:r>
    </w:p>
    <w:tbl>
      <w:tblPr>
        <w:tblStyle w:val="TableGrid"/>
        <w:tblW w:w="0" w:type="auto"/>
        <w:tblInd w:w="817" w:type="dxa"/>
        <w:tblLook w:val="04A0" w:firstRow="1" w:lastRow="0" w:firstColumn="1" w:lastColumn="0" w:noHBand="0" w:noVBand="1"/>
      </w:tblPr>
      <w:tblGrid>
        <w:gridCol w:w="1203"/>
        <w:gridCol w:w="7222"/>
      </w:tblGrid>
      <w:tr w:rsidR="00DC6E0E" w14:paraId="74E588FE" w14:textId="77777777" w:rsidTr="00DC6E0E">
        <w:tc>
          <w:tcPr>
            <w:tcW w:w="0" w:type="auto"/>
          </w:tcPr>
          <w:p w14:paraId="23D2B16B" w14:textId="77777777" w:rsidR="00DC6E0E" w:rsidRPr="00F2736F" w:rsidRDefault="00DC6E0E" w:rsidP="00DC6E0E">
            <w:pPr>
              <w:pStyle w:val="TableText"/>
              <w:rPr>
                <w:rStyle w:val="GUIWord"/>
              </w:rPr>
            </w:pPr>
            <w:r w:rsidRPr="00F2736F">
              <w:rPr>
                <w:rStyle w:val="GUIWord"/>
              </w:rPr>
              <w:t>FOV</w:t>
            </w:r>
          </w:p>
        </w:tc>
        <w:tc>
          <w:tcPr>
            <w:tcW w:w="0" w:type="auto"/>
          </w:tcPr>
          <w:p w14:paraId="64ED0BAB" w14:textId="77777777" w:rsidR="00DC6E0E" w:rsidRDefault="00DC6E0E" w:rsidP="00DC6E0E">
            <w:pPr>
              <w:pStyle w:val="TableText"/>
            </w:pPr>
            <w:r>
              <w:t xml:space="preserve">[Integer degrees] </w:t>
            </w:r>
            <w:r w:rsidRPr="00392B0B">
              <w:t xml:space="preserve">Field of view of the </w:t>
            </w:r>
            <w:r>
              <w:t>Instrument</w:t>
            </w:r>
            <w:r w:rsidRPr="00392B0B">
              <w:t xml:space="preserve"> used for the sampling. </w:t>
            </w:r>
            <w:r>
              <w:t>This m</w:t>
            </w:r>
            <w:r w:rsidRPr="00392B0B">
              <w:t xml:space="preserve">ay </w:t>
            </w:r>
            <w:r>
              <w:t xml:space="preserve">vary as a </w:t>
            </w:r>
            <w:r w:rsidRPr="00392B0B">
              <w:t>result of using a special foreoptic</w:t>
            </w:r>
          </w:p>
        </w:tc>
      </w:tr>
      <w:tr w:rsidR="00DC6E0E" w14:paraId="61B5D3CC" w14:textId="77777777" w:rsidTr="00DC6E0E">
        <w:tc>
          <w:tcPr>
            <w:tcW w:w="0" w:type="auto"/>
          </w:tcPr>
          <w:p w14:paraId="24C56B5E" w14:textId="77777777" w:rsidR="00DC6E0E" w:rsidRPr="00F2736F" w:rsidRDefault="00DC6E0E" w:rsidP="00DC6E0E">
            <w:pPr>
              <w:pStyle w:val="TableText"/>
              <w:rPr>
                <w:rStyle w:val="GUIWord"/>
              </w:rPr>
            </w:pPr>
            <w:r w:rsidRPr="00F2736F">
              <w:rPr>
                <w:rStyle w:val="GUIWord"/>
              </w:rPr>
              <w:t>Optics Name</w:t>
            </w:r>
          </w:p>
        </w:tc>
        <w:tc>
          <w:tcPr>
            <w:tcW w:w="0" w:type="auto"/>
          </w:tcPr>
          <w:p w14:paraId="44B4A8A0" w14:textId="77777777" w:rsidR="00DC6E0E" w:rsidRDefault="00DC6E0E" w:rsidP="00DC6E0E">
            <w:pPr>
              <w:pStyle w:val="TableText"/>
            </w:pPr>
            <w:r>
              <w:t xml:space="preserve">[Alpha string] </w:t>
            </w:r>
            <w:r w:rsidRPr="00392B0B">
              <w:t xml:space="preserve">Designator given to the optics attached to the </w:t>
            </w:r>
            <w:r>
              <w:t>Instrument</w:t>
            </w:r>
          </w:p>
        </w:tc>
      </w:tr>
    </w:tbl>
    <w:p w14:paraId="178B1280" w14:textId="77777777" w:rsidR="00DC6E0E" w:rsidRPr="00F3610B" w:rsidRDefault="00DC6E0E" w:rsidP="00DC6E0E">
      <w:pPr>
        <w:pStyle w:val="Heading3"/>
      </w:pPr>
      <w:bookmarkStart w:id="216" w:name="_Toc398023906"/>
      <w:bookmarkStart w:id="217" w:name="_Toc296956685"/>
      <w:r w:rsidRPr="00F3610B">
        <w:t xml:space="preserve">PDFs </w:t>
      </w:r>
      <w:r>
        <w:t>Group</w:t>
      </w:r>
      <w:bookmarkEnd w:id="216"/>
      <w:bookmarkEnd w:id="217"/>
    </w:p>
    <w:p w14:paraId="4D5186BA" w14:textId="77777777" w:rsidR="00DC6E0E" w:rsidRPr="00A863FC" w:rsidRDefault="00DC6E0E" w:rsidP="00DC6E0E">
      <w:pPr>
        <w:pStyle w:val="Body"/>
        <w:rPr>
          <w:rStyle w:val="Strong"/>
          <w:b w:val="0"/>
          <w:bCs w:val="0"/>
        </w:rPr>
      </w:pPr>
      <w:r>
        <w:rPr>
          <w:rStyle w:val="Strong"/>
        </w:rPr>
        <w:t>SPECCHIO</w:t>
      </w:r>
      <w:r w:rsidRPr="00A863FC">
        <w:rPr>
          <w:rStyle w:val="Strong"/>
        </w:rPr>
        <w:t xml:space="preserve"> supports uploading </w:t>
      </w:r>
      <w:r>
        <w:rPr>
          <w:rStyle w:val="Strong"/>
        </w:rPr>
        <w:t xml:space="preserve">of </w:t>
      </w:r>
      <w:r w:rsidRPr="00A863FC">
        <w:rPr>
          <w:rStyle w:val="Strong"/>
        </w:rPr>
        <w:t>up to two PDF files for each Spectrum.</w:t>
      </w:r>
      <w:r>
        <w:rPr>
          <w:rStyle w:val="Strong"/>
        </w:rPr>
        <w:t xml:space="preserve"> 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2007"/>
        <w:gridCol w:w="6418"/>
      </w:tblGrid>
      <w:tr w:rsidR="00DC6E0E" w14:paraId="45997FDF" w14:textId="77777777" w:rsidTr="00DC6E0E">
        <w:tc>
          <w:tcPr>
            <w:tcW w:w="0" w:type="auto"/>
          </w:tcPr>
          <w:p w14:paraId="4BAA5953" w14:textId="77777777" w:rsidR="00DC6E0E" w:rsidRPr="00F2736F" w:rsidRDefault="00DC6E0E" w:rsidP="00DC6E0E">
            <w:pPr>
              <w:pStyle w:val="TableText"/>
              <w:rPr>
                <w:rStyle w:val="GUIWord"/>
              </w:rPr>
            </w:pPr>
            <w:r w:rsidRPr="00F2736F">
              <w:rPr>
                <w:rStyle w:val="GUIWord"/>
              </w:rPr>
              <w:t>Experimental Design</w:t>
            </w:r>
          </w:p>
        </w:tc>
        <w:tc>
          <w:tcPr>
            <w:tcW w:w="0" w:type="auto"/>
          </w:tcPr>
          <w:p w14:paraId="61319121" w14:textId="77777777" w:rsidR="00DC6E0E" w:rsidRDefault="00DC6E0E" w:rsidP="00DC6E0E">
            <w:pPr>
              <w:pStyle w:val="TableText"/>
            </w:pPr>
            <w:r>
              <w:t xml:space="preserve">[Attached PDF] </w:t>
            </w:r>
            <w:r w:rsidRPr="00392B0B">
              <w:t>Document describing the experimental design and the scientific</w:t>
            </w:r>
            <w:r>
              <w:t xml:space="preserve"> reasons for doing so</w:t>
            </w:r>
          </w:p>
        </w:tc>
      </w:tr>
      <w:tr w:rsidR="00DC6E0E" w14:paraId="5553AACD" w14:textId="77777777" w:rsidTr="00DC6E0E">
        <w:tc>
          <w:tcPr>
            <w:tcW w:w="0" w:type="auto"/>
          </w:tcPr>
          <w:p w14:paraId="2CCB6288" w14:textId="77777777" w:rsidR="00DC6E0E" w:rsidRPr="00F2736F" w:rsidRDefault="00DC6E0E" w:rsidP="00DC6E0E">
            <w:pPr>
              <w:pStyle w:val="TableText"/>
              <w:rPr>
                <w:rStyle w:val="GUIWord"/>
              </w:rPr>
            </w:pPr>
            <w:r w:rsidRPr="00F2736F">
              <w:rPr>
                <w:rStyle w:val="GUIWord"/>
              </w:rPr>
              <w:t>Field Protocol</w:t>
            </w:r>
          </w:p>
        </w:tc>
        <w:tc>
          <w:tcPr>
            <w:tcW w:w="0" w:type="auto"/>
          </w:tcPr>
          <w:p w14:paraId="118FD10D" w14:textId="77777777" w:rsidR="00DC6E0E" w:rsidRDefault="00DC6E0E" w:rsidP="00DC6E0E">
            <w:pPr>
              <w:pStyle w:val="TableText"/>
            </w:pPr>
            <w:r>
              <w:t xml:space="preserve">[Attached PDF] </w:t>
            </w:r>
            <w:r w:rsidRPr="00F52170">
              <w:t xml:space="preserve">Copy of the field protocol filled in during data capture </w:t>
            </w:r>
          </w:p>
        </w:tc>
      </w:tr>
    </w:tbl>
    <w:p w14:paraId="05CC5477" w14:textId="77777777" w:rsidR="00DC6E0E" w:rsidRPr="00F3610B" w:rsidRDefault="00DC6E0E" w:rsidP="00DC6E0E">
      <w:pPr>
        <w:pStyle w:val="Heading3"/>
      </w:pPr>
      <w:bookmarkStart w:id="218" w:name="_Toc398023907"/>
      <w:bookmarkStart w:id="219" w:name="_Toc296956686"/>
      <w:r w:rsidRPr="00F3610B">
        <w:t xml:space="preserve">Personnel </w:t>
      </w:r>
      <w:r>
        <w:t>Group</w:t>
      </w:r>
      <w:bookmarkEnd w:id="218"/>
      <w:bookmarkEnd w:id="219"/>
    </w:p>
    <w:tbl>
      <w:tblPr>
        <w:tblStyle w:val="TableGrid"/>
        <w:tblW w:w="0" w:type="auto"/>
        <w:tblInd w:w="817" w:type="dxa"/>
        <w:tblLook w:val="04A0" w:firstRow="1" w:lastRow="0" w:firstColumn="1" w:lastColumn="0" w:noHBand="0" w:noVBand="1"/>
      </w:tblPr>
      <w:tblGrid>
        <w:gridCol w:w="1652"/>
        <w:gridCol w:w="6773"/>
      </w:tblGrid>
      <w:tr w:rsidR="00DC6E0E" w14:paraId="6FD721E3" w14:textId="77777777" w:rsidTr="00DC6E0E">
        <w:tc>
          <w:tcPr>
            <w:tcW w:w="0" w:type="auto"/>
          </w:tcPr>
          <w:p w14:paraId="0AD1127B" w14:textId="77777777" w:rsidR="00DC6E0E" w:rsidRDefault="00DC6E0E" w:rsidP="00DC6E0E">
            <w:pPr>
              <w:pStyle w:val="TableText"/>
              <w:rPr>
                <w:rStyle w:val="GUIWord"/>
              </w:rPr>
            </w:pPr>
            <w:r w:rsidRPr="00F2736F">
              <w:rPr>
                <w:rStyle w:val="GUIWord"/>
              </w:rPr>
              <w:t>Investigator</w:t>
            </w:r>
            <w:r>
              <w:rPr>
                <w:rStyle w:val="GUIWord"/>
              </w:rPr>
              <w:t xml:space="preserve"> </w:t>
            </w:r>
          </w:p>
          <w:p w14:paraId="11BEA379" w14:textId="77777777" w:rsidR="00DC6E0E" w:rsidRPr="00F2736F" w:rsidRDefault="00DC6E0E" w:rsidP="00DC6E0E">
            <w:pPr>
              <w:pStyle w:val="TableText"/>
              <w:rPr>
                <w:rStyle w:val="GUIWord"/>
              </w:rPr>
            </w:pPr>
            <w:r>
              <w:t xml:space="preserve">Multiple </w:t>
            </w:r>
            <w:r>
              <w:lastRenderedPageBreak/>
              <w:t>permitted</w:t>
            </w:r>
          </w:p>
        </w:tc>
        <w:tc>
          <w:tcPr>
            <w:tcW w:w="0" w:type="auto"/>
          </w:tcPr>
          <w:p w14:paraId="59920191" w14:textId="77777777" w:rsidR="00DC6E0E" w:rsidRDefault="00DC6E0E" w:rsidP="00DC6E0E">
            <w:pPr>
              <w:pStyle w:val="TableText"/>
            </w:pPr>
            <w:r>
              <w:lastRenderedPageBreak/>
              <w:t>[Alpha string] Investigator’s name</w:t>
            </w:r>
          </w:p>
          <w:p w14:paraId="515302BF" w14:textId="77777777" w:rsidR="00DC6E0E" w:rsidRDefault="00DC6E0E" w:rsidP="00DC6E0E">
            <w:pPr>
              <w:pStyle w:val="TableText"/>
            </w:pPr>
            <w:r>
              <w:t xml:space="preserve">It is not necessarily related to any SPECCHIO User’s name </w:t>
            </w:r>
            <w:r>
              <w:lastRenderedPageBreak/>
              <w:t>and is not checked against the list of Users’ names. Nor is this field checked against the Investigator field provided in the Campaign Metadata.</w:t>
            </w:r>
          </w:p>
          <w:p w14:paraId="789D48E0" w14:textId="77777777" w:rsidR="00DC6E0E" w:rsidRDefault="00DC6E0E" w:rsidP="00DC6E0E">
            <w:pPr>
              <w:pStyle w:val="TableText"/>
            </w:pPr>
            <w:r>
              <w:t>This Metadata Attribute is supported to receive the Investigator name which is provided in some Spectrum file formats – for example, some HDF files.</w:t>
            </w:r>
          </w:p>
          <w:p w14:paraId="4501C45E" w14:textId="77777777" w:rsidR="00DC6E0E" w:rsidRDefault="00DC6E0E" w:rsidP="00DC6E0E">
            <w:pPr>
              <w:pStyle w:val="TableText"/>
              <w:rPr>
                <w:b/>
              </w:rPr>
            </w:pPr>
            <w:r>
              <w:t>Users are generally encouraged to rely on the Campaign Metadata (either the Investigator, Research Group Members or Description fields) for this function.</w:t>
            </w:r>
          </w:p>
        </w:tc>
      </w:tr>
    </w:tbl>
    <w:p w14:paraId="2B3BF634" w14:textId="77777777" w:rsidR="00DC6E0E" w:rsidRPr="00F3610B" w:rsidRDefault="00DC6E0E" w:rsidP="00DC6E0E">
      <w:pPr>
        <w:pStyle w:val="Heading3"/>
      </w:pPr>
      <w:bookmarkStart w:id="220" w:name="_Toc398023908"/>
      <w:bookmarkStart w:id="221" w:name="_Toc296956687"/>
      <w:r w:rsidRPr="00F3610B">
        <w:lastRenderedPageBreak/>
        <w:t xml:space="preserve">Pictures </w:t>
      </w:r>
      <w:r>
        <w:t>Group</w:t>
      </w:r>
      <w:bookmarkEnd w:id="220"/>
      <w:bookmarkEnd w:id="221"/>
    </w:p>
    <w:p w14:paraId="366102BB" w14:textId="77777777" w:rsidR="00DC6E0E" w:rsidRPr="00A863FC" w:rsidRDefault="00DC6E0E" w:rsidP="00DC6E0E">
      <w:pPr>
        <w:pStyle w:val="Body"/>
        <w:rPr>
          <w:rStyle w:val="Strong"/>
          <w:b w:val="0"/>
          <w:bCs w:val="0"/>
        </w:rPr>
      </w:pPr>
      <w:r>
        <w:rPr>
          <w:rStyle w:val="Strong"/>
        </w:rPr>
        <w:t>SPECCHIO</w:t>
      </w:r>
      <w:r w:rsidRPr="00A863FC">
        <w:rPr>
          <w:rStyle w:val="Strong"/>
        </w:rPr>
        <w:t xml:space="preserve"> supports uploading </w:t>
      </w:r>
      <w:r>
        <w:rPr>
          <w:rStyle w:val="Strong"/>
        </w:rPr>
        <w:t xml:space="preserve">of </w:t>
      </w:r>
      <w:r w:rsidRPr="00A863FC">
        <w:rPr>
          <w:rStyle w:val="Strong"/>
        </w:rPr>
        <w:t xml:space="preserve">up to </w:t>
      </w:r>
      <w:r>
        <w:rPr>
          <w:rStyle w:val="Strong"/>
        </w:rPr>
        <w:t xml:space="preserve">four images </w:t>
      </w:r>
      <w:r w:rsidRPr="00A863FC">
        <w:rPr>
          <w:rStyle w:val="Strong"/>
        </w:rPr>
        <w:t>for each Spectrum.</w:t>
      </w:r>
      <w:r>
        <w:rPr>
          <w:rStyle w:val="Strong"/>
        </w:rPr>
        <w:t xml:space="preserve"> To optimise storage in the database, select all Spectra that an image applies to and upload it just once. Depending on your internet access speed, uploading large images may be slow.</w:t>
      </w:r>
    </w:p>
    <w:p w14:paraId="42B2919B" w14:textId="77777777" w:rsidR="00DC6E0E" w:rsidRPr="00323FF2" w:rsidRDefault="00DC6E0E" w:rsidP="00DC6E0E">
      <w:pPr>
        <w:pStyle w:val="Body"/>
      </w:pPr>
      <w:r>
        <w:t>The</w:t>
      </w:r>
      <w:r w:rsidRPr="00084655">
        <w:t xml:space="preserve"> supported</w:t>
      </w:r>
      <w:r>
        <w:t xml:space="preserve"> uploadable image formats may vary between PC, Linux and Mac. JPEG is supported on all operating systems. GIF, PNG or TIFF may also be supported on some users’ computers</w:t>
      </w:r>
      <w:r w:rsidRPr="00084655">
        <w:t>.</w:t>
      </w:r>
      <w:r>
        <w:t xml:space="preserve"> When uploaded, all image formats are converted and stored as JPEG images. </w:t>
      </w:r>
      <w:r>
        <w:rPr>
          <w:rStyle w:val="Strong"/>
        </w:rPr>
        <w:t>These images can be viewed directly on the Metadata Editor screen.</w:t>
      </w:r>
    </w:p>
    <w:p w14:paraId="5788C0B2" w14:textId="77777777" w:rsidR="00DC6E0E" w:rsidRPr="00084655" w:rsidRDefault="00DC6E0E" w:rsidP="00DC6E0E">
      <w:pPr>
        <w:pStyle w:val="Note"/>
      </w:pPr>
      <w:r>
        <w:t>Note</w:t>
      </w:r>
      <w:r>
        <w:tab/>
        <w:t>Pictures should be reduced in size before loading to the database. An appropriate size is around 400 to 500 pixels width or height.</w:t>
      </w:r>
    </w:p>
    <w:tbl>
      <w:tblPr>
        <w:tblStyle w:val="TableGrid"/>
        <w:tblW w:w="0" w:type="auto"/>
        <w:tblInd w:w="817" w:type="dxa"/>
        <w:tblLook w:val="04A0" w:firstRow="1" w:lastRow="0" w:firstColumn="1" w:lastColumn="0" w:noHBand="0" w:noVBand="1"/>
      </w:tblPr>
      <w:tblGrid>
        <w:gridCol w:w="2393"/>
        <w:gridCol w:w="6032"/>
      </w:tblGrid>
      <w:tr w:rsidR="00DC6E0E" w:rsidRPr="00BC4E01" w14:paraId="3CAB3C82" w14:textId="77777777" w:rsidTr="00DC6E0E">
        <w:tc>
          <w:tcPr>
            <w:tcW w:w="0" w:type="auto"/>
          </w:tcPr>
          <w:p w14:paraId="34556141" w14:textId="77777777" w:rsidR="00DC6E0E" w:rsidRDefault="00DC6E0E" w:rsidP="00DC6E0E">
            <w:pPr>
              <w:pStyle w:val="TableText"/>
              <w:rPr>
                <w:rStyle w:val="GUIWord"/>
              </w:rPr>
            </w:pPr>
            <w:r w:rsidRPr="00F2736F">
              <w:rPr>
                <w:rStyle w:val="GUIWord"/>
              </w:rPr>
              <w:t>Sampling Environment</w:t>
            </w:r>
            <w:r>
              <w:rPr>
                <w:rStyle w:val="GUIWord"/>
              </w:rPr>
              <w:t xml:space="preserve"> Picture </w:t>
            </w:r>
          </w:p>
          <w:p w14:paraId="4A80C65E" w14:textId="77777777" w:rsidR="00DC6E0E" w:rsidRPr="00F2736F" w:rsidRDefault="00DC6E0E" w:rsidP="00DC6E0E">
            <w:pPr>
              <w:pStyle w:val="TableText"/>
              <w:rPr>
                <w:rStyle w:val="GUIWord"/>
              </w:rPr>
            </w:pPr>
            <w:r>
              <w:t>Multiple permitted</w:t>
            </w:r>
          </w:p>
        </w:tc>
        <w:tc>
          <w:tcPr>
            <w:tcW w:w="0" w:type="auto"/>
          </w:tcPr>
          <w:p w14:paraId="4946D020" w14:textId="77777777" w:rsidR="00DC6E0E" w:rsidRPr="00BC4E01" w:rsidRDefault="00DC6E0E" w:rsidP="00DC6E0E">
            <w:pPr>
              <w:pStyle w:val="TableText"/>
            </w:pPr>
            <w:r>
              <w:t xml:space="preserve">[Uploaded image file] </w:t>
            </w:r>
            <w:r w:rsidRPr="00F52170">
              <w:t>Picture showing the general sampling environment</w:t>
            </w:r>
            <w:r>
              <w:t xml:space="preserve"> in</w:t>
            </w:r>
            <w:r w:rsidRPr="00F52170">
              <w:t xml:space="preserve"> vicinity of the target</w:t>
            </w:r>
          </w:p>
        </w:tc>
      </w:tr>
      <w:tr w:rsidR="00DC6E0E" w:rsidRPr="00BC4E01" w14:paraId="0C0CEA8A" w14:textId="77777777" w:rsidTr="00DC6E0E">
        <w:tc>
          <w:tcPr>
            <w:tcW w:w="0" w:type="auto"/>
          </w:tcPr>
          <w:p w14:paraId="103D1BC0" w14:textId="77777777" w:rsidR="00DC6E0E" w:rsidRDefault="00DC6E0E" w:rsidP="00DC6E0E">
            <w:pPr>
              <w:pStyle w:val="TableText"/>
              <w:rPr>
                <w:rStyle w:val="GUIWord"/>
              </w:rPr>
            </w:pPr>
            <w:r w:rsidRPr="00F2736F">
              <w:rPr>
                <w:rStyle w:val="GUIWord"/>
              </w:rPr>
              <w:t>Sampling Setup</w:t>
            </w:r>
            <w:r>
              <w:rPr>
                <w:rStyle w:val="GUIWord"/>
              </w:rPr>
              <w:t xml:space="preserve"> Picture </w:t>
            </w:r>
          </w:p>
          <w:p w14:paraId="135E4408" w14:textId="77777777" w:rsidR="00DC6E0E" w:rsidRPr="00F2736F" w:rsidRDefault="00DC6E0E" w:rsidP="00DC6E0E">
            <w:pPr>
              <w:pStyle w:val="TableText"/>
              <w:rPr>
                <w:rStyle w:val="GUIWord"/>
              </w:rPr>
            </w:pPr>
            <w:r>
              <w:t>Multiple permitted</w:t>
            </w:r>
          </w:p>
        </w:tc>
        <w:tc>
          <w:tcPr>
            <w:tcW w:w="0" w:type="auto"/>
          </w:tcPr>
          <w:p w14:paraId="2264B1FD" w14:textId="77777777" w:rsidR="00DC6E0E" w:rsidRPr="00BC4E01" w:rsidRDefault="00DC6E0E" w:rsidP="00DC6E0E">
            <w:pPr>
              <w:pStyle w:val="TableText"/>
            </w:pPr>
            <w:r>
              <w:t xml:space="preserve">[Uploaded image file] </w:t>
            </w:r>
            <w:r w:rsidRPr="00F52170">
              <w:t xml:space="preserve">Picture showing the positions of </w:t>
            </w:r>
            <w:r>
              <w:t>Sensor</w:t>
            </w:r>
            <w:r w:rsidRPr="00F52170">
              <w:t xml:space="preserve"> and illumination in relation to the target</w:t>
            </w:r>
          </w:p>
        </w:tc>
      </w:tr>
      <w:tr w:rsidR="00DC6E0E" w:rsidRPr="00BC4E01" w14:paraId="7C4F2D42" w14:textId="77777777" w:rsidTr="00DC6E0E">
        <w:tc>
          <w:tcPr>
            <w:tcW w:w="0" w:type="auto"/>
          </w:tcPr>
          <w:p w14:paraId="668E6960" w14:textId="77777777" w:rsidR="00DC6E0E" w:rsidRDefault="00DC6E0E" w:rsidP="00DC6E0E">
            <w:pPr>
              <w:pStyle w:val="TableText"/>
              <w:rPr>
                <w:rStyle w:val="GUIWord"/>
              </w:rPr>
            </w:pPr>
            <w:r w:rsidRPr="00F2736F">
              <w:rPr>
                <w:rStyle w:val="GUIWord"/>
              </w:rPr>
              <w:t>Sky</w:t>
            </w:r>
            <w:r>
              <w:rPr>
                <w:rStyle w:val="GUIWord"/>
              </w:rPr>
              <w:t xml:space="preserve"> Picture </w:t>
            </w:r>
          </w:p>
          <w:p w14:paraId="006D7F64" w14:textId="77777777" w:rsidR="00DC6E0E" w:rsidRPr="00F2736F" w:rsidRDefault="00DC6E0E" w:rsidP="00DC6E0E">
            <w:pPr>
              <w:pStyle w:val="TableText"/>
              <w:rPr>
                <w:rStyle w:val="GUIWord"/>
              </w:rPr>
            </w:pPr>
            <w:r>
              <w:t>Multiple permitted</w:t>
            </w:r>
          </w:p>
        </w:tc>
        <w:tc>
          <w:tcPr>
            <w:tcW w:w="0" w:type="auto"/>
          </w:tcPr>
          <w:p w14:paraId="03BCC7F1" w14:textId="77777777" w:rsidR="00DC6E0E" w:rsidRPr="00BC4E01" w:rsidRDefault="00DC6E0E" w:rsidP="00DC6E0E">
            <w:pPr>
              <w:pStyle w:val="TableText"/>
            </w:pPr>
            <w:r>
              <w:t xml:space="preserve">[Uploaded image file] </w:t>
            </w:r>
            <w:r w:rsidRPr="00F52170">
              <w:t>Picture of the sky, ideally taken hemispherically</w:t>
            </w:r>
          </w:p>
        </w:tc>
      </w:tr>
      <w:tr w:rsidR="00DC6E0E" w:rsidRPr="00BC4E01" w14:paraId="0695D37D" w14:textId="77777777" w:rsidTr="00DC6E0E">
        <w:tc>
          <w:tcPr>
            <w:tcW w:w="0" w:type="auto"/>
          </w:tcPr>
          <w:p w14:paraId="048837F8" w14:textId="77777777" w:rsidR="00DC6E0E" w:rsidRDefault="00DC6E0E" w:rsidP="00DC6E0E">
            <w:pPr>
              <w:pStyle w:val="TableText"/>
              <w:rPr>
                <w:rStyle w:val="GUIWord"/>
              </w:rPr>
            </w:pPr>
            <w:r w:rsidRPr="00F2736F">
              <w:rPr>
                <w:rStyle w:val="GUIWord"/>
              </w:rPr>
              <w:t>Target</w:t>
            </w:r>
            <w:r>
              <w:rPr>
                <w:rStyle w:val="GUIWord"/>
              </w:rPr>
              <w:t xml:space="preserve"> Picture </w:t>
            </w:r>
          </w:p>
          <w:p w14:paraId="78D7EA66" w14:textId="77777777" w:rsidR="00DC6E0E" w:rsidRPr="00F2736F" w:rsidRDefault="00DC6E0E" w:rsidP="00DC6E0E">
            <w:pPr>
              <w:pStyle w:val="TableText"/>
              <w:rPr>
                <w:rStyle w:val="GUIWord"/>
              </w:rPr>
            </w:pPr>
            <w:r>
              <w:t>Multiple permitted</w:t>
            </w:r>
          </w:p>
        </w:tc>
        <w:tc>
          <w:tcPr>
            <w:tcW w:w="0" w:type="auto"/>
          </w:tcPr>
          <w:p w14:paraId="0E484BEF" w14:textId="77777777" w:rsidR="00DC6E0E" w:rsidRPr="00BC4E01" w:rsidRDefault="00DC6E0E" w:rsidP="00DC6E0E">
            <w:pPr>
              <w:pStyle w:val="TableText"/>
            </w:pPr>
            <w:r>
              <w:t xml:space="preserve">[Uploaded image file] </w:t>
            </w:r>
            <w:r w:rsidRPr="00F52170">
              <w:t>Picture showing the target</w:t>
            </w:r>
          </w:p>
        </w:tc>
      </w:tr>
    </w:tbl>
    <w:p w14:paraId="3CDF16B6" w14:textId="77777777" w:rsidR="00DC6E0E" w:rsidRPr="00F3610B" w:rsidRDefault="00DC6E0E" w:rsidP="00DC6E0E">
      <w:pPr>
        <w:pStyle w:val="Heading3"/>
      </w:pPr>
      <w:bookmarkStart w:id="222" w:name="_Toc398023909"/>
      <w:bookmarkStart w:id="223" w:name="_Toc296956688"/>
      <w:r w:rsidRPr="00F3610B">
        <w:t xml:space="preserve">Processing </w:t>
      </w:r>
      <w:r>
        <w:t>Group</w:t>
      </w:r>
      <w:bookmarkEnd w:id="222"/>
      <w:bookmarkEnd w:id="223"/>
    </w:p>
    <w:p w14:paraId="557715B7" w14:textId="77777777" w:rsidR="00DC6E0E" w:rsidRDefault="00DC6E0E" w:rsidP="00DC6E0E">
      <w:pPr>
        <w:pStyle w:val="Body"/>
      </w:pPr>
      <w:r w:rsidRPr="00A863FC">
        <w:t>These Attributes describe processing which has been performed on the Spectrum.</w:t>
      </w:r>
      <w:r>
        <w:t xml:space="preserve"> These Attributes are added or set when that processing is done. This processing may be done by SPECCHIO, or it may be processing done by some other function connecting to the SPECCHIO database. This may be a Matlab program, a Java program, or a program written using any other tool or language.</w:t>
      </w:r>
    </w:p>
    <w:p w14:paraId="5488DFE7" w14:textId="77777777" w:rsidR="00DC6E0E" w:rsidRPr="00A863FC" w:rsidRDefault="00DC6E0E" w:rsidP="00DC6E0E">
      <w:pPr>
        <w:pStyle w:val="Body"/>
      </w:pPr>
      <w:r>
        <w:t>While it is possible, generally these Attributes should not be edited manually.</w:t>
      </w:r>
    </w:p>
    <w:tbl>
      <w:tblPr>
        <w:tblStyle w:val="TableGrid"/>
        <w:tblW w:w="0" w:type="auto"/>
        <w:tblInd w:w="817" w:type="dxa"/>
        <w:tblLook w:val="04A0" w:firstRow="1" w:lastRow="0" w:firstColumn="1" w:lastColumn="0" w:noHBand="0" w:noVBand="1"/>
      </w:tblPr>
      <w:tblGrid>
        <w:gridCol w:w="1521"/>
        <w:gridCol w:w="6904"/>
      </w:tblGrid>
      <w:tr w:rsidR="00DC6E0E" w14:paraId="362A742F" w14:textId="77777777" w:rsidTr="00DC6E0E">
        <w:trPr>
          <w:cantSplit/>
        </w:trPr>
        <w:tc>
          <w:tcPr>
            <w:tcW w:w="0" w:type="auto"/>
          </w:tcPr>
          <w:p w14:paraId="22027344" w14:textId="77777777" w:rsidR="00DC6E0E" w:rsidRDefault="00DC6E0E" w:rsidP="00DC6E0E">
            <w:pPr>
              <w:pStyle w:val="TableText"/>
              <w:rPr>
                <w:rStyle w:val="GUIWord"/>
              </w:rPr>
            </w:pPr>
            <w:r w:rsidRPr="00F2736F">
              <w:rPr>
                <w:rStyle w:val="GUIWord"/>
              </w:rPr>
              <w:lastRenderedPageBreak/>
              <w:t>Data Ingestion Notes</w:t>
            </w:r>
            <w:r>
              <w:rPr>
                <w:rStyle w:val="GUIWord"/>
              </w:rPr>
              <w:t xml:space="preserve"> </w:t>
            </w:r>
          </w:p>
          <w:p w14:paraId="530CC315" w14:textId="77777777" w:rsidR="00DC6E0E" w:rsidRPr="00F2736F" w:rsidRDefault="00DC6E0E" w:rsidP="00DC6E0E">
            <w:pPr>
              <w:pStyle w:val="TableText"/>
              <w:rPr>
                <w:rStyle w:val="GUIWord"/>
              </w:rPr>
            </w:pPr>
            <w:r>
              <w:t>Multiple permitted</w:t>
            </w:r>
          </w:p>
        </w:tc>
        <w:tc>
          <w:tcPr>
            <w:tcW w:w="0" w:type="auto"/>
          </w:tcPr>
          <w:p w14:paraId="2BA4CC21" w14:textId="77777777" w:rsidR="00DC6E0E" w:rsidRDefault="00DC6E0E" w:rsidP="00DC6E0E">
            <w:pPr>
              <w:pStyle w:val="TableText"/>
            </w:pPr>
            <w:r>
              <w:t xml:space="preserve">[Alpha string] </w:t>
            </w:r>
            <w:r w:rsidRPr="00F52170">
              <w:t>Notes produced by the data ingestion module during data loading into SPECCHIO</w:t>
            </w:r>
          </w:p>
          <w:p w14:paraId="6C37DD1C" w14:textId="77777777" w:rsidR="00DC6E0E" w:rsidRDefault="00DC6E0E" w:rsidP="00DC6E0E">
            <w:pPr>
              <w:pStyle w:val="TableText"/>
            </w:pPr>
            <w:r>
              <w:t>Multi</w:t>
            </w:r>
            <w:r w:rsidRPr="004309AF">
              <w:t>ple Data Ingestion Notes may b</w:t>
            </w:r>
            <w:r>
              <w:t>e added to each Spectrum.</w:t>
            </w:r>
          </w:p>
        </w:tc>
      </w:tr>
      <w:tr w:rsidR="00DC6E0E" w14:paraId="13A234DB" w14:textId="77777777" w:rsidTr="00DC6E0E">
        <w:trPr>
          <w:cantSplit/>
        </w:trPr>
        <w:tc>
          <w:tcPr>
            <w:tcW w:w="0" w:type="auto"/>
          </w:tcPr>
          <w:p w14:paraId="15B7F00A" w14:textId="77777777" w:rsidR="00DC6E0E" w:rsidRPr="00F2736F" w:rsidRDefault="00DC6E0E" w:rsidP="00DC6E0E">
            <w:pPr>
              <w:pStyle w:val="TableText"/>
              <w:rPr>
                <w:rStyle w:val="GUIWord"/>
              </w:rPr>
            </w:pPr>
            <w:r w:rsidRPr="00F2736F">
              <w:rPr>
                <w:rStyle w:val="GUIWord"/>
              </w:rPr>
              <w:t>DC Flag</w:t>
            </w:r>
          </w:p>
        </w:tc>
        <w:tc>
          <w:tcPr>
            <w:tcW w:w="0" w:type="auto"/>
          </w:tcPr>
          <w:p w14:paraId="4C80759E" w14:textId="77777777" w:rsidR="00DC6E0E" w:rsidRDefault="00DC6E0E" w:rsidP="00DC6E0E">
            <w:pPr>
              <w:pStyle w:val="TableText"/>
            </w:pPr>
            <w:r>
              <w:t xml:space="preserve">[Integer] </w:t>
            </w:r>
            <w:r w:rsidRPr="00F52170">
              <w:t xml:space="preserve">Designates this </w:t>
            </w:r>
            <w:r>
              <w:t>Spectr</w:t>
            </w:r>
            <w:r w:rsidRPr="00F52170">
              <w:t xml:space="preserve">um as </w:t>
            </w:r>
            <w:r>
              <w:t xml:space="preserve">a </w:t>
            </w:r>
            <w:r w:rsidRPr="00F52170">
              <w:t xml:space="preserve">dark current </w:t>
            </w:r>
            <w:r>
              <w:t>Spectr</w:t>
            </w:r>
            <w:r w:rsidRPr="00F52170">
              <w:t>um</w:t>
            </w:r>
          </w:p>
          <w:p w14:paraId="772CFAE6" w14:textId="77777777" w:rsidR="00DC6E0E" w:rsidRDefault="00DC6E0E" w:rsidP="00DC6E0E">
            <w:pPr>
              <w:pStyle w:val="TableText"/>
            </w:pPr>
            <w:r>
              <w:t>The Metadata Attribute’s value should be either 0 indicating False, or 1 indicating True. If the Metadata Attribute does not exist, this implies False.</w:t>
            </w:r>
          </w:p>
        </w:tc>
      </w:tr>
      <w:tr w:rsidR="00DC6E0E" w14:paraId="2FEDA2C6" w14:textId="77777777" w:rsidTr="00DC6E0E">
        <w:trPr>
          <w:cantSplit/>
        </w:trPr>
        <w:tc>
          <w:tcPr>
            <w:tcW w:w="0" w:type="auto"/>
          </w:tcPr>
          <w:p w14:paraId="50D26D3B" w14:textId="77777777" w:rsidR="00DC6E0E" w:rsidRPr="00F2736F" w:rsidRDefault="00DC6E0E" w:rsidP="00DC6E0E">
            <w:pPr>
              <w:pStyle w:val="TableText"/>
              <w:rPr>
                <w:rStyle w:val="GUIWord"/>
              </w:rPr>
            </w:pPr>
            <w:r w:rsidRPr="00F2736F">
              <w:rPr>
                <w:rStyle w:val="GUIWord"/>
              </w:rPr>
              <w:t>Garbage Flag</w:t>
            </w:r>
          </w:p>
        </w:tc>
        <w:tc>
          <w:tcPr>
            <w:tcW w:w="0" w:type="auto"/>
          </w:tcPr>
          <w:p w14:paraId="33B548B3" w14:textId="77777777" w:rsidR="00DC6E0E" w:rsidRDefault="00DC6E0E" w:rsidP="00DC6E0E">
            <w:pPr>
              <w:pStyle w:val="TableText"/>
            </w:pPr>
            <w:r>
              <w:t xml:space="preserve">[Integer] </w:t>
            </w:r>
            <w:r w:rsidRPr="00F52170">
              <w:t>Desig</w:t>
            </w:r>
            <w:r>
              <w:t>nates this Spectrum is not intended for inclusion in the main experimental evaluation</w:t>
            </w:r>
          </w:p>
          <w:p w14:paraId="4CB2D3D1" w14:textId="77777777" w:rsidR="00DC6E0E" w:rsidRDefault="00DC6E0E" w:rsidP="00DC6E0E">
            <w:pPr>
              <w:pStyle w:val="TableText"/>
            </w:pPr>
            <w:r>
              <w:t>The Metadata Attribute’s value should be either 0 indicating False, or 1 indicating True. If the Metadata Attribute does not exist, this implies False.</w:t>
            </w:r>
          </w:p>
          <w:p w14:paraId="0374DC23" w14:textId="77777777" w:rsidR="00DC6E0E" w:rsidRDefault="00DC6E0E" w:rsidP="00DC6E0E">
            <w:pPr>
              <w:pStyle w:val="TableText"/>
            </w:pPr>
            <w:r>
              <w:t>If you create a node named “Garbage”, all Spectra in the sub-tree below this node will have this flag set to 1 when they are loaded. The test for the node name is case sensitive.</w:t>
            </w:r>
          </w:p>
          <w:p w14:paraId="352DCAB6" w14:textId="77777777" w:rsidR="00DC6E0E" w:rsidRDefault="00DC6E0E" w:rsidP="00DC6E0E">
            <w:pPr>
              <w:pStyle w:val="TableText"/>
            </w:pPr>
            <w:r w:rsidRPr="00F52170">
              <w:t xml:space="preserve">This flag can be </w:t>
            </w:r>
            <w:r>
              <w:t>set</w:t>
            </w:r>
            <w:r w:rsidRPr="00F52170">
              <w:t xml:space="preserve"> to exclude </w:t>
            </w:r>
            <w:r>
              <w:t>specific Spectra</w:t>
            </w:r>
            <w:r w:rsidRPr="00F52170">
              <w:t xml:space="preserve"> from processing.</w:t>
            </w:r>
            <w:r>
              <w:t xml:space="preserve"> However, negative tests cannot be performed by the Query Builder, so this is intended for automated processing control. For manual management, Spectra which are not intended for processing should be placed in specific sub-folders.</w:t>
            </w:r>
          </w:p>
          <w:p w14:paraId="38C67119" w14:textId="77777777" w:rsidR="00DC6E0E" w:rsidRDefault="00DC6E0E" w:rsidP="00DC6E0E">
            <w:pPr>
              <w:pStyle w:val="TableText"/>
            </w:pPr>
            <w:r>
              <w:t>There are currently no SPECCHIO processes which test this flag. It is generally intended for use by non-SPECCHIO processes, such as processes written using Matlab.</w:t>
            </w:r>
          </w:p>
        </w:tc>
      </w:tr>
      <w:tr w:rsidR="00DC6E0E" w14:paraId="10103F00" w14:textId="77777777" w:rsidTr="00DC6E0E">
        <w:trPr>
          <w:cantSplit/>
        </w:trPr>
        <w:tc>
          <w:tcPr>
            <w:tcW w:w="0" w:type="auto"/>
          </w:tcPr>
          <w:p w14:paraId="4A8A65D6" w14:textId="77777777" w:rsidR="00DC6E0E" w:rsidRDefault="00DC6E0E" w:rsidP="00DC6E0E">
            <w:pPr>
              <w:pStyle w:val="TableText"/>
              <w:rPr>
                <w:rStyle w:val="GUIWord"/>
              </w:rPr>
            </w:pPr>
            <w:r w:rsidRPr="00F2736F">
              <w:rPr>
                <w:rStyle w:val="GUIWord"/>
              </w:rPr>
              <w:t>Processing Algorithm</w:t>
            </w:r>
            <w:r>
              <w:rPr>
                <w:rStyle w:val="GUIWord"/>
              </w:rPr>
              <w:t xml:space="preserve"> </w:t>
            </w:r>
          </w:p>
          <w:p w14:paraId="3A71AFC3" w14:textId="77777777" w:rsidR="00DC6E0E" w:rsidRPr="00F2736F" w:rsidRDefault="00DC6E0E" w:rsidP="00DC6E0E">
            <w:pPr>
              <w:pStyle w:val="TableText"/>
              <w:rPr>
                <w:rStyle w:val="GUIWord"/>
              </w:rPr>
            </w:pPr>
            <w:r>
              <w:t>Multiple permitted</w:t>
            </w:r>
          </w:p>
        </w:tc>
        <w:tc>
          <w:tcPr>
            <w:tcW w:w="0" w:type="auto"/>
          </w:tcPr>
          <w:p w14:paraId="3670B0B2" w14:textId="77777777" w:rsidR="00DC6E0E" w:rsidRDefault="00DC6E0E" w:rsidP="00DC6E0E">
            <w:pPr>
              <w:pStyle w:val="TableText"/>
            </w:pPr>
            <w:r>
              <w:t xml:space="preserve">[Alpha string] </w:t>
            </w:r>
            <w:r w:rsidRPr="00F52170">
              <w:t xml:space="preserve">Description of processing algorithm applied to </w:t>
            </w:r>
            <w:r>
              <w:t>Spectr</w:t>
            </w:r>
            <w:r w:rsidRPr="00F52170">
              <w:t>um</w:t>
            </w:r>
          </w:p>
          <w:p w14:paraId="1C3762E0" w14:textId="77777777" w:rsidR="00DC6E0E" w:rsidRDefault="00DC6E0E" w:rsidP="00DC6E0E">
            <w:pPr>
              <w:pStyle w:val="TableText"/>
            </w:pPr>
            <w:r>
              <w:t>Multiple Processing Algorithm fields may be added to each Spectrum.</w:t>
            </w:r>
          </w:p>
          <w:p w14:paraId="13D8E66C" w14:textId="77777777" w:rsidR="00DC6E0E" w:rsidRDefault="00DC6E0E" w:rsidP="00DC6E0E">
            <w:pPr>
              <w:pStyle w:val="TableText"/>
            </w:pPr>
            <w:r>
              <w:t>Each process which modifies a Spectrum should set an informative message into a new Metadata Attribute of this type for each Spectrum it modifies.</w:t>
            </w:r>
          </w:p>
          <w:p w14:paraId="030C75CF" w14:textId="77777777" w:rsidR="00DC6E0E" w:rsidRDefault="00DC6E0E" w:rsidP="00DC6E0E">
            <w:pPr>
              <w:pStyle w:val="TableText"/>
            </w:pPr>
            <w:r>
              <w:t>There are currently no SPECCHIO processes which set this flag. It is generally intended for use by non-SPECCHIO processes.</w:t>
            </w:r>
          </w:p>
        </w:tc>
      </w:tr>
      <w:tr w:rsidR="00DC6E0E" w14:paraId="5038E283" w14:textId="77777777" w:rsidTr="00DC6E0E">
        <w:trPr>
          <w:cantSplit/>
        </w:trPr>
        <w:tc>
          <w:tcPr>
            <w:tcW w:w="0" w:type="auto"/>
          </w:tcPr>
          <w:p w14:paraId="5A4D8A57" w14:textId="77777777" w:rsidR="00DC6E0E" w:rsidRPr="00F2736F" w:rsidRDefault="00DC6E0E" w:rsidP="00DC6E0E">
            <w:pPr>
              <w:pStyle w:val="TableText"/>
              <w:rPr>
                <w:rStyle w:val="GUIWord"/>
              </w:rPr>
            </w:pPr>
            <w:r w:rsidRPr="00F2736F">
              <w:rPr>
                <w:rStyle w:val="GUIWord"/>
              </w:rPr>
              <w:lastRenderedPageBreak/>
              <w:t>Processing Level</w:t>
            </w:r>
          </w:p>
        </w:tc>
        <w:tc>
          <w:tcPr>
            <w:tcW w:w="0" w:type="auto"/>
          </w:tcPr>
          <w:p w14:paraId="6BC103F2" w14:textId="77777777" w:rsidR="00DC6E0E" w:rsidRDefault="00DC6E0E" w:rsidP="00DC6E0E">
            <w:pPr>
              <w:pStyle w:val="TableText"/>
            </w:pPr>
            <w:r>
              <w:t xml:space="preserve">[Floating point] </w:t>
            </w:r>
            <w:r w:rsidRPr="00F52170">
              <w:t>Numeric designator of a specific processing level.</w:t>
            </w:r>
          </w:p>
          <w:p w14:paraId="66C13AAC" w14:textId="77777777" w:rsidR="00DC6E0E" w:rsidRDefault="00DC6E0E" w:rsidP="00DC6E0E">
            <w:pPr>
              <w:pStyle w:val="TableText"/>
            </w:pPr>
            <w:r>
              <w:t>This Metadata Attribute is provided to permit non-SPECCHIO programmatic processes to keep track of the level or amount of processing which they have performed on the related Spectrum.</w:t>
            </w:r>
          </w:p>
          <w:p w14:paraId="1DF4B7B8" w14:textId="77777777" w:rsidR="00DC6E0E" w:rsidRDefault="00DC6E0E" w:rsidP="00DC6E0E">
            <w:pPr>
              <w:pStyle w:val="TableText"/>
            </w:pPr>
            <w:r>
              <w:t>SPECCHIO does not use this value.</w:t>
            </w:r>
          </w:p>
        </w:tc>
      </w:tr>
      <w:tr w:rsidR="00DC6E0E" w14:paraId="216373F1" w14:textId="77777777" w:rsidTr="00DC6E0E">
        <w:trPr>
          <w:cantSplit/>
        </w:trPr>
        <w:tc>
          <w:tcPr>
            <w:tcW w:w="0" w:type="auto"/>
          </w:tcPr>
          <w:p w14:paraId="31569F2C" w14:textId="77777777" w:rsidR="00DC6E0E" w:rsidRDefault="00DC6E0E" w:rsidP="00DC6E0E">
            <w:pPr>
              <w:pStyle w:val="TableText"/>
              <w:rPr>
                <w:rStyle w:val="GUIWord"/>
              </w:rPr>
            </w:pPr>
            <w:r w:rsidRPr="00F2736F">
              <w:rPr>
                <w:rStyle w:val="GUIWord"/>
              </w:rPr>
              <w:t>Processing Module</w:t>
            </w:r>
            <w:r>
              <w:rPr>
                <w:rStyle w:val="GUIWord"/>
              </w:rPr>
              <w:t xml:space="preserve"> </w:t>
            </w:r>
          </w:p>
          <w:p w14:paraId="63251DD2" w14:textId="77777777" w:rsidR="00DC6E0E" w:rsidRPr="00F2736F" w:rsidRDefault="00DC6E0E" w:rsidP="00DC6E0E">
            <w:pPr>
              <w:pStyle w:val="TableText"/>
              <w:rPr>
                <w:rStyle w:val="GUIWord"/>
              </w:rPr>
            </w:pPr>
            <w:r>
              <w:t>Multiple permitted</w:t>
            </w:r>
          </w:p>
        </w:tc>
        <w:tc>
          <w:tcPr>
            <w:tcW w:w="0" w:type="auto"/>
          </w:tcPr>
          <w:p w14:paraId="21F5DC08" w14:textId="77777777" w:rsidR="00DC6E0E" w:rsidRDefault="00DC6E0E" w:rsidP="00DC6E0E">
            <w:pPr>
              <w:pStyle w:val="TableText"/>
            </w:pPr>
            <w:r>
              <w:t xml:space="preserve">[Alpha string] </w:t>
            </w:r>
            <w:r w:rsidRPr="00F52170">
              <w:t xml:space="preserve">Name of processing module applied to </w:t>
            </w:r>
            <w:r>
              <w:t>Spectr</w:t>
            </w:r>
            <w:r w:rsidRPr="00F52170">
              <w:t>um</w:t>
            </w:r>
          </w:p>
          <w:p w14:paraId="7006D11B" w14:textId="77777777" w:rsidR="00DC6E0E" w:rsidRDefault="00DC6E0E" w:rsidP="00DC6E0E">
            <w:pPr>
              <w:pStyle w:val="TableText"/>
            </w:pPr>
            <w:r>
              <w:t>Multiple Processing Module Attribute values may be added to each Spectrum.</w:t>
            </w:r>
          </w:p>
          <w:p w14:paraId="5090ED79" w14:textId="77777777" w:rsidR="00DC6E0E" w:rsidRDefault="00DC6E0E" w:rsidP="00DC6E0E">
            <w:pPr>
              <w:pStyle w:val="TableText"/>
            </w:pPr>
            <w:r>
              <w:t>This Metadata Attribute is provided to permit non-SPECCHIO programmatic processes to keep track of the level or amount of processing which they have performed on the related Spectrum.</w:t>
            </w:r>
          </w:p>
          <w:p w14:paraId="62F30DC0" w14:textId="77777777" w:rsidR="00DC6E0E" w:rsidRDefault="00DC6E0E" w:rsidP="00DC6E0E">
            <w:pPr>
              <w:pStyle w:val="TableText"/>
            </w:pPr>
            <w:r>
              <w:t>SPECCHIO does not use this value.</w:t>
            </w:r>
          </w:p>
        </w:tc>
      </w:tr>
      <w:tr w:rsidR="00DC6E0E" w14:paraId="4C884676" w14:textId="77777777" w:rsidTr="00DC6E0E">
        <w:trPr>
          <w:cantSplit/>
        </w:trPr>
        <w:tc>
          <w:tcPr>
            <w:tcW w:w="0" w:type="auto"/>
          </w:tcPr>
          <w:p w14:paraId="7F639B52" w14:textId="77777777" w:rsidR="00DC6E0E" w:rsidRDefault="00DC6E0E" w:rsidP="00DC6E0E">
            <w:pPr>
              <w:pStyle w:val="TableText"/>
              <w:rPr>
                <w:rStyle w:val="GUIWord"/>
              </w:rPr>
            </w:pPr>
            <w:r w:rsidRPr="00F2736F">
              <w:rPr>
                <w:rStyle w:val="GUIWord"/>
              </w:rPr>
              <w:t>Source File</w:t>
            </w:r>
            <w:r>
              <w:rPr>
                <w:rStyle w:val="GUIWord"/>
              </w:rPr>
              <w:t xml:space="preserve"> </w:t>
            </w:r>
          </w:p>
          <w:p w14:paraId="2B4A9087" w14:textId="77777777" w:rsidR="00DC6E0E" w:rsidRPr="00F2736F" w:rsidRDefault="00DC6E0E" w:rsidP="00DC6E0E">
            <w:pPr>
              <w:pStyle w:val="TableText"/>
              <w:rPr>
                <w:rStyle w:val="GUIWord"/>
              </w:rPr>
            </w:pPr>
            <w:r>
              <w:t>Multiple permitted</w:t>
            </w:r>
          </w:p>
        </w:tc>
        <w:tc>
          <w:tcPr>
            <w:tcW w:w="0" w:type="auto"/>
          </w:tcPr>
          <w:p w14:paraId="669748B5" w14:textId="77777777" w:rsidR="00DC6E0E" w:rsidRDefault="00DC6E0E" w:rsidP="00DC6E0E">
            <w:pPr>
              <w:pStyle w:val="TableText"/>
            </w:pPr>
            <w:r>
              <w:t>[Alpha string] Name of f</w:t>
            </w:r>
            <w:r w:rsidRPr="00547F47">
              <w:t>ile that provided the original data</w:t>
            </w:r>
          </w:p>
          <w:p w14:paraId="54CD3466" w14:textId="77777777" w:rsidR="00DC6E0E" w:rsidRDefault="00DC6E0E" w:rsidP="00DC6E0E">
            <w:pPr>
              <w:pStyle w:val="TableText"/>
            </w:pPr>
            <w:r>
              <w:t xml:space="preserve">This </w:t>
            </w:r>
            <w:r w:rsidRPr="00547F47">
              <w:t xml:space="preserve">applies if data </w:t>
            </w:r>
            <w:r>
              <w:t>is</w:t>
            </w:r>
            <w:r w:rsidRPr="00547F47">
              <w:t xml:space="preserve"> processed outside of SPECCHIO</w:t>
            </w:r>
            <w:r>
              <w:t>.</w:t>
            </w:r>
          </w:p>
          <w:p w14:paraId="5F60156E" w14:textId="77777777" w:rsidR="00DC6E0E" w:rsidRDefault="00DC6E0E" w:rsidP="00DC6E0E">
            <w:pPr>
              <w:pStyle w:val="TableText"/>
            </w:pPr>
            <w:r>
              <w:t>This Metadata Attribute is provided to permit non-SPECCHIO programmatic processes to keep track of the level or amount of processing which they have performed on the related Spectrum.</w:t>
            </w:r>
          </w:p>
          <w:p w14:paraId="0422F7C7" w14:textId="77777777" w:rsidR="00DC6E0E" w:rsidRDefault="00DC6E0E" w:rsidP="00DC6E0E">
            <w:pPr>
              <w:pStyle w:val="TableText"/>
            </w:pPr>
            <w:r>
              <w:t>SPECCHIO does not use this value.</w:t>
            </w:r>
          </w:p>
        </w:tc>
      </w:tr>
      <w:tr w:rsidR="00DC6E0E" w14:paraId="50527446" w14:textId="77777777" w:rsidTr="00DC6E0E">
        <w:trPr>
          <w:cantSplit/>
        </w:trPr>
        <w:tc>
          <w:tcPr>
            <w:tcW w:w="0" w:type="auto"/>
          </w:tcPr>
          <w:p w14:paraId="23040D69" w14:textId="77777777" w:rsidR="00DC6E0E" w:rsidRDefault="00DC6E0E" w:rsidP="00DC6E0E">
            <w:pPr>
              <w:pStyle w:val="TableText"/>
              <w:rPr>
                <w:rStyle w:val="GUIWord"/>
              </w:rPr>
            </w:pPr>
            <w:r w:rsidRPr="00F2736F">
              <w:rPr>
                <w:rStyle w:val="GUIWord"/>
              </w:rPr>
              <w:t>Time Shift</w:t>
            </w:r>
            <w:r>
              <w:rPr>
                <w:rStyle w:val="GUIWord"/>
              </w:rPr>
              <w:t xml:space="preserve"> </w:t>
            </w:r>
          </w:p>
          <w:p w14:paraId="6D83483D" w14:textId="77777777" w:rsidR="00DC6E0E" w:rsidRPr="00F2736F" w:rsidRDefault="00DC6E0E" w:rsidP="00DC6E0E">
            <w:pPr>
              <w:pStyle w:val="TableText"/>
              <w:rPr>
                <w:rStyle w:val="GUIWord"/>
              </w:rPr>
            </w:pPr>
            <w:r>
              <w:t>Multiple permitted</w:t>
            </w:r>
          </w:p>
        </w:tc>
        <w:tc>
          <w:tcPr>
            <w:tcW w:w="0" w:type="auto"/>
          </w:tcPr>
          <w:p w14:paraId="607736DB" w14:textId="38D44EFE" w:rsidR="00DC6E0E" w:rsidRPr="00DD7B44" w:rsidRDefault="00DC6E0E" w:rsidP="00DC6E0E">
            <w:pPr>
              <w:pStyle w:val="TableText"/>
              <w:rPr>
                <w:i/>
              </w:rPr>
            </w:pPr>
            <w:r>
              <w:t>[Alpha string] This records the time shift processing that was applied to the Spectrum using the Special functions/Correct local time to UTC operation</w:t>
            </w:r>
            <w:r w:rsidR="00DD7B44">
              <w:t xml:space="preserve">. See section </w:t>
            </w:r>
            <w:r w:rsidR="00DD7B44">
              <w:fldChar w:fldCharType="begin"/>
            </w:r>
            <w:r w:rsidR="00DD7B44">
              <w:instrText xml:space="preserve"> REF _Ref296952268 \r \h </w:instrText>
            </w:r>
            <w:r w:rsidR="00DD7B44">
              <w:fldChar w:fldCharType="separate"/>
            </w:r>
            <w:r w:rsidR="00057C13">
              <w:t>10.3</w:t>
            </w:r>
            <w:r w:rsidR="00DD7B44">
              <w:fldChar w:fldCharType="end"/>
            </w:r>
            <w:r w:rsidR="00C8368A">
              <w:rPr>
                <w:i/>
              </w:rPr>
              <w:t xml:space="preserve"> </w:t>
            </w:r>
            <w:r>
              <w:t>for more information on changing the times.</w:t>
            </w:r>
          </w:p>
          <w:p w14:paraId="58806293" w14:textId="77777777" w:rsidR="00DC6E0E" w:rsidRDefault="00DC6E0E" w:rsidP="00DC6E0E">
            <w:pPr>
              <w:pStyle w:val="TableText"/>
            </w:pPr>
            <w:r>
              <w:t>Multiple Time Shift fields will be added if the Time Shift function is applied multiple times.</w:t>
            </w:r>
          </w:p>
        </w:tc>
      </w:tr>
    </w:tbl>
    <w:p w14:paraId="0643773A" w14:textId="3F1EB758" w:rsidR="00DC6E0E" w:rsidRPr="00F3610B" w:rsidRDefault="00DC6E0E" w:rsidP="00DC6E0E">
      <w:pPr>
        <w:pStyle w:val="Heading3"/>
      </w:pPr>
      <w:bookmarkStart w:id="224" w:name="_Toc398023910"/>
      <w:bookmarkStart w:id="225" w:name="_Toc296956689"/>
      <w:r w:rsidRPr="00F3610B">
        <w:t xml:space="preserve">Sampling </w:t>
      </w:r>
      <w:bookmarkEnd w:id="224"/>
      <w:r w:rsidR="00B35F1E">
        <w:fldChar w:fldCharType="begin"/>
      </w:r>
      <w:r w:rsidR="00B35F1E">
        <w:instrText xml:space="preserve"> ADDIN EN.CITE &lt;EndNote&gt;&lt;Cite&gt;&lt;Author&gt;Schaepman-Strub&lt;/Author&gt;&lt;Year&gt;2006&lt;/Year&gt;&lt;RecNum&gt;284&lt;/RecNum&gt;&lt;DisplayText&gt;(Schaepman-Strub et al., 2006, Schaepman-Strub et al., 2009)&lt;/DisplayText&gt;&lt;record&gt;&lt;rec-number&gt;284&lt;/rec-number&gt;&lt;foreign-keys&gt;&lt;key app="EN" db-id="0svr2tdvgevw2ned2pb5tt5ur5tdf0savr9s" timestamp="0"&gt;284&lt;/key&gt;&lt;/foreign-keys&gt;&lt;ref-type name="Journal Article"&gt;17&lt;/ref-type&gt;&lt;contributors&gt;&lt;authors&gt;&lt;author&gt;Schaepman-Strub, G.&lt;/author&gt;&lt;author&gt;Schaepman, M.&lt;/author&gt;&lt;author&gt;Painter, T.H.&lt;/author&gt;&lt;author&gt;Dangel, S.&lt;/author&gt;&lt;author&gt;Martonchik, J.V.&lt;/author&gt;&lt;/authors&gt;&lt;/contributors&gt;&lt;titles&gt;&lt;title&gt;Reflectance quantities in optical remote sensing - definitions and case studies&lt;/title&gt;&lt;secondary-title&gt;Remote Sensing of Environment&lt;/secondary-title&gt;&lt;/titles&gt;&lt;periodical&gt;&lt;full-title&gt;Remote Sensing of Environment&lt;/full-title&gt;&lt;/periodical&gt;&lt;pages&gt;27-42&lt;/pages&gt;&lt;volume&gt;103&lt;/volume&gt;&lt;dates&gt;&lt;year&gt;2006&lt;/year&gt;&lt;/dates&gt;&lt;urls&gt;&lt;/urls&gt;&lt;/record&gt;&lt;/Cite&gt;&lt;Cite&gt;&lt;Author&gt;Schaepman-Strub&lt;/Author&gt;&lt;Year&gt;2009&lt;/Year&gt;&lt;RecNum&gt;422&lt;/RecNum&gt;&lt;record&gt;&lt;rec-number&gt;422&lt;/rec-number&gt;&lt;foreign-keys&gt;&lt;key app="EN" db-id="0svr2tdvgevw2ned2pb5tt5ur5tdf0savr9s" timestamp="1271234059"&gt;422&lt;/key&gt;&lt;/foreign-keys&gt;&lt;ref-type name="Book Section"&gt;5&lt;/ref-type&gt;&lt;contributors&gt;&lt;authors&gt;&lt;author&gt;Schaepman-Strub, G. &lt;/author&gt;&lt;author&gt;Schaepman, M.E.&lt;/author&gt;&lt;author&gt;Martonchik, J.V.&lt;/author&gt;&lt;author&gt;Dangel, S.&lt;/author&gt;&lt;author&gt;Painter, T.&lt;/author&gt;&lt;/authors&gt;&lt;secondary-authors&gt;&lt;author&gt; T.A. Warner&lt;/author&gt;&lt;author&gt;M. Duane Nellis&lt;/author&gt;&lt;author&gt;G. Foody&lt;/author&gt;&lt;/secondary-authors&gt;&lt;/contributors&gt;&lt;titles&gt;&lt;title&gt;Terminology of Radiometry and Reflectance – From Concepts to Measured Quantities&lt;/title&gt;&lt;secondary-title&gt;The SAGE Handbook of Remote Sensing: SAGE&lt;/secondary-title&gt;&lt;/titles&gt;&lt;pages&gt;215-228&lt;/pages&gt;&lt;dates&gt;&lt;year&gt;2009&lt;/year&gt;&lt;/dates&gt;&lt;pub-location&gt;London, UK&lt;/pub-location&gt;&lt;urls&gt;&lt;/urls&gt;&lt;/record&gt;&lt;/Cite&gt;&lt;/EndNote&gt;</w:instrText>
      </w:r>
      <w:r w:rsidR="00B35F1E">
        <w:fldChar w:fldCharType="separate"/>
      </w:r>
      <w:r w:rsidR="00B35F1E">
        <w:rPr>
          <w:noProof/>
        </w:rPr>
        <w:t>(Schaepman-Strub et al., 2006, Schaepman-Strub et al., 2009)</w:t>
      </w:r>
      <w:bookmarkEnd w:id="225"/>
      <w:r w:rsidR="00B35F1E">
        <w:fldChar w:fldCharType="end"/>
      </w:r>
    </w:p>
    <w:p w14:paraId="65419EB8" w14:textId="77777777" w:rsidR="00DC6E0E" w:rsidRDefault="00DC6E0E" w:rsidP="00DC6E0E">
      <w:pPr>
        <w:pStyle w:val="Body"/>
      </w:pPr>
      <w:r w:rsidRPr="001265C9">
        <w:t xml:space="preserve">Numbers in this </w:t>
      </w:r>
      <w:r>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465"/>
        <w:gridCol w:w="3900"/>
        <w:gridCol w:w="3060"/>
      </w:tblGrid>
      <w:tr w:rsidR="00DC6E0E" w14:paraId="40AFA2F0" w14:textId="77777777" w:rsidTr="00DC6E0E">
        <w:trPr>
          <w:cantSplit/>
        </w:trPr>
        <w:tc>
          <w:tcPr>
            <w:tcW w:w="0" w:type="auto"/>
          </w:tcPr>
          <w:p w14:paraId="2172F0F5" w14:textId="77777777" w:rsidR="00DC6E0E" w:rsidRPr="00F2736F" w:rsidRDefault="00DC6E0E" w:rsidP="00DC6E0E">
            <w:pPr>
              <w:pStyle w:val="TableText"/>
              <w:rPr>
                <w:rStyle w:val="GUIWord"/>
              </w:rPr>
            </w:pPr>
            <w:r w:rsidRPr="00F2736F">
              <w:rPr>
                <w:rStyle w:val="GUIWord"/>
              </w:rPr>
              <w:t>Beam Geometry</w:t>
            </w:r>
          </w:p>
        </w:tc>
        <w:tc>
          <w:tcPr>
            <w:tcW w:w="0" w:type="auto"/>
            <w:gridSpan w:val="2"/>
          </w:tcPr>
          <w:p w14:paraId="5192A0FF" w14:textId="77777777" w:rsidR="00DC6E0E" w:rsidRDefault="00DC6E0E" w:rsidP="00DC6E0E">
            <w:pPr>
              <w:pStyle w:val="TableText"/>
            </w:pPr>
            <w:r>
              <w:t>[Dropdown list] SPECCHIO supports the nine fundamental</w:t>
            </w:r>
            <w:r w:rsidRPr="00084655">
              <w:t xml:space="preserve"> </w:t>
            </w:r>
            <w:r>
              <w:t>beam geometry types</w:t>
            </w:r>
            <w:r w:rsidRPr="00084655">
              <w:t xml:space="preserve"> </w:t>
            </w:r>
            <w:r>
              <w:t>describing the incoming and reflected beams.</w:t>
            </w:r>
          </w:p>
          <w:p w14:paraId="0137471C" w14:textId="4368D173" w:rsidR="00DC6E0E" w:rsidRDefault="00DC6E0E" w:rsidP="00B35F1E">
            <w:pPr>
              <w:pStyle w:val="TableText"/>
            </w:pPr>
            <w:r>
              <w:t>For further information about the beam geometry types, please refer to</w:t>
            </w:r>
            <w:r w:rsidR="00B35F1E">
              <w:t xml:space="preserve"> </w:t>
            </w:r>
            <w:r>
              <w:t xml:space="preserve">  and </w:t>
            </w:r>
            <w:r>
              <w:fldChar w:fldCharType="begin"/>
            </w:r>
            <w:r>
              <w:instrText xml:space="preserve"> REF _Ref190487291 \h </w:instrText>
            </w:r>
            <w:r>
              <w:fldChar w:fldCharType="separate"/>
            </w:r>
            <w:r w:rsidR="00057C13">
              <w:t xml:space="preserve">Figure </w:t>
            </w:r>
            <w:r>
              <w:fldChar w:fldCharType="end"/>
            </w:r>
            <w:r>
              <w:t xml:space="preserve"> below.</w:t>
            </w:r>
          </w:p>
        </w:tc>
      </w:tr>
      <w:tr w:rsidR="00DC6E0E" w14:paraId="6299D5F3" w14:textId="77777777" w:rsidTr="00DC6E0E">
        <w:trPr>
          <w:cantSplit/>
        </w:trPr>
        <w:tc>
          <w:tcPr>
            <w:tcW w:w="0" w:type="auto"/>
          </w:tcPr>
          <w:p w14:paraId="2D0A99A5" w14:textId="77777777" w:rsidR="00DC6E0E" w:rsidRPr="00F2736F" w:rsidRDefault="00DC6E0E" w:rsidP="00DC6E0E">
            <w:pPr>
              <w:pStyle w:val="TableText"/>
              <w:rPr>
                <w:rStyle w:val="GUIWord"/>
              </w:rPr>
            </w:pPr>
            <w:r w:rsidRPr="00F2736F">
              <w:rPr>
                <w:rStyle w:val="GUIWord"/>
              </w:rPr>
              <w:t>Illumination Azimuth</w:t>
            </w:r>
          </w:p>
        </w:tc>
        <w:tc>
          <w:tcPr>
            <w:tcW w:w="0" w:type="auto"/>
            <w:gridSpan w:val="2"/>
          </w:tcPr>
          <w:p w14:paraId="0AB526B0" w14:textId="77777777" w:rsidR="00DC6E0E" w:rsidRDefault="00DC6E0E" w:rsidP="00DC6E0E">
            <w:pPr>
              <w:pStyle w:val="TableText"/>
            </w:pPr>
            <w:r>
              <w:t xml:space="preserve">[Degrees] </w:t>
            </w:r>
            <w:r w:rsidRPr="00547F47">
              <w:t xml:space="preserve">Absolute illumination source azimuth angle measured </w:t>
            </w:r>
            <w:r>
              <w:t xml:space="preserve">clockwise </w:t>
            </w:r>
            <w:r w:rsidRPr="00547F47">
              <w:t>from geographic North</w:t>
            </w:r>
          </w:p>
        </w:tc>
      </w:tr>
      <w:tr w:rsidR="00DC6E0E" w14:paraId="450B83A6" w14:textId="77777777" w:rsidTr="00DC6E0E">
        <w:trPr>
          <w:cantSplit/>
        </w:trPr>
        <w:tc>
          <w:tcPr>
            <w:tcW w:w="0" w:type="auto"/>
          </w:tcPr>
          <w:p w14:paraId="42B1A4F7" w14:textId="77777777" w:rsidR="00DC6E0E" w:rsidRPr="00F2736F" w:rsidRDefault="00DC6E0E" w:rsidP="00DC6E0E">
            <w:pPr>
              <w:pStyle w:val="TableText"/>
              <w:rPr>
                <w:rStyle w:val="GUIWord"/>
              </w:rPr>
            </w:pPr>
            <w:r w:rsidRPr="00F2736F">
              <w:rPr>
                <w:rStyle w:val="GUIWord"/>
              </w:rPr>
              <w:lastRenderedPageBreak/>
              <w:t>Illumination Distance</w:t>
            </w:r>
          </w:p>
        </w:tc>
        <w:tc>
          <w:tcPr>
            <w:tcW w:w="0" w:type="auto"/>
            <w:gridSpan w:val="2"/>
          </w:tcPr>
          <w:p w14:paraId="341281D4" w14:textId="77777777" w:rsidR="00DC6E0E" w:rsidRDefault="00DC6E0E" w:rsidP="00DC6E0E">
            <w:pPr>
              <w:pStyle w:val="TableText"/>
            </w:pPr>
            <w:r>
              <w:t xml:space="preserve">[Metres] </w:t>
            </w:r>
            <w:r w:rsidRPr="00547F47">
              <w:t>Distance between the illumination source and target (for artificial illumination)</w:t>
            </w:r>
          </w:p>
        </w:tc>
      </w:tr>
      <w:tr w:rsidR="00DC6E0E" w14:paraId="6B57B805" w14:textId="77777777" w:rsidTr="00DC6E0E">
        <w:trPr>
          <w:cantSplit/>
        </w:trPr>
        <w:tc>
          <w:tcPr>
            <w:tcW w:w="0" w:type="auto"/>
          </w:tcPr>
          <w:p w14:paraId="65C644C7" w14:textId="77777777" w:rsidR="00DC6E0E" w:rsidRPr="00F2736F" w:rsidRDefault="00DC6E0E" w:rsidP="00DC6E0E">
            <w:pPr>
              <w:pStyle w:val="TableText"/>
              <w:rPr>
                <w:rStyle w:val="GUIWord"/>
              </w:rPr>
            </w:pPr>
            <w:r w:rsidRPr="00F2736F">
              <w:rPr>
                <w:rStyle w:val="GUIWord"/>
              </w:rPr>
              <w:t>Illumination Zenith</w:t>
            </w:r>
          </w:p>
        </w:tc>
        <w:tc>
          <w:tcPr>
            <w:tcW w:w="3459" w:type="dxa"/>
            <w:tcBorders>
              <w:right w:val="nil"/>
            </w:tcBorders>
          </w:tcPr>
          <w:p w14:paraId="02497F75" w14:textId="77777777" w:rsidR="00DC6E0E" w:rsidRDefault="00DC6E0E" w:rsidP="00DC6E0E">
            <w:pPr>
              <w:pStyle w:val="TableText"/>
            </w:pPr>
            <w:r>
              <w:t xml:space="preserve">[Degrees] </w:t>
            </w:r>
            <w:r w:rsidRPr="00547F47">
              <w:t>Illumination source zenith angle measured from nadir</w:t>
            </w:r>
          </w:p>
          <w:p w14:paraId="58AB53F7" w14:textId="77777777" w:rsidR="00DC6E0E" w:rsidRDefault="00DC6E0E" w:rsidP="00DC6E0E">
            <w:pPr>
              <w:pStyle w:val="TableText"/>
            </w:pPr>
            <w:r>
              <w:t>This angle will always be between 0 and 90 degrees. If the Illumination is directly over the target, the value will be zero.</w:t>
            </w:r>
          </w:p>
        </w:tc>
        <w:tc>
          <w:tcPr>
            <w:tcW w:w="3934" w:type="dxa"/>
            <w:tcBorders>
              <w:left w:val="nil"/>
              <w:bottom w:val="single" w:sz="4" w:space="0" w:color="auto"/>
            </w:tcBorders>
          </w:tcPr>
          <w:p w14:paraId="3FC107DE" w14:textId="77777777" w:rsidR="00DC6E0E" w:rsidRDefault="008440CC" w:rsidP="00DC6E0E">
            <w:pPr>
              <w:pStyle w:val="TableText"/>
            </w:pPr>
            <w:r>
              <w:rPr>
                <w:noProof/>
                <w:lang w:val="en-US"/>
              </w:rPr>
              <mc:AlternateContent>
                <mc:Choice Requires="wpg">
                  <w:drawing>
                    <wp:inline distT="0" distB="0" distL="0" distR="0" wp14:anchorId="0A16BA4C" wp14:editId="24F5A364">
                      <wp:extent cx="1657985" cy="1532890"/>
                      <wp:effectExtent l="0" t="0" r="5715" b="3810"/>
                      <wp:docPr id="297" name="Canvas 2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57985" cy="1532890"/>
                                <a:chOff x="0" y="0"/>
                                <a:chExt cx="16579" cy="15328"/>
                              </a:xfrm>
                            </wpg:grpSpPr>
                            <wps:wsp>
                              <wps:cNvPr id="298" name="AutoShape 396"/>
                              <wps:cNvSpPr>
                                <a:spLocks noChangeAspect="1" noChangeArrowheads="1"/>
                              </wps:cNvSpPr>
                              <wps:spPr bwMode="auto">
                                <a:xfrm>
                                  <a:off x="0" y="0"/>
                                  <a:ext cx="16579" cy="1532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AutoShape 248"/>
                              <wps:cNvSpPr>
                                <a:spLocks noChangeArrowheads="1"/>
                              </wps:cNvSpPr>
                              <wps:spPr bwMode="auto">
                                <a:xfrm>
                                  <a:off x="13055" y="692"/>
                                  <a:ext cx="2254" cy="2387"/>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300" name="Tree"/>
                              <wps:cNvSpPr>
                                <a:spLocks noEditPoints="1" noChangeArrowheads="1"/>
                              </wps:cNvSpPr>
                              <wps:spPr bwMode="auto">
                                <a:xfrm>
                                  <a:off x="5708" y="10833"/>
                                  <a:ext cx="3785" cy="3232"/>
                                </a:xfrm>
                                <a:custGeom>
                                  <a:avLst/>
                                  <a:gdLst>
                                    <a:gd name="T0" fmla="*/ 189230 w 21600"/>
                                    <a:gd name="T1" fmla="*/ 0 h 21600"/>
                                    <a:gd name="T2" fmla="*/ 108124 w 21600"/>
                                    <a:gd name="T3" fmla="*/ 94271 h 21600"/>
                                    <a:gd name="T4" fmla="*/ 54071 w 21600"/>
                                    <a:gd name="T5" fmla="*/ 188542 h 21600"/>
                                    <a:gd name="T6" fmla="*/ 0 w 21600"/>
                                    <a:gd name="T7" fmla="*/ 282813 h 21600"/>
                                    <a:gd name="T8" fmla="*/ 270336 w 21600"/>
                                    <a:gd name="T9" fmla="*/ 94271 h 21600"/>
                                    <a:gd name="T10" fmla="*/ 324389 w 21600"/>
                                    <a:gd name="T11" fmla="*/ 188542 h 21600"/>
                                    <a:gd name="T12" fmla="*/ 378460 w 21600"/>
                                    <a:gd name="T13" fmla="*/ 282813 h 21600"/>
                                    <a:gd name="T14" fmla="*/ 17694720 60000 65536"/>
                                    <a:gd name="T15" fmla="*/ 11796480 60000 65536"/>
                                    <a:gd name="T16" fmla="*/ 11796480 60000 65536"/>
                                    <a:gd name="T17" fmla="*/ 11796480 60000 65536"/>
                                    <a:gd name="T18" fmla="*/ 0 60000 65536"/>
                                    <a:gd name="T19" fmla="*/ 0 60000 65536"/>
                                    <a:gd name="T20" fmla="*/ 0 60000 65536"/>
                                    <a:gd name="T21" fmla="*/ 761 w 21600"/>
                                    <a:gd name="T22" fmla="*/ 22454 h 21600"/>
                                    <a:gd name="T23" fmla="*/ 21069 w 21600"/>
                                    <a:gd name="T24" fmla="*/ 28282 h 216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custGeom>
                                <a:solidFill>
                                  <a:srgbClr val="008000"/>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301" name="Freeform 251"/>
                              <wps:cNvSpPr>
                                <a:spLocks/>
                              </wps:cNvSpPr>
                              <wps:spPr bwMode="auto">
                                <a:xfrm>
                                  <a:off x="8382" y="1847"/>
                                  <a:ext cx="5829" cy="9697"/>
                                </a:xfrm>
                                <a:custGeom>
                                  <a:avLst/>
                                  <a:gdLst>
                                    <a:gd name="T0" fmla="*/ 582930 w 1030"/>
                                    <a:gd name="T1" fmla="*/ 0 h 1701"/>
                                    <a:gd name="T2" fmla="*/ 0 w 1030"/>
                                    <a:gd name="T3" fmla="*/ 969645 h 1701"/>
                                    <a:gd name="T4" fmla="*/ 0 60000 65536"/>
                                    <a:gd name="T5" fmla="*/ 0 60000 65536"/>
                                  </a:gdLst>
                                  <a:ahLst/>
                                  <a:cxnLst>
                                    <a:cxn ang="T4">
                                      <a:pos x="T0" y="T1"/>
                                    </a:cxn>
                                    <a:cxn ang="T5">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252"/>
                              <wps:cNvSpPr>
                                <a:spLocks/>
                              </wps:cNvSpPr>
                              <wps:spPr bwMode="auto">
                                <a:xfrm>
                                  <a:off x="14211" y="1847"/>
                                  <a:ext cx="6" cy="10484"/>
                                </a:xfrm>
                                <a:custGeom>
                                  <a:avLst/>
                                  <a:gdLst>
                                    <a:gd name="T0" fmla="*/ 0 w 1"/>
                                    <a:gd name="T1" fmla="*/ 0 h 1651"/>
                                    <a:gd name="T2" fmla="*/ 0 w 1"/>
                                    <a:gd name="T3" fmla="*/ 1048385 h 1651"/>
                                    <a:gd name="T4" fmla="*/ 0 60000 65536"/>
                                    <a:gd name="T5" fmla="*/ 0 60000 65536"/>
                                  </a:gdLst>
                                  <a:ahLst/>
                                  <a:cxnLst>
                                    <a:cxn ang="T4">
                                      <a:pos x="T0" y="T1"/>
                                    </a:cxn>
                                    <a:cxn ang="T5">
                                      <a:pos x="T2" y="T3"/>
                                    </a:cxn>
                                  </a:cxnLst>
                                  <a:rect l="0" t="0" r="r" b="b"/>
                                  <a:pathLst>
                                    <a:path w="1" h="1651">
                                      <a:moveTo>
                                        <a:pt x="0" y="0"/>
                                      </a:moveTo>
                                      <a:cubicBezTo>
                                        <a:pt x="0" y="0"/>
                                        <a:pt x="0" y="825"/>
                                        <a:pt x="0" y="1651"/>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3" name="Freeform 254"/>
                              <wps:cNvSpPr>
                                <a:spLocks/>
                              </wps:cNvSpPr>
                              <wps:spPr bwMode="auto">
                                <a:xfrm>
                                  <a:off x="11137" y="6813"/>
                                  <a:ext cx="3074" cy="1118"/>
                                </a:xfrm>
                                <a:custGeom>
                                  <a:avLst/>
                                  <a:gdLst>
                                    <a:gd name="T0" fmla="*/ 0 w 484"/>
                                    <a:gd name="T1" fmla="*/ 0 h 176"/>
                                    <a:gd name="T2" fmla="*/ 149860 w 484"/>
                                    <a:gd name="T3" fmla="*/ 94615 h 176"/>
                                    <a:gd name="T4" fmla="*/ 307340 w 484"/>
                                    <a:gd name="T5" fmla="*/ 102870 h 176"/>
                                    <a:gd name="T6" fmla="*/ 0 60000 65536"/>
                                    <a:gd name="T7" fmla="*/ 0 60000 65536"/>
                                    <a:gd name="T8" fmla="*/ 0 60000 65536"/>
                                  </a:gdLst>
                                  <a:ahLst/>
                                  <a:cxnLst>
                                    <a:cxn ang="T6">
                                      <a:pos x="T0" y="T1"/>
                                    </a:cxn>
                                    <a:cxn ang="T7">
                                      <a:pos x="T2" y="T3"/>
                                    </a:cxn>
                                    <a:cxn ang="T8">
                                      <a:pos x="T4" y="T5"/>
                                    </a:cxn>
                                  </a:cxnLst>
                                  <a:rect l="0" t="0" r="r" b="b"/>
                                  <a:pathLst>
                                    <a:path w="484" h="176">
                                      <a:moveTo>
                                        <a:pt x="0" y="0"/>
                                      </a:moveTo>
                                      <a:cubicBezTo>
                                        <a:pt x="77" y="61"/>
                                        <a:pt x="155" y="122"/>
                                        <a:pt x="236" y="149"/>
                                      </a:cubicBezTo>
                                      <a:cubicBezTo>
                                        <a:pt x="317" y="176"/>
                                        <a:pt x="400" y="169"/>
                                        <a:pt x="484" y="162"/>
                                      </a:cubicBezTo>
                                    </a:path>
                                  </a:pathLst>
                                </a:custGeom>
                                <a:noFill/>
                                <a:ln w="9525">
                                  <a:solidFill>
                                    <a:srgbClr val="000000"/>
                                  </a:solidFill>
                                  <a:round/>
                                  <a:headEnd type="arrow"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4" name="Text Box 255"/>
                              <wps:cNvSpPr txBox="1">
                                <a:spLocks noChangeArrowheads="1"/>
                              </wps:cNvSpPr>
                              <wps:spPr bwMode="auto">
                                <a:xfrm>
                                  <a:off x="11137" y="5378"/>
                                  <a:ext cx="3309" cy="2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9BE2D7" w14:textId="77777777" w:rsidR="008A541A" w:rsidRDefault="008A541A" w:rsidP="00DC6E0E">
                                    <w:r>
                                      <w:rPr>
                                        <w:rFonts w:cs="Tahoma"/>
                                      </w:rPr>
                                      <w:t>θ</w:t>
                                    </w:r>
                                  </w:p>
                                </w:txbxContent>
                              </wps:txbx>
                              <wps:bodyPr rot="0" vert="horz" wrap="square" lIns="91440" tIns="45720" rIns="91440" bIns="45720" anchor="t" anchorCtr="0" upright="1">
                                <a:noAutofit/>
                              </wps:bodyPr>
                            </wps:wsp>
                            <wps:wsp>
                              <wps:cNvPr id="305" name="Rectangle 266"/>
                              <wps:cNvSpPr>
                                <a:spLocks noChangeArrowheads="1"/>
                              </wps:cNvSpPr>
                              <wps:spPr bwMode="auto">
                                <a:xfrm rot="-1098532">
                                  <a:off x="3479" y="3587"/>
                                  <a:ext cx="2255" cy="1670"/>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306" name="Rectangle 267"/>
                              <wps:cNvSpPr>
                                <a:spLocks noChangeArrowheads="1"/>
                              </wps:cNvSpPr>
                              <wps:spPr bwMode="auto">
                                <a:xfrm rot="-1098532">
                                  <a:off x="4806" y="5175"/>
                                  <a:ext cx="566" cy="616"/>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wgp>
                        </a:graphicData>
                      </a:graphic>
                    </wp:inline>
                  </w:drawing>
                </mc:Choice>
                <mc:Fallback>
                  <w:pict>
                    <v:group id="Canvas 247" o:spid="_x0000_s1067" style="width:130.55pt;height:120.7pt;mso-position-horizontal-relative:char;mso-position-vertical-relative:line" coordsize="16579,1532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">
                      <v:rect id="AutoShape 396" o:spid="_x0000_s1068" style="position:absolute;width:16579;height:153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K2PvwwAA&#10;ANwAAAAPAAAAZHJzL2Rvd25yZXYueG1sRE9Na4NAEL0X8h+WCfRSkjUeSmuyCUEIlVKQmibnwZ2o&#10;xJ1Vd6v233cPhR4f73t3mE0rRhpcY1nBZh2BIC6tbrhS8HU+rV5AOI+ssbVMCn7IwWG/eNhhou3E&#10;nzQWvhIhhF2CCmrvu0RKV9Zk0K1tRxy4mx0M+gCHSuoBpxBuWhlH0bM02HBoqLGjtKbyXnwbBVOZ&#10;j9fzx5vMn66Z5T7r0+LyrtTjcj5uQXia/b/4z51pBfFrWBvOhCMg9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K2PvwwAAANwAAAAPAAAAAAAAAAAAAAAAAJcCAABkcnMvZG93&#10;bnJldi54bWxQSwUGAAAAAAQABAD1AAAAhwMAAAAA&#10;" filled="f" stroked="f">
                        <o:lock v:ext="edit" aspectratio="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1069" type="#_x0000_t59" style="position:absolute;left:13055;top:692;width:2254;height:2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vSiOwgAA&#10;ANwAAAAPAAAAZHJzL2Rvd25yZXYueG1sRI9BS8QwFITvgv8hPMGbm7QHsXWzyyKIgl7c3R/wbN42&#10;ZZuXkhe39d8bQfA4zMw3zHq7hFFdKMkQ2UK1MqCIu+gG7i0cD893D6AkIzscI5OFbxLYbq6v1ti6&#10;OPMHXfa5VwXC0qIFn/PUai2dp4CyihNx8U4xBcxFpl67hHOBh1HXxtzrgAOXBY8TPXnqzvuvYEGq&#10;6iC+nuWlO5lk3j8bfGuytbc3y+4RVKYl/4f/2q/OQt008HumHAG9+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S9KI7CAAAA3AAAAA8AAAAAAAAAAAAAAAAAlwIAAGRycy9kb3du&#10;cmV2LnhtbFBLBQYAAAAABAAEAPUAAACGAwAAAAA=&#10;" fillcolor="yellow" strokecolor="#f79646 [3209]"/>
                      <v:shape id="Tree" o:spid="_x0000_s1070" style="position:absolute;left:5708;top:10833;width:3785;height:3232;visibility:visible;mso-wrap-style:square;v-text-anchor:top" coordsize="20000,200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OVbHwAAA&#10;ANwAAAAPAAAAZHJzL2Rvd25yZXYueG1sRE9Ni8IwEL0L/ocwghfRRBdEukZRQRBR0OrueWhm22Iz&#10;KU3U+u83B8Hj433Pl62txIMaXzrWMB4pEMSZMyXnGq6X7XAGwgdkg5Vj0vAiD8tFtzPHxLgnn+mR&#10;hlzEEPYJaihCqBMpfVaQRT9yNXHk/lxjMUTY5NI0+IzhtpITpabSYsmxocCaNgVlt/RuNQx+Lz/7&#10;tff3c3p8rQ8ndTQ1Ba37vXb1DSJQGz7it3tnNHypOD+eiUdAL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OVbHwAAAANwAAAAPAAAAAAAAAAAAAAAAAJcCAABkcnMvZG93bnJl&#10;di54bWxQSwUGAAAAAAQABAD1AAAAhAMAAAAA&#10;" fillcolor="green">
                        <v:stroke joinstyle="miter"/>
                        <v:shadow on="t" opacity="49150f" offset="6pt,6pt"/>
                        <v:path o:connecttype="custom" o:connectlocs="33159,0;18947,14106;9475,28211;0,42317;47371,14106;56843,28211;66318,42317" o:connectangles="270,180,180,180,0,0,0" textboxrect="@1,@1,@1,@1"/>
                        <o:lock v:ext="edit" verticies="t"/>
                      </v:shape>
                      <v:shape id="Freeform 251" o:spid="_x0000_s1071" style="position:absolute;left:8382;top:1847;width:5829;height:9697;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FXG4wgAA&#10;ANwAAAAPAAAAZHJzL2Rvd25yZXYueG1sRI/RisIwFETfBf8hXGHfNNHKotUooi4Iy8Ku9gMuzbUt&#10;NjeliVr/3iwIPg4zc4ZZrjtbixu1vnKsYTxSIIhzZyouNGSnr+EMhA/IBmvHpOFBHtarfm+JqXF3&#10;/qPbMRQiQtinqKEMoUml9HlJFv3INcTRO7vWYoiyLaRp8R7htpYTpT6lxYrjQokNbUvKL8er1TBL&#10;OP/ZKfbfk6lNGpOF32w/1/pj0G0WIAJ14R1+tQ9GQ6LG8H8mHgG5e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UVcbjCAAAA3AAAAA8AAAAAAAAAAAAAAAAAlwIAAGRycy9kb3du&#10;cmV2LnhtbFBLBQYAAAAABAAEAPUAAACGAwAAAAA=&#10;" path="m1030,0c1030,,515,850,,1701e" filled="f" strokecolor="#f79646 [3209]">
                        <v:stroke endarrow="open"/>
                        <v:path arrowok="t" o:connecttype="custom" o:connectlocs="3298931,0;0,5527718" o:connectangles="0,0"/>
                      </v:shape>
                      <v:shape id="Freeform 252" o:spid="_x0000_s1072" style="position:absolute;left:14211;top:1847;width:6;height:10484;visibility:visible;mso-wrap-style:square;v-text-anchor:top" coordsize="1,16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f74CxQAA&#10;ANwAAAAPAAAAZHJzL2Rvd25yZXYueG1sRI9Ba8JAFITvhf6H5RW81U0VJKSuYmsFxSKYCuLtkX0m&#10;wezbsLtq/PduQfA4zMw3zHjamUZcyPnasoKPfgKCuLC65lLB7m/xnoLwAVljY5kU3MjDdPL6MsZM&#10;2ytv6ZKHUkQI+wwVVCG0mZS+qMig79uWOHpH6wyGKF0ptcNrhJtGDpJkJA3WHBcqbOm7ouKUn42C&#10;Mm/nxe/qZzt3e5muN6nZfB2MUr23bvYJIlAXnuFHe6kVDJMB/J+JR0BO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F/vgLFAAAA3AAAAA8AAAAAAAAAAAAAAAAAlwIAAGRycy9k&#10;b3ducmV2LnhtbFBLBQYAAAAABAAEAPUAAACJAwAAAAA=&#10;" path="m0,0c0,,,825,,1651e" filled="f">
                        <v:path arrowok="t" o:connecttype="custom" o:connectlocs="0,0;0,6657340" o:connectangles="0,0"/>
                      </v:shape>
                      <v:shape id="Freeform 254" o:spid="_x0000_s1073" style="position:absolute;left:11137;top:6813;width:3074;height:1118;visibility:visible;mso-wrap-style:square;v-text-anchor:top" coordsize="484,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M47AxAAA&#10;ANwAAAAPAAAAZHJzL2Rvd25yZXYueG1sRI9Ba8JAFITvhf6H5RW81V2VlhJdRQoBi+SgtvT6yD6T&#10;YPZt2F2T+O/dgtDjMDPfMKvNaFvRkw+NYw2zqQJBXDrTcKXh+5S/foAIEdlg65g03CjAZv38tMLM&#10;uIEP1B9jJRKEQ4Ya6hi7TMpQ1mQxTF1HnLyz8xZjkr6SxuOQ4LaVc6XepcWG00KNHX3WVF6OV6th&#10;z8XVzwe1/doVb7K3vz9c5LnWk5dxuwQRaYz/4Ud7ZzQs1AL+zqQjIN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zOOwMQAAADcAAAADwAAAAAAAAAAAAAAAACXAgAAZHJzL2Rv&#10;d25yZXYueG1sUEsFBgAAAAAEAAQA9QAAAIgDAAAAAA==&#10;" path="m0,0c77,61,155,122,236,149,317,176,400,169,484,162e" filled="f">
                        <v:stroke startarrow="open"/>
                        <v:path arrowok="t" o:connecttype="custom" o:connectlocs="0,0;951797,601020;1951990,653458" o:connectangles="0,0,0"/>
                      </v:shape>
                      <v:shape id="Text Box 255" o:spid="_x0000_s1074" type="#_x0000_t202" style="position:absolute;left:11137;top:5378;width:3309;height:25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3cCxAAA&#10;ANwAAAAPAAAAZHJzL2Rvd25yZXYueG1sRI9Pa8JAFMTvgt9heUJvdddqRaOrSKXQk8X4B7w9ss8k&#10;mH0bsluTfvuuUPA4zMxvmOW6s5W4U+NLxxpGQwWCOHOm5FzD8fD5OgPhA7LByjFp+CUP61W/t8TE&#10;uJb3dE9DLiKEfYIaihDqREqfFWTRD11NHL2rayyGKJtcmgbbCLeVfFNqKi2WHBcKrOmjoOyW/lgN&#10;p931cp6o73xr3+vWdUqynUutXwbdZgEiUBee4f/2l9EwVh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93AsQAAADcAAAADwAAAAAAAAAAAAAAAACXAgAAZHJzL2Rv&#10;d25yZXYueG1sUEsFBgAAAAAEAAQA9QAAAIgDAAAAAA==&#10;" filled="f" stroked="f">
                        <v:textbox>
                          <w:txbxContent>
                            <w:p w14:paraId="709BE2D7" w14:textId="77777777" w:rsidR="008A541A" w:rsidRDefault="008A541A" w:rsidP="00DC6E0E">
                              <w:r>
                                <w:rPr>
                                  <w:rFonts w:cs="Tahoma"/>
                                </w:rPr>
                                <w:t>θ</w:t>
                              </w:r>
                            </w:p>
                          </w:txbxContent>
                        </v:textbox>
                      </v:shape>
                      <v:rect id="Rectangle 266" o:spid="_x0000_s1075" style="position:absolute;left:3479;top:3587;width:2255;height:1670;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TbJWxAAA&#10;ANwAAAAPAAAAZHJzL2Rvd25yZXYueG1sRI9Ba8JAFITvQv/D8gredNeI1aauoRRK683E0PMj+5oE&#10;s29DdhvTf98VhB6HmfmG2WeT7cRIg28da1gtFQjiypmWaw3l+X2xA+EDssHOMWn4JQ/Z4WG2x9S4&#10;K+c0FqEWEcI+RQ1NCH0qpa8asuiXrieO3rcbLIYoh1qaAa8RbjuZKPUkLbYcFxrs6a2h6lL8WA2n&#10;saQpf14lp3O1Vcxfl4/8WGo9f5xeX0AEmsJ/+N7+NBrWagO3M/EIyM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U2yVsQAAADcAAAADwAAAAAAAAAAAAAAAACXAgAAZHJzL2Rv&#10;d25yZXYueG1sUEsFBgAAAAAEAAQA9QAAAIgDAAAAAA==&#10;" fillcolor="#ddd8c2 [2894]" strokecolor="#f79646 [3209]"/>
                      <v:rect id="Rectangle 267" o:spid="_x0000_s1076" style="position:absolute;left:4806;top:5175;width:566;height:616;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nywhwwAA&#10;ANwAAAAPAAAAZHJzL2Rvd25yZXYueG1sRI/NasMwEITvgb6D2EJuieQE0taNYkqgNL3FP/S8WFvb&#10;xFoZS3Gct68KhR6HmfmG2Wez7cVEo+8ca0jWCgRx7UzHjYaqfF89g/AB2WDvmDTcyUN2eFjsMTXu&#10;xjlNRWhEhLBPUUMbwpBK6euWLPq1G4ij9+1GiyHKsZFmxFuE215ulNpJix3HhRYHOrZUX4qr1XCe&#10;Kprzl2RzLusnxfx1+cg/K62Xj/PbK4hAc/gP/7VPRsNW7eD3TDwC8vA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nywhwwAAANwAAAAPAAAAAAAAAAAAAAAAAJcCAABkcnMvZG93&#10;bnJldi54bWxQSwUGAAAAAAQABAD1AAAAhwMAAAAA&#10;" fillcolor="#ddd8c2 [2894]" strokecolor="#f79646 [3209]"/>
                      <w10:anchorlock/>
                    </v:group>
                  </w:pict>
                </mc:Fallback>
              </mc:AlternateContent>
            </w:r>
          </w:p>
        </w:tc>
      </w:tr>
      <w:tr w:rsidR="00DC6E0E" w14:paraId="50C5A34A" w14:textId="77777777" w:rsidTr="00DC6E0E">
        <w:trPr>
          <w:cantSplit/>
        </w:trPr>
        <w:tc>
          <w:tcPr>
            <w:tcW w:w="0" w:type="auto"/>
          </w:tcPr>
          <w:p w14:paraId="1F3B98FF" w14:textId="77777777" w:rsidR="00DC6E0E" w:rsidRPr="00F2736F" w:rsidRDefault="00DC6E0E" w:rsidP="00DC6E0E">
            <w:pPr>
              <w:pStyle w:val="TableText"/>
              <w:rPr>
                <w:rStyle w:val="GUIWord"/>
              </w:rPr>
            </w:pPr>
            <w:r w:rsidRPr="00F2736F">
              <w:rPr>
                <w:rStyle w:val="GUIWord"/>
              </w:rPr>
              <w:t>Sensor Azimuth</w:t>
            </w:r>
          </w:p>
        </w:tc>
        <w:tc>
          <w:tcPr>
            <w:tcW w:w="3459" w:type="dxa"/>
            <w:tcBorders>
              <w:right w:val="nil"/>
            </w:tcBorders>
          </w:tcPr>
          <w:p w14:paraId="4C6927CE" w14:textId="77777777" w:rsidR="00DC6E0E" w:rsidRDefault="00DC6E0E" w:rsidP="00DC6E0E">
            <w:pPr>
              <w:pStyle w:val="TableText"/>
            </w:pPr>
            <w:r>
              <w:t xml:space="preserve">[Degrees] </w:t>
            </w:r>
            <w:r w:rsidRPr="000B40E5">
              <w:t>Sensor azimuth angle relative to the illumination angle</w:t>
            </w:r>
          </w:p>
          <w:p w14:paraId="7928FA60" w14:textId="77777777" w:rsidR="00DC6E0E" w:rsidRDefault="00DC6E0E" w:rsidP="00DC6E0E">
            <w:pPr>
              <w:pStyle w:val="TableText"/>
            </w:pPr>
            <w:r>
              <w:t>The angle is measured clockwise from the Illumination Azimuth. A negative angle implies an anti-clockwise measurement direction.</w:t>
            </w:r>
          </w:p>
          <w:p w14:paraId="341A2E56" w14:textId="77777777" w:rsidR="00DC6E0E" w:rsidRDefault="00DC6E0E" w:rsidP="00DC6E0E">
            <w:pPr>
              <w:pStyle w:val="TableText"/>
            </w:pPr>
            <w:r>
              <w:t>In this example, the Sensor Azimuth is approximately 300</w:t>
            </w:r>
            <w:r>
              <w:rPr>
                <w:rFonts w:cs="Tahoma"/>
              </w:rPr>
              <w:t>°</w:t>
            </w:r>
            <w:r>
              <w:t>.</w:t>
            </w:r>
          </w:p>
        </w:tc>
        <w:tc>
          <w:tcPr>
            <w:tcW w:w="3934" w:type="dxa"/>
            <w:tcBorders>
              <w:left w:val="nil"/>
            </w:tcBorders>
          </w:tcPr>
          <w:p w14:paraId="6B705DA6" w14:textId="77777777" w:rsidR="00DC6E0E" w:rsidRDefault="008440CC" w:rsidP="00DC6E0E">
            <w:pPr>
              <w:pStyle w:val="TableText"/>
            </w:pPr>
            <w:r>
              <w:rPr>
                <w:noProof/>
                <w:lang w:val="en-US"/>
              </w:rPr>
              <mc:AlternateContent>
                <mc:Choice Requires="wpg">
                  <w:drawing>
                    <wp:inline distT="0" distB="0" distL="0" distR="0" wp14:anchorId="7E8A0C7D" wp14:editId="110E1D76">
                      <wp:extent cx="1657985" cy="1303020"/>
                      <wp:effectExtent l="0" t="0" r="5715" b="5080"/>
                      <wp:docPr id="286" name="Canvas 3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57985" cy="1303020"/>
                                <a:chOff x="0" y="0"/>
                                <a:chExt cx="16579" cy="13030"/>
                              </a:xfrm>
                            </wpg:grpSpPr>
                            <wps:wsp>
                              <wps:cNvPr id="287" name="AutoShape 385"/>
                              <wps:cNvSpPr>
                                <a:spLocks noChangeAspect="1" noChangeArrowheads="1"/>
                              </wps:cNvSpPr>
                              <wps:spPr bwMode="auto">
                                <a:xfrm>
                                  <a:off x="0" y="0"/>
                                  <a:ext cx="16579" cy="1303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AutoShape 306"/>
                              <wps:cNvSpPr>
                                <a:spLocks noChangeArrowheads="1"/>
                              </wps:cNvSpPr>
                              <wps:spPr bwMode="auto">
                                <a:xfrm>
                                  <a:off x="7778" y="3270"/>
                                  <a:ext cx="3207" cy="3003"/>
                                </a:xfrm>
                                <a:prstGeom prst="star32">
                                  <a:avLst>
                                    <a:gd name="adj" fmla="val 37500"/>
                                  </a:avLst>
                                </a:prstGeom>
                                <a:solidFill>
                                  <a:srgbClr val="00863D"/>
                                </a:solidFill>
                                <a:ln w="9525">
                                  <a:solidFill>
                                    <a:srgbClr val="000000"/>
                                  </a:solidFill>
                                  <a:miter lim="800000"/>
                                  <a:headEnd/>
                                  <a:tailEnd/>
                                </a:ln>
                              </wps:spPr>
                              <wps:bodyPr rot="0" vert="horz" wrap="square" lIns="91440" tIns="45720" rIns="91440" bIns="45720" anchor="t" anchorCtr="0" upright="1">
                                <a:noAutofit/>
                              </wps:bodyPr>
                            </wps:wsp>
                            <wps:wsp>
                              <wps:cNvPr id="289" name="AutoShape 307"/>
                              <wps:cNvSpPr>
                                <a:spLocks noChangeArrowheads="1"/>
                              </wps:cNvSpPr>
                              <wps:spPr bwMode="auto">
                                <a:xfrm>
                                  <a:off x="336" y="3956"/>
                                  <a:ext cx="2254" cy="2387"/>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grpSp>
                              <wpg:cNvPr id="290" name="Group 310"/>
                              <wpg:cNvGrpSpPr>
                                <a:grpSpLocks/>
                              </wpg:cNvGrpSpPr>
                              <wpg:grpSpPr bwMode="auto">
                                <a:xfrm rot="-8209749">
                                  <a:off x="5524" y="9848"/>
                                  <a:ext cx="2254" cy="2204"/>
                                  <a:chOff x="4061" y="5858"/>
                                  <a:chExt cx="976" cy="954"/>
                                </a:xfrm>
                              </wpg:grpSpPr>
                              <wps:wsp>
                                <wps:cNvPr id="291" name="Rectangle 308"/>
                                <wps:cNvSpPr>
                                  <a:spLocks noChangeArrowheads="1"/>
                                </wps:cNvSpPr>
                                <wps:spPr bwMode="auto">
                                  <a:xfrm rot="-1098532">
                                    <a:off x="4061" y="5858"/>
                                    <a:ext cx="976" cy="723"/>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92" name="Rectangle 309"/>
                                <wps:cNvSpPr>
                                  <a:spLocks noChangeArrowheads="1"/>
                                </wps:cNvSpPr>
                                <wps:spPr bwMode="auto">
                                  <a:xfrm rot="-1098532">
                                    <a:off x="4635" y="6545"/>
                                    <a:ext cx="245" cy="267"/>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g:grpSp>
                            <wps:wsp>
                              <wps:cNvPr id="293" name="Freeform 311"/>
                              <wps:cNvSpPr>
                                <a:spLocks/>
                              </wps:cNvSpPr>
                              <wps:spPr bwMode="auto">
                                <a:xfrm flipH="1" flipV="1">
                                  <a:off x="1473" y="4737"/>
                                  <a:ext cx="8191" cy="450"/>
                                </a:xfrm>
                                <a:custGeom>
                                  <a:avLst/>
                                  <a:gdLst>
                                    <a:gd name="T0" fmla="*/ 819150 w 1030"/>
                                    <a:gd name="T1" fmla="*/ 0 h 1701"/>
                                    <a:gd name="T2" fmla="*/ 0 w 1030"/>
                                    <a:gd name="T3" fmla="*/ 45085 h 1701"/>
                                    <a:gd name="T4" fmla="*/ 0 60000 65536"/>
                                    <a:gd name="T5" fmla="*/ 0 60000 65536"/>
                                  </a:gdLst>
                                  <a:ahLst/>
                                  <a:cxnLst>
                                    <a:cxn ang="T4">
                                      <a:pos x="T0" y="T1"/>
                                    </a:cxn>
                                    <a:cxn ang="T5">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4" name="AutoShape 312"/>
                              <wps:cNvCnPr>
                                <a:cxnSpLocks noChangeShapeType="1"/>
                              </wps:cNvCnPr>
                              <wps:spPr bwMode="auto">
                                <a:xfrm flipV="1">
                                  <a:off x="6972" y="4743"/>
                                  <a:ext cx="2692" cy="50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5" name="Arc 313"/>
                              <wps:cNvSpPr>
                                <a:spLocks/>
                              </wps:cNvSpPr>
                              <wps:spPr bwMode="auto">
                                <a:xfrm rot="-5203499">
                                  <a:off x="4921" y="386"/>
                                  <a:ext cx="9322" cy="9595"/>
                                </a:xfrm>
                                <a:custGeom>
                                  <a:avLst/>
                                  <a:gdLst>
                                    <a:gd name="T0" fmla="*/ 466090 w 43200"/>
                                    <a:gd name="T1" fmla="*/ 0 h 43200"/>
                                    <a:gd name="T2" fmla="*/ 48853 w 43200"/>
                                    <a:gd name="T3" fmla="*/ 265902 h 43200"/>
                                    <a:gd name="T4" fmla="*/ 466090 w 43200"/>
                                    <a:gd name="T5" fmla="*/ 479742 h 43200"/>
                                    <a:gd name="T6" fmla="*/ 0 60000 65536"/>
                                    <a:gd name="T7" fmla="*/ 0 60000 65536"/>
                                    <a:gd name="T8" fmla="*/ 0 60000 65536"/>
                                  </a:gdLst>
                                  <a:ahLst/>
                                  <a:cxnLst>
                                    <a:cxn ang="T6">
                                      <a:pos x="T0" y="T1"/>
                                    </a:cxn>
                                    <a:cxn ang="T7">
                                      <a:pos x="T2" y="T3"/>
                                    </a:cxn>
                                    <a:cxn ang="T8">
                                      <a:pos x="T4" y="T5"/>
                                    </a:cxn>
                                  </a:cxnLst>
                                  <a:rect l="0" t="0" r="r" b="b"/>
                                  <a:pathLst>
                                    <a:path w="43200" h="43200" fill="none" extrusionOk="0">
                                      <a:moveTo>
                                        <a:pt x="21599" y="0"/>
                                      </a:moveTo>
                                      <a:cubicBezTo>
                                        <a:pt x="33529" y="0"/>
                                        <a:pt x="43200" y="9670"/>
                                        <a:pt x="43200" y="21600"/>
                                      </a:cubicBezTo>
                                      <a:cubicBezTo>
                                        <a:pt x="43200" y="33529"/>
                                        <a:pt x="33529" y="43200"/>
                                        <a:pt x="21600" y="43200"/>
                                      </a:cubicBezTo>
                                      <a:cubicBezTo>
                                        <a:pt x="9670" y="43200"/>
                                        <a:pt x="0" y="33529"/>
                                        <a:pt x="0" y="21600"/>
                                      </a:cubicBezTo>
                                      <a:cubicBezTo>
                                        <a:pt x="-1" y="18258"/>
                                        <a:pt x="775" y="14963"/>
                                        <a:pt x="2264" y="11972"/>
                                      </a:cubicBezTo>
                                    </a:path>
                                    <a:path w="43200" h="43200" stroke="0" extrusionOk="0">
                                      <a:moveTo>
                                        <a:pt x="21599" y="0"/>
                                      </a:moveTo>
                                      <a:cubicBezTo>
                                        <a:pt x="33529" y="0"/>
                                        <a:pt x="43200" y="9670"/>
                                        <a:pt x="43200" y="21600"/>
                                      </a:cubicBezTo>
                                      <a:cubicBezTo>
                                        <a:pt x="43200" y="33529"/>
                                        <a:pt x="33529" y="43200"/>
                                        <a:pt x="21600" y="43200"/>
                                      </a:cubicBezTo>
                                      <a:cubicBezTo>
                                        <a:pt x="9670" y="43200"/>
                                        <a:pt x="0" y="33529"/>
                                        <a:pt x="0" y="21600"/>
                                      </a:cubicBezTo>
                                      <a:cubicBezTo>
                                        <a:pt x="-1" y="18258"/>
                                        <a:pt x="775" y="14963"/>
                                        <a:pt x="2264" y="11972"/>
                                      </a:cubicBezTo>
                                      <a:lnTo>
                                        <a:pt x="21600" y="21600"/>
                                      </a:lnTo>
                                      <a:lnTo>
                                        <a:pt x="21599" y="0"/>
                                      </a:lnTo>
                                      <a:close/>
                                    </a:path>
                                  </a:pathLst>
                                </a:custGeom>
                                <a:noFill/>
                                <a:ln w="9525">
                                  <a:solidFill>
                                    <a:srgbClr val="00000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Text Box 314"/>
                              <wps:cNvSpPr txBox="1">
                                <a:spLocks noChangeArrowheads="1"/>
                              </wps:cNvSpPr>
                              <wps:spPr bwMode="auto">
                                <a:xfrm>
                                  <a:off x="10902" y="6972"/>
                                  <a:ext cx="3309" cy="2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ADA524" w14:textId="77777777" w:rsidR="008A541A" w:rsidRDefault="008A541A" w:rsidP="00DC6E0E">
                                    <w:r>
                                      <w:rPr>
                                        <w:rFonts w:cs="Tahoma"/>
                                      </w:rPr>
                                      <w:t>θ</w:t>
                                    </w:r>
                                  </w:p>
                                </w:txbxContent>
                              </wps:txbx>
                              <wps:bodyPr rot="0" vert="horz" wrap="square" lIns="91440" tIns="45720" rIns="91440" bIns="45720" anchor="t" anchorCtr="0" upright="1">
                                <a:noAutofit/>
                              </wps:bodyPr>
                            </wps:wsp>
                          </wpg:wgp>
                        </a:graphicData>
                      </a:graphic>
                    </wp:inline>
                  </w:drawing>
                </mc:Choice>
                <mc:Fallback>
                  <w:pict>
                    <v:group id="Canvas 305" o:spid="_x0000_s1077" style="width:130.55pt;height:102.6pt;mso-position-horizontal-relative:char;mso-position-vertical-relative:line" coordsize="16579,130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">
                      <v:rect id="AutoShape 385" o:spid="_x0000_s1078" style="position:absolute;width:16579;height:13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bWFAxgAA&#10;ANwAAAAPAAAAZHJzL2Rvd25yZXYueG1sRI9Pa8JAFMTvBb/D8gQvxWz00EqaVYogDSJI45/zI/ua&#10;hGbfxuw2id++Wyh4HGbmN0y6GU0jeupcbVnBIopBEBdW11wqOJ928xUI55E1NpZJwZ0cbNaTpxQT&#10;bQf+pD73pQgQdgkqqLxvEyldUZFBF9mWOHhftjPog+xKqTscAtw0chnHL9JgzWGhwpa2FRXf+Y9R&#10;MBTH/no6fMjj8zWzfMtu2/yyV2o2Hd/fQHga/SP83860guXqFf7OhCMg1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bWFAxgAAANwAAAAPAAAAAAAAAAAAAAAAAJcCAABkcnMv&#10;ZG93bnJldi54bWxQSwUGAAAAAAQABAD1AAAAigMAAAAA&#10;" filled="f" stroked="f">
                        <o:lock v:ext="edit" aspectratio="t"/>
                      </v:rect>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AutoShape 306" o:spid="_x0000_s1079" type="#_x0000_t60" style="position:absolute;left:7778;top:3270;width:3207;height:30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uINnwAAA&#10;ANwAAAAPAAAAZHJzL2Rvd25yZXYueG1sRE/LisIwFN0L/kO4ghvRdIQZtDaKo8i4rYq6vDS3D2xu&#10;ShO1/r1ZCLM8nHey6kwtHtS6yrKCr0kEgjizuuJCwem4G89AOI+ssbZMCl7kYLXs9xKMtX1ySo+D&#10;L0QIYRejgtL7JpbSZSUZdBPbEAcut61BH2BbSN3iM4SbWk6j6EcarDg0lNjQpqTsdrgbBek9j+a/&#10;zba+jE7b1H8f92f3d1VqOOjWCxCeOv8v/rj3WsF0FtaGM+EIyOU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auINnwAAAANwAAAAPAAAAAAAAAAAAAAAAAJcCAABkcnMvZG93bnJl&#10;di54bWxQSwUGAAAAAAQABAD1AAAAhAMAAAAA&#10;" fillcolor="#00863d"/>
                      <v:shape id="AutoShape 307" o:spid="_x0000_s1080" type="#_x0000_t59" style="position:absolute;left:336;top:3956;width:2254;height:2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ZL5TwgAA&#10;ANwAAAAPAAAAZHJzL2Rvd25yZXYueG1sRI9BS8QwFITvgv8hPMGbm7QH2dbNLsuCKOjFXX/As3nb&#10;FJuXkhe39d8bQfA4zMw3zGa3hFFdKMkQ2UK1MqCIu+gG7i28nx7v1qAkIzscI5OFbxLYba+vNti6&#10;OPMbXY65VwXC0qIFn/PUai2dp4CyihNx8c4xBcxFpl67hHOBh1HXxtzrgAOXBY8THTx1n8evYEGq&#10;6iS+nuWpO5tkXj8afGmytbc3y/4BVKYl/4f/2s/OQr1u4PdMOQJ6+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FkvlPCAAAA3AAAAA8AAAAAAAAAAAAAAAAAlwIAAGRycy9kb3du&#10;cmV2LnhtbFBLBQYAAAAABAAEAPUAAACGAwAAAAA=&#10;" fillcolor="yellow" strokecolor="#f79646 [3209]"/>
                      <v:group id="Group 310" o:spid="_x0000_s1081" style="position:absolute;left:5524;top:9848;width:2254;height:2204;rotation:-8967235fd" coordorigin="4061,5858" coordsize="976,9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">
                        <v:rect id="Rectangle 308" o:spid="_x0000_s1082" style="position:absolute;left:4061;top:5858;width:976;height:723;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nS5PwgAA&#10;ANwAAAAPAAAAZHJzL2Rvd25yZXYueG1sRI9Pi8IwFMTvC36H8ARva9oe/FONIsKie7NaPD+aZ1ts&#10;XkqTrfXbmwXB4zAzv2HW28E0oqfO1ZYVxNMIBHFhdc2lgvzy870A4TyyxsYyKXiSg+1m9LXGVNsH&#10;Z9SffSkChF2KCirv21RKV1Rk0E1tSxy8m+0M+iC7UuoOHwFuGplE0UwarDksVNjSvqLifv4zCk59&#10;TkO2jJPTpZhHzNf7IfvNlZqMh90KhKfBf8Lv9lErSJYx/J8JR0BuX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CdLk/CAAAA3AAAAA8AAAAAAAAAAAAAAAAAlwIAAGRycy9kb3du&#10;cmV2LnhtbFBLBQYAAAAABAAEAPUAAACGAwAAAAA=&#10;" fillcolor="#ddd8c2 [2894]" strokecolor="#f79646 [3209]"/>
                        <v:rect id="Rectangle 309" o:spid="_x0000_s1083" style="position:absolute;left:4635;top:6545;width:245;height:267;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T7A4wQAA&#10;ANwAAAAPAAAAZHJzL2Rvd25yZXYueG1sRI/NqsIwFIT3F3yHcAR319Qu/KlGEUH07qwW14fm2Bab&#10;k9LEWt/eXBBcDjPzDbPa9KYWHbWusqxgMo5AEOdWV1woyC773zkI55E11pZJwYscbNaDnxUm2j45&#10;pe7sCxEg7BJUUHrfJFK6vCSDbmwb4uDdbGvQB9kWUrf4DHBTyziKptJgxWGhxIZ2JeX388MoOHUZ&#10;9eliEp8u+Sxivt4P6V+m1GjYb5cgPPX+G/60j1pBvIjh/0w4AnL9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8E+wOMEAAADcAAAADwAAAAAAAAAAAAAAAACXAgAAZHJzL2Rvd25y&#10;ZXYueG1sUEsFBgAAAAAEAAQA9QAAAIUDAAAAAA==&#10;" fillcolor="#ddd8c2 [2894]" strokecolor="#f79646 [3209]"/>
                      </v:group>
                      <v:shape id="Freeform 311" o:spid="_x0000_s1084" style="position:absolute;left:1473;top:4737;width:8191;height:450;flip:x y;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cYLpxQAA&#10;ANwAAAAPAAAAZHJzL2Rvd25yZXYueG1sRI9Pi8IwFMTvC36H8ARva2pdRKtRVFBkDwv+Aa/P5tkW&#10;m5fSxFr3028WBI/DzPyGmS1aU4qGaldYVjDoRyCIU6sLzhScjpvPMQjnkTWWlknBkxws5p2PGSba&#10;PnhPzcFnIkDYJagg975KpHRpTgZd31bEwbva2qAPss6krvER4KaUcRSNpMGCw0KOFa1zSm+Hu1Fw&#10;XW2/02hXrs4/681k31y+fmVslep12+UUhKfWv8Ov9k4riCdD+D8TjoCc/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txgunFAAAA3AAAAA8AAAAAAAAAAAAAAAAAlwIAAGRycy9k&#10;b3ducmV2LnhtbFBLBQYAAAAABAAEAPUAAACJAwAAAAA=&#10;" path="m1030,0c1030,,515,850,,1701e" filled="f" strokecolor="#f79646 [3209]">
                        <v:stroke endarrow="open"/>
                        <v:path arrowok="t" o:connecttype="custom" o:connectlocs="6514231,0;0,11927" o:connectangles="0,0"/>
                      </v:shape>
                      <v:shape id="AutoShape 312" o:spid="_x0000_s1085" type="#_x0000_t32" style="position:absolute;left:6972;top:4743;width:2692;height:501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rqXL8MAAADcAAAADwAAAGRycy9kb3ducmV2LnhtbESPQWsCMRSE7wX/Q3iCt5pVbNHVKFYQ&#10;pJdSFfT42Dx3g5uXZZNu1n9vCoUeh5n5hllteluLjlpvHCuYjDMQxIXThksF59P+dQ7CB2SNtWNS&#10;8CAPm/XgZYW5dpG/qTuGUiQI+xwVVCE0uZS+qMiiH7uGOHk311oMSbal1C3GBLe1nGbZu7RoOC1U&#10;2NCuouJ+/LEKTPwyXXPYxY/Py9XrSObx5oxSo2G/XYII1If/8F/7oBVMFzP4PZOOgFw/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q6ly/DAAAA3AAAAA8AAAAAAAAAAAAA&#10;AAAAoQIAAGRycy9kb3ducmV2LnhtbFBLBQYAAAAABAAEAPkAAACRAwAAAAA=&#10;">
                        <v:stroke endarrow="block"/>
                      </v:shape>
                      <v:shape id="Arc 313" o:spid="_x0000_s1086" style="position:absolute;left:4921;top:386;width:9322;height:9595;rotation:-5683609fd;visibility:visible;mso-wrap-style:square;v-text-anchor:top" coordsize="43200,432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qc2PxAAA&#10;ANwAAAAPAAAAZHJzL2Rvd25yZXYueG1sRI9BawIxFITvhf6H8ARvNaug1tUoVhGEHkS34PW5ee5G&#10;Ny/LJur6702h0OMwM98ws0VrK3GnxhvHCvq9BARx7rThQsFPtvn4BOEDssbKMSl4kofF/P1thql2&#10;D97T/RAKESHsU1RQhlCnUvq8JIu+52ri6J1dYzFE2RRSN/iIcFvJQZKMpEXDcaHEmlYl5dfDzSrI&#10;OFldTLXjU//4Fb7H62e21EapbqddTkEEasN/+K+91QoGkyH8nolHQM5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anNj8QAAADcAAAADwAAAAAAAAAAAAAAAACXAgAAZHJzL2Rv&#10;d25yZXYueG1sUEsFBgAAAAAEAAQA9QAAAIgDAAAAAA==&#10;" path="m21599,0nfc33529,,43200,9670,43200,21600,43200,33529,33529,43200,21600,43200,9670,43200,,33529,,21600,-1,18258,775,14963,2264,11972em21599,0nsc33529,,43200,9670,43200,21600,43200,33529,33529,43200,21600,43200,9670,43200,,33529,,21600,-1,18258,775,14963,2264,11972l21600,21600,21599,0xe" filled="f">
                        <v:stroke endarrow="open"/>
                        <v:path arrowok="t" o:extrusionok="f" o:connecttype="custom" o:connectlocs="100576,0;10542,59059;100576,106554" o:connectangles="0,0,0"/>
                      </v:shape>
                      <v:shape id="Text Box 314" o:spid="_x0000_s1087" type="#_x0000_t202" style="position:absolute;left:10902;top:6972;width:3309;height:25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tb0xAAA&#10;ANwAAAAPAAAAZHJzL2Rvd25yZXYueG1sRI9Ba8JAFITvQv/D8gq96W7FhhrdBLEIPVWMbcHbI/tM&#10;QrNvQ3Zr0n/fFQSPw8x8w6zz0bbiQr1vHGt4nikQxKUzDVcaPo+76SsIH5ANto5Jwx95yLOHyRpT&#10;4wY+0KUIlYgQ9ilqqEPoUil9WZNFP3MdcfTOrrcYouwraXocIty2cq5UIi02HBdq7GhbU/lT/FoN&#10;Xx/n0/dC7as3+9INblSS7VJq/fQ4blYgAo3hHr61342G+TKB65l4BG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9rW9MQAAADcAAAADwAAAAAAAAAAAAAAAACXAgAAZHJzL2Rv&#10;d25yZXYueG1sUEsFBgAAAAAEAAQA9QAAAIgDAAAAAA==&#10;" filled="f" stroked="f">
                        <v:textbox>
                          <w:txbxContent>
                            <w:p w14:paraId="4AADA524" w14:textId="77777777" w:rsidR="008A541A" w:rsidRDefault="008A541A" w:rsidP="00DC6E0E">
                              <w:r>
                                <w:rPr>
                                  <w:rFonts w:cs="Tahoma"/>
                                </w:rPr>
                                <w:t>θ</w:t>
                              </w:r>
                            </w:p>
                          </w:txbxContent>
                        </v:textbox>
                      </v:shape>
                      <w10:anchorlock/>
                    </v:group>
                  </w:pict>
                </mc:Fallback>
              </mc:AlternateContent>
            </w:r>
          </w:p>
        </w:tc>
      </w:tr>
      <w:tr w:rsidR="00DC6E0E" w14:paraId="12DF1A50" w14:textId="77777777" w:rsidTr="00DC6E0E">
        <w:trPr>
          <w:cantSplit/>
        </w:trPr>
        <w:tc>
          <w:tcPr>
            <w:tcW w:w="0" w:type="auto"/>
          </w:tcPr>
          <w:p w14:paraId="49161CA2" w14:textId="77777777" w:rsidR="00DC6E0E" w:rsidRPr="00F2736F" w:rsidRDefault="00DC6E0E" w:rsidP="00DC6E0E">
            <w:pPr>
              <w:pStyle w:val="TableText"/>
              <w:rPr>
                <w:rStyle w:val="GUIWord"/>
              </w:rPr>
            </w:pPr>
            <w:r w:rsidRPr="00F2736F">
              <w:rPr>
                <w:rStyle w:val="GUIWord"/>
              </w:rPr>
              <w:t>Sensor Distance</w:t>
            </w:r>
          </w:p>
        </w:tc>
        <w:tc>
          <w:tcPr>
            <w:tcW w:w="0" w:type="auto"/>
            <w:gridSpan w:val="2"/>
          </w:tcPr>
          <w:p w14:paraId="70554904" w14:textId="77777777" w:rsidR="00DC6E0E" w:rsidRDefault="00DC6E0E" w:rsidP="00DC6E0E">
            <w:pPr>
              <w:pStyle w:val="TableText"/>
            </w:pPr>
            <w:r>
              <w:t>[Metres] D</w:t>
            </w:r>
            <w:r w:rsidRPr="00084655">
              <w:t xml:space="preserve">istance of </w:t>
            </w:r>
            <w:r>
              <w:t>Sensor</w:t>
            </w:r>
            <w:r w:rsidRPr="00084655">
              <w:t xml:space="preserve"> </w:t>
            </w:r>
            <w:r>
              <w:t>from the</w:t>
            </w:r>
            <w:r w:rsidRPr="00084655">
              <w:t xml:space="preserve"> target</w:t>
            </w:r>
          </w:p>
        </w:tc>
      </w:tr>
      <w:tr w:rsidR="00DC6E0E" w14:paraId="4E146555" w14:textId="77777777" w:rsidTr="00DC6E0E">
        <w:trPr>
          <w:cantSplit/>
        </w:trPr>
        <w:tc>
          <w:tcPr>
            <w:tcW w:w="0" w:type="auto"/>
          </w:tcPr>
          <w:p w14:paraId="14012C48" w14:textId="77777777" w:rsidR="00DC6E0E" w:rsidRPr="00F2736F" w:rsidRDefault="00DC6E0E" w:rsidP="00DC6E0E">
            <w:pPr>
              <w:pStyle w:val="TableText"/>
              <w:rPr>
                <w:rStyle w:val="GUIWord"/>
              </w:rPr>
            </w:pPr>
            <w:r w:rsidRPr="00F2736F">
              <w:rPr>
                <w:rStyle w:val="GUIWord"/>
              </w:rPr>
              <w:t>Sensor Zenith</w:t>
            </w:r>
          </w:p>
        </w:tc>
        <w:tc>
          <w:tcPr>
            <w:tcW w:w="0" w:type="auto"/>
            <w:tcBorders>
              <w:right w:val="nil"/>
            </w:tcBorders>
          </w:tcPr>
          <w:p w14:paraId="0C0C88FF" w14:textId="77777777" w:rsidR="00DC6E0E" w:rsidRDefault="00DC6E0E" w:rsidP="00DC6E0E">
            <w:pPr>
              <w:pStyle w:val="TableText"/>
            </w:pPr>
            <w:r>
              <w:t xml:space="preserve">[Degrees] </w:t>
            </w:r>
            <w:r w:rsidRPr="000B40E5">
              <w:t>Sensor zenith angle measured from nadir</w:t>
            </w:r>
          </w:p>
          <w:p w14:paraId="57F05303" w14:textId="77777777" w:rsidR="00DC6E0E" w:rsidRDefault="00DC6E0E" w:rsidP="00DC6E0E">
            <w:pPr>
              <w:pStyle w:val="TableText"/>
            </w:pPr>
            <w:r>
              <w:t>This angle will always be between 0 and 90 degrees. If the Sensor is directly over the target, the value will be zero.</w:t>
            </w:r>
          </w:p>
        </w:tc>
        <w:tc>
          <w:tcPr>
            <w:tcW w:w="0" w:type="auto"/>
            <w:tcBorders>
              <w:left w:val="nil"/>
            </w:tcBorders>
          </w:tcPr>
          <w:p w14:paraId="39AD72A8" w14:textId="77777777" w:rsidR="00DC6E0E" w:rsidRDefault="008440CC" w:rsidP="00DC6E0E">
            <w:pPr>
              <w:pStyle w:val="TableText"/>
            </w:pPr>
            <w:r>
              <w:rPr>
                <w:noProof/>
                <w:lang w:val="en-US"/>
              </w:rPr>
              <mc:AlternateContent>
                <mc:Choice Requires="wpg">
                  <w:drawing>
                    <wp:inline distT="0" distB="0" distL="0" distR="0" wp14:anchorId="658CE9B1" wp14:editId="69EE237C">
                      <wp:extent cx="1464310" cy="1532890"/>
                      <wp:effectExtent l="0" t="0" r="0" b="3810"/>
                      <wp:docPr id="276" name="Canvas 2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4310" cy="1532890"/>
                                <a:chOff x="0" y="0"/>
                                <a:chExt cx="14643" cy="15328"/>
                              </a:xfrm>
                            </wpg:grpSpPr>
                            <wps:wsp>
                              <wps:cNvPr id="277" name="AutoShape 375"/>
                              <wps:cNvSpPr>
                                <a:spLocks noChangeAspect="1" noChangeArrowheads="1"/>
                              </wps:cNvSpPr>
                              <wps:spPr bwMode="auto">
                                <a:xfrm>
                                  <a:off x="0" y="0"/>
                                  <a:ext cx="14643" cy="1532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Tree"/>
                              <wps:cNvSpPr>
                                <a:spLocks noEditPoints="1" noChangeArrowheads="1"/>
                              </wps:cNvSpPr>
                              <wps:spPr bwMode="auto">
                                <a:xfrm>
                                  <a:off x="5124" y="10833"/>
                                  <a:ext cx="3785" cy="3232"/>
                                </a:xfrm>
                                <a:custGeom>
                                  <a:avLst/>
                                  <a:gdLst>
                                    <a:gd name="T0" fmla="*/ 189230 w 21600"/>
                                    <a:gd name="T1" fmla="*/ 0 h 21600"/>
                                    <a:gd name="T2" fmla="*/ 108124 w 21600"/>
                                    <a:gd name="T3" fmla="*/ 94271 h 21600"/>
                                    <a:gd name="T4" fmla="*/ 54071 w 21600"/>
                                    <a:gd name="T5" fmla="*/ 188542 h 21600"/>
                                    <a:gd name="T6" fmla="*/ 0 w 21600"/>
                                    <a:gd name="T7" fmla="*/ 282813 h 21600"/>
                                    <a:gd name="T8" fmla="*/ 270336 w 21600"/>
                                    <a:gd name="T9" fmla="*/ 94271 h 21600"/>
                                    <a:gd name="T10" fmla="*/ 324389 w 21600"/>
                                    <a:gd name="T11" fmla="*/ 188542 h 21600"/>
                                    <a:gd name="T12" fmla="*/ 378460 w 21600"/>
                                    <a:gd name="T13" fmla="*/ 282813 h 21600"/>
                                    <a:gd name="T14" fmla="*/ 17694720 60000 65536"/>
                                    <a:gd name="T15" fmla="*/ 11796480 60000 65536"/>
                                    <a:gd name="T16" fmla="*/ 11796480 60000 65536"/>
                                    <a:gd name="T17" fmla="*/ 11796480 60000 65536"/>
                                    <a:gd name="T18" fmla="*/ 0 60000 65536"/>
                                    <a:gd name="T19" fmla="*/ 0 60000 65536"/>
                                    <a:gd name="T20" fmla="*/ 0 60000 65536"/>
                                    <a:gd name="T21" fmla="*/ 761 w 21600"/>
                                    <a:gd name="T22" fmla="*/ 22454 h 21600"/>
                                    <a:gd name="T23" fmla="*/ 21069 w 21600"/>
                                    <a:gd name="T24" fmla="*/ 28282 h 216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custGeom>
                                <a:solidFill>
                                  <a:srgbClr val="008000"/>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279" name="Freeform 260"/>
                              <wps:cNvSpPr>
                                <a:spLocks/>
                              </wps:cNvSpPr>
                              <wps:spPr bwMode="auto">
                                <a:xfrm flipH="1">
                                  <a:off x="4349" y="4267"/>
                                  <a:ext cx="2464" cy="6566"/>
                                </a:xfrm>
                                <a:custGeom>
                                  <a:avLst/>
                                  <a:gdLst>
                                    <a:gd name="T0" fmla="*/ 246380 w 1030"/>
                                    <a:gd name="T1" fmla="*/ 0 h 1701"/>
                                    <a:gd name="T2" fmla="*/ 0 w 1030"/>
                                    <a:gd name="T3" fmla="*/ 656590 h 1701"/>
                                    <a:gd name="T4" fmla="*/ 0 60000 65536"/>
                                    <a:gd name="T5" fmla="*/ 0 60000 65536"/>
                                  </a:gdLst>
                                  <a:ahLst/>
                                  <a:cxnLst>
                                    <a:cxn ang="T4">
                                      <a:pos x="T0" y="T1"/>
                                    </a:cxn>
                                    <a:cxn ang="T5">
                                      <a:pos x="T2" y="T3"/>
                                    </a:cxn>
                                  </a:cxnLst>
                                  <a:rect l="0" t="0" r="r" b="b"/>
                                  <a:pathLst>
                                    <a:path w="1030" h="1701">
                                      <a:moveTo>
                                        <a:pt x="1030" y="0"/>
                                      </a:moveTo>
                                      <a:cubicBezTo>
                                        <a:pt x="1030" y="0"/>
                                        <a:pt x="515" y="850"/>
                                        <a:pt x="0" y="1701"/>
                                      </a:cubicBezTo>
                                    </a:path>
                                  </a:pathLst>
                                </a:custGeom>
                                <a:noFill/>
                                <a:ln w="9525">
                                  <a:solidFill>
                                    <a:schemeClr val="accent6">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 name="Freeform 262"/>
                              <wps:cNvSpPr>
                                <a:spLocks/>
                              </wps:cNvSpPr>
                              <wps:spPr bwMode="auto">
                                <a:xfrm flipH="1">
                                  <a:off x="4146" y="7778"/>
                                  <a:ext cx="1645" cy="1118"/>
                                </a:xfrm>
                                <a:custGeom>
                                  <a:avLst/>
                                  <a:gdLst>
                                    <a:gd name="T0" fmla="*/ 0 w 484"/>
                                    <a:gd name="T1" fmla="*/ 0 h 176"/>
                                    <a:gd name="T2" fmla="*/ 80194 w 484"/>
                                    <a:gd name="T3" fmla="*/ 94615 h 176"/>
                                    <a:gd name="T4" fmla="*/ 164465 w 484"/>
                                    <a:gd name="T5" fmla="*/ 102870 h 176"/>
                                    <a:gd name="T6" fmla="*/ 0 60000 65536"/>
                                    <a:gd name="T7" fmla="*/ 0 60000 65536"/>
                                    <a:gd name="T8" fmla="*/ 0 60000 65536"/>
                                  </a:gdLst>
                                  <a:ahLst/>
                                  <a:cxnLst>
                                    <a:cxn ang="T6">
                                      <a:pos x="T0" y="T1"/>
                                    </a:cxn>
                                    <a:cxn ang="T7">
                                      <a:pos x="T2" y="T3"/>
                                    </a:cxn>
                                    <a:cxn ang="T8">
                                      <a:pos x="T4" y="T5"/>
                                    </a:cxn>
                                  </a:cxnLst>
                                  <a:rect l="0" t="0" r="r" b="b"/>
                                  <a:pathLst>
                                    <a:path w="484" h="176">
                                      <a:moveTo>
                                        <a:pt x="0" y="0"/>
                                      </a:moveTo>
                                      <a:cubicBezTo>
                                        <a:pt x="77" y="61"/>
                                        <a:pt x="155" y="122"/>
                                        <a:pt x="236" y="149"/>
                                      </a:cubicBezTo>
                                      <a:cubicBezTo>
                                        <a:pt x="317" y="176"/>
                                        <a:pt x="400" y="169"/>
                                        <a:pt x="484" y="162"/>
                                      </a:cubicBezTo>
                                    </a:path>
                                  </a:pathLst>
                                </a:custGeom>
                                <a:noFill/>
                                <a:ln w="9525">
                                  <a:solidFill>
                                    <a:srgbClr val="000000"/>
                                  </a:solidFill>
                                  <a:round/>
                                  <a:headEnd type="arrow"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AutoShape 265"/>
                              <wps:cNvSpPr>
                                <a:spLocks noChangeArrowheads="1"/>
                              </wps:cNvSpPr>
                              <wps:spPr bwMode="auto">
                                <a:xfrm>
                                  <a:off x="11537" y="539"/>
                                  <a:ext cx="2255" cy="2388"/>
                                </a:xfrm>
                                <a:prstGeom prst="star16">
                                  <a:avLst>
                                    <a:gd name="adj" fmla="val 37500"/>
                                  </a:avLst>
                                </a:prstGeom>
                                <a:solidFill>
                                  <a:srgbClr val="FFFF00"/>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2" name="Text Box 263"/>
                              <wps:cNvSpPr txBox="1">
                                <a:spLocks noChangeArrowheads="1"/>
                              </wps:cNvSpPr>
                              <wps:spPr bwMode="auto">
                                <a:xfrm>
                                  <a:off x="3390" y="6534"/>
                                  <a:ext cx="2248" cy="2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7298D" w14:textId="77777777" w:rsidR="008A541A" w:rsidRDefault="008A541A" w:rsidP="00DC6E0E">
                                    <w:r>
                                      <w:rPr>
                                        <w:rFonts w:cs="Tahoma"/>
                                      </w:rPr>
                                      <w:t>θ</w:t>
                                    </w:r>
                                  </w:p>
                                </w:txbxContent>
                              </wps:txbx>
                              <wps:bodyPr rot="0" vert="horz" wrap="square" lIns="91440" tIns="45720" rIns="91440" bIns="45720" anchor="t" anchorCtr="0" upright="1">
                                <a:noAutofit/>
                              </wps:bodyPr>
                            </wps:wsp>
                            <wps:wsp>
                              <wps:cNvPr id="283" name="Rectangle 268"/>
                              <wps:cNvSpPr>
                                <a:spLocks noChangeArrowheads="1"/>
                              </wps:cNvSpPr>
                              <wps:spPr bwMode="auto">
                                <a:xfrm rot="-1098532">
                                  <a:off x="2609" y="1949"/>
                                  <a:ext cx="2255" cy="1670"/>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4" name="Rectangle 269"/>
                              <wps:cNvSpPr>
                                <a:spLocks noChangeArrowheads="1"/>
                              </wps:cNvSpPr>
                              <wps:spPr bwMode="auto">
                                <a:xfrm rot="-1098532">
                                  <a:off x="3937" y="3536"/>
                                  <a:ext cx="565" cy="616"/>
                                </a:xfrm>
                                <a:prstGeom prst="rect">
                                  <a:avLst/>
                                </a:prstGeom>
                                <a:solidFill>
                                  <a:schemeClr val="bg2">
                                    <a:lumMod val="90000"/>
                                    <a:lumOff val="0"/>
                                  </a:schemeClr>
                                </a:solidFill>
                                <a:ln w="9525">
                                  <a:solidFill>
                                    <a:schemeClr val="accent6">
                                      <a:lumMod val="100000"/>
                                      <a:lumOff val="0"/>
                                    </a:schemeClr>
                                  </a:solidFill>
                                  <a:miter lim="800000"/>
                                  <a:headEnd/>
                                  <a:tailEnd/>
                                </a:ln>
                              </wps:spPr>
                              <wps:bodyPr rot="0" vert="horz" wrap="square" lIns="91440" tIns="45720" rIns="91440" bIns="45720" anchor="t" anchorCtr="0" upright="1">
                                <a:noAutofit/>
                              </wps:bodyPr>
                            </wps:wsp>
                            <wps:wsp>
                              <wps:cNvPr id="285" name="Freeform 270"/>
                              <wps:cNvSpPr>
                                <a:spLocks/>
                              </wps:cNvSpPr>
                              <wps:spPr bwMode="auto">
                                <a:xfrm>
                                  <a:off x="4121" y="4191"/>
                                  <a:ext cx="705" cy="7067"/>
                                </a:xfrm>
                                <a:custGeom>
                                  <a:avLst/>
                                  <a:gdLst>
                                    <a:gd name="T0" fmla="*/ 0 w 1"/>
                                    <a:gd name="T1" fmla="*/ 0 h 1651"/>
                                    <a:gd name="T2" fmla="*/ 0 w 1"/>
                                    <a:gd name="T3" fmla="*/ 706755 h 1651"/>
                                    <a:gd name="T4" fmla="*/ 0 60000 65536"/>
                                    <a:gd name="T5" fmla="*/ 0 60000 65536"/>
                                  </a:gdLst>
                                  <a:ahLst/>
                                  <a:cxnLst>
                                    <a:cxn ang="T4">
                                      <a:pos x="T0" y="T1"/>
                                    </a:cxn>
                                    <a:cxn ang="T5">
                                      <a:pos x="T2" y="T3"/>
                                    </a:cxn>
                                  </a:cxnLst>
                                  <a:rect l="0" t="0" r="r" b="b"/>
                                  <a:pathLst>
                                    <a:path w="1" h="1651">
                                      <a:moveTo>
                                        <a:pt x="0" y="0"/>
                                      </a:moveTo>
                                      <a:cubicBezTo>
                                        <a:pt x="0" y="0"/>
                                        <a:pt x="0" y="825"/>
                                        <a:pt x="0" y="1651"/>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56" o:spid="_x0000_s1088" style="width:115.3pt;height:120.7pt;mso-position-horizontal-relative:char;mso-position-vertical-relative:line" coordsize="14643,1532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">
                      <v:rect id="AutoShape 375" o:spid="_x0000_s1089" style="position:absolute;width:14643;height:153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uBFnxQAA&#10;ANwAAAAPAAAAZHJzL2Rvd25yZXYueG1sRI9Ba8JAFITvQv/D8gq9iG7qoUp0lSKUBimISev5kX0m&#10;wezbmN0m8d+7guBxmJlvmNVmMLXoqHWVZQXv0wgEcW51xYWC3+xrsgDhPLLG2jIpuJKDzfpltMJY&#10;254P1KW+EAHCLkYFpfdNLKXLSzLoprYhDt7JtgZ9kG0hdYt9gJtazqLoQxqsOCyU2NC2pPyc/hsF&#10;fb7vjtnPt9yPj4nlS3LZpn87pd5eh88lCE+Df4Yf7UQrmM3ncD8TjoBc3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K4EWfFAAAA3AAAAA8AAAAAAAAAAAAAAAAAlwIAAGRycy9k&#10;b3ducmV2LnhtbFBLBQYAAAAABAAEAPUAAACJAwAAAAA=&#10;" filled="f" stroked="f">
                        <o:lock v:ext="edit" aspectratio="t"/>
                      </v:rect>
                      <v:shape id="Tree" o:spid="_x0000_s1090" style="position:absolute;left:5124;top:10833;width:3785;height:3232;visibility:visible;mso-wrap-style:square;v-text-anchor:top" coordsize="20000,200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qCYhwQAA&#10;ANwAAAAPAAAAZHJzL2Rvd25yZXYueG1sRE/LisIwFN0L8w/hCm5E03GhUpuKDgzIMIKtj/WludOW&#10;aW5KE7X+vVkILg/nnax704gbda62rOBzGoEgLqyuuVRwOn5PliCcR9bYWCYFD3KwTj8GCcba3jmj&#10;W+5LEULYxaig8r6NpXRFRQbd1LbEgfuznUEfYFdK3eE9hJtGzqJoLg3WHBoqbOmrouI/vxoF48vx&#10;/LN17prl+8f29xDtdUteqdGw36xAeOr9W/xy77SC2SKsDWfCEZDp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AqgmIcEAAADcAAAADwAAAAAAAAAAAAAAAACXAgAAZHJzL2Rvd25y&#10;ZXYueG1sUEsFBgAAAAAEAAQA9QAAAIUDAAAAAA==&#10;" fillcolor="green">
                        <v:stroke joinstyle="miter"/>
                        <v:shadow on="t" opacity="49150f" offset="6pt,6pt"/>
                        <v:path o:connecttype="custom" o:connectlocs="33159,0;18947,14106;9475,28211;0,42317;47371,14106;56843,28211;66318,42317" o:connectangles="270,180,180,180,0,0,0" textboxrect="@1,@1,@1,@1"/>
                        <o:lock v:ext="edit" verticies="t"/>
                      </v:shape>
                      <v:shape id="Freeform 260" o:spid="_x0000_s1091" style="position:absolute;left:4349;top:4267;width:2464;height:6566;flip:x;visibility:visible;mso-wrap-style:square;v-text-anchor:top" coordsize="1030,17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Iq/yxAAA&#10;ANwAAAAPAAAAZHJzL2Rvd25yZXYueG1sRI9Ra8IwFIXfB/6HcAXfZmrFOatRRBCEsYd1/oBLc21K&#10;m5vSRI3++mUw2OPhnPMdzmYXbSduNPjGsYLZNANBXDndcK3g/H18fQfhA7LGzjEpeJCH3Xb0ssFC&#10;uzt/0a0MtUgQ9gUqMCH0hZS+MmTRT11PnLyLGyyGJIda6gHvCW47mWfZm7TYcFow2NPBUNWWV6vg&#10;aWQ7b8t4+ljE5XkR+/wz+FypyTju1yACxfAf/muftIJ8uYLfM+kIyO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iKv8sQAAADcAAAADwAAAAAAAAAAAAAAAACXAgAAZHJzL2Rv&#10;d25yZXYueG1sUEsFBgAAAAAEAAQA9QAAAIgDAAAAAA==&#10;" path="m1030,0c1030,,515,850,,1701e" filled="f" strokecolor="#f79646 [3209]">
                        <v:stroke endarrow="open"/>
                        <v:path arrowok="t" o:connecttype="custom" o:connectlocs="589398,0;0,2534491" o:connectangles="0,0"/>
                      </v:shape>
                      <v:shape id="Freeform 262" o:spid="_x0000_s1092" style="position:absolute;left:4146;top:7778;width:1645;height:1118;flip:x;visibility:visible;mso-wrap-style:square;v-text-anchor:top" coordsize="484,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Z0iXxQAA&#10;ANwAAAAPAAAAZHJzL2Rvd25yZXYueG1sRE9Na8JAEL0L/Q/LCL3pRoVio5vQKooXCyYt6G3MTpO0&#10;2dmQ3Wrsr3cPhR4f73uZ9qYRF+pcbVnBZByBIC6srrlU8J5vRnMQziNrbCyTghs5SJOHwRJjba98&#10;oEvmSxFC2MWooPK+jaV0RUUG3di2xIH7tJ1BH2BXSt3hNYSbRk6j6EkarDk0VNjSqqLiO/sxCvb7&#10;jyg/mt9T/np+3q7fvurbdpYp9TjsXxYgPPX+X/zn3mkF03mYH86EIyCT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FnSJfFAAAA3AAAAA8AAAAAAAAAAAAAAAAAlwIAAGRycy9k&#10;b3ducmV2LnhtbFBLBQYAAAAABAAEAPUAAACJAwAAAAA=&#10;" path="m0,0c77,61,155,122,236,149,317,176,400,169,484,162e" filled="f">
                        <v:stroke startarrow="open"/>
                        <v:path arrowok="t" o:connecttype="custom" o:connectlocs="0,0;272560,601020;558977,653458" o:connectangles="0,0,0"/>
                      </v:shape>
                      <v:shape id="AutoShape 265" o:spid="_x0000_s1093" type="#_x0000_t59" style="position:absolute;left:11537;top:539;width:2255;height:23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ErJVwgAA&#10;ANwAAAAPAAAAZHJzL2Rvd25yZXYueG1sRI9BSwMxFITvQv9DeAVvNtk9SLs2LSIUBb3Y+gOem9fN&#10;4uZlyUu76783guBxmJlvmO1+DoO6UpI+soVqZUARt9H13Fn4OB3u1qAkIzscIpOFbxLY7xY3W2xc&#10;nPidrsfcqQJhadCCz3lstJbWU0BZxZG4eOeYAuYiU6ddwqnAw6BrY+51wJ7LgseRnjy1X8dLsCBV&#10;dRJfT/Lcnk0yb58bfN1ka2+X8+MDqExz/g//tV+chXpdwe+ZcgT07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8SslXCAAAA3AAAAA8AAAAAAAAAAAAAAAAAlwIAAGRycy9kb3du&#10;cmV2LnhtbFBLBQYAAAAABAAEAPUAAACGAwAAAAA=&#10;" fillcolor="yellow" strokecolor="#f79646 [3209]"/>
                      <v:shape id="Text Box 263" o:spid="_x0000_s1094" type="#_x0000_t202" style="position:absolute;left:3390;top:6534;width:2248;height:25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OEYqxAAA&#10;ANwAAAAPAAAAZHJzL2Rvd25yZXYueG1sRI9Pi8IwFMTvgt8hvAVvmmxxxa1GEWVhTyv+WcHbo3m2&#10;xealNFnb/fZGEDwOM/MbZr7sbCVu1PjSsYb3kQJBnDlTcq7hePgaTkH4gGywckwa/snDctHvzTE1&#10;ruUd3fYhFxHCPkUNRQh1KqXPCrLoR64mjt7FNRZDlE0uTYNthNtKJkpNpMWS40KBNa0Lyq77P6vh&#10;9+dyPo3VNt/Yj7p1nZJsP6XWg7duNQMRqAuv8LP9bTQk0wQeZ+IR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ThGKsQAAADcAAAADwAAAAAAAAAAAAAAAACXAgAAZHJzL2Rv&#10;d25yZXYueG1sUEsFBgAAAAAEAAQA9QAAAIgDAAAAAA==&#10;" filled="f" stroked="f">
                        <v:textbox>
                          <w:txbxContent>
                            <w:p w14:paraId="17C7298D" w14:textId="77777777" w:rsidR="008A541A" w:rsidRDefault="008A541A" w:rsidP="00DC6E0E">
                              <w:r>
                                <w:rPr>
                                  <w:rFonts w:cs="Tahoma"/>
                                </w:rPr>
                                <w:t>θ</w:t>
                              </w:r>
                            </w:p>
                          </w:txbxContent>
                        </v:textbox>
                      </v:shape>
                      <v:rect id="Rectangle 268" o:spid="_x0000_s1095" style="position:absolute;left:2609;top:1949;width:2255;height:1670;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2oN+wQAA&#10;ANwAAAAPAAAAZHJzL2Rvd25yZXYueG1sRI9Bi8IwFITvC/6H8ARva2oFdatRRBD1ZrXs+dE822Lz&#10;UppY6783Cwseh5n5hlltelOLjlpXWVYwGUcgiHOrKy4UZNf99wKE88gaa8uk4EUONuvB1woTbZ+c&#10;UnfxhQgQdgkqKL1vEildXpJBN7YNcfButjXog2wLqVt8BripZRxFM2mw4rBQYkO7kvL75WEUnLuM&#10;+vRnEp+v+Txi/r0f0lOm1GjYb5cgPPX+E/5vH7WCeDGFvzPhCMj1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GtqDfsEAAADcAAAADwAAAAAAAAAAAAAAAACXAgAAZHJzL2Rvd25y&#10;ZXYueG1sUEsFBgAAAAAEAAQA9QAAAIUDAAAAAA==&#10;" fillcolor="#ddd8c2 [2894]" strokecolor="#f79646 [3209]"/>
                      <v:rect id="Rectangle 269" o:spid="_x0000_s1096" style="position:absolute;left:3937;top:3536;width:565;height:616;rotation:-119989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MxsKwQAA&#10;ANwAAAAPAAAAZHJzL2Rvd25yZXYueG1sRI9Bi8IwFITvC/6H8ARva2oRdatRRBD1ZrXs+dE822Lz&#10;UppY6783Cwseh5n5hlltelOLjlpXWVYwGUcgiHOrKy4UZNf99wKE88gaa8uk4EUONuvB1woTbZ+c&#10;UnfxhQgQdgkqKL1vEildXpJBN7YNcfButjXog2wLqVt8BripZRxFM2mw4rBQYkO7kvL75WEUnLuM&#10;+vRnEp+v+Txi/r0f0lOm1GjYb5cgPPX+E/5vH7WCeDGFvzPhCMj1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TMbCsEAAADcAAAADwAAAAAAAAAAAAAAAACXAgAAZHJzL2Rvd25y&#10;ZXYueG1sUEsFBgAAAAAEAAQA9QAAAIUDAAAAAA==&#10;" fillcolor="#ddd8c2 [2894]" strokecolor="#f79646 [3209]"/>
                      <v:shape id="Freeform 270" o:spid="_x0000_s1097" style="position:absolute;left:4121;top:4191;width:705;height:7067;visibility:visible;mso-wrap-style:square;v-text-anchor:top" coordsize="1,16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pCqxxQAA&#10;ANwAAAAPAAAAZHJzL2Rvd25yZXYueG1sRI9Ba8JAFITvhf6H5RW81U0FJaSuYmsFxSKYCuLtkX0m&#10;wezbsLtq/PduQfA4zMw3zHjamUZcyPnasoKPfgKCuLC65lLB7m/xnoLwAVljY5kU3MjDdPL6MsZM&#10;2ytv6ZKHUkQI+wwVVCG0mZS+qMig79uWOHpH6wyGKF0ptcNrhJtGDpJkJA3WHBcqbOm7ouKUn42C&#10;Mm/nxe/qZzt3e5muN6nZfB2MUr23bvYJIlAXnuFHe6kVDNIh/J+JR0BO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WkKrHFAAAA3AAAAA8AAAAAAAAAAAAAAAAAlwIAAGRycy9k&#10;b3ducmV2LnhtbFBLBQYAAAAABAAEAPUAAACJAwAAAAA=&#10;" path="m0,0c0,,,825,,1651e" filled="f">
                        <v:path arrowok="t" o:connecttype="custom" o:connectlocs="0,0;0,3025220" o:connectangles="0,0"/>
                      </v:shape>
                      <w10:anchorlock/>
                    </v:group>
                  </w:pict>
                </mc:Fallback>
              </mc:AlternateContent>
            </w:r>
          </w:p>
        </w:tc>
      </w:tr>
    </w:tbl>
    <w:p w14:paraId="7F804099" w14:textId="77777777" w:rsidR="00DC6E0E" w:rsidRDefault="00DC6E0E" w:rsidP="00DC6E0E">
      <w:pPr>
        <w:pStyle w:val="Figure"/>
      </w:pPr>
      <w:r>
        <w:rPr>
          <w:lang w:val="en-US" w:eastAsia="en-US"/>
        </w:rPr>
        <w:lastRenderedPageBreak/>
        <w:drawing>
          <wp:inline distT="0" distB="0" distL="0" distR="0" wp14:anchorId="6FD4335F" wp14:editId="3AC3AFDC">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763B1BCC" w14:textId="77777777" w:rsidR="00DC6E0E" w:rsidRDefault="00DC6E0E" w:rsidP="00DC6E0E">
      <w:pPr>
        <w:pStyle w:val="Caption"/>
      </w:pPr>
      <w:bookmarkStart w:id="226" w:name="_Ref190487291"/>
      <w:r>
        <w:t xml:space="preserve">Figure </w:t>
      </w:r>
      <w:bookmarkEnd w:id="226"/>
      <w:r w:rsidR="0041775F">
        <w:t>20</w:t>
      </w:r>
      <w:r>
        <w:t>: The nine beam geometry cases</w:t>
      </w:r>
    </w:p>
    <w:p w14:paraId="54A668CE" w14:textId="77777777" w:rsidR="00DC6E0E" w:rsidRPr="00F3610B" w:rsidRDefault="00DC6E0E" w:rsidP="00DC6E0E">
      <w:pPr>
        <w:pStyle w:val="Heading3"/>
      </w:pPr>
      <w:bookmarkStart w:id="227" w:name="_Toc398023911"/>
      <w:bookmarkStart w:id="228" w:name="_Toc296956690"/>
      <w:r w:rsidRPr="00F3610B">
        <w:t xml:space="preserve">Scientific References </w:t>
      </w:r>
      <w:r>
        <w:t>Group</w:t>
      </w:r>
      <w:bookmarkEnd w:id="227"/>
      <w:bookmarkEnd w:id="228"/>
    </w:p>
    <w:tbl>
      <w:tblPr>
        <w:tblStyle w:val="TableGrid"/>
        <w:tblW w:w="0" w:type="auto"/>
        <w:tblInd w:w="817" w:type="dxa"/>
        <w:tblLook w:val="04A0" w:firstRow="1" w:lastRow="0" w:firstColumn="1" w:lastColumn="0" w:noHBand="0" w:noVBand="1"/>
      </w:tblPr>
      <w:tblGrid>
        <w:gridCol w:w="2001"/>
        <w:gridCol w:w="6424"/>
      </w:tblGrid>
      <w:tr w:rsidR="00DC6E0E" w14:paraId="1971621E" w14:textId="77777777" w:rsidTr="00DC6E0E">
        <w:tc>
          <w:tcPr>
            <w:tcW w:w="0" w:type="auto"/>
          </w:tcPr>
          <w:p w14:paraId="0F0F7EE1" w14:textId="77777777" w:rsidR="00DC6E0E" w:rsidRDefault="00DC6E0E" w:rsidP="00DC6E0E">
            <w:pPr>
              <w:pStyle w:val="TableText"/>
              <w:rPr>
                <w:rStyle w:val="GUIWord"/>
              </w:rPr>
            </w:pPr>
            <w:r w:rsidRPr="00F2736F">
              <w:rPr>
                <w:rStyle w:val="GUIWord"/>
              </w:rPr>
              <w:t>Citation</w:t>
            </w:r>
            <w:r>
              <w:rPr>
                <w:rStyle w:val="GUIWord"/>
              </w:rPr>
              <w:t xml:space="preserve"> </w:t>
            </w:r>
          </w:p>
          <w:p w14:paraId="6083419F" w14:textId="77777777" w:rsidR="00DC6E0E" w:rsidRPr="00F2736F" w:rsidRDefault="00DC6E0E" w:rsidP="00DC6E0E">
            <w:pPr>
              <w:pStyle w:val="TableText"/>
              <w:rPr>
                <w:rStyle w:val="GUIWord"/>
              </w:rPr>
            </w:pPr>
            <w:r>
              <w:t>Multiple permitted</w:t>
            </w:r>
          </w:p>
        </w:tc>
        <w:tc>
          <w:tcPr>
            <w:tcW w:w="0" w:type="auto"/>
          </w:tcPr>
          <w:p w14:paraId="26796055" w14:textId="77777777" w:rsidR="00DC6E0E" w:rsidRDefault="00DC6E0E" w:rsidP="00DC6E0E">
            <w:pPr>
              <w:pStyle w:val="TableText"/>
            </w:pPr>
            <w:r>
              <w:t xml:space="preserve">[Alpha string] </w:t>
            </w:r>
            <w:r w:rsidRPr="000B40E5">
              <w:t xml:space="preserve">Publication to be cited when using these </w:t>
            </w:r>
            <w:r>
              <w:t>Spectr</w:t>
            </w:r>
            <w:r w:rsidRPr="000B40E5">
              <w:t>al data</w:t>
            </w:r>
          </w:p>
        </w:tc>
      </w:tr>
      <w:tr w:rsidR="00DC6E0E" w14:paraId="60F2E871" w14:textId="77777777" w:rsidTr="00DC6E0E">
        <w:tc>
          <w:tcPr>
            <w:tcW w:w="0" w:type="auto"/>
          </w:tcPr>
          <w:p w14:paraId="2DCDC615" w14:textId="77777777" w:rsidR="00DC6E0E" w:rsidRDefault="00DC6E0E" w:rsidP="00DC6E0E">
            <w:pPr>
              <w:pStyle w:val="TableText"/>
              <w:rPr>
                <w:rStyle w:val="GUIWord"/>
              </w:rPr>
            </w:pPr>
            <w:r w:rsidRPr="00F2736F">
              <w:rPr>
                <w:rStyle w:val="GUIWord"/>
              </w:rPr>
              <w:t>Publication</w:t>
            </w:r>
            <w:r>
              <w:rPr>
                <w:rStyle w:val="GUIWord"/>
              </w:rPr>
              <w:t xml:space="preserve"> </w:t>
            </w:r>
          </w:p>
          <w:p w14:paraId="4A34DB69" w14:textId="77777777" w:rsidR="00DC6E0E" w:rsidRPr="00F2736F" w:rsidRDefault="00DC6E0E" w:rsidP="00DC6E0E">
            <w:pPr>
              <w:pStyle w:val="TableText"/>
              <w:rPr>
                <w:rStyle w:val="GUIWord"/>
              </w:rPr>
            </w:pPr>
            <w:r>
              <w:t>Multiple permitted</w:t>
            </w:r>
          </w:p>
        </w:tc>
        <w:tc>
          <w:tcPr>
            <w:tcW w:w="0" w:type="auto"/>
          </w:tcPr>
          <w:p w14:paraId="68D2256E" w14:textId="77777777" w:rsidR="00DC6E0E" w:rsidRDefault="00DC6E0E" w:rsidP="00DC6E0E">
            <w:pPr>
              <w:pStyle w:val="TableText"/>
            </w:pPr>
            <w:r>
              <w:t xml:space="preserve">[Alpha string] </w:t>
            </w:r>
            <w:r w:rsidRPr="000B40E5">
              <w:t xml:space="preserve">Publication relevant to these </w:t>
            </w:r>
            <w:r>
              <w:t>Spectr</w:t>
            </w:r>
            <w:r w:rsidRPr="000B40E5">
              <w:t>al data</w:t>
            </w:r>
          </w:p>
        </w:tc>
      </w:tr>
    </w:tbl>
    <w:p w14:paraId="61CC1E13" w14:textId="77777777" w:rsidR="00DC6E0E" w:rsidRDefault="00DC6E0E" w:rsidP="00DC6E0E">
      <w:pPr>
        <w:pStyle w:val="Heading3"/>
      </w:pPr>
      <w:bookmarkStart w:id="229" w:name="_Toc398023912"/>
      <w:bookmarkStart w:id="230" w:name="_Toc296956691"/>
      <w:r w:rsidRPr="00F3610B">
        <w:t xml:space="preserve">Soil Parameters </w:t>
      </w:r>
      <w:r>
        <w:t>Group</w:t>
      </w:r>
      <w:bookmarkEnd w:id="229"/>
      <w:bookmarkEnd w:id="230"/>
    </w:p>
    <w:p w14:paraId="6EAAB5BC" w14:textId="77777777" w:rsidR="00DC6E0E" w:rsidRDefault="00DC6E0E" w:rsidP="00DC6E0E">
      <w:pPr>
        <w:pStyle w:val="Body"/>
      </w:pPr>
      <w:r>
        <w:t>The Attributes in this Group have been provided to allow specification of the soil type according to the Australian Soil Classification.</w:t>
      </w:r>
    </w:p>
    <w:p w14:paraId="260AF0A6" w14:textId="77777777" w:rsidR="00DC6E0E" w:rsidRDefault="00DC6E0E" w:rsidP="00DC6E0E">
      <w:pPr>
        <w:pStyle w:val="Body"/>
      </w:pPr>
      <w:r>
        <w:t>The table below shows the list of Metadata Attributes provided by SPECCHIO and the type of data they hold. Please refer to the documents defining that classification system to see a detailed explanation of the meaning of each item.</w:t>
      </w:r>
    </w:p>
    <w:p w14:paraId="0CBED3D2" w14:textId="0BF28644" w:rsidR="00DC6E0E" w:rsidRDefault="00DC6E0E" w:rsidP="008A541A">
      <w:pPr>
        <w:pStyle w:val="Body"/>
      </w:pPr>
      <w:r>
        <w:t>At the time of writing this document, an explanation of this classification system can be found at</w:t>
      </w:r>
      <w:r w:rsidR="008A541A">
        <w:t xml:space="preserve"> </w:t>
      </w:r>
      <w:r w:rsidR="008A541A">
        <w:fldChar w:fldCharType="begin"/>
      </w:r>
      <w:r w:rsidR="008A541A">
        <w:instrText xml:space="preserve"> ADDIN EN.CITE &lt;EndNote&gt;&lt;Cite&gt;&lt;Author&gt;CSIRO&lt;/Author&gt;&lt;Year&gt;2011&lt;/Year&gt;&lt;RecNum&gt;681&lt;/RecNum&gt;&lt;DisplayText&gt;(CSIRO, 2011)&lt;/DisplayText&gt;&lt;record&gt;&lt;rec-number&gt;681&lt;/rec-number&gt;&lt;foreign-keys&gt;&lt;key app="EN" db-id="0svr2tdvgevw2ned2pb5tt5ur5tdf0savr9s" timestamp="1435329353"&gt;681&lt;/key&gt;&lt;/foreign-keys&gt;&lt;ref-type name="Web Page"&gt;12&lt;/ref-type&gt;&lt;contributors&gt;&lt;authors&gt;&lt;author&gt;CSIRO&lt;/author&gt;&lt;/authors&gt;&lt;/contributors&gt;&lt;titles&gt;&lt;title&gt;The Australian Soil Classification&lt;/title&gt;&lt;/titles&gt;&lt;volume&gt;2013&lt;/volume&gt;&lt;number&gt;June 21&lt;/number&gt;&lt;dates&gt;&lt;year&gt;2011&lt;/year&gt;&lt;/dates&gt;&lt;urls&gt;&lt;related-urls&gt;&lt;url&gt;http://www.clw.csiro.au/aclep/asc_re_on_line/soilhome.htm&lt;/url&gt;&lt;/related-urls&gt;&lt;/urls&gt;&lt;/record&gt;&lt;/Cite&gt;&lt;/EndNote&gt;</w:instrText>
      </w:r>
      <w:r w:rsidR="008A541A">
        <w:fldChar w:fldCharType="separate"/>
      </w:r>
      <w:r w:rsidR="008A541A">
        <w:rPr>
          <w:noProof/>
        </w:rPr>
        <w:t>(CSIRO, 2011)</w:t>
      </w:r>
      <w:r w:rsidR="008A541A">
        <w:fldChar w:fldCharType="end"/>
      </w:r>
      <w:r>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DC6E0E" w:rsidRPr="000B40E5" w14:paraId="704BA5F1" w14:textId="77777777" w:rsidTr="00DC6E0E">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0FD0C5A8" w14:textId="77777777" w:rsidR="00DC6E0E" w:rsidRPr="000B40E5" w:rsidRDefault="00DC6E0E" w:rsidP="00DC6E0E">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14:paraId="573B7182" w14:textId="77777777" w:rsidR="00DC6E0E" w:rsidRPr="000B40E5" w:rsidRDefault="00DC6E0E" w:rsidP="00DC6E0E">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14:paraId="1E7E59E7" w14:textId="77777777" w:rsidR="00DC6E0E" w:rsidRPr="004710EB" w:rsidRDefault="00DC6E0E" w:rsidP="00DC6E0E">
            <w:pPr>
              <w:pStyle w:val="TableText"/>
            </w:pPr>
            <w:r w:rsidRPr="004710EB">
              <w:t>[Alpha string]</w:t>
            </w:r>
          </w:p>
        </w:tc>
      </w:tr>
      <w:tr w:rsidR="00DC6E0E" w:rsidRPr="000B40E5" w14:paraId="0D64BDF2" w14:textId="77777777" w:rsidTr="00DC6E0E">
        <w:trPr>
          <w:cantSplit/>
          <w:trHeight w:val="328"/>
        </w:trPr>
        <w:tc>
          <w:tcPr>
            <w:tcW w:w="2268" w:type="dxa"/>
            <w:vMerge/>
            <w:tcBorders>
              <w:left w:val="single" w:sz="4" w:space="0" w:color="auto"/>
              <w:right w:val="single" w:sz="4" w:space="0" w:color="auto"/>
            </w:tcBorders>
            <w:shd w:val="clear" w:color="auto" w:fill="FFFFFF" w:themeFill="background1"/>
          </w:tcPr>
          <w:p w14:paraId="212A0324"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3C747D4" w14:textId="77777777" w:rsidR="00DC6E0E" w:rsidRPr="000B40E5" w:rsidRDefault="00DC6E0E" w:rsidP="00DC6E0E">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14:paraId="6F1B825B" w14:textId="77777777" w:rsidR="00DC6E0E" w:rsidRPr="004710EB" w:rsidRDefault="00DC6E0E" w:rsidP="00DC6E0E">
            <w:pPr>
              <w:pStyle w:val="TableText"/>
            </w:pPr>
            <w:r w:rsidRPr="004710EB">
              <w:t>[Alpha string]</w:t>
            </w:r>
          </w:p>
        </w:tc>
      </w:tr>
      <w:tr w:rsidR="00DC6E0E" w:rsidRPr="000B40E5" w14:paraId="673F8F5C" w14:textId="77777777" w:rsidTr="00DC6E0E">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6CD79B24"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667B70E" w14:textId="77777777" w:rsidR="00DC6E0E" w:rsidRPr="000B40E5" w:rsidRDefault="00DC6E0E" w:rsidP="00DC6E0E">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14:paraId="73E65B0A"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DC6E0E" w:rsidRPr="000B40E5" w14:paraId="086E896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C6B98A9"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16CC55E0" w14:textId="77777777" w:rsidR="00DC6E0E" w:rsidRPr="000B40E5" w:rsidRDefault="00DC6E0E" w:rsidP="00DC6E0E">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14:paraId="38073AF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DC6E0E" w:rsidRPr="000B40E5" w14:paraId="5097CB7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399DC35"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10A1A20B" w14:textId="77777777" w:rsidR="00DC6E0E" w:rsidRPr="000B40E5" w:rsidRDefault="00DC6E0E" w:rsidP="00DC6E0E">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14:paraId="23D229BC" w14:textId="77777777" w:rsidR="00DC6E0E" w:rsidRPr="004710EB" w:rsidRDefault="00DC6E0E" w:rsidP="00DC6E0E">
            <w:pPr>
              <w:pStyle w:val="TableText"/>
            </w:pPr>
            <w:r w:rsidRPr="004710EB">
              <w:t>[Alpha string]</w:t>
            </w:r>
          </w:p>
        </w:tc>
      </w:tr>
      <w:tr w:rsidR="00DC6E0E" w:rsidRPr="000B40E5" w14:paraId="56127E3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A648617"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D790A9B" w14:textId="77777777" w:rsidR="00DC6E0E" w:rsidRPr="000B40E5" w:rsidRDefault="00DC6E0E" w:rsidP="00DC6E0E">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14:paraId="1798A584" w14:textId="77777777" w:rsidR="00DC6E0E" w:rsidRPr="004710EB" w:rsidRDefault="00DC6E0E" w:rsidP="00DC6E0E">
            <w:pPr>
              <w:pStyle w:val="TableText"/>
            </w:pPr>
            <w:r w:rsidRPr="004710EB">
              <w:t>[Alpha string]</w:t>
            </w:r>
          </w:p>
        </w:tc>
      </w:tr>
      <w:tr w:rsidR="00DC6E0E" w:rsidRPr="000B40E5" w14:paraId="06A678F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E7FCAFC"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279AED54" w14:textId="77777777" w:rsidR="00DC6E0E" w:rsidRPr="000B40E5" w:rsidRDefault="00DC6E0E" w:rsidP="00DC6E0E">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14:paraId="7D8F89CD" w14:textId="77777777" w:rsidR="00DC6E0E" w:rsidRPr="004710EB" w:rsidRDefault="00DC6E0E" w:rsidP="00DC6E0E">
            <w:pPr>
              <w:pStyle w:val="TableText"/>
            </w:pPr>
            <w:r w:rsidRPr="004710EB">
              <w:t>[Alpha string]</w:t>
            </w:r>
          </w:p>
        </w:tc>
      </w:tr>
      <w:tr w:rsidR="00DC6E0E" w:rsidRPr="000B40E5" w14:paraId="2D5C83C4"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3B7B0FAB" w14:textId="77777777" w:rsidR="00DC6E0E" w:rsidRPr="000B40E5" w:rsidRDefault="00DC6E0E" w:rsidP="00DC6E0E">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7B14E397" w14:textId="77777777" w:rsidR="00DC6E0E" w:rsidRPr="000B40E5" w:rsidRDefault="00DC6E0E" w:rsidP="00DC6E0E">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6B6C1B34"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DC6E0E" w:rsidRPr="000B40E5" w14:paraId="4A980B89" w14:textId="77777777" w:rsidTr="00DC6E0E">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5137C301" w14:textId="77777777" w:rsidR="00DC6E0E" w:rsidRPr="000B40E5" w:rsidRDefault="00DC6E0E" w:rsidP="00DC6E0E">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6340DE2B" w14:textId="77777777" w:rsidR="00DC6E0E" w:rsidRPr="004710EB" w:rsidRDefault="00DC6E0E" w:rsidP="00DC6E0E">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t>at</w:t>
            </w:r>
            <w:r w:rsidRPr="004710EB">
              <w:t xml:space="preserve"> measurement.</w:t>
            </w:r>
            <w:r>
              <w:t xml:space="preserve"> The table below lists the expected measurement unit, and gives a brief explanation where the name is not self-explanatory.</w:t>
            </w:r>
          </w:p>
        </w:tc>
      </w:tr>
      <w:tr w:rsidR="00DC6E0E" w:rsidRPr="000B40E5" w14:paraId="24EBAE72"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5FF6089"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1273278" w14:textId="77777777" w:rsidR="00DC6E0E" w:rsidRPr="000B40E5" w:rsidRDefault="00DC6E0E" w:rsidP="00DC6E0E">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07C82979" w14:textId="77777777" w:rsidR="00DC6E0E" w:rsidRPr="004710EB" w:rsidRDefault="00DC6E0E" w:rsidP="00DC6E0E">
            <w:pPr>
              <w:pStyle w:val="TableText"/>
            </w:pPr>
            <w:r w:rsidRPr="004710EB">
              <w:t>[g/g] Water content of air dried soil</w:t>
            </w:r>
          </w:p>
        </w:tc>
      </w:tr>
      <w:tr w:rsidR="00DC6E0E" w:rsidRPr="000B40E5" w14:paraId="65A39CC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901AB1"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35CB285" w14:textId="77777777" w:rsidR="00DC6E0E" w:rsidRPr="000B40E5" w:rsidRDefault="00DC6E0E" w:rsidP="00DC6E0E">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06397755" w14:textId="77777777" w:rsidR="00DC6E0E" w:rsidRPr="004710EB" w:rsidRDefault="00DC6E0E" w:rsidP="00DC6E0E">
            <w:pPr>
              <w:pStyle w:val="TableText"/>
            </w:pPr>
            <w:r>
              <w:rPr>
                <w:rFonts w:ascii="Calibri" w:hAnsi="Calibri"/>
                <w:color w:val="000000"/>
                <w:sz w:val="24"/>
                <w:lang w:val="en-AU" w:eastAsia="ja-JP"/>
              </w:rPr>
              <w:t xml:space="preserve">[%] </w:t>
            </w:r>
            <w:r w:rsidRPr="004710EB">
              <w:t>Available phosphorus</w:t>
            </w:r>
          </w:p>
        </w:tc>
      </w:tr>
      <w:tr w:rsidR="00DC6E0E" w:rsidRPr="000B40E5" w14:paraId="556DFAC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0C27CE2"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03DD28D" w14:textId="77777777" w:rsidR="00DC6E0E" w:rsidRPr="000B40E5" w:rsidRDefault="00DC6E0E" w:rsidP="00DC6E0E">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6EC34D00" w14:textId="77777777" w:rsidR="00DC6E0E" w:rsidRPr="004710EB" w:rsidRDefault="00DC6E0E" w:rsidP="00DC6E0E">
            <w:pPr>
              <w:pStyle w:val="TableText"/>
            </w:pPr>
            <w:r w:rsidRPr="004710EB">
              <w:t>[g/</w:t>
            </w:r>
            <w:r>
              <w:t>cm</w:t>
            </w:r>
            <w:r>
              <w:rPr>
                <w:rFonts w:cs="Tahoma"/>
              </w:rPr>
              <w:t>²</w:t>
            </w:r>
            <w:r w:rsidRPr="004710EB">
              <w:t>]</w:t>
            </w:r>
          </w:p>
        </w:tc>
      </w:tr>
      <w:tr w:rsidR="00DC6E0E" w:rsidRPr="000B40E5" w14:paraId="4A1818A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73A6ED8"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7BB4A69" w14:textId="77777777" w:rsidR="00DC6E0E" w:rsidRPr="000B40E5" w:rsidRDefault="00DC6E0E" w:rsidP="00DC6E0E">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07224E07" w14:textId="77777777" w:rsidR="00DC6E0E" w:rsidRPr="00C208D7" w:rsidRDefault="00DC6E0E" w:rsidP="00DC6E0E">
            <w:pPr>
              <w:pStyle w:val="TableText"/>
            </w:pPr>
            <w:r w:rsidRPr="00C208D7">
              <w:t>[%]</w:t>
            </w:r>
          </w:p>
        </w:tc>
      </w:tr>
      <w:tr w:rsidR="00DC6E0E" w:rsidRPr="000B40E5" w14:paraId="71F7BDB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9762AF7"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55B01F9" w14:textId="77777777" w:rsidR="00DC6E0E" w:rsidRPr="000B40E5" w:rsidRDefault="00DC6E0E" w:rsidP="00DC6E0E">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6F6788C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66144AC9"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352982"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A8643F5" w14:textId="77777777" w:rsidR="00DC6E0E" w:rsidRPr="000B40E5" w:rsidRDefault="00DC6E0E" w:rsidP="00DC6E0E">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4BE9DEC7" w14:textId="77777777" w:rsidR="00DC6E0E" w:rsidRPr="00C208D7" w:rsidRDefault="00DC6E0E" w:rsidP="00DC6E0E">
            <w:pPr>
              <w:pStyle w:val="TableText"/>
            </w:pPr>
            <w:r w:rsidRPr="00C208D7">
              <w:t>[%]</w:t>
            </w:r>
          </w:p>
        </w:tc>
      </w:tr>
      <w:tr w:rsidR="00DC6E0E" w:rsidRPr="000B40E5" w14:paraId="1FA4984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38600B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6D59A49" w14:textId="77777777" w:rsidR="00DC6E0E" w:rsidRPr="000B40E5" w:rsidRDefault="00DC6E0E" w:rsidP="00DC6E0E">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3B8CB265" w14:textId="77777777" w:rsidR="00DC6E0E" w:rsidRPr="00C208D7" w:rsidRDefault="00DC6E0E" w:rsidP="00DC6E0E">
            <w:pPr>
              <w:pStyle w:val="TableText"/>
            </w:pPr>
            <w:r w:rsidRPr="00C208D7">
              <w:t>[%]</w:t>
            </w:r>
          </w:p>
        </w:tc>
      </w:tr>
      <w:tr w:rsidR="00DC6E0E" w:rsidRPr="000B40E5" w14:paraId="1E61239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87359A7"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C431E6E" w14:textId="77777777" w:rsidR="00DC6E0E" w:rsidRPr="000B40E5" w:rsidRDefault="00DC6E0E" w:rsidP="00DC6E0E">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45F335B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DC6E0E" w:rsidRPr="000B40E5" w14:paraId="096FB25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FA058B1"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5772E2F" w14:textId="77777777" w:rsidR="00DC6E0E" w:rsidRPr="000B40E5" w:rsidRDefault="00DC6E0E" w:rsidP="00DC6E0E">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1833772D"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79678D4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D1AA2C2"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1E2A174" w14:textId="77777777" w:rsidR="00DC6E0E" w:rsidRPr="000B40E5" w:rsidRDefault="00DC6E0E" w:rsidP="00DC6E0E">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0E58A2BB"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444DEA2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4A33F6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5C4E448" w14:textId="77777777" w:rsidR="00DC6E0E" w:rsidRPr="000B40E5" w:rsidRDefault="00DC6E0E" w:rsidP="00DC6E0E">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7D767405"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589AC63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C1D1AF5"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3A010B5" w14:textId="77777777" w:rsidR="00DC6E0E" w:rsidRPr="000B40E5" w:rsidRDefault="00DC6E0E" w:rsidP="00DC6E0E">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2EADB237"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14F9ABEB"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4B3FF55"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8572C4E" w14:textId="77777777" w:rsidR="00DC6E0E" w:rsidRPr="000B40E5" w:rsidRDefault="00DC6E0E" w:rsidP="00DC6E0E">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534B90AA"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DC6E0E" w:rsidRPr="000B40E5" w14:paraId="2852CFA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94507E6"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4CDEDD" w14:textId="77777777" w:rsidR="00DC6E0E" w:rsidRPr="000B40E5" w:rsidRDefault="00DC6E0E" w:rsidP="00DC6E0E">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380EBC19"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mg/Kg]</w:t>
            </w:r>
          </w:p>
        </w:tc>
      </w:tr>
      <w:tr w:rsidR="00DC6E0E" w:rsidRPr="000B40E5" w14:paraId="3F2D3A9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BF4A82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3E30D39" w14:textId="77777777" w:rsidR="00DC6E0E" w:rsidRPr="000B40E5" w:rsidRDefault="00DC6E0E" w:rsidP="00DC6E0E">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787F1A9F" w14:textId="77777777" w:rsidR="00DC6E0E" w:rsidRPr="00C208D7" w:rsidRDefault="00DC6E0E" w:rsidP="00DC6E0E">
            <w:pPr>
              <w:pStyle w:val="TableText"/>
            </w:pPr>
            <w:r w:rsidRPr="00C208D7">
              <w:t>[%]</w:t>
            </w:r>
          </w:p>
        </w:tc>
      </w:tr>
      <w:tr w:rsidR="00DC6E0E" w:rsidRPr="000B40E5" w14:paraId="619D3E7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52CFA2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984D74C" w14:textId="77777777" w:rsidR="00DC6E0E" w:rsidRPr="000B40E5" w:rsidRDefault="00DC6E0E" w:rsidP="00DC6E0E">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14:paraId="28445C7F" w14:textId="77777777" w:rsidR="00DC6E0E" w:rsidRPr="00C208D7" w:rsidRDefault="00DC6E0E" w:rsidP="00DC6E0E">
            <w:pPr>
              <w:pStyle w:val="TableText"/>
            </w:pPr>
            <w:r w:rsidRPr="00C208D7">
              <w:t>[%]</w:t>
            </w:r>
          </w:p>
        </w:tc>
      </w:tr>
      <w:tr w:rsidR="00DC6E0E" w:rsidRPr="000B40E5" w14:paraId="6C52686B"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723C43"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17EB8CD" w14:textId="77777777" w:rsidR="00DC6E0E" w:rsidRPr="000B40E5" w:rsidRDefault="00DC6E0E" w:rsidP="00DC6E0E">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14:paraId="75843782" w14:textId="77777777" w:rsidR="00DC6E0E" w:rsidRPr="00C208D7" w:rsidRDefault="00DC6E0E" w:rsidP="00DC6E0E">
            <w:pPr>
              <w:pStyle w:val="TableText"/>
            </w:pPr>
            <w:r w:rsidRPr="00C208D7">
              <w:t>[%]</w:t>
            </w:r>
          </w:p>
        </w:tc>
      </w:tr>
      <w:tr w:rsidR="00DC6E0E" w:rsidRPr="000B40E5" w14:paraId="24BE979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07CAF5B"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A6011D9" w14:textId="77777777" w:rsidR="00DC6E0E" w:rsidRPr="000B40E5" w:rsidRDefault="00DC6E0E" w:rsidP="00DC6E0E">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129978DE" w14:textId="77777777" w:rsidR="00DC6E0E" w:rsidRPr="00C208D7" w:rsidRDefault="00DC6E0E" w:rsidP="00DC6E0E">
            <w:pPr>
              <w:pStyle w:val="TableText"/>
            </w:pPr>
            <w:r w:rsidRPr="00C208D7">
              <w:t>[%]</w:t>
            </w:r>
          </w:p>
        </w:tc>
      </w:tr>
      <w:tr w:rsidR="00DC6E0E" w:rsidRPr="000B40E5" w14:paraId="76B8F9B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ECB605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3CB311" w14:textId="77777777" w:rsidR="00DC6E0E" w:rsidRPr="000B40E5" w:rsidRDefault="00DC6E0E" w:rsidP="00DC6E0E">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14:paraId="02AE6081" w14:textId="77777777" w:rsidR="00DC6E0E" w:rsidRPr="00C208D7" w:rsidRDefault="00DC6E0E" w:rsidP="00DC6E0E">
            <w:pPr>
              <w:pStyle w:val="TableText"/>
            </w:pPr>
            <w:r w:rsidRPr="00C208D7">
              <w:t>[%]</w:t>
            </w:r>
          </w:p>
        </w:tc>
      </w:tr>
      <w:tr w:rsidR="00DC6E0E" w:rsidRPr="000B40E5" w14:paraId="7F9F92A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1510547"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C4441E6" w14:textId="77777777" w:rsidR="00DC6E0E" w:rsidRPr="000B40E5" w:rsidRDefault="00DC6E0E" w:rsidP="00DC6E0E">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31A0C483" w14:textId="77777777" w:rsidR="00DC6E0E" w:rsidRPr="00C208D7" w:rsidRDefault="00DC6E0E" w:rsidP="00DC6E0E">
            <w:pPr>
              <w:pStyle w:val="TableText"/>
            </w:pPr>
            <w:r w:rsidRPr="00C208D7">
              <w:t>[%]</w:t>
            </w:r>
          </w:p>
        </w:tc>
      </w:tr>
      <w:tr w:rsidR="00DC6E0E" w:rsidRPr="000B40E5" w14:paraId="71518F9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7CA124C"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E2CAA61" w14:textId="77777777" w:rsidR="00DC6E0E" w:rsidRPr="000B40E5" w:rsidRDefault="00DC6E0E" w:rsidP="00DC6E0E">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62910AA0" w14:textId="77777777" w:rsidR="00DC6E0E" w:rsidRPr="00C208D7" w:rsidRDefault="00DC6E0E" w:rsidP="00DC6E0E">
            <w:pPr>
              <w:pStyle w:val="TableText"/>
            </w:pPr>
            <w:r w:rsidRPr="00C208D7">
              <w:t>[%]</w:t>
            </w:r>
          </w:p>
        </w:tc>
      </w:tr>
      <w:tr w:rsidR="00DC6E0E" w:rsidRPr="000B40E5" w14:paraId="278BB68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0FE6A2C"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3BFD6B" w14:textId="77777777" w:rsidR="00DC6E0E" w:rsidRPr="000B40E5" w:rsidRDefault="00DC6E0E" w:rsidP="00DC6E0E">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775A6C5"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pH]</w:t>
            </w:r>
          </w:p>
        </w:tc>
      </w:tr>
      <w:tr w:rsidR="00DC6E0E" w:rsidRPr="000B40E5" w14:paraId="65C85BC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5E6F0A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7ABF230" w14:textId="77777777" w:rsidR="00DC6E0E" w:rsidRPr="000B40E5" w:rsidRDefault="00DC6E0E" w:rsidP="00DC6E0E">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1A77175F"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pH]</w:t>
            </w:r>
          </w:p>
        </w:tc>
      </w:tr>
      <w:tr w:rsidR="00DC6E0E" w:rsidRPr="000B40E5" w14:paraId="31E1C4E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275809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0D3DE08" w14:textId="77777777" w:rsidR="00DC6E0E" w:rsidRPr="000B40E5" w:rsidRDefault="00DC6E0E" w:rsidP="00DC6E0E">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5AF987F6" w14:textId="77777777" w:rsidR="00DC6E0E" w:rsidRPr="00C208D7" w:rsidRDefault="00DC6E0E" w:rsidP="00DC6E0E">
            <w:pPr>
              <w:pStyle w:val="TableText"/>
            </w:pPr>
            <w:r w:rsidRPr="00C208D7">
              <w:t>[%]</w:t>
            </w:r>
          </w:p>
        </w:tc>
      </w:tr>
      <w:tr w:rsidR="00DC6E0E" w:rsidRPr="000B40E5" w14:paraId="6F21674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D4BC3BC"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EA0D9C4" w14:textId="77777777" w:rsidR="00DC6E0E" w:rsidRPr="000B40E5" w:rsidRDefault="00DC6E0E" w:rsidP="00DC6E0E">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1BCEFF35" w14:textId="77777777" w:rsidR="00DC6E0E" w:rsidRPr="00C208D7" w:rsidRDefault="00DC6E0E" w:rsidP="00DC6E0E">
            <w:pPr>
              <w:pStyle w:val="TableText"/>
            </w:pPr>
            <w:r w:rsidRPr="00C208D7">
              <w:t>[%]</w:t>
            </w:r>
          </w:p>
        </w:tc>
      </w:tr>
      <w:tr w:rsidR="00DC6E0E" w:rsidRPr="000B40E5" w14:paraId="70079379"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F83CC28"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E3C11BE" w14:textId="77777777" w:rsidR="00DC6E0E" w:rsidRPr="000B40E5" w:rsidRDefault="00DC6E0E" w:rsidP="00DC6E0E">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51817F90" w14:textId="77777777" w:rsidR="00DC6E0E" w:rsidRPr="00C208D7" w:rsidRDefault="00DC6E0E" w:rsidP="00DC6E0E">
            <w:pPr>
              <w:pStyle w:val="TableText"/>
            </w:pPr>
            <w:r w:rsidRPr="00C208D7">
              <w:t>[%]</w:t>
            </w:r>
          </w:p>
        </w:tc>
      </w:tr>
      <w:tr w:rsidR="00DC6E0E" w:rsidRPr="000B40E5" w14:paraId="3E0BDEB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DB172D4"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B8F222E" w14:textId="77777777" w:rsidR="00DC6E0E" w:rsidRPr="000B40E5" w:rsidRDefault="00DC6E0E" w:rsidP="00DC6E0E">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4D1F1F98" w14:textId="77777777" w:rsidR="00DC6E0E" w:rsidRPr="00C208D7" w:rsidRDefault="00DC6E0E" w:rsidP="00DC6E0E">
            <w:pPr>
              <w:pStyle w:val="TableText"/>
            </w:pPr>
            <w:r w:rsidRPr="00C208D7">
              <w:t>[%]</w:t>
            </w:r>
          </w:p>
        </w:tc>
      </w:tr>
      <w:tr w:rsidR="00DC6E0E" w:rsidRPr="000B40E5" w14:paraId="2B8FCCB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6CCE4D"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133516A" w14:textId="77777777" w:rsidR="00DC6E0E" w:rsidRPr="000B40E5" w:rsidRDefault="00DC6E0E" w:rsidP="00DC6E0E">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18C72980" w14:textId="77777777" w:rsidR="00DC6E0E" w:rsidRPr="00C208D7" w:rsidRDefault="00DC6E0E" w:rsidP="00DC6E0E">
            <w:pPr>
              <w:pStyle w:val="TableText"/>
            </w:pPr>
            <w:r w:rsidRPr="00C208D7">
              <w:t>[%]</w:t>
            </w:r>
          </w:p>
        </w:tc>
      </w:tr>
      <w:tr w:rsidR="00DC6E0E" w:rsidRPr="000B40E5" w14:paraId="54651E3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6AE8C89"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15232BF" w14:textId="77777777" w:rsidR="00DC6E0E" w:rsidRPr="000B40E5" w:rsidRDefault="00DC6E0E" w:rsidP="00DC6E0E">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39718E19" w14:textId="77777777" w:rsidR="00DC6E0E" w:rsidRPr="000B40E5" w:rsidRDefault="00DC6E0E" w:rsidP="00DC6E0E">
            <w:pPr>
              <w:pStyle w:val="TableText"/>
              <w:rPr>
                <w:rFonts w:ascii="Calibri" w:hAnsi="Calibri"/>
                <w:color w:val="000000"/>
                <w:sz w:val="24"/>
                <w:lang w:val="en-AU" w:eastAsia="ja-JP"/>
              </w:rPr>
            </w:pPr>
            <w:r>
              <w:rPr>
                <w:rFonts w:ascii="Calibri" w:hAnsi="Calibri"/>
                <w:color w:val="000000"/>
                <w:sz w:val="24"/>
                <w:lang w:val="en-AU" w:eastAsia="ja-JP"/>
              </w:rPr>
              <w:t>[</w:t>
            </w:r>
            <w:r>
              <w:t>cm</w:t>
            </w:r>
            <w:r>
              <w:rPr>
                <w:rFonts w:cs="Tahoma"/>
              </w:rPr>
              <w:t>²</w:t>
            </w:r>
            <w:r>
              <w:rPr>
                <w:rFonts w:ascii="Calibri" w:hAnsi="Calibri"/>
                <w:color w:val="000000"/>
                <w:sz w:val="24"/>
                <w:lang w:val="en-AU" w:eastAsia="ja-JP"/>
              </w:rPr>
              <w:t>/</w:t>
            </w:r>
            <w:r>
              <w:t xml:space="preserve"> cm</w:t>
            </w:r>
            <w:r>
              <w:rPr>
                <w:rFonts w:cs="Tahoma"/>
              </w:rPr>
              <w:t>²</w:t>
            </w:r>
            <w:r>
              <w:rPr>
                <w:rFonts w:ascii="Calibri" w:hAnsi="Calibri"/>
                <w:color w:val="000000"/>
                <w:sz w:val="24"/>
                <w:lang w:val="en-AU" w:eastAsia="ja-JP"/>
              </w:rPr>
              <w:t>]</w:t>
            </w:r>
          </w:p>
        </w:tc>
      </w:tr>
      <w:tr w:rsidR="00DC6E0E" w:rsidRPr="000B40E5" w14:paraId="6A34F615"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4644E23F" w14:textId="77777777" w:rsidR="00DC6E0E" w:rsidRPr="000B40E5" w:rsidRDefault="00DC6E0E" w:rsidP="00DC6E0E">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5BA8628D" w14:textId="77777777" w:rsidR="00DC6E0E" w:rsidRPr="000B40E5" w:rsidRDefault="00DC6E0E" w:rsidP="00DC6E0E">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65D9A8FE" w14:textId="77777777" w:rsidR="00DC6E0E" w:rsidRPr="00C208D7" w:rsidRDefault="00DC6E0E" w:rsidP="00DC6E0E">
            <w:pPr>
              <w:pStyle w:val="TableText"/>
            </w:pPr>
            <w:r w:rsidRPr="00C208D7">
              <w:t>[%]</w:t>
            </w:r>
          </w:p>
        </w:tc>
      </w:tr>
    </w:tbl>
    <w:p w14:paraId="0CD16D5B" w14:textId="77777777" w:rsidR="00DC6E0E" w:rsidRPr="00F3610B" w:rsidRDefault="00DC6E0E" w:rsidP="00DC6E0E">
      <w:pPr>
        <w:pStyle w:val="Heading3"/>
      </w:pPr>
      <w:bookmarkStart w:id="231" w:name="_Toc398023913"/>
      <w:bookmarkStart w:id="232" w:name="_Toc296956692"/>
      <w:r w:rsidRPr="00F3610B">
        <w:t>Vegetation Biophysical Variables</w:t>
      </w:r>
      <w:bookmarkEnd w:id="231"/>
      <w:bookmarkEnd w:id="232"/>
    </w:p>
    <w:tbl>
      <w:tblPr>
        <w:tblStyle w:val="TableGrid"/>
        <w:tblW w:w="0" w:type="auto"/>
        <w:tblInd w:w="817" w:type="dxa"/>
        <w:tblLook w:val="04A0" w:firstRow="1" w:lastRow="0" w:firstColumn="1" w:lastColumn="0" w:noHBand="0" w:noVBand="1"/>
      </w:tblPr>
      <w:tblGrid>
        <w:gridCol w:w="2339"/>
        <w:gridCol w:w="6086"/>
      </w:tblGrid>
      <w:tr w:rsidR="00DC6E0E" w14:paraId="0C6439EF" w14:textId="77777777" w:rsidTr="00DC6E0E">
        <w:trPr>
          <w:cantSplit/>
        </w:trPr>
        <w:tc>
          <w:tcPr>
            <w:tcW w:w="0" w:type="auto"/>
          </w:tcPr>
          <w:p w14:paraId="595CFAD9" w14:textId="77777777" w:rsidR="00DC6E0E" w:rsidRPr="00F2736F" w:rsidRDefault="00DC6E0E" w:rsidP="00DC6E0E">
            <w:pPr>
              <w:pStyle w:val="TableText"/>
              <w:rPr>
                <w:rStyle w:val="GUIWord"/>
              </w:rPr>
            </w:pPr>
            <w:r w:rsidRPr="00F2736F">
              <w:rPr>
                <w:rStyle w:val="GUIWord"/>
              </w:rPr>
              <w:t>% Crown Cover</w:t>
            </w:r>
          </w:p>
        </w:tc>
        <w:tc>
          <w:tcPr>
            <w:tcW w:w="0" w:type="auto"/>
          </w:tcPr>
          <w:p w14:paraId="5F1038E9" w14:textId="77777777" w:rsidR="00DC6E0E" w:rsidRDefault="00DC6E0E" w:rsidP="00DC6E0E">
            <w:pPr>
              <w:pStyle w:val="TableText"/>
            </w:pPr>
            <w:r>
              <w:t>[Percentage] Tree Crown Cover Percentage</w:t>
            </w:r>
          </w:p>
        </w:tc>
      </w:tr>
      <w:tr w:rsidR="00DC6E0E" w14:paraId="24BDC9DC" w14:textId="77777777" w:rsidTr="00DC6E0E">
        <w:trPr>
          <w:cantSplit/>
        </w:trPr>
        <w:tc>
          <w:tcPr>
            <w:tcW w:w="0" w:type="auto"/>
          </w:tcPr>
          <w:p w14:paraId="7C0F3FE4" w14:textId="77777777" w:rsidR="00DC6E0E" w:rsidRPr="00F2736F" w:rsidRDefault="00DC6E0E" w:rsidP="00DC6E0E">
            <w:pPr>
              <w:pStyle w:val="TableText"/>
              <w:rPr>
                <w:rStyle w:val="GUIWord"/>
              </w:rPr>
            </w:pPr>
            <w:r w:rsidRPr="00F2736F">
              <w:rPr>
                <w:rStyle w:val="GUIWord"/>
              </w:rPr>
              <w:t>Approx. Crown Diameter</w:t>
            </w:r>
          </w:p>
        </w:tc>
        <w:tc>
          <w:tcPr>
            <w:tcW w:w="0" w:type="auto"/>
          </w:tcPr>
          <w:p w14:paraId="70130543" w14:textId="77777777" w:rsidR="00DC6E0E" w:rsidRDefault="00DC6E0E" w:rsidP="00DC6E0E">
            <w:pPr>
              <w:pStyle w:val="TableText"/>
            </w:pPr>
            <w:r>
              <w:t xml:space="preserve">[Metres] </w:t>
            </w:r>
            <w:r w:rsidRPr="00C83101">
              <w:t>Estimated tree crown diameter</w:t>
            </w:r>
          </w:p>
        </w:tc>
      </w:tr>
      <w:tr w:rsidR="00DC6E0E" w14:paraId="3CE4975A" w14:textId="77777777" w:rsidTr="00DC6E0E">
        <w:trPr>
          <w:cantSplit/>
        </w:trPr>
        <w:tc>
          <w:tcPr>
            <w:tcW w:w="0" w:type="auto"/>
          </w:tcPr>
          <w:p w14:paraId="1FF5D3C4" w14:textId="77777777" w:rsidR="00DC6E0E" w:rsidRPr="00F2736F" w:rsidRDefault="00DC6E0E" w:rsidP="00DC6E0E">
            <w:pPr>
              <w:pStyle w:val="TableText"/>
              <w:rPr>
                <w:rStyle w:val="GUIWord"/>
              </w:rPr>
            </w:pPr>
            <w:r w:rsidRPr="00F2736F">
              <w:rPr>
                <w:rStyle w:val="GUIWord"/>
              </w:rPr>
              <w:t>Chlorophyll Content</w:t>
            </w:r>
          </w:p>
        </w:tc>
        <w:tc>
          <w:tcPr>
            <w:tcW w:w="0" w:type="auto"/>
          </w:tcPr>
          <w:p w14:paraId="34C9CDB0" w14:textId="77777777" w:rsidR="00DC6E0E" w:rsidRDefault="00DC6E0E" w:rsidP="00DC6E0E">
            <w:pPr>
              <w:pStyle w:val="TableText"/>
            </w:pPr>
            <w:r>
              <w:t>[ugrams/ cm</w:t>
            </w:r>
            <w:r>
              <w:rPr>
                <w:rFonts w:cs="Tahoma"/>
              </w:rPr>
              <w:t>²</w:t>
            </w:r>
            <w:r>
              <w:t xml:space="preserve">] </w:t>
            </w:r>
            <w:r w:rsidRPr="00C83101">
              <w:t>Chlorophyll content of the collected vegetation sample</w:t>
            </w:r>
          </w:p>
        </w:tc>
      </w:tr>
      <w:tr w:rsidR="00DC6E0E" w14:paraId="293A8747" w14:textId="77777777" w:rsidTr="00DC6E0E">
        <w:trPr>
          <w:cantSplit/>
        </w:trPr>
        <w:tc>
          <w:tcPr>
            <w:tcW w:w="0" w:type="auto"/>
          </w:tcPr>
          <w:p w14:paraId="288F3D4D" w14:textId="77777777" w:rsidR="00DC6E0E" w:rsidRPr="00F2736F" w:rsidRDefault="00DC6E0E" w:rsidP="00DC6E0E">
            <w:pPr>
              <w:pStyle w:val="TableText"/>
              <w:rPr>
                <w:rStyle w:val="GUIWord"/>
              </w:rPr>
            </w:pPr>
            <w:r w:rsidRPr="00F2736F">
              <w:rPr>
                <w:rStyle w:val="GUIWord"/>
              </w:rPr>
              <w:t>Crown Class (FPMRIS)</w:t>
            </w:r>
          </w:p>
        </w:tc>
        <w:tc>
          <w:tcPr>
            <w:tcW w:w="0" w:type="auto"/>
          </w:tcPr>
          <w:p w14:paraId="1A2F7224" w14:textId="77777777" w:rsidR="00DC6E0E" w:rsidRDefault="00DC6E0E" w:rsidP="00DC6E0E">
            <w:pPr>
              <w:pStyle w:val="TableText"/>
            </w:pPr>
            <w:r>
              <w:t xml:space="preserve">[Dropdown list] </w:t>
            </w:r>
            <w:r w:rsidRPr="00C83101">
              <w:t>SOP 13 Measuring a Large Tree Plot</w:t>
            </w:r>
          </w:p>
        </w:tc>
      </w:tr>
      <w:tr w:rsidR="00DC6E0E" w14:paraId="6D227525" w14:textId="77777777" w:rsidTr="00DC6E0E">
        <w:trPr>
          <w:cantSplit/>
        </w:trPr>
        <w:tc>
          <w:tcPr>
            <w:tcW w:w="0" w:type="auto"/>
          </w:tcPr>
          <w:p w14:paraId="45646B1C" w14:textId="77777777" w:rsidR="00DC6E0E" w:rsidRPr="00F2736F" w:rsidRDefault="00DC6E0E" w:rsidP="00DC6E0E">
            <w:pPr>
              <w:pStyle w:val="TableText"/>
              <w:rPr>
                <w:rStyle w:val="GUIWord"/>
              </w:rPr>
            </w:pPr>
            <w:r w:rsidRPr="00F2736F">
              <w:rPr>
                <w:rStyle w:val="GUIWord"/>
              </w:rPr>
              <w:t>DBH</w:t>
            </w:r>
          </w:p>
        </w:tc>
        <w:tc>
          <w:tcPr>
            <w:tcW w:w="0" w:type="auto"/>
          </w:tcPr>
          <w:p w14:paraId="386DF37B" w14:textId="77777777" w:rsidR="00DC6E0E" w:rsidRDefault="00DC6E0E" w:rsidP="00DC6E0E">
            <w:pPr>
              <w:pStyle w:val="TableText"/>
            </w:pPr>
            <w:r>
              <w:t xml:space="preserve">[Metres] </w:t>
            </w:r>
            <w:r w:rsidRPr="00C83101">
              <w:t>Diameter at breast height</w:t>
            </w:r>
          </w:p>
        </w:tc>
      </w:tr>
      <w:tr w:rsidR="00DC6E0E" w14:paraId="02843197" w14:textId="77777777" w:rsidTr="00DC6E0E">
        <w:trPr>
          <w:cantSplit/>
        </w:trPr>
        <w:tc>
          <w:tcPr>
            <w:tcW w:w="0" w:type="auto"/>
          </w:tcPr>
          <w:p w14:paraId="5DF506DF" w14:textId="77777777" w:rsidR="00DC6E0E" w:rsidRPr="00F2736F" w:rsidRDefault="00DC6E0E" w:rsidP="00DC6E0E">
            <w:pPr>
              <w:pStyle w:val="TableText"/>
              <w:rPr>
                <w:rStyle w:val="GUIWord"/>
              </w:rPr>
            </w:pPr>
            <w:r w:rsidRPr="00F2736F">
              <w:rPr>
                <w:rStyle w:val="GUIWord"/>
              </w:rPr>
              <w:t>Dry Weight</w:t>
            </w:r>
          </w:p>
        </w:tc>
        <w:tc>
          <w:tcPr>
            <w:tcW w:w="0" w:type="auto"/>
          </w:tcPr>
          <w:p w14:paraId="1C1591B9" w14:textId="77777777" w:rsidR="00DC6E0E" w:rsidRDefault="00DC6E0E" w:rsidP="00DC6E0E">
            <w:pPr>
              <w:pStyle w:val="TableText"/>
            </w:pPr>
            <w:r>
              <w:t xml:space="preserve">[Grams] </w:t>
            </w:r>
            <w:r w:rsidRPr="00C83101">
              <w:t>Dry weight of the collected vegetation sample</w:t>
            </w:r>
          </w:p>
        </w:tc>
      </w:tr>
      <w:tr w:rsidR="00DC6E0E" w14:paraId="12277BB5" w14:textId="77777777" w:rsidTr="00DC6E0E">
        <w:trPr>
          <w:cantSplit/>
        </w:trPr>
        <w:tc>
          <w:tcPr>
            <w:tcW w:w="0" w:type="auto"/>
          </w:tcPr>
          <w:p w14:paraId="246F16FE" w14:textId="77777777" w:rsidR="00DC6E0E" w:rsidRPr="00F2736F" w:rsidRDefault="00DC6E0E" w:rsidP="00DC6E0E">
            <w:pPr>
              <w:pStyle w:val="TableText"/>
              <w:rPr>
                <w:rStyle w:val="GUIWord"/>
              </w:rPr>
            </w:pPr>
            <w:r w:rsidRPr="00F2736F">
              <w:rPr>
                <w:rStyle w:val="GUIWord"/>
              </w:rPr>
              <w:t>Height</w:t>
            </w:r>
          </w:p>
        </w:tc>
        <w:tc>
          <w:tcPr>
            <w:tcW w:w="0" w:type="auto"/>
          </w:tcPr>
          <w:p w14:paraId="54D1DD66" w14:textId="77777777" w:rsidR="00DC6E0E" w:rsidRDefault="00DC6E0E" w:rsidP="00DC6E0E">
            <w:pPr>
              <w:pStyle w:val="TableText"/>
            </w:pPr>
            <w:r>
              <w:t xml:space="preserve">[Metres] </w:t>
            </w:r>
            <w:r w:rsidRPr="00C83101">
              <w:t>Height of vegetation</w:t>
            </w:r>
          </w:p>
        </w:tc>
      </w:tr>
      <w:tr w:rsidR="00DC6E0E" w14:paraId="5EE259DB" w14:textId="77777777" w:rsidTr="00DC6E0E">
        <w:trPr>
          <w:cantSplit/>
        </w:trPr>
        <w:tc>
          <w:tcPr>
            <w:tcW w:w="0" w:type="auto"/>
          </w:tcPr>
          <w:p w14:paraId="0FC18694" w14:textId="77777777" w:rsidR="00DC6E0E" w:rsidRPr="00F2736F" w:rsidRDefault="00DC6E0E" w:rsidP="00DC6E0E">
            <w:pPr>
              <w:pStyle w:val="TableText"/>
              <w:rPr>
                <w:rStyle w:val="GUIWord"/>
              </w:rPr>
            </w:pPr>
            <w:r w:rsidRPr="00F2736F">
              <w:rPr>
                <w:rStyle w:val="GUIWord"/>
              </w:rPr>
              <w:t>Leaf Area</w:t>
            </w:r>
          </w:p>
        </w:tc>
        <w:tc>
          <w:tcPr>
            <w:tcW w:w="0" w:type="auto"/>
          </w:tcPr>
          <w:p w14:paraId="0E549B9C" w14:textId="77777777" w:rsidR="00DC6E0E" w:rsidRDefault="00DC6E0E" w:rsidP="00DC6E0E">
            <w:pPr>
              <w:pStyle w:val="TableText"/>
            </w:pPr>
            <w:r>
              <w:t>[cm</w:t>
            </w:r>
            <w:r>
              <w:rPr>
                <w:rFonts w:cs="Tahoma"/>
              </w:rPr>
              <w:t>²</w:t>
            </w:r>
            <w:r>
              <w:t xml:space="preserve">] </w:t>
            </w:r>
            <w:r w:rsidRPr="00C83101">
              <w:t>Leaf area of the sampled vegetation</w:t>
            </w:r>
          </w:p>
        </w:tc>
      </w:tr>
      <w:tr w:rsidR="00DC6E0E" w14:paraId="756A0232" w14:textId="77777777" w:rsidTr="00DC6E0E">
        <w:trPr>
          <w:cantSplit/>
        </w:trPr>
        <w:tc>
          <w:tcPr>
            <w:tcW w:w="0" w:type="auto"/>
          </w:tcPr>
          <w:p w14:paraId="2C9E0A84" w14:textId="77777777" w:rsidR="00DC6E0E" w:rsidRPr="00F2736F" w:rsidRDefault="00DC6E0E" w:rsidP="00DC6E0E">
            <w:pPr>
              <w:pStyle w:val="TableText"/>
              <w:rPr>
                <w:rStyle w:val="GUIWord"/>
              </w:rPr>
            </w:pPr>
            <w:r w:rsidRPr="00F2736F">
              <w:rPr>
                <w:rStyle w:val="GUIWord"/>
              </w:rPr>
              <w:t>Specific Leaf Area</w:t>
            </w:r>
          </w:p>
        </w:tc>
        <w:tc>
          <w:tcPr>
            <w:tcW w:w="0" w:type="auto"/>
          </w:tcPr>
          <w:p w14:paraId="46062944" w14:textId="77777777" w:rsidR="00DC6E0E" w:rsidRDefault="00DC6E0E" w:rsidP="00DC6E0E">
            <w:pPr>
              <w:pStyle w:val="TableText"/>
            </w:pPr>
            <w:r>
              <w:t>[cm</w:t>
            </w:r>
            <w:r>
              <w:rPr>
                <w:rFonts w:cs="Tahoma"/>
              </w:rPr>
              <w:t>²</w:t>
            </w:r>
            <w:r>
              <w:t xml:space="preserve">/gram] </w:t>
            </w:r>
            <w:r w:rsidRPr="00C83101">
              <w:t>Calculated by: LeafArea[cm2]/DryMass[g]</w:t>
            </w:r>
          </w:p>
        </w:tc>
      </w:tr>
      <w:tr w:rsidR="00DC6E0E" w14:paraId="0D3163C1" w14:textId="77777777" w:rsidTr="00DC6E0E">
        <w:trPr>
          <w:cantSplit/>
        </w:trPr>
        <w:tc>
          <w:tcPr>
            <w:tcW w:w="0" w:type="auto"/>
          </w:tcPr>
          <w:p w14:paraId="7EE338F6" w14:textId="77777777" w:rsidR="00DC6E0E" w:rsidRPr="00F2736F" w:rsidRDefault="00DC6E0E" w:rsidP="00DC6E0E">
            <w:pPr>
              <w:pStyle w:val="TableText"/>
              <w:rPr>
                <w:rStyle w:val="GUIWord"/>
              </w:rPr>
            </w:pPr>
            <w:r w:rsidRPr="00F2736F">
              <w:rPr>
                <w:rStyle w:val="GUIWord"/>
              </w:rPr>
              <w:t>Water Content</w:t>
            </w:r>
          </w:p>
        </w:tc>
        <w:tc>
          <w:tcPr>
            <w:tcW w:w="0" w:type="auto"/>
          </w:tcPr>
          <w:p w14:paraId="6E0D3EDC" w14:textId="77777777" w:rsidR="00DC6E0E" w:rsidRDefault="00DC6E0E" w:rsidP="00DC6E0E">
            <w:pPr>
              <w:pStyle w:val="TableText"/>
            </w:pPr>
            <w:r>
              <w:t>[Grams/ cm</w:t>
            </w:r>
            <w:r>
              <w:rPr>
                <w:rFonts w:cs="Tahoma"/>
              </w:rPr>
              <w:t>²</w:t>
            </w:r>
            <w:r>
              <w:t xml:space="preserve">] </w:t>
            </w:r>
            <w:r w:rsidRPr="00C83101">
              <w:t>Wat</w:t>
            </w:r>
            <w:r>
              <w:t xml:space="preserve">er content of the collected </w:t>
            </w:r>
            <w:r w:rsidRPr="00C83101">
              <w:t>vegetation sample</w:t>
            </w:r>
          </w:p>
        </w:tc>
      </w:tr>
      <w:tr w:rsidR="00DC6E0E" w14:paraId="1C65D4BF" w14:textId="77777777" w:rsidTr="00DC6E0E">
        <w:trPr>
          <w:cantSplit/>
        </w:trPr>
        <w:tc>
          <w:tcPr>
            <w:tcW w:w="0" w:type="auto"/>
          </w:tcPr>
          <w:p w14:paraId="3ACC90E5" w14:textId="77777777" w:rsidR="00DC6E0E" w:rsidRPr="00F2736F" w:rsidRDefault="00DC6E0E" w:rsidP="00DC6E0E">
            <w:pPr>
              <w:pStyle w:val="TableText"/>
              <w:rPr>
                <w:rStyle w:val="GUIWord"/>
              </w:rPr>
            </w:pPr>
            <w:r w:rsidRPr="00F2736F">
              <w:rPr>
                <w:rStyle w:val="GUIWord"/>
              </w:rPr>
              <w:t>Wet Weight</w:t>
            </w:r>
          </w:p>
        </w:tc>
        <w:tc>
          <w:tcPr>
            <w:tcW w:w="0" w:type="auto"/>
          </w:tcPr>
          <w:p w14:paraId="54DF7A5B" w14:textId="77777777" w:rsidR="00DC6E0E" w:rsidRDefault="00DC6E0E" w:rsidP="00DC6E0E">
            <w:pPr>
              <w:pStyle w:val="TableText"/>
            </w:pPr>
            <w:r>
              <w:t xml:space="preserve">[Grams] Wet weight of the collected </w:t>
            </w:r>
            <w:r w:rsidRPr="00C83101">
              <w:t>vegetation sample</w:t>
            </w:r>
          </w:p>
        </w:tc>
      </w:tr>
    </w:tbl>
    <w:p w14:paraId="099F5525" w14:textId="77777777" w:rsidR="00DC6E0E" w:rsidRDefault="00DC6E0E" w:rsidP="00CC7CCA">
      <w:pPr>
        <w:pStyle w:val="Heading2"/>
      </w:pPr>
      <w:bookmarkStart w:id="233" w:name="_Ref97181069"/>
      <w:bookmarkStart w:id="234" w:name="_Ref354146650"/>
      <w:bookmarkStart w:id="235" w:name="_Ref354146654"/>
      <w:bookmarkStart w:id="236" w:name="_Toc355280351"/>
      <w:bookmarkStart w:id="237" w:name="_Toc398023914"/>
      <w:bookmarkStart w:id="238" w:name="_Toc296956693"/>
      <w:r>
        <w:t>Spaces, Space Factory and Data Processing using the Space Network</w:t>
      </w:r>
      <w:bookmarkEnd w:id="233"/>
      <w:bookmarkEnd w:id="234"/>
      <w:bookmarkEnd w:id="235"/>
      <w:bookmarkEnd w:id="236"/>
      <w:bookmarkEnd w:id="237"/>
      <w:bookmarkEnd w:id="238"/>
      <w:r>
        <w:t xml:space="preserve"> </w:t>
      </w:r>
    </w:p>
    <w:p w14:paraId="409210EF" w14:textId="7489EC81" w:rsidR="00DC6E0E" w:rsidRDefault="00DC6E0E" w:rsidP="00DC6E0E">
      <w:pPr>
        <w:pStyle w:val="Body"/>
      </w:pPr>
      <w:r>
        <w:t xml:space="preserve">SPECCHIO offers interactive, configurable data processing. The concept is based on the feature spaces </w:t>
      </w:r>
      <w:r w:rsidR="008A541A">
        <w:fldChar w:fldCharType="begin"/>
      </w:r>
      <w:r w:rsidR="008A541A">
        <w:instrText xml:space="preserve"> ADDIN EN.CITE &lt;EndNote&gt;&lt;Cite&gt;&lt;Author&gt;Landgrebe&lt;/Author&gt;&lt;Year&gt;1997&lt;/Year&gt;&lt;RecNum&gt;8&lt;/RecNum&gt;&lt;DisplayText&gt;(Landgrebe, 1997)&lt;/DisplayText&gt;&lt;record&gt;&lt;rec-number&gt;8&lt;/rec-number&gt;&lt;foreign-keys&gt;&lt;key app="EN" db-id="0svr2tdvgevw2ned2pb5tt5ur5tdf0savr9s" timestamp="0"&gt;8&lt;/key&gt;&lt;/foreign-keys&gt;&lt;ref-type name="Book"&gt;6&lt;/ref-type&gt;&lt;contributors&gt;&lt;authors&gt;&lt;author&gt;Landgrebe, D.&lt;/author&gt;&lt;/authors&gt;&lt;/contributors&gt;&lt;titles&gt;&lt;title&gt;On Information Extraction Principles for Hyperspectral Data&lt;/title&gt;&lt;/titles&gt;&lt;pages&gt;34&lt;/pages&gt;&lt;dates&gt;&lt;year&gt;1997&lt;/year&gt;&lt;/dates&gt;&lt;pub-location&gt;West Lafayette, IN&lt;/pub-location&gt;&lt;publisher&gt;Purdue University&lt;/publisher&gt;&lt;urls&gt;&lt;/urls&gt;&lt;/record&gt;&lt;/Cite&gt;&lt;/EndNote&gt;</w:instrText>
      </w:r>
      <w:r w:rsidR="008A541A">
        <w:fldChar w:fldCharType="separate"/>
      </w:r>
      <w:r w:rsidR="008A541A">
        <w:rPr>
          <w:noProof/>
        </w:rPr>
        <w:t>(Landgrebe, 1997)</w:t>
      </w:r>
      <w:r w:rsidR="008A541A">
        <w:fldChar w:fldCharType="end"/>
      </w:r>
      <w:r>
        <w:t xml:space="preserve"> and complex process flows can be realised by building networks consisting of spaces and processing modules. For detailed information please refer to: </w:t>
      </w:r>
      <w:r w:rsidR="008A541A">
        <w:t xml:space="preserve"> </w:t>
      </w:r>
      <w:r w:rsidR="008A541A">
        <w:fldChar w:fldCharType="begin"/>
      </w:r>
      <w:r w:rsidR="008A541A">
        <w:instrText xml:space="preserve"> ADDIN EN.CITE &lt;EndNote&gt;&lt;Cite&gt;&lt;Author&gt;Hueni&lt;/Author&gt;&lt;Year&gt;2009&lt;/Year&gt;&lt;RecNum&gt;283&lt;/RecNum&gt;&lt;DisplayText&gt;(Hueni et al., 2009)&lt;/DisplayText&gt;&lt;record&gt;&lt;rec-number&gt;283&lt;/rec-number&gt;&lt;foreign-keys&gt;&lt;key app="EN" db-id="0svr2tdvgevw2ned2pb5tt5ur5tdf0savr9s" timestamp="0"&gt;283&lt;/key&gt;&lt;/foreign-keys&gt;&lt;ref-type name="Journal Article"&gt;17&lt;/ref-type&gt;&lt;contributors&gt;&lt;authors&gt;&lt;author&gt;Hueni, A.&lt;/author&gt;&lt;author&gt;Nieke, Jens&lt;/author&gt;&lt;author&gt;Schopfer, J.&lt;/author&gt;&lt;author&gt;Kneubühler, M.&lt;/author&gt;&lt;author&gt;Itten, K.&lt;/author&gt;&lt;/authors&gt;&lt;/contributors&gt;&lt;titles&gt;&lt;title&gt;The spectral database SPECCHIO for improved long term usability and data sharing&lt;/title&gt;&lt;secondary-title&gt;Computers &amp;amp; Geosciences&lt;/secondary-title&gt;&lt;/titles&gt;&lt;periodical&gt;&lt;full-title&gt;Computers &amp;amp; Geosciences&lt;/full-title&gt;&lt;/periodical&gt;&lt;pages&gt;557-565&lt;/pages&gt;&lt;volume&gt;35&lt;/volume&gt;&lt;number&gt;3&lt;/number&gt;&lt;dates&gt;&lt;year&gt;2009&lt;/year&gt;&lt;/dates&gt;&lt;isbn&gt;0098-3004&lt;/isbn&gt;&lt;urls&gt;&lt;/urls&gt;&lt;electronic-resource-num&gt;&lt;style face="underline" font="default" size="100%"&gt;10.1016/j.cageo.2008.03.015&lt;/style&gt;&lt;/electronic-resource-num&gt;&lt;/record&gt;&lt;/Cite&gt;&lt;/EndNote&gt;</w:instrText>
      </w:r>
      <w:r w:rsidR="008A541A">
        <w:fldChar w:fldCharType="separate"/>
      </w:r>
      <w:r w:rsidR="008A541A">
        <w:rPr>
          <w:noProof/>
        </w:rPr>
        <w:t>(Hueni et al., 2009)</w:t>
      </w:r>
      <w:r w:rsidR="008A541A">
        <w:fldChar w:fldCharType="end"/>
      </w:r>
    </w:p>
    <w:p w14:paraId="3EA065E9" w14:textId="77777777" w:rsidR="00DC6E0E" w:rsidRPr="00084655" w:rsidRDefault="00DC6E0E" w:rsidP="00DC6E0E">
      <w:pPr>
        <w:pStyle w:val="Body"/>
      </w:pPr>
      <w:r>
        <w:t xml:space="preserve">Spaces are used throughout the system for processing, visualisation and file output. In all these cases, vector data must be related to Spectral dimensions and this </w:t>
      </w:r>
      <w:r>
        <w:lastRenderedPageBreak/>
        <w:t>information is held by the space. Moreover, a space can hold only Spectra that are of the same dimension.</w:t>
      </w:r>
    </w:p>
    <w:p w14:paraId="2A726141" w14:textId="77777777" w:rsidR="00DC6E0E" w:rsidRDefault="00DC6E0E" w:rsidP="00DC6E0E">
      <w:pPr>
        <w:pStyle w:val="Body"/>
      </w:pPr>
      <w:r>
        <w:t>The Space Factory is a conceptual, central component of the SPECCHIO system. It creates new spaces based on given inputs and contains the logic to form ‘non-mixed’ spaces.</w:t>
      </w:r>
    </w:p>
    <w:p w14:paraId="63DB697C" w14:textId="172C9AC4" w:rsidR="008A541A" w:rsidRDefault="008A541A" w:rsidP="00DC6E0E">
      <w:pPr>
        <w:pStyle w:val="Body"/>
      </w:pPr>
      <w:r w:rsidRPr="008A541A">
        <w:t>Assume the use case of displaying Spectral plots of a number of Spectra. In a first step, the user will select the Spectra to be plotted by effecting a subspace proj</w:t>
      </w:r>
      <w:r>
        <w:t xml:space="preserve">ection </w:t>
      </w:r>
      <w:r>
        <w:fldChar w:fldCharType="begin"/>
      </w:r>
      <w:r>
        <w:instrText xml:space="preserve"> ADDIN EN.CITE &lt;EndNote&gt;&lt;Cite&gt;&lt;Author&gt;Hüni&lt;/Author&gt;&lt;Year&gt;2007&lt;/Year&gt;&lt;RecNum&gt;201&lt;/RecNum&gt;&lt;DisplayText&gt;(Hüni et al., 2007)&lt;/DisplayText&gt;&lt;record&gt;&lt;rec-number&gt;201&lt;/rec-number&gt;&lt;foreign-keys&gt;&lt;key app="EN" db-id="0svr2tdvgevw2ned2pb5tt5ur5tdf0savr9s" timestamp="0"&gt;201&lt;/key&gt;&lt;/foreign-keys&gt;&lt;ref-type name="Conference Proceedings"&gt;10&lt;/ref-type&gt;&lt;contributors&gt;&lt;authors&gt;&lt;author&gt;Hüni, A.&lt;/author&gt;&lt;author&gt;Nieke, Jens&lt;/author&gt;&lt;author&gt;Schopfer, J.&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2nd Generation of RSL&amp;apos;s Spectrum Database &amp;quot;SPECCHIO&amp;quot;&lt;/title&gt;&lt;secondary-title&gt;10th Intl. Symposium on Physical Measurements and Spectral Signatures in Remote Sensing&lt;/secondary-title&gt;&lt;/titles&gt;&lt;pages&gt;505–510&lt;/pages&gt;&lt;volume&gt;XXXVI, Part 7/C50&lt;/volume&gt;&lt;dates&gt;&lt;year&gt;2007&lt;/year&gt;&lt;/dates&gt;&lt;pub-location&gt;Davos (CH)&lt;/pub-location&gt;&lt;urls&gt;&lt;related-urls&gt;&lt;url&gt;&lt;style face="underline" font="default" size="100%"&gt;http://skgr0103.wur.nl/~schae001/ispmsrs/P98_Huni_Specchio.pdf&lt;/style&gt;&lt;/url&gt;&lt;/related-urls&gt;&lt;/urls&gt;&lt;/record&gt;&lt;/Cite&gt;&lt;/EndNote&gt;</w:instrText>
      </w:r>
      <w:r>
        <w:fldChar w:fldCharType="separate"/>
      </w:r>
      <w:r>
        <w:rPr>
          <w:noProof/>
        </w:rPr>
        <w:t>(Hüni et al., 2007)</w:t>
      </w:r>
      <w:r>
        <w:fldChar w:fldCharType="end"/>
      </w:r>
      <w:r w:rsidRPr="008A541A">
        <w:t>.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w:t>
      </w:r>
      <w:r>
        <w:t xml:space="preserve"> (see </w:t>
      </w:r>
      <w:r>
        <w:fldChar w:fldCharType="begin"/>
      </w:r>
      <w:r>
        <w:instrText xml:space="preserve"> REF _Ref296956011 \h </w:instrText>
      </w:r>
      <w:r>
        <w:fldChar w:fldCharType="separate"/>
      </w:r>
      <w:r w:rsidR="00057C13">
        <w:t xml:space="preserve">Figure </w:t>
      </w:r>
      <w:r w:rsidR="00057C13">
        <w:rPr>
          <w:noProof/>
        </w:rPr>
        <w:t>22</w:t>
      </w:r>
      <w:r>
        <w:fldChar w:fldCharType="end"/>
      </w:r>
      <w:r>
        <w:t>).</w:t>
      </w:r>
    </w:p>
    <w:p w14:paraId="40E9D047" w14:textId="77777777" w:rsidR="00DC6E0E" w:rsidRDefault="008440CC" w:rsidP="00DC6E0E">
      <w:pPr>
        <w:pStyle w:val="Figure"/>
      </w:pPr>
      <w:r>
        <w:rPr>
          <w:lang w:val="en-US" w:eastAsia="en-US"/>
        </w:rPr>
        <mc:AlternateContent>
          <mc:Choice Requires="wpg">
            <w:drawing>
              <wp:inline distT="0" distB="0" distL="0" distR="0" wp14:anchorId="003E5794" wp14:editId="72B27545">
                <wp:extent cx="5603240" cy="2268220"/>
                <wp:effectExtent l="0" t="0" r="0" b="5080"/>
                <wp:docPr id="272" name="Canvas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3240" cy="2268220"/>
                          <a:chOff x="0" y="0"/>
                          <a:chExt cx="56032" cy="22682"/>
                        </a:xfrm>
                      </wpg:grpSpPr>
                      <wps:wsp>
                        <wps:cNvPr id="273" name="AutoShape 371"/>
                        <wps:cNvSpPr>
                          <a:spLocks noChangeAspect="1" noChangeArrowheads="1"/>
                        </wps:cNvSpPr>
                        <wps:spPr bwMode="auto">
                          <a:xfrm>
                            <a:off x="0" y="0"/>
                            <a:ext cx="56032" cy="22682"/>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4" name="Picture 3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032" cy="22682"/>
                          </a:xfrm>
                          <a:prstGeom prst="rect">
                            <a:avLst/>
                          </a:prstGeom>
                          <a:noFill/>
                          <a:extLst>
                            <a:ext uri="{909E8E84-426E-40dd-AFC4-6F175D3DCCD1}">
                              <a14:hiddenFill xmlns:a14="http://schemas.microsoft.com/office/drawing/2010/main">
                                <a:solidFill>
                                  <a:srgbClr val="FFFFFF"/>
                                </a:solidFill>
                              </a14:hiddenFill>
                            </a:ext>
                          </a:extLst>
                        </pic:spPr>
                      </pic:pic>
                      <wps:wsp>
                        <wps:cNvPr id="275" name="Text Box 320"/>
                        <wps:cNvSpPr txBox="1">
                          <a:spLocks noChangeArrowheads="1"/>
                        </wps:cNvSpPr>
                        <wps:spPr bwMode="auto">
                          <a:xfrm>
                            <a:off x="981" y="9950"/>
                            <a:ext cx="15207" cy="5702"/>
                          </a:xfrm>
                          <a:prstGeom prst="rect">
                            <a:avLst/>
                          </a:prstGeom>
                          <a:solidFill>
                            <a:srgbClr val="FFFFFF"/>
                          </a:solidFill>
                          <a:ln w="9525">
                            <a:solidFill>
                              <a:srgbClr val="000000"/>
                            </a:solidFill>
                            <a:miter lim="800000"/>
                            <a:headEnd/>
                            <a:tailEnd/>
                          </a:ln>
                        </wps:spPr>
                        <wps:txbx>
                          <w:txbxContent>
                            <w:p w14:paraId="4B28A730" w14:textId="77777777" w:rsidR="008A541A" w:rsidRPr="00F52044" w:rsidRDefault="008A541A" w:rsidP="00DC6E0E">
                              <w:pPr>
                                <w:rPr>
                                  <w:sz w:val="20"/>
                                  <w:lang w:val="en-AU"/>
                                </w:rPr>
                              </w:pPr>
                              <w:r w:rsidRPr="00F52044">
                                <w:rPr>
                                  <w:sz w:val="20"/>
                                  <w:lang w:val="en-AU"/>
                                </w:rPr>
                                <w:t>User search conditions – Query builder or Data Hierarchy Browser</w:t>
                              </w:r>
                            </w:p>
                          </w:txbxContent>
                        </wps:txbx>
                        <wps:bodyPr rot="0" vert="horz" wrap="square" lIns="91440" tIns="45720" rIns="91440" bIns="45720" anchor="t" anchorCtr="0" upright="1">
                          <a:noAutofit/>
                        </wps:bodyPr>
                      </wps:wsp>
                    </wpg:wgp>
                  </a:graphicData>
                </a:graphic>
              </wp:inline>
            </w:drawing>
          </mc:Choice>
          <mc:Fallback>
            <w:pict>
              <v:group id="Canvas 318" o:spid="_x0000_s1098" style="width:441.2pt;height:178.6pt;mso-position-horizontal-relative:char;mso-position-vertical-relative:line" coordsize="56032,226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">
                <v:rect id="AutoShape 371" o:spid="_x0000_s1099" style="position:absolute;width:56032;height:226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gxdkxQAA&#10;ANwAAAAPAAAAZHJzL2Rvd25yZXYueG1sRI9Ba8JAFITvBf/D8gpeim5UqCW6ighiKIIYq+dH9pmE&#10;Zt/G7DaJ/94tFHocZuYbZrnuTSVaalxpWcFkHIEgzqwuOVfwdd6NPkA4j6yxskwKHuRgvRq8LDHW&#10;tuMTtanPRYCwi1FB4X0dS+myggy6sa2Jg3ezjUEfZJNL3WAX4KaS0yh6lwZLDgsF1rQtKPtOf4yC&#10;Lju21/NhL49v18TyPblv08unUsPXfrMA4an3/+G/dqIVTOcz+D0TjoB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2DF2TFAAAA3AAAAA8AAAAAAAAAAAAAAAAAlwIAAGRycy9k&#10;b3ducmV2LnhtbFBLBQYAAAAABAAEAPUAAACJAwAAAAA=&#10;" filled="f" stroked="f">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9" o:spid="_x0000_s1100" type="#_x0000_t75" style="position:absolute;width:56032;height:2268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10;HkXFAAAA3AAAAA8AAABkcnMvZG93bnJldi54bWxEj09rAjEUxO+FfofwBC9Fs90WtatRRBR6KeI/&#10;6PGxee4ubl6WJGr89k2h0OMwM79hZotoWnEj5xvLCl6HGQji0uqGKwXHw2YwAeEDssbWMil4kIfF&#10;/PlphoW2d97RbR8qkSDsC1RQh9AVUvqyJoN+aDvi5J2tMxiSdJXUDu8JblqZZ9lIGmw4LdTY0aqm&#10;8rK/GgUyrk9LR498/LbDr/jhtt+bF6lUvxeXUxCBYvgP/7U/tYJ8/A6/Z9IRkPM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vh5FxQAAANwAAAAPAAAAAAAAAAAAAAAAAJwC&#10;AABkcnMvZG93bnJldi54bWxQSwUGAAAAAAQABAD3AAAAjgMAAAAA&#10;">
                  <v:imagedata r:id="rId45" o:title=""/>
                </v:shape>
                <v:shape id="Text Box 320" o:spid="_x0000_s1101" type="#_x0000_t202" style="position:absolute;left:981;top:9950;width:15207;height:57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hI2/xgAA&#10;ANwAAAAPAAAAZHJzL2Rvd25yZXYueG1sRI9bawIxFITfhf6HcAq+FM3W1ku3RhHBom/eaF8Pm+Pu&#10;0s3JmsR1/femUPBxmJlvmOm8NZVoyPnSsoLXfgKCOLO65FzB8bDqTUD4gKyxskwKbuRhPnvqTDHV&#10;9so7avYhFxHCPkUFRQh1KqXPCjLo+7Ymjt7JOoMhSpdL7fAa4aaSgyQZSYMlx4UCa1oWlP3uL0bB&#10;5H3d/PjN2/Y7G52qj/Aybr7OTqnuc7v4BBGoDY/wf3utFQzGQ/g7E4+AnN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6hI2/xgAAANwAAAAPAAAAAAAAAAAAAAAAAJcCAABkcnMv&#10;ZG93bnJldi54bWxQSwUGAAAAAAQABAD1AAAAigMAAAAA&#10;">
                  <v:textbox>
                    <w:txbxContent>
                      <w:p w14:paraId="4B28A730" w14:textId="77777777" w:rsidR="008A541A" w:rsidRPr="00F52044" w:rsidRDefault="008A541A" w:rsidP="00DC6E0E">
                        <w:pPr>
                          <w:rPr>
                            <w:sz w:val="20"/>
                            <w:lang w:val="en-AU"/>
                          </w:rPr>
                        </w:pPr>
                        <w:r w:rsidRPr="00F52044">
                          <w:rPr>
                            <w:sz w:val="20"/>
                            <w:lang w:val="en-AU"/>
                          </w:rPr>
                          <w:t>User search conditions – Query builder or Data Hierarchy Browser</w:t>
                        </w:r>
                      </w:p>
                    </w:txbxContent>
                  </v:textbox>
                </v:shape>
                <w10:anchorlock/>
              </v:group>
            </w:pict>
          </mc:Fallback>
        </mc:AlternateContent>
      </w:r>
    </w:p>
    <w:p w14:paraId="64E802D7" w14:textId="77777777" w:rsidR="00DC6E0E" w:rsidRDefault="00DC6E0E" w:rsidP="00DC6E0E">
      <w:pPr>
        <w:pStyle w:val="Caption"/>
      </w:pPr>
      <w:bookmarkStart w:id="239" w:name="_Ref95120608"/>
    </w:p>
    <w:p w14:paraId="33C1E426" w14:textId="17A3E9EF" w:rsidR="00DC6E0E" w:rsidRDefault="00DC6E0E" w:rsidP="00DC6E0E">
      <w:pPr>
        <w:pStyle w:val="Caption"/>
      </w:pPr>
      <w:bookmarkStart w:id="240" w:name="_Ref296956011"/>
      <w:r>
        <w:t xml:space="preserve">Figure </w:t>
      </w:r>
      <w:r>
        <w:fldChar w:fldCharType="begin"/>
      </w:r>
      <w:r>
        <w:instrText xml:space="preserve"> SEQ Figure \* ARABIC </w:instrText>
      </w:r>
      <w:r>
        <w:fldChar w:fldCharType="separate"/>
      </w:r>
      <w:r w:rsidR="00057C13">
        <w:rPr>
          <w:noProof/>
        </w:rPr>
        <w:t>22</w:t>
      </w:r>
      <w:r>
        <w:rPr>
          <w:noProof/>
        </w:rPr>
        <w:fldChar w:fldCharType="end"/>
      </w:r>
      <w:bookmarkEnd w:id="239"/>
      <w:bookmarkEnd w:id="240"/>
      <w:r>
        <w:t>: Building spaces based on user defined subspace projections</w:t>
      </w:r>
    </w:p>
    <w:p w14:paraId="305A4AD1" w14:textId="77777777" w:rsidR="00DC6E0E" w:rsidRDefault="00DC6E0E" w:rsidP="00DC6E0E">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14:paraId="12F4F292" w14:textId="77777777" w:rsidR="00DC6E0E" w:rsidRDefault="00DC6E0E" w:rsidP="00DC6E0E">
      <w:pPr>
        <w:pStyle w:val="Body"/>
      </w:pPr>
      <w:r>
        <w:t xml:space="preserve">Interactive, flexible and configurable data processing is based on the concept of the Space Network. Such networks consist of processing modules and data sinks/sources, connected by directed edges. </w:t>
      </w:r>
    </w:p>
    <w:p w14:paraId="5A0A78D2" w14:textId="77777777" w:rsidR="00DC6E0E" w:rsidRPr="00A71C6E" w:rsidRDefault="00DC6E0E" w:rsidP="00DC6E0E">
      <w:pPr>
        <w:pStyle w:val="Figure"/>
      </w:pPr>
      <w:r>
        <w:rPr>
          <w:lang w:val="en-US" w:eastAsia="en-US"/>
        </w:rPr>
        <w:drawing>
          <wp:inline distT="0" distB="0" distL="0" distR="0" wp14:anchorId="4349D439" wp14:editId="025F763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46" cstate="print"/>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5EC9E974" w14:textId="1E58453B" w:rsidR="00DC6E0E" w:rsidRPr="00A71C6E" w:rsidRDefault="00BE7C6E" w:rsidP="00BE7C6E">
      <w:pPr>
        <w:pStyle w:val="Caption"/>
      </w:pPr>
      <w:bookmarkStart w:id="241" w:name="_Ref296952145"/>
      <w:r>
        <w:t xml:space="preserve">Figure </w:t>
      </w:r>
      <w:r>
        <w:fldChar w:fldCharType="begin"/>
      </w:r>
      <w:r>
        <w:instrText xml:space="preserve"> SEQ Figure \* ARABIC </w:instrText>
      </w:r>
      <w:r>
        <w:fldChar w:fldCharType="separate"/>
      </w:r>
      <w:r w:rsidR="00057C13">
        <w:rPr>
          <w:noProof/>
        </w:rPr>
        <w:t>23</w:t>
      </w:r>
      <w:r>
        <w:fldChar w:fldCharType="end"/>
      </w:r>
      <w:bookmarkEnd w:id="241"/>
      <w:r w:rsidR="00DC6E0E" w:rsidRPr="00A71C6E">
        <w:t>: Transformation into a new space by a processing module</w:t>
      </w:r>
    </w:p>
    <w:p w14:paraId="030DE6D4" w14:textId="5F435B52" w:rsidR="00DC6E0E" w:rsidRPr="00084655" w:rsidRDefault="00DC6E0E" w:rsidP="00DC6E0E">
      <w:pPr>
        <w:pStyle w:val="Body"/>
      </w:pPr>
      <w:r w:rsidRPr="00A71C6E">
        <w:t xml:space="preserve">Processing modules are effecting a transformation on a space, i.e. the </w:t>
      </w:r>
      <w:r>
        <w:t>Spectr</w:t>
      </w:r>
      <w:r w:rsidRPr="00A71C6E">
        <w:t xml:space="preserve">al data vectors of the input space are transformed to an output space. The algorithm of the processing module defines the dimensionality of the resulting space. This is </w:t>
      </w:r>
      <w:r w:rsidRPr="00A71C6E">
        <w:lastRenderedPageBreak/>
        <w:t xml:space="preserve">illustrated in </w:t>
      </w:r>
      <w:r w:rsidR="00DD7B44">
        <w:fldChar w:fldCharType="begin"/>
      </w:r>
      <w:r w:rsidR="00DD7B44">
        <w:instrText xml:space="preserve"> REF _Ref296952145 \h </w:instrText>
      </w:r>
      <w:r w:rsidR="00DD7B44">
        <w:fldChar w:fldCharType="separate"/>
      </w:r>
      <w:r w:rsidR="00057C13">
        <w:t xml:space="preserve">Figure </w:t>
      </w:r>
      <w:r w:rsidR="00057C13">
        <w:rPr>
          <w:noProof/>
        </w:rPr>
        <w:t>23</w:t>
      </w:r>
      <w:r w:rsidR="00DD7B44">
        <w:fldChar w:fldCharType="end"/>
      </w:r>
      <w:r w:rsidR="00DD7B44">
        <w:t xml:space="preserve"> </w:t>
      </w:r>
      <w:r w:rsidRPr="00A71C6E">
        <w:t>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14:paraId="475D04C5" w14:textId="77777777" w:rsidR="00C53E7F" w:rsidRDefault="00C53E7F" w:rsidP="00C53E7F"/>
    <w:p w14:paraId="568CC46C" w14:textId="77777777" w:rsidR="00A74668" w:rsidRDefault="00A74668" w:rsidP="00A74668">
      <w:pPr>
        <w:pStyle w:val="Heading1"/>
      </w:pPr>
      <w:bookmarkStart w:id="242" w:name="_Ref413327320"/>
      <w:bookmarkStart w:id="243" w:name="_Toc296956694"/>
      <w:r>
        <w:lastRenderedPageBreak/>
        <w:t>Data Input</w:t>
      </w:r>
      <w:bookmarkEnd w:id="242"/>
      <w:bookmarkEnd w:id="243"/>
    </w:p>
    <w:p w14:paraId="71583F52" w14:textId="77777777" w:rsidR="00A74668" w:rsidRDefault="00A74668" w:rsidP="00A74668">
      <w:r>
        <w:t>In this section you will find information on how to:</w:t>
      </w:r>
    </w:p>
    <w:p w14:paraId="61820FB1" w14:textId="77777777" w:rsidR="00A74668" w:rsidRDefault="008440CC" w:rsidP="00A74668">
      <w:r>
        <w:rPr>
          <w:noProof/>
          <w:lang w:val="en-US"/>
        </w:rPr>
        <mc:AlternateContent>
          <mc:Choice Requires="wps">
            <w:drawing>
              <wp:anchor distT="0" distB="0" distL="114300" distR="114300" simplePos="0" relativeHeight="251648512" behindDoc="0" locked="0" layoutInCell="1" allowOverlap="1" wp14:anchorId="2345BCFF" wp14:editId="457046E6">
                <wp:simplePos x="0" y="0"/>
                <wp:positionH relativeFrom="column">
                  <wp:posOffset>1257300</wp:posOffset>
                </wp:positionH>
                <wp:positionV relativeFrom="paragraph">
                  <wp:posOffset>178435</wp:posOffset>
                </wp:positionV>
                <wp:extent cx="2581275" cy="1485900"/>
                <wp:effectExtent l="0" t="635" r="9525" b="12065"/>
                <wp:wrapTopAndBottom/>
                <wp:docPr id="27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1275" cy="148590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0BC4419F" w14:textId="77777777" w:rsidR="008A541A" w:rsidRDefault="008A541A" w:rsidP="00A74668">
                            <w:pPr>
                              <w:jc w:val="center"/>
                              <w:rPr>
                                <w:b/>
                              </w:rPr>
                            </w:pPr>
                            <w:r w:rsidRPr="00213FEA">
                              <w:rPr>
                                <w:b/>
                              </w:rPr>
                              <w:t xml:space="preserve">Data Input </w:t>
                            </w:r>
                          </w:p>
                          <w:p w14:paraId="03162A89" w14:textId="77777777" w:rsidR="008A541A" w:rsidRDefault="008A541A" w:rsidP="00A74668">
                            <w:pPr>
                              <w:pStyle w:val="ListParagraph"/>
                              <w:numPr>
                                <w:ilvl w:val="0"/>
                                <w:numId w:val="39"/>
                              </w:numPr>
                              <w:spacing w:after="160" w:line="259" w:lineRule="auto"/>
                            </w:pPr>
                            <w:r>
                              <w:t>Create new campaign</w:t>
                            </w:r>
                          </w:p>
                          <w:p w14:paraId="046A7EF9" w14:textId="77777777" w:rsidR="008A541A" w:rsidRDefault="008A541A" w:rsidP="00A74668">
                            <w:pPr>
                              <w:pStyle w:val="ListParagraph"/>
                              <w:numPr>
                                <w:ilvl w:val="0"/>
                                <w:numId w:val="39"/>
                              </w:numPr>
                              <w:spacing w:after="160" w:line="259" w:lineRule="auto"/>
                            </w:pPr>
                            <w:r>
                              <w:t>Load campaign data</w:t>
                            </w:r>
                          </w:p>
                          <w:p w14:paraId="0495C897" w14:textId="77777777" w:rsidR="008A541A" w:rsidRDefault="008A541A" w:rsidP="00A74668">
                            <w:pPr>
                              <w:pStyle w:val="ListParagraph"/>
                              <w:numPr>
                                <w:ilvl w:val="0"/>
                                <w:numId w:val="39"/>
                              </w:numPr>
                              <w:spacing w:after="160" w:line="259" w:lineRule="auto"/>
                            </w:pPr>
                            <w:r>
                              <w:t>Edit metadata</w:t>
                            </w:r>
                          </w:p>
                          <w:p w14:paraId="013D00D2" w14:textId="77777777" w:rsidR="008A541A" w:rsidRPr="00213FEA" w:rsidRDefault="008A541A" w:rsidP="00A74668">
                            <w:pPr>
                              <w:pStyle w:val="ListParagraph"/>
                              <w:numPr>
                                <w:ilvl w:val="0"/>
                                <w:numId w:val="39"/>
                              </w:numPr>
                              <w:spacing w:after="160" w:line="259" w:lineRule="auto"/>
                            </w:pPr>
                            <w:r>
                              <w:t>Get metadata from XL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102" style="position:absolute;margin-left:99pt;margin-top:14.05pt;width:203.25pt;height:117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" fillcolor="#c0504d [3205]" strokecolor="#622423 [1605]" strokeweight="1pt">
                <v:stroke joinstyle="miter"/>
                <v:textbox>
                  <w:txbxContent>
                    <w:p w14:paraId="0BC4419F" w14:textId="77777777" w:rsidR="008A541A" w:rsidRDefault="008A541A" w:rsidP="00A74668">
                      <w:pPr>
                        <w:jc w:val="center"/>
                        <w:rPr>
                          <w:b/>
                        </w:rPr>
                      </w:pPr>
                      <w:r w:rsidRPr="00213FEA">
                        <w:rPr>
                          <w:b/>
                        </w:rPr>
                        <w:t xml:space="preserve">Data Input </w:t>
                      </w:r>
                    </w:p>
                    <w:p w14:paraId="03162A89" w14:textId="77777777" w:rsidR="008A541A" w:rsidRDefault="008A541A" w:rsidP="00A74668">
                      <w:pPr>
                        <w:pStyle w:val="ListParagraph"/>
                        <w:numPr>
                          <w:ilvl w:val="0"/>
                          <w:numId w:val="39"/>
                        </w:numPr>
                        <w:spacing w:after="160" w:line="259" w:lineRule="auto"/>
                      </w:pPr>
                      <w:r>
                        <w:t>Create new campaign</w:t>
                      </w:r>
                    </w:p>
                    <w:p w14:paraId="046A7EF9" w14:textId="77777777" w:rsidR="008A541A" w:rsidRDefault="008A541A" w:rsidP="00A74668">
                      <w:pPr>
                        <w:pStyle w:val="ListParagraph"/>
                        <w:numPr>
                          <w:ilvl w:val="0"/>
                          <w:numId w:val="39"/>
                        </w:numPr>
                        <w:spacing w:after="160" w:line="259" w:lineRule="auto"/>
                      </w:pPr>
                      <w:r>
                        <w:t>Load campaign data</w:t>
                      </w:r>
                    </w:p>
                    <w:p w14:paraId="0495C897" w14:textId="77777777" w:rsidR="008A541A" w:rsidRDefault="008A541A" w:rsidP="00A74668">
                      <w:pPr>
                        <w:pStyle w:val="ListParagraph"/>
                        <w:numPr>
                          <w:ilvl w:val="0"/>
                          <w:numId w:val="39"/>
                        </w:numPr>
                        <w:spacing w:after="160" w:line="259" w:lineRule="auto"/>
                      </w:pPr>
                      <w:r>
                        <w:t>Edit metadata</w:t>
                      </w:r>
                    </w:p>
                    <w:p w14:paraId="013D00D2" w14:textId="77777777" w:rsidR="008A541A" w:rsidRPr="00213FEA" w:rsidRDefault="008A541A" w:rsidP="00A74668">
                      <w:pPr>
                        <w:pStyle w:val="ListParagraph"/>
                        <w:numPr>
                          <w:ilvl w:val="0"/>
                          <w:numId w:val="39"/>
                        </w:numPr>
                        <w:spacing w:after="160" w:line="259" w:lineRule="auto"/>
                      </w:pPr>
                      <w:r>
                        <w:t>Get metadata from XLS</w:t>
                      </w:r>
                    </w:p>
                  </w:txbxContent>
                </v:textbox>
                <w10:wrap type="topAndBottom"/>
              </v:roundrect>
            </w:pict>
          </mc:Fallback>
        </mc:AlternateContent>
      </w:r>
    </w:p>
    <w:p w14:paraId="55A0F083" w14:textId="77777777" w:rsidR="003373D9" w:rsidRDefault="003373D9" w:rsidP="003373D9">
      <w:pPr>
        <w:pStyle w:val="Heading2"/>
      </w:pPr>
      <w:bookmarkStart w:id="244" w:name="_Ref358105086"/>
      <w:bookmarkStart w:id="245" w:name="_Ref358105089"/>
      <w:bookmarkStart w:id="246" w:name="_Ref359578676"/>
      <w:bookmarkStart w:id="247" w:name="_Toc398023925"/>
      <w:bookmarkStart w:id="248" w:name="_Toc296956695"/>
      <w:r>
        <w:t>Overview of SPECCHIO</w:t>
      </w:r>
      <w:bookmarkEnd w:id="244"/>
      <w:bookmarkEnd w:id="245"/>
      <w:r>
        <w:t xml:space="preserve"> Data Loading</w:t>
      </w:r>
      <w:bookmarkEnd w:id="246"/>
      <w:bookmarkEnd w:id="247"/>
      <w:bookmarkEnd w:id="248"/>
    </w:p>
    <w:p w14:paraId="1A37AB0F" w14:textId="77777777" w:rsidR="003373D9" w:rsidRDefault="003373D9" w:rsidP="003373D9">
      <w:pPr>
        <w:pStyle w:val="Body"/>
      </w:pPr>
      <w:r>
        <w:t>The process of loading data into SPECCHIO involves a number of steps. Depending on your acquisition device, some of these steps may not be needed because the information is recorded by your device and uploaded with the Spectral data.</w:t>
      </w:r>
    </w:p>
    <w:tbl>
      <w:tblPr>
        <w:tblStyle w:val="TableGrid"/>
        <w:tblW w:w="0" w:type="auto"/>
        <w:tblInd w:w="108" w:type="dxa"/>
        <w:tblLook w:val="04A0" w:firstRow="1" w:lastRow="0" w:firstColumn="1" w:lastColumn="0" w:noHBand="0" w:noVBand="1"/>
      </w:tblPr>
      <w:tblGrid>
        <w:gridCol w:w="2127"/>
        <w:gridCol w:w="7007"/>
      </w:tblGrid>
      <w:tr w:rsidR="00F40C63" w:rsidRPr="008E143E" w14:paraId="3A5DF3BC" w14:textId="77777777" w:rsidTr="00C17D8D">
        <w:tc>
          <w:tcPr>
            <w:tcW w:w="2127" w:type="dxa"/>
          </w:tcPr>
          <w:p w14:paraId="64AA0D47" w14:textId="77777777" w:rsidR="00F40C63" w:rsidRPr="00283022" w:rsidRDefault="00F40C63" w:rsidP="00C17D8D">
            <w:pPr>
              <w:pStyle w:val="HangingIndent"/>
              <w:ind w:left="0" w:firstLine="0"/>
              <w:rPr>
                <w:rStyle w:val="iEmphasis"/>
                <w:sz w:val="22"/>
              </w:rPr>
            </w:pPr>
            <w:r w:rsidRPr="00283022">
              <w:rPr>
                <w:rStyle w:val="Strong"/>
                <w:sz w:val="22"/>
              </w:rPr>
              <w:t>Create a Campaign</w:t>
            </w:r>
          </w:p>
        </w:tc>
        <w:tc>
          <w:tcPr>
            <w:tcW w:w="7007" w:type="dxa"/>
          </w:tcPr>
          <w:p w14:paraId="6ACC4AC9" w14:textId="77777777" w:rsidR="00F40C63" w:rsidRPr="00283022" w:rsidRDefault="00F40C63" w:rsidP="00F27337">
            <w:pPr>
              <w:pStyle w:val="HangingIndent"/>
              <w:ind w:left="0" w:firstLine="0"/>
              <w:rPr>
                <w:sz w:val="22"/>
              </w:rPr>
            </w:pPr>
            <w:r w:rsidRPr="00283022">
              <w:rPr>
                <w:sz w:val="22"/>
              </w:rPr>
              <w:t xml:space="preserve">This establishes a name for your Campaign and sets up structures in the SPECCHIO database to receive the Campaign Spectra and other information. See </w:t>
            </w:r>
            <w:r w:rsidR="00F27337" w:rsidRPr="00F27337">
              <w:rPr>
                <w:i/>
                <w:sz w:val="22"/>
              </w:rPr>
              <w:t>Section</w:t>
            </w:r>
            <w:r w:rsidRPr="00283022">
              <w:rPr>
                <w:sz w:val="22"/>
              </w:rPr>
              <w:t xml:space="preserve"> </w:t>
            </w:r>
            <w:r w:rsidRPr="00283022">
              <w:rPr>
                <w:i/>
                <w:sz w:val="22"/>
              </w:rPr>
              <w:t>7.2</w:t>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413328019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057C13" w:rsidRPr="00057C13">
              <w:rPr>
                <w:i/>
                <w:sz w:val="22"/>
                <w:szCs w:val="22"/>
              </w:rPr>
              <w:t>Creating a new Campaign</w:t>
            </w:r>
            <w:r w:rsidR="00C8368A" w:rsidRPr="00C8368A">
              <w:rPr>
                <w:i/>
                <w:szCs w:val="22"/>
              </w:rPr>
              <w:fldChar w:fldCharType="end"/>
            </w:r>
            <w:r w:rsidRPr="00283022">
              <w:rPr>
                <w:sz w:val="22"/>
              </w:rPr>
              <w:t>.</w:t>
            </w:r>
          </w:p>
        </w:tc>
      </w:tr>
      <w:tr w:rsidR="00F40C63" w:rsidRPr="008E143E" w14:paraId="3590CF1B" w14:textId="77777777" w:rsidTr="00C17D8D">
        <w:tc>
          <w:tcPr>
            <w:tcW w:w="2127" w:type="dxa"/>
          </w:tcPr>
          <w:p w14:paraId="415C50BC" w14:textId="77777777" w:rsidR="00F40C63" w:rsidRPr="00283022" w:rsidRDefault="00F40C63" w:rsidP="00C17D8D">
            <w:pPr>
              <w:pStyle w:val="HangingIndent"/>
              <w:ind w:left="0" w:firstLine="0"/>
              <w:rPr>
                <w:rStyle w:val="iEmphasis"/>
                <w:sz w:val="22"/>
              </w:rPr>
            </w:pPr>
            <w:r w:rsidRPr="00283022">
              <w:rPr>
                <w:rStyle w:val="Strong"/>
                <w:sz w:val="22"/>
              </w:rPr>
              <w:t>Load Campaign Data</w:t>
            </w:r>
          </w:p>
        </w:tc>
        <w:tc>
          <w:tcPr>
            <w:tcW w:w="7007" w:type="dxa"/>
          </w:tcPr>
          <w:p w14:paraId="0D92032F" w14:textId="77777777" w:rsidR="00F40C63" w:rsidRPr="00283022" w:rsidRDefault="00F40C63" w:rsidP="00F27337">
            <w:pPr>
              <w:pStyle w:val="HangingIndent"/>
              <w:ind w:left="0" w:firstLine="0"/>
              <w:rPr>
                <w:sz w:val="22"/>
              </w:rPr>
            </w:pPr>
            <w:r w:rsidRPr="00283022">
              <w:rPr>
                <w:sz w:val="22"/>
              </w:rPr>
              <w:t xml:space="preserve">This examines the format of the Spectral data on your hard disk, parses its content from your hard disk and inserts into the SPECCHIO database. See </w:t>
            </w:r>
            <w:r w:rsidR="00F27337" w:rsidRPr="00F27337">
              <w:rPr>
                <w:i/>
                <w:sz w:val="22"/>
              </w:rPr>
              <w:t>Section</w:t>
            </w:r>
            <w:r w:rsidRPr="00283022">
              <w:rPr>
                <w:sz w:val="22"/>
              </w:rPr>
              <w:t xml:space="preserve"> </w:t>
            </w:r>
            <w:r w:rsidRPr="00283022">
              <w:rPr>
                <w:i/>
                <w:sz w:val="22"/>
              </w:rPr>
              <w:t>7.3</w:t>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153794251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057C13" w:rsidRPr="00057C13">
              <w:rPr>
                <w:i/>
                <w:sz w:val="22"/>
                <w:szCs w:val="22"/>
              </w:rPr>
              <w:t>Loading Campaign Spectral Data</w:t>
            </w:r>
            <w:r w:rsidR="00C8368A" w:rsidRPr="00C8368A">
              <w:rPr>
                <w:i/>
                <w:szCs w:val="22"/>
              </w:rPr>
              <w:fldChar w:fldCharType="end"/>
            </w:r>
            <w:r w:rsidRPr="00283022">
              <w:rPr>
                <w:sz w:val="22"/>
              </w:rPr>
              <w:t>.</w:t>
            </w:r>
          </w:p>
        </w:tc>
      </w:tr>
      <w:tr w:rsidR="00F40C63" w:rsidRPr="008E143E" w14:paraId="0C6B9DEB" w14:textId="77777777" w:rsidTr="00C17D8D">
        <w:tc>
          <w:tcPr>
            <w:tcW w:w="2127" w:type="dxa"/>
          </w:tcPr>
          <w:p w14:paraId="0F661F05" w14:textId="77777777" w:rsidR="00F40C63" w:rsidRPr="00283022" w:rsidRDefault="00F40C63" w:rsidP="00C17D8D">
            <w:pPr>
              <w:pStyle w:val="HangingIndent"/>
              <w:ind w:left="0" w:firstLine="0"/>
              <w:rPr>
                <w:rStyle w:val="iEmphasis"/>
                <w:sz w:val="22"/>
              </w:rPr>
            </w:pPr>
            <w:r w:rsidRPr="00283022">
              <w:rPr>
                <w:rStyle w:val="Strong"/>
                <w:sz w:val="22"/>
              </w:rPr>
              <w:t>Correct Acquisition Times to UTC</w:t>
            </w:r>
          </w:p>
        </w:tc>
        <w:tc>
          <w:tcPr>
            <w:tcW w:w="7007" w:type="dxa"/>
          </w:tcPr>
          <w:p w14:paraId="5BC0BEFC" w14:textId="7EBF1626" w:rsidR="00F40C63" w:rsidRPr="00283022" w:rsidRDefault="00F40C63" w:rsidP="00F27337">
            <w:pPr>
              <w:pStyle w:val="HangingIndent"/>
              <w:ind w:left="0" w:firstLine="0"/>
              <w:rPr>
                <w:sz w:val="22"/>
              </w:rPr>
            </w:pPr>
            <w:r w:rsidRPr="00283022">
              <w:rPr>
                <w:sz w:val="22"/>
              </w:rPr>
              <w:t xml:space="preserve">SPECCHIO expects Acquisition Times to be UTC, but many devices record a local time. SPECCHIO provides a function to change local times to UTC. See </w:t>
            </w:r>
            <w:r w:rsidR="00F27337" w:rsidRPr="00F27337">
              <w:rPr>
                <w:i/>
                <w:sz w:val="22"/>
              </w:rPr>
              <w:t>Section</w:t>
            </w:r>
            <w:r w:rsidRPr="00283022">
              <w:rPr>
                <w:sz w:val="22"/>
              </w:rPr>
              <w:t xml:space="preserve"> </w:t>
            </w:r>
            <w:r w:rsidRPr="00283022">
              <w:rPr>
                <w:i/>
                <w:sz w:val="22"/>
              </w:rPr>
              <w:t>10.</w:t>
            </w:r>
          </w:p>
        </w:tc>
      </w:tr>
      <w:tr w:rsidR="00F40C63" w:rsidRPr="008E143E" w14:paraId="09C2E5BC" w14:textId="77777777" w:rsidTr="00C17D8D">
        <w:tc>
          <w:tcPr>
            <w:tcW w:w="2127" w:type="dxa"/>
          </w:tcPr>
          <w:p w14:paraId="17960815" w14:textId="77777777" w:rsidR="00F40C63" w:rsidRPr="00283022" w:rsidRDefault="00F40C63" w:rsidP="00C17D8D">
            <w:pPr>
              <w:pStyle w:val="HangingIndent"/>
              <w:ind w:left="0" w:firstLine="0"/>
              <w:rPr>
                <w:rStyle w:val="iEmphasis"/>
                <w:sz w:val="22"/>
              </w:rPr>
            </w:pPr>
            <w:r w:rsidRPr="00283022">
              <w:rPr>
                <w:rStyle w:val="Strong"/>
                <w:sz w:val="22"/>
              </w:rPr>
              <w:t>Add Target-Reference Links</w:t>
            </w:r>
          </w:p>
        </w:tc>
        <w:tc>
          <w:tcPr>
            <w:tcW w:w="7007" w:type="dxa"/>
          </w:tcPr>
          <w:p w14:paraId="26D0AC30" w14:textId="77777777" w:rsidR="00057C13" w:rsidRDefault="00F40C63" w:rsidP="00060593">
            <w:r w:rsidRPr="00283022">
              <w:rPr>
                <w:sz w:val="22"/>
              </w:rPr>
              <w:t xml:space="preserve">For acquisition devices which do not put this information into the Spectral files, you will need to enter this information manually. See section </w:t>
            </w:r>
            <w:r w:rsidRPr="00283022">
              <w:rPr>
                <w:i/>
                <w:sz w:val="22"/>
              </w:rPr>
              <w:t>10.1</w:t>
            </w:r>
            <w:r w:rsidRPr="00C8368A">
              <w:rPr>
                <w:rStyle w:val="CrossReference"/>
                <w:i w:val="0"/>
                <w:sz w:val="22"/>
                <w:szCs w:val="22"/>
              </w:rPr>
              <w:t xml:space="preserve"> </w:t>
            </w:r>
            <w:r w:rsidR="00C8368A" w:rsidRPr="00C8368A">
              <w:rPr>
                <w:i/>
                <w:szCs w:val="22"/>
              </w:rPr>
              <w:fldChar w:fldCharType="begin"/>
            </w:r>
            <w:r w:rsidR="00C8368A" w:rsidRPr="00C8368A">
              <w:rPr>
                <w:rStyle w:val="CrossReference"/>
                <w:i w:val="0"/>
                <w:sz w:val="22"/>
                <w:szCs w:val="22"/>
              </w:rPr>
              <w:instrText xml:space="preserve"> REF _Ref356553971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057C13" w:rsidRPr="00057C13">
              <w:rPr>
                <w:i/>
                <w:sz w:val="22"/>
                <w:szCs w:val="22"/>
              </w:rPr>
              <w:t>Managing Target-Reference Links</w:t>
            </w:r>
            <w:r w:rsidR="00C8368A" w:rsidRPr="00C8368A">
              <w:rPr>
                <w:i/>
                <w:szCs w:val="22"/>
              </w:rPr>
              <w:fldChar w:fldCharType="end"/>
            </w:r>
            <w:r w:rsidR="00DD7B44">
              <w:rPr>
                <w:sz w:val="22"/>
              </w:rPr>
              <w:t xml:space="preserve"> and </w:t>
            </w:r>
            <w:r w:rsidR="00DD7B44">
              <w:fldChar w:fldCharType="begin"/>
            </w:r>
            <w:r w:rsidR="00DD7B44">
              <w:rPr>
                <w:sz w:val="22"/>
              </w:rPr>
              <w:instrText xml:space="preserve"> REF _Ref296952395 \r \h </w:instrText>
            </w:r>
            <w:r w:rsidR="00DD7B44">
              <w:fldChar w:fldCharType="separate"/>
            </w:r>
            <w:r w:rsidR="00057C13">
              <w:rPr>
                <w:sz w:val="22"/>
              </w:rPr>
              <w:t>10.2</w:t>
            </w:r>
            <w:r w:rsidR="00DD7B44">
              <w:fldChar w:fldCharType="end"/>
            </w:r>
            <w:r w:rsidR="00DD7B44">
              <w:rPr>
                <w:sz w:val="22"/>
              </w:rPr>
              <w:t xml:space="preserve"> </w:t>
            </w:r>
            <w:r w:rsidR="00980823" w:rsidRPr="00980823">
              <w:rPr>
                <w:i/>
                <w:szCs w:val="22"/>
              </w:rPr>
              <w:fldChar w:fldCharType="begin"/>
            </w:r>
            <w:r w:rsidR="00980823" w:rsidRPr="00980823">
              <w:rPr>
                <w:i/>
                <w:sz w:val="22"/>
                <w:szCs w:val="22"/>
              </w:rPr>
              <w:instrText xml:space="preserve"> REF _Ref296952543 \h </w:instrText>
            </w:r>
            <w:r w:rsidR="00980823" w:rsidRPr="00980823">
              <w:rPr>
                <w:i/>
                <w:szCs w:val="22"/>
              </w:rPr>
            </w:r>
            <w:r w:rsidR="00980823" w:rsidRPr="00980823">
              <w:rPr>
                <w:i/>
                <w:szCs w:val="22"/>
              </w:rPr>
              <w:fldChar w:fldCharType="separate"/>
            </w:r>
            <w:r w:rsidR="00057C13">
              <w:t>Creating Data Links</w:t>
            </w:r>
            <w:r w:rsidR="00980823" w:rsidRPr="00980823">
              <w:rPr>
                <w:i/>
                <w:szCs w:val="22"/>
              </w:rPr>
              <w:fldChar w:fldCharType="end"/>
            </w:r>
            <w:r w:rsidR="00DD7B44">
              <w:fldChar w:fldCharType="begin"/>
            </w:r>
            <w:r w:rsidR="00DD7B44">
              <w:rPr>
                <w:sz w:val="22"/>
              </w:rPr>
              <w:instrText xml:space="preserve"> REF _Ref296952377 \h </w:instrText>
            </w:r>
            <w:r w:rsidR="00DD7B44">
              <w:fldChar w:fldCharType="separate"/>
            </w:r>
          </w:p>
          <w:p w14:paraId="71C0BA95" w14:textId="0F5D4313" w:rsidR="00F40C63" w:rsidRPr="00980823" w:rsidRDefault="00057C13" w:rsidP="00980823">
            <w:r>
              <w:t>The dialog the link Targets and Reference as introduced in section 10.1 is set up to deal with single links between target and reference spectra.</w:t>
            </w:r>
            <w:r w:rsidR="00DD7B44">
              <w:fldChar w:fldCharType="end"/>
            </w:r>
          </w:p>
        </w:tc>
      </w:tr>
      <w:tr w:rsidR="00F40C63" w:rsidRPr="008E143E" w14:paraId="72E10B87" w14:textId="77777777" w:rsidTr="00C17D8D">
        <w:tc>
          <w:tcPr>
            <w:tcW w:w="2127" w:type="dxa"/>
          </w:tcPr>
          <w:p w14:paraId="14F41DAA" w14:textId="77777777" w:rsidR="00F40C63" w:rsidRPr="00283022" w:rsidRDefault="00F40C63" w:rsidP="00C17D8D">
            <w:pPr>
              <w:pStyle w:val="HangingIndent"/>
              <w:ind w:left="0" w:firstLine="0"/>
              <w:rPr>
                <w:rStyle w:val="iEmphasis"/>
                <w:sz w:val="22"/>
              </w:rPr>
            </w:pPr>
            <w:r w:rsidRPr="00283022">
              <w:rPr>
                <w:rStyle w:val="Strong"/>
                <w:sz w:val="22"/>
              </w:rPr>
              <w:t>Complete Metadata upload</w:t>
            </w:r>
          </w:p>
        </w:tc>
        <w:tc>
          <w:tcPr>
            <w:tcW w:w="7007" w:type="dxa"/>
          </w:tcPr>
          <w:p w14:paraId="7422B75B" w14:textId="77777777" w:rsidR="00F40C63" w:rsidRPr="00283022" w:rsidRDefault="00F40C63" w:rsidP="00F27337">
            <w:pPr>
              <w:pStyle w:val="HangingIndent"/>
              <w:ind w:left="0" w:firstLine="0"/>
              <w:rPr>
                <w:sz w:val="22"/>
              </w:rPr>
            </w:pPr>
            <w:r w:rsidRPr="00283022">
              <w:rPr>
                <w:sz w:val="22"/>
              </w:rPr>
              <w:t xml:space="preserve">The Spectral Metadata that was not included in the Spectral files must be uploaded, either from an Excel file or manually entered using SPECCHIO’s Metadata editor. See </w:t>
            </w:r>
            <w:r w:rsidR="00F27337" w:rsidRPr="00F27337">
              <w:rPr>
                <w:i/>
                <w:sz w:val="22"/>
              </w:rPr>
              <w:t>Section</w:t>
            </w:r>
            <w:r w:rsidRPr="00283022">
              <w:rPr>
                <w:sz w:val="22"/>
              </w:rPr>
              <w:t xml:space="preserve"> </w:t>
            </w:r>
            <w:r w:rsidRPr="00283022">
              <w:rPr>
                <w:i/>
                <w:sz w:val="22"/>
              </w:rPr>
              <w:t>7.5.1</w:t>
            </w:r>
            <w:r w:rsidRPr="00283022">
              <w:fldChar w:fldCharType="begin"/>
            </w:r>
            <w:r w:rsidRPr="00283022">
              <w:rPr>
                <w:sz w:val="22"/>
              </w:rPr>
              <w:instrText xml:space="preserve"> REF _Ref357586671 \r \h  \* MERGEFORMAT </w:instrText>
            </w:r>
            <w:r w:rsidRPr="00283022">
              <w:fldChar w:fldCharType="separate"/>
            </w:r>
            <w:r w:rsidR="00057C13">
              <w:rPr>
                <w:sz w:val="22"/>
              </w:rPr>
              <w:t>7.5.1</w:t>
            </w:r>
            <w:r w:rsidRPr="00283022">
              <w:fldChar w:fldCharType="end"/>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356553888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057C13" w:rsidRPr="00057C13">
              <w:rPr>
                <w:i/>
                <w:sz w:val="22"/>
                <w:szCs w:val="22"/>
              </w:rPr>
              <w:t>Displaying and Editing Metadata</w:t>
            </w:r>
            <w:r w:rsidR="00C8368A" w:rsidRPr="00C8368A">
              <w:rPr>
                <w:i/>
                <w:szCs w:val="22"/>
              </w:rPr>
              <w:fldChar w:fldCharType="end"/>
            </w:r>
            <w:r w:rsidRPr="00283022">
              <w:rPr>
                <w:sz w:val="22"/>
              </w:rPr>
              <w:t xml:space="preserve"> and </w:t>
            </w:r>
            <w:r w:rsidR="00F27337" w:rsidRPr="00F27337">
              <w:rPr>
                <w:i/>
                <w:sz w:val="22"/>
              </w:rPr>
              <w:t>Section</w:t>
            </w:r>
            <w:r w:rsidR="00F27337">
              <w:rPr>
                <w:sz w:val="22"/>
              </w:rPr>
              <w:t xml:space="preserve"> </w:t>
            </w:r>
            <w:r w:rsidRPr="00283022">
              <w:rPr>
                <w:i/>
                <w:sz w:val="22"/>
              </w:rPr>
              <w:t>7.6</w:t>
            </w:r>
            <w:r w:rsidRPr="00283022">
              <w:rPr>
                <w:rStyle w:val="CrossReference"/>
                <w:sz w:val="22"/>
              </w:rPr>
              <w:t xml:space="preserve"> </w:t>
            </w:r>
            <w:r w:rsidR="00C8368A" w:rsidRPr="00C8368A">
              <w:rPr>
                <w:i/>
                <w:szCs w:val="22"/>
              </w:rPr>
              <w:fldChar w:fldCharType="begin"/>
            </w:r>
            <w:r w:rsidR="00C8368A" w:rsidRPr="00C8368A">
              <w:rPr>
                <w:rStyle w:val="CrossReference"/>
                <w:i w:val="0"/>
                <w:sz w:val="22"/>
                <w:szCs w:val="22"/>
              </w:rPr>
              <w:instrText xml:space="preserve"> REF _Ref413328150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057C13" w:rsidRPr="00057C13">
              <w:rPr>
                <w:i/>
                <w:sz w:val="22"/>
                <w:szCs w:val="22"/>
              </w:rPr>
              <w:t>Uploading Metadata from XLS (Excel) files</w:t>
            </w:r>
            <w:r w:rsidR="00C8368A" w:rsidRPr="00C8368A">
              <w:rPr>
                <w:i/>
                <w:szCs w:val="22"/>
              </w:rPr>
              <w:fldChar w:fldCharType="end"/>
            </w:r>
            <w:r w:rsidR="00C8368A">
              <w:rPr>
                <w:i/>
                <w:sz w:val="22"/>
                <w:szCs w:val="22"/>
              </w:rPr>
              <w:t>.</w:t>
            </w:r>
          </w:p>
        </w:tc>
      </w:tr>
      <w:tr w:rsidR="00F40C63" w:rsidRPr="008E143E" w14:paraId="3F3321FB" w14:textId="77777777" w:rsidTr="00C17D8D">
        <w:tc>
          <w:tcPr>
            <w:tcW w:w="2127" w:type="dxa"/>
          </w:tcPr>
          <w:p w14:paraId="3E84226B" w14:textId="77777777" w:rsidR="00F40C63" w:rsidRPr="00283022" w:rsidRDefault="00F40C63" w:rsidP="00C17D8D">
            <w:pPr>
              <w:pStyle w:val="HangingIndent"/>
              <w:ind w:left="0" w:firstLine="0"/>
              <w:rPr>
                <w:rStyle w:val="iEmphasis"/>
                <w:sz w:val="22"/>
              </w:rPr>
            </w:pPr>
            <w:r w:rsidRPr="00283022">
              <w:rPr>
                <w:rStyle w:val="Strong"/>
                <w:sz w:val="22"/>
              </w:rPr>
              <w:t>Calculate Sun Angles</w:t>
            </w:r>
          </w:p>
        </w:tc>
        <w:tc>
          <w:tcPr>
            <w:tcW w:w="7007" w:type="dxa"/>
          </w:tcPr>
          <w:p w14:paraId="6E293DC2" w14:textId="1C90DB15" w:rsidR="00F40C63" w:rsidRPr="00283022" w:rsidRDefault="00F40C63" w:rsidP="00DD7B44">
            <w:pPr>
              <w:pStyle w:val="HangingIndent"/>
              <w:ind w:left="0" w:firstLine="0"/>
              <w:rPr>
                <w:sz w:val="22"/>
              </w:rPr>
            </w:pPr>
            <w:r w:rsidRPr="00283022">
              <w:rPr>
                <w:sz w:val="22"/>
              </w:rPr>
              <w:t xml:space="preserve">SPECCHIO provides a function to calculate sun angles based on the UTC date and time of the Spectrum acquisition and the latitude and longitude of the acquisition location and to write them into the Spectra Metadata. See </w:t>
            </w:r>
            <w:r w:rsidR="00220B0B" w:rsidRPr="00220B0B">
              <w:rPr>
                <w:i/>
                <w:sz w:val="22"/>
              </w:rPr>
              <w:t>Section</w:t>
            </w:r>
            <w:r w:rsidRPr="00200C1F">
              <w:rPr>
                <w:i/>
                <w:sz w:val="22"/>
              </w:rPr>
              <w:t xml:space="preserve"> </w:t>
            </w:r>
            <w:r w:rsidR="00DD7B44">
              <w:rPr>
                <w:i/>
              </w:rPr>
              <w:fldChar w:fldCharType="begin"/>
            </w:r>
            <w:r w:rsidR="00DD7B44">
              <w:rPr>
                <w:i/>
                <w:sz w:val="22"/>
              </w:rPr>
              <w:instrText xml:space="preserve"> REF _Ref356551679 \r \h </w:instrText>
            </w:r>
            <w:r w:rsidR="00DD7B44">
              <w:rPr>
                <w:i/>
              </w:rPr>
            </w:r>
            <w:r w:rsidR="00DD7B44">
              <w:rPr>
                <w:i/>
              </w:rPr>
              <w:fldChar w:fldCharType="separate"/>
            </w:r>
            <w:r w:rsidR="00057C13">
              <w:rPr>
                <w:i/>
                <w:sz w:val="22"/>
              </w:rPr>
              <w:t>10.4</w:t>
            </w:r>
            <w:r w:rsidR="00DD7B44">
              <w:rPr>
                <w:i/>
              </w:rPr>
              <w:fldChar w:fldCharType="end"/>
            </w:r>
            <w:r w:rsidR="00DD7B44">
              <w:rPr>
                <w:i/>
                <w:sz w:val="22"/>
              </w:rPr>
              <w:t xml:space="preserve"> </w:t>
            </w:r>
            <w:r w:rsidR="00C8368A" w:rsidRPr="00C8368A">
              <w:rPr>
                <w:i/>
                <w:szCs w:val="22"/>
              </w:rPr>
              <w:fldChar w:fldCharType="begin"/>
            </w:r>
            <w:r w:rsidR="00C8368A" w:rsidRPr="00C8368A">
              <w:rPr>
                <w:rStyle w:val="CrossReference"/>
                <w:i w:val="0"/>
                <w:sz w:val="22"/>
                <w:szCs w:val="22"/>
              </w:rPr>
              <w:instrText xml:space="preserve"> REF _Ref356551679 \h </w:instrText>
            </w:r>
            <w:r w:rsidR="00C8368A" w:rsidRPr="00C8368A">
              <w:rPr>
                <w:i/>
                <w:sz w:val="22"/>
                <w:szCs w:val="22"/>
              </w:rPr>
              <w:instrText xml:space="preserve"> \* MERGEFORMAT </w:instrText>
            </w:r>
            <w:r w:rsidR="00C8368A" w:rsidRPr="00C8368A">
              <w:rPr>
                <w:i/>
                <w:szCs w:val="22"/>
              </w:rPr>
            </w:r>
            <w:r w:rsidR="00C8368A" w:rsidRPr="00C8368A">
              <w:rPr>
                <w:i/>
                <w:szCs w:val="22"/>
              </w:rPr>
              <w:fldChar w:fldCharType="separate"/>
            </w:r>
            <w:r w:rsidR="00057C13" w:rsidRPr="00057C13">
              <w:rPr>
                <w:i/>
                <w:sz w:val="22"/>
                <w:szCs w:val="22"/>
              </w:rPr>
              <w:t>Calculation of Sun Angles</w:t>
            </w:r>
            <w:r w:rsidR="00C8368A" w:rsidRPr="00C8368A">
              <w:rPr>
                <w:i/>
                <w:szCs w:val="22"/>
              </w:rPr>
              <w:fldChar w:fldCharType="end"/>
            </w:r>
            <w:r w:rsidRPr="00283022">
              <w:rPr>
                <w:sz w:val="22"/>
              </w:rPr>
              <w:t>.</w:t>
            </w:r>
          </w:p>
        </w:tc>
      </w:tr>
      <w:tr w:rsidR="00F40C63" w:rsidRPr="008E143E" w14:paraId="05F7E074" w14:textId="77777777" w:rsidTr="00C17D8D">
        <w:tc>
          <w:tcPr>
            <w:tcW w:w="2127" w:type="dxa"/>
          </w:tcPr>
          <w:p w14:paraId="27AB603E" w14:textId="77777777" w:rsidR="00F40C63" w:rsidRPr="00283022" w:rsidRDefault="00F40C63" w:rsidP="00C17D8D">
            <w:pPr>
              <w:pStyle w:val="HangingIndent"/>
              <w:ind w:left="0" w:firstLine="0"/>
              <w:rPr>
                <w:rStyle w:val="iEmphasis"/>
                <w:sz w:val="22"/>
              </w:rPr>
            </w:pPr>
            <w:r w:rsidRPr="00283022">
              <w:rPr>
                <w:rStyle w:val="Strong"/>
                <w:sz w:val="22"/>
              </w:rPr>
              <w:t>Calculate Goniometer Angles</w:t>
            </w:r>
          </w:p>
        </w:tc>
        <w:tc>
          <w:tcPr>
            <w:tcW w:w="7007" w:type="dxa"/>
          </w:tcPr>
          <w:p w14:paraId="7497FDFE" w14:textId="77777777" w:rsidR="00F40C63" w:rsidRPr="00283022" w:rsidRDefault="00F40C63" w:rsidP="00220B0B">
            <w:pPr>
              <w:pStyle w:val="HangingIndent"/>
              <w:ind w:left="0" w:firstLine="0"/>
              <w:rPr>
                <w:sz w:val="22"/>
              </w:rPr>
            </w:pPr>
            <w:r w:rsidRPr="00283022">
              <w:rPr>
                <w:sz w:val="22"/>
              </w:rPr>
              <w:t xml:space="preserve">If you have used a supported goniometer and collected the Spectra in the correct sequence, SPECCHIO provides a function to calculate the Sensor orientation parameters and write them into the Spectra </w:t>
            </w:r>
            <w:r w:rsidRPr="00283022">
              <w:rPr>
                <w:sz w:val="22"/>
              </w:rPr>
              <w:lastRenderedPageBreak/>
              <w:t xml:space="preserve">Metadata. See </w:t>
            </w:r>
            <w:r w:rsidR="00220B0B" w:rsidRPr="00220B0B">
              <w:rPr>
                <w:i/>
                <w:sz w:val="22"/>
              </w:rPr>
              <w:t>Section</w:t>
            </w:r>
            <w:r w:rsidRPr="00283022">
              <w:rPr>
                <w:sz w:val="22"/>
              </w:rPr>
              <w:t xml:space="preserve"> </w:t>
            </w:r>
            <w:r w:rsidRPr="00283022">
              <w:fldChar w:fldCharType="begin"/>
            </w:r>
            <w:r w:rsidRPr="00283022">
              <w:rPr>
                <w:sz w:val="22"/>
              </w:rPr>
              <w:instrText xml:space="preserve"> REF _Ref157353485 \r \h  \* MERGEFORMAT </w:instrText>
            </w:r>
            <w:r w:rsidRPr="00283022">
              <w:fldChar w:fldCharType="separate"/>
            </w:r>
            <w:r w:rsidR="00057C13" w:rsidRPr="00057C13">
              <w:rPr>
                <w:rStyle w:val="CrossReference"/>
              </w:rPr>
              <w:t>10.5</w:t>
            </w:r>
            <w:r w:rsidRPr="00283022">
              <w:fldChar w:fldCharType="end"/>
            </w:r>
            <w:r w:rsidRPr="00283022">
              <w:rPr>
                <w:rStyle w:val="CrossReference"/>
                <w:sz w:val="22"/>
              </w:rPr>
              <w:t xml:space="preserve"> </w:t>
            </w:r>
            <w:r w:rsidR="00C8368A">
              <w:fldChar w:fldCharType="begin"/>
            </w:r>
            <w:r w:rsidR="00C8368A">
              <w:rPr>
                <w:rStyle w:val="CrossReference"/>
                <w:sz w:val="22"/>
              </w:rPr>
              <w:instrText xml:space="preserve"> REF _Ref157353485 \h </w:instrText>
            </w:r>
            <w:r w:rsidR="00C8368A">
              <w:instrText xml:space="preserve"> \* MERGEFORMAT </w:instrText>
            </w:r>
            <w:r w:rsidR="00C8368A">
              <w:fldChar w:fldCharType="separate"/>
            </w:r>
            <w:r w:rsidR="00057C13" w:rsidRPr="00057C13">
              <w:rPr>
                <w:i/>
                <w:sz w:val="22"/>
                <w:szCs w:val="22"/>
              </w:rPr>
              <w:t>Calculation of Goniometer Angles</w:t>
            </w:r>
            <w:r w:rsidR="00C8368A">
              <w:fldChar w:fldCharType="end"/>
            </w:r>
            <w:r w:rsidR="00C8368A">
              <w:t>.</w:t>
            </w:r>
          </w:p>
        </w:tc>
      </w:tr>
    </w:tbl>
    <w:p w14:paraId="116A7A44" w14:textId="77777777" w:rsidR="003373D9" w:rsidRPr="00D0301C" w:rsidRDefault="003373D9" w:rsidP="003373D9">
      <w:pPr>
        <w:pStyle w:val="Body"/>
      </w:pPr>
      <w:r>
        <w:lastRenderedPageBreak/>
        <w:t>After these steps, your Campaign’s Spectral data is complete and ready for use, exporting or publishing to ANDS.</w:t>
      </w:r>
    </w:p>
    <w:p w14:paraId="3CE1380D" w14:textId="77777777" w:rsidR="003373D9" w:rsidRPr="00084655" w:rsidRDefault="003373D9" w:rsidP="003373D9">
      <w:pPr>
        <w:pStyle w:val="Heading2"/>
      </w:pPr>
      <w:bookmarkStart w:id="249" w:name="_Toc355280368"/>
      <w:bookmarkStart w:id="250" w:name="_Ref356551522"/>
      <w:bookmarkStart w:id="251" w:name="_Ref356551524"/>
      <w:bookmarkStart w:id="252" w:name="_Ref359334186"/>
      <w:bookmarkStart w:id="253" w:name="_Ref359334189"/>
      <w:bookmarkStart w:id="254" w:name="_Toc398023926"/>
      <w:bookmarkStart w:id="255" w:name="_Ref413326881"/>
      <w:bookmarkStart w:id="256" w:name="_Ref413327350"/>
      <w:bookmarkStart w:id="257" w:name="_Ref413328019"/>
      <w:bookmarkStart w:id="258" w:name="_Toc296956696"/>
      <w:r w:rsidRPr="00084655">
        <w:t>Creating a new Campaign</w:t>
      </w:r>
      <w:bookmarkEnd w:id="249"/>
      <w:bookmarkEnd w:id="250"/>
      <w:bookmarkEnd w:id="251"/>
      <w:bookmarkEnd w:id="252"/>
      <w:bookmarkEnd w:id="253"/>
      <w:bookmarkEnd w:id="254"/>
      <w:bookmarkEnd w:id="255"/>
      <w:bookmarkEnd w:id="256"/>
      <w:bookmarkEnd w:id="257"/>
      <w:bookmarkEnd w:id="258"/>
    </w:p>
    <w:tbl>
      <w:tblPr>
        <w:tblStyle w:val="Instructions"/>
        <w:tblW w:w="0" w:type="auto"/>
        <w:tblLook w:val="04A0" w:firstRow="1" w:lastRow="0" w:firstColumn="1" w:lastColumn="0" w:noHBand="0" w:noVBand="1"/>
      </w:tblPr>
      <w:tblGrid>
        <w:gridCol w:w="8533"/>
      </w:tblGrid>
      <w:tr w:rsidR="003373D9" w14:paraId="77D89F0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7303127" w14:textId="77777777" w:rsidR="003373D9" w:rsidRPr="00084655" w:rsidRDefault="009F6A72" w:rsidP="003373D9">
            <w:pPr>
              <w:pStyle w:val="ProcessStep"/>
            </w:pPr>
            <w:r>
              <w:t>From the Main menu, s</w:t>
            </w:r>
            <w:r w:rsidR="003373D9" w:rsidRPr="00084655">
              <w:t xml:space="preserve">elect </w:t>
            </w:r>
            <w:r w:rsidR="003373D9" w:rsidRPr="00D23C16">
              <w:rPr>
                <w:rStyle w:val="GUIWord"/>
              </w:rPr>
              <w:t>Data Input</w:t>
            </w:r>
            <w:r>
              <w:t xml:space="preserve"> - </w:t>
            </w:r>
            <w:r w:rsidR="003373D9" w:rsidRPr="00D23C16">
              <w:rPr>
                <w:rStyle w:val="GUIWord"/>
              </w:rPr>
              <w:t>Create new campaign</w:t>
            </w:r>
            <w:r w:rsidR="003373D9" w:rsidRPr="00084655">
              <w:t>. This br</w:t>
            </w:r>
            <w:r w:rsidR="001B20E0">
              <w:t>ings up the new Campaign dialog:</w:t>
            </w:r>
          </w:p>
          <w:p w14:paraId="7EDA6441" w14:textId="77777777" w:rsidR="003373D9" w:rsidRPr="00084655" w:rsidRDefault="003373D9" w:rsidP="001753FC">
            <w:pPr>
              <w:pStyle w:val="Figure"/>
            </w:pPr>
            <w:r>
              <w:rPr>
                <w:lang w:val="en-US" w:eastAsia="en-US"/>
              </w:rPr>
              <w:drawing>
                <wp:inline distT="0" distB="0" distL="0" distR="0" wp14:anchorId="7F5CC23D" wp14:editId="24949273">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7" cstate="print"/>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450F92" w14:textId="77777777" w:rsidR="003373D9" w:rsidRPr="00084655" w:rsidRDefault="003373D9" w:rsidP="001753FC">
            <w:pPr>
              <w:pStyle w:val="Caption"/>
              <w:ind w:left="720"/>
            </w:pPr>
            <w:bookmarkStart w:id="259" w:name="_Ref130604624"/>
            <w:r w:rsidRPr="00084655">
              <w:t xml:space="preserve">Figure </w:t>
            </w:r>
            <w:r>
              <w:fldChar w:fldCharType="begin"/>
            </w:r>
            <w:r>
              <w:instrText xml:space="preserve"> SEQ Figure \* ARABIC </w:instrText>
            </w:r>
            <w:r>
              <w:fldChar w:fldCharType="separate"/>
            </w:r>
            <w:r w:rsidR="00057C13">
              <w:rPr>
                <w:noProof/>
              </w:rPr>
              <w:t>24</w:t>
            </w:r>
            <w:r>
              <w:rPr>
                <w:noProof/>
              </w:rPr>
              <w:fldChar w:fldCharType="end"/>
            </w:r>
            <w:bookmarkEnd w:id="259"/>
            <w:r w:rsidRPr="00084655">
              <w:t>: New Campaign dialog</w:t>
            </w:r>
          </w:p>
          <w:p w14:paraId="4373148D" w14:textId="77777777" w:rsidR="003373D9" w:rsidRPr="00084655" w:rsidRDefault="003373D9" w:rsidP="003373D9">
            <w:pPr>
              <w:pStyle w:val="ProcessStep"/>
            </w:pPr>
            <w:r>
              <w:t>Enter the name you have selected for this</w:t>
            </w:r>
            <w:r w:rsidRPr="00084655">
              <w:t xml:space="preserve"> </w:t>
            </w:r>
            <w:r>
              <w:t>C</w:t>
            </w:r>
            <w:r w:rsidRPr="00084655">
              <w:t>ampaign</w:t>
            </w:r>
            <w:r>
              <w:t xml:space="preserve">. The maximum length is </w:t>
            </w:r>
            <w:r w:rsidRPr="00084655">
              <w:t>45 characters.</w:t>
            </w:r>
          </w:p>
          <w:p w14:paraId="30E84E20" w14:textId="77777777" w:rsidR="003373D9" w:rsidRDefault="003373D9" w:rsidP="003373D9">
            <w:pPr>
              <w:pStyle w:val="ProcessStep"/>
            </w:pPr>
            <w:r w:rsidRPr="00084655">
              <w:t xml:space="preserve">To set the </w:t>
            </w:r>
            <w:r w:rsidRPr="00D23C16">
              <w:rPr>
                <w:rStyle w:val="GUIWord"/>
              </w:rPr>
              <w:t xml:space="preserve">Main </w:t>
            </w:r>
            <w:r>
              <w:rPr>
                <w:rStyle w:val="GUIWord"/>
              </w:rPr>
              <w:t>directory</w:t>
            </w:r>
            <w:r w:rsidRPr="00082E93">
              <w:t xml:space="preserve"> field</w:t>
            </w:r>
            <w:r>
              <w:t>,</w:t>
            </w:r>
            <w:r w:rsidRPr="00084655">
              <w:t xml:space="preserve"> </w:t>
            </w:r>
            <w:r w:rsidR="00D7107B">
              <w:t>click</w:t>
            </w:r>
            <w:r w:rsidR="001156E9">
              <w:t xml:space="preserve"> </w:t>
            </w:r>
            <w:r w:rsidR="001156E9" w:rsidRPr="001156E9">
              <w:rPr>
                <w:b/>
              </w:rPr>
              <w:t>Browse</w:t>
            </w:r>
            <w:r w:rsidRPr="00084655">
              <w:t xml:space="preserve"> </w:t>
            </w:r>
            <w:r>
              <w:t>to display</w:t>
            </w:r>
            <w:r w:rsidRPr="00084655">
              <w:t xml:space="preserve"> a </w:t>
            </w:r>
            <w:r>
              <w:t>folder</w:t>
            </w:r>
            <w:r w:rsidRPr="00084655">
              <w:t xml:space="preserve"> tree. </w:t>
            </w:r>
          </w:p>
          <w:p w14:paraId="5B09E07D" w14:textId="080F0D72" w:rsidR="003373D9" w:rsidRDefault="003373D9" w:rsidP="003373D9">
            <w:pPr>
              <w:pStyle w:val="ProcessStepFollow"/>
            </w:pPr>
            <w:r w:rsidRPr="00084655">
              <w:t xml:space="preserve">The </w:t>
            </w:r>
            <w:r w:rsidRPr="00D23C16">
              <w:rPr>
                <w:rStyle w:val="GUIWord"/>
              </w:rPr>
              <w:t xml:space="preserve">Main </w:t>
            </w:r>
            <w:r>
              <w:rPr>
                <w:rStyle w:val="GUIWord"/>
              </w:rPr>
              <w:t>directory</w:t>
            </w:r>
            <w:r w:rsidRPr="00084655">
              <w:t xml:space="preserve"> path is a file system pathname pointing to the </w:t>
            </w:r>
            <w:r>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folder. Navigate to the required path on your hard disk. (W</w:t>
            </w:r>
            <w:r w:rsidRPr="00084655">
              <w:t>hen using a UNIX system you may have</w:t>
            </w:r>
            <w:r>
              <w:t xml:space="preserve"> to enter a dot as filename – see </w:t>
            </w:r>
            <w:r w:rsidR="00200C1F" w:rsidRPr="00200C1F">
              <w:rPr>
                <w:i/>
              </w:rPr>
              <w:t>Section</w:t>
            </w:r>
            <w:r>
              <w:t xml:space="preserve"> </w:t>
            </w:r>
            <w:r w:rsidR="004C64EE">
              <w:fldChar w:fldCharType="begin"/>
            </w:r>
            <w:r w:rsidR="004C64EE">
              <w:instrText xml:space="preserve"> REF _Ref413328299 \r \h </w:instrText>
            </w:r>
            <w:r w:rsidR="004C64EE">
              <w:fldChar w:fldCharType="separate"/>
            </w:r>
            <w:r w:rsidR="00057C13">
              <w:t>3.1.2</w:t>
            </w:r>
            <w:r w:rsidR="004C64EE">
              <w:fldChar w:fldCharType="end"/>
            </w:r>
            <w:r w:rsidR="004C64EE">
              <w:t xml:space="preserve"> </w:t>
            </w:r>
            <w:r w:rsidR="00200C1F" w:rsidRPr="00200C1F">
              <w:rPr>
                <w:i/>
              </w:rPr>
              <w:fldChar w:fldCharType="begin"/>
            </w:r>
            <w:r w:rsidR="00200C1F" w:rsidRPr="00200C1F">
              <w:rPr>
                <w:rStyle w:val="CrossReference"/>
                <w:i w:val="0"/>
              </w:rPr>
              <w:instrText xml:space="preserve"> REF _Ref413328299 \h </w:instrText>
            </w:r>
            <w:r w:rsidR="00200C1F">
              <w:rPr>
                <w:i/>
              </w:rPr>
              <w:instrText xml:space="preserve"> \* MERGEFORMAT </w:instrText>
            </w:r>
            <w:r w:rsidR="00200C1F" w:rsidRPr="00200C1F">
              <w:rPr>
                <w:i/>
              </w:rPr>
            </w:r>
            <w:r w:rsidR="00200C1F" w:rsidRPr="00200C1F">
              <w:rPr>
                <w:i/>
              </w:rPr>
              <w:fldChar w:fldCharType="separate"/>
            </w:r>
            <w:r w:rsidR="00057C13" w:rsidRPr="00057C13">
              <w:rPr>
                <w:i/>
              </w:rPr>
              <w:t>Unix Operation</w:t>
            </w:r>
            <w:r w:rsidR="00200C1F" w:rsidRPr="00200C1F">
              <w:rPr>
                <w:i/>
              </w:rPr>
              <w:fldChar w:fldCharType="end"/>
            </w:r>
            <w:r>
              <w:t>.</w:t>
            </w:r>
            <w:r w:rsidRPr="00084655">
              <w:t>)</w:t>
            </w:r>
          </w:p>
          <w:p w14:paraId="24F60476" w14:textId="77777777" w:rsidR="003373D9" w:rsidRDefault="003373D9" w:rsidP="003373D9">
            <w:pPr>
              <w:pStyle w:val="ProcessStep"/>
            </w:pPr>
            <w:r w:rsidRPr="00084655">
              <w:t>Click</w:t>
            </w:r>
            <w:r w:rsidR="001156E9">
              <w:t xml:space="preserve"> </w:t>
            </w:r>
            <w:r w:rsidR="001156E9" w:rsidRPr="001156E9">
              <w:rPr>
                <w:b/>
              </w:rPr>
              <w:t>Create</w:t>
            </w:r>
            <w:r w:rsidRPr="00084655">
              <w:t xml:space="preserve"> to create the new</w:t>
            </w:r>
            <w:r>
              <w:t xml:space="preserve"> empty Campaign in the database.</w:t>
            </w:r>
          </w:p>
          <w:p w14:paraId="0D15EFAC" w14:textId="77777777" w:rsidR="003373D9" w:rsidRDefault="003373D9" w:rsidP="003373D9">
            <w:pPr>
              <w:pStyle w:val="ProcessStep"/>
            </w:pPr>
            <w:r w:rsidRPr="00084655">
              <w:t xml:space="preserve">A message box will appear once the </w:t>
            </w:r>
            <w:r>
              <w:t>C</w:t>
            </w:r>
            <w:r w:rsidRPr="00084655">
              <w:t>ampaign has been successfully created.</w:t>
            </w:r>
            <w:r>
              <w:t xml:space="preserve"> Click</w:t>
            </w:r>
            <w:r w:rsidR="001156E9">
              <w:t xml:space="preserve"> </w:t>
            </w:r>
            <w:r w:rsidR="001156E9" w:rsidRPr="001156E9">
              <w:rPr>
                <w:b/>
              </w:rPr>
              <w:t>OK</w:t>
            </w:r>
            <w:r>
              <w:t xml:space="preserve"> to close it.</w:t>
            </w:r>
          </w:p>
          <w:p w14:paraId="1D9853EE" w14:textId="77777777" w:rsidR="003373D9" w:rsidRDefault="003373D9" w:rsidP="001156E9">
            <w:pPr>
              <w:pStyle w:val="ProcessStep"/>
            </w:pPr>
            <w:r>
              <w:t>Click</w:t>
            </w:r>
            <w:r w:rsidR="001156E9">
              <w:t xml:space="preserve"> </w:t>
            </w:r>
            <w:r w:rsidR="001156E9" w:rsidRPr="001156E9">
              <w:rPr>
                <w:b/>
              </w:rPr>
              <w:t>Cancel</w:t>
            </w:r>
            <w:r>
              <w:t xml:space="preserve"> to close the Campaign creation dialog.</w:t>
            </w:r>
          </w:p>
        </w:tc>
      </w:tr>
    </w:tbl>
    <w:p w14:paraId="4C590FDB" w14:textId="77777777" w:rsidR="003373D9" w:rsidRPr="00084655" w:rsidRDefault="003373D9" w:rsidP="003373D9">
      <w:pPr>
        <w:pStyle w:val="Note"/>
      </w:pPr>
      <w:r w:rsidRPr="00084655">
        <w:t xml:space="preserve">Note </w:t>
      </w:r>
      <w:r>
        <w:tab/>
        <w:t>It is not advisable to have two Campaigns with the same name. T</w:t>
      </w:r>
      <w:r w:rsidRPr="00084655">
        <w:t xml:space="preserve">here is no check </w:t>
      </w:r>
      <w:r>
        <w:t>for the existence o</w:t>
      </w:r>
      <w:r w:rsidRPr="00084655">
        <w:t>f a Campaign of the same name</w:t>
      </w:r>
      <w:r>
        <w:t>, so please c</w:t>
      </w:r>
      <w:r w:rsidRPr="00084655">
        <w:t xml:space="preserve">heck </w:t>
      </w:r>
      <w:r>
        <w:t>the names of the e</w:t>
      </w:r>
      <w:r w:rsidRPr="00084655">
        <w:t xml:space="preserve">xisting Campaigns </w:t>
      </w:r>
      <w:r>
        <w:t xml:space="preserve">before you create your own in order </w:t>
      </w:r>
      <w:r w:rsidRPr="00084655">
        <w:t xml:space="preserve">to avoid multiple Campaigns with identical </w:t>
      </w:r>
      <w:r>
        <w:t xml:space="preserve">or confusing </w:t>
      </w:r>
      <w:r w:rsidRPr="00084655">
        <w:t>names.</w:t>
      </w:r>
    </w:p>
    <w:p w14:paraId="0FC20F6A" w14:textId="77777777" w:rsidR="003373D9" w:rsidRDefault="003373D9" w:rsidP="003373D9">
      <w:pPr>
        <w:pStyle w:val="Body"/>
      </w:pPr>
      <w:r>
        <w:t>The Campaign is now ready to receive uploads of Spectral data.</w:t>
      </w:r>
    </w:p>
    <w:p w14:paraId="22D61A98" w14:textId="77777777" w:rsidR="003373D9" w:rsidRDefault="003373D9" w:rsidP="003373D9">
      <w:pPr>
        <w:pStyle w:val="Body"/>
      </w:pPr>
      <w:r>
        <w:t>It is also possible to use the</w:t>
      </w:r>
      <w:r w:rsidR="00982F91">
        <w:t xml:space="preserve"> </w:t>
      </w:r>
      <w:r w:rsidR="00982F91" w:rsidRPr="00982F91">
        <w:rPr>
          <w:b/>
        </w:rPr>
        <w:t>Create and Load</w:t>
      </w:r>
      <w:r>
        <w:t xml:space="preserve"> button to combine the operations of creating the Campaign and uploading the data. Read the next section before using this combined operation.</w:t>
      </w:r>
    </w:p>
    <w:p w14:paraId="0AC6FED5" w14:textId="77777777" w:rsidR="003373D9" w:rsidRDefault="003373D9" w:rsidP="003373D9">
      <w:pPr>
        <w:pStyle w:val="Heading2"/>
      </w:pPr>
      <w:bookmarkStart w:id="260" w:name="_Toc356807293"/>
      <w:bookmarkStart w:id="261" w:name="_Toc357580481"/>
      <w:bookmarkStart w:id="262" w:name="_Toc357598064"/>
      <w:bookmarkStart w:id="263" w:name="_Toc357782283"/>
      <w:bookmarkStart w:id="264" w:name="_Toc358385794"/>
      <w:bookmarkStart w:id="265" w:name="_Toc358395261"/>
      <w:bookmarkStart w:id="266" w:name="_Toc358992597"/>
      <w:bookmarkStart w:id="267" w:name="_Toc359336813"/>
      <w:bookmarkStart w:id="268" w:name="_Toc359396424"/>
      <w:bookmarkStart w:id="269" w:name="_Toc359416742"/>
      <w:bookmarkStart w:id="270" w:name="_Toc359571753"/>
      <w:bookmarkStart w:id="271" w:name="_Toc359579921"/>
      <w:bookmarkStart w:id="272" w:name="_Ref153794251"/>
      <w:bookmarkStart w:id="273" w:name="_Toc355280369"/>
      <w:bookmarkStart w:id="274" w:name="_Ref356551550"/>
      <w:bookmarkStart w:id="275" w:name="_Ref356551553"/>
      <w:bookmarkStart w:id="276" w:name="_Ref358983057"/>
      <w:bookmarkStart w:id="277" w:name="_Ref358983060"/>
      <w:bookmarkStart w:id="278" w:name="_Toc398023927"/>
      <w:bookmarkStart w:id="279" w:name="_Toc296956697"/>
      <w:bookmarkStart w:id="280" w:name="_Ref130607984"/>
      <w:bookmarkEnd w:id="260"/>
      <w:bookmarkEnd w:id="261"/>
      <w:bookmarkEnd w:id="262"/>
      <w:bookmarkEnd w:id="263"/>
      <w:bookmarkEnd w:id="264"/>
      <w:bookmarkEnd w:id="265"/>
      <w:bookmarkEnd w:id="266"/>
      <w:bookmarkEnd w:id="267"/>
      <w:bookmarkEnd w:id="268"/>
      <w:bookmarkEnd w:id="269"/>
      <w:bookmarkEnd w:id="270"/>
      <w:bookmarkEnd w:id="271"/>
      <w:r w:rsidRPr="00084655">
        <w:t xml:space="preserve">Loading Campaign </w:t>
      </w:r>
      <w:r>
        <w:t xml:space="preserve">Spectral </w:t>
      </w:r>
      <w:r w:rsidRPr="00084655">
        <w:t>Data</w:t>
      </w:r>
      <w:bookmarkEnd w:id="272"/>
      <w:bookmarkEnd w:id="273"/>
      <w:bookmarkEnd w:id="274"/>
      <w:bookmarkEnd w:id="275"/>
      <w:bookmarkEnd w:id="276"/>
      <w:bookmarkEnd w:id="277"/>
      <w:bookmarkEnd w:id="278"/>
      <w:bookmarkEnd w:id="279"/>
    </w:p>
    <w:p w14:paraId="0F2ADB0B" w14:textId="77777777" w:rsidR="003373D9" w:rsidRDefault="003373D9" w:rsidP="003373D9">
      <w:pPr>
        <w:pStyle w:val="Body"/>
      </w:pPr>
      <w:r>
        <w:t xml:space="preserve">All Spectral data in the sub-folder tree at the disk location you specify will be loaded from your computer to the database as a single operation. </w:t>
      </w:r>
    </w:p>
    <w:p w14:paraId="7A21E82B" w14:textId="77777777" w:rsidR="003373D9" w:rsidRDefault="003373D9" w:rsidP="003373D9">
      <w:pPr>
        <w:pStyle w:val="Body"/>
      </w:pPr>
      <w:r>
        <w:t xml:space="preserve">On your local disk drive, prepare a sub-folder structure which reflects the hierarchy you require for your data in SPECCHIO and put your Spectrum data </w:t>
      </w:r>
      <w:r w:rsidR="00710979">
        <w:t xml:space="preserve">files into this structure. See </w:t>
      </w:r>
      <w:r w:rsidR="00710979" w:rsidRPr="00710979">
        <w:rPr>
          <w:i/>
        </w:rPr>
        <w:t>S</w:t>
      </w:r>
      <w:r w:rsidRPr="00710979">
        <w:rPr>
          <w:i/>
        </w:rPr>
        <w:t xml:space="preserve">ection </w:t>
      </w:r>
      <w:r w:rsidR="00710979" w:rsidRPr="00710979">
        <w:rPr>
          <w:i/>
        </w:rPr>
        <w:t>6.1</w:t>
      </w:r>
      <w:r w:rsidRPr="00784930">
        <w:rPr>
          <w:rStyle w:val="CrossReference"/>
        </w:rPr>
        <w:t xml:space="preserve"> </w:t>
      </w:r>
      <w:r w:rsidR="00200C1F" w:rsidRPr="00200C1F">
        <w:rPr>
          <w:i/>
        </w:rPr>
        <w:fldChar w:fldCharType="begin"/>
      </w:r>
      <w:r w:rsidR="00200C1F" w:rsidRPr="00200C1F">
        <w:rPr>
          <w:rStyle w:val="CrossReference"/>
          <w:i w:val="0"/>
        </w:rPr>
        <w:instrText xml:space="preserve"> REF _Ref359575403 \h </w:instrText>
      </w:r>
      <w:r w:rsidR="00200C1F">
        <w:rPr>
          <w:i/>
        </w:rPr>
        <w:instrText xml:space="preserve"> \* MERGEFORMAT </w:instrText>
      </w:r>
      <w:r w:rsidR="00200C1F" w:rsidRPr="00200C1F">
        <w:rPr>
          <w:i/>
        </w:rPr>
      </w:r>
      <w:r w:rsidR="00200C1F" w:rsidRPr="00200C1F">
        <w:rPr>
          <w:i/>
        </w:rPr>
        <w:fldChar w:fldCharType="separate"/>
      </w:r>
      <w:r w:rsidR="00057C13" w:rsidRPr="00057C13">
        <w:rPr>
          <w:i/>
        </w:rPr>
        <w:t>Campaign Hierarchy Structure</w:t>
      </w:r>
      <w:r w:rsidR="00200C1F" w:rsidRPr="00200C1F">
        <w:rPr>
          <w:i/>
        </w:rPr>
        <w:fldChar w:fldCharType="end"/>
      </w:r>
      <w:r w:rsidR="00200C1F">
        <w:t xml:space="preserve"> </w:t>
      </w:r>
      <w:r>
        <w:t>for more information on designing this structure.</w:t>
      </w:r>
    </w:p>
    <w:p w14:paraId="01D4BC26" w14:textId="77777777" w:rsidR="003373D9" w:rsidRDefault="003373D9" w:rsidP="003373D9">
      <w:pPr>
        <w:pStyle w:val="Body"/>
      </w:pPr>
      <w:r>
        <w:t>The entire sub-folder tree must contain only Spectrum files, and each sub-folder within the tree must contain only files of one Spectrum file format.</w:t>
      </w:r>
    </w:p>
    <w:p w14:paraId="5942C177" w14:textId="77777777" w:rsidR="003373D9" w:rsidRDefault="003373D9" w:rsidP="003373D9">
      <w:pPr>
        <w:pStyle w:val="Body"/>
      </w:pPr>
      <w:r>
        <w:lastRenderedPageBreak/>
        <w:t>When you start the Spectrum load process, SPECCHIO will process all sub-folders and files within this sub-folder tree and create a matching structure for your Campaign in the database. For each sub-folder, it will use the various Spectrum File loa</w:t>
      </w:r>
      <w:r w:rsidR="00710979">
        <w:t xml:space="preserve">ders listed in </w:t>
      </w:r>
      <w:r w:rsidR="00710979" w:rsidRPr="00710979">
        <w:rPr>
          <w:i/>
        </w:rPr>
        <w:t>S</w:t>
      </w:r>
      <w:r w:rsidRPr="00710979">
        <w:rPr>
          <w:i/>
        </w:rPr>
        <w:t xml:space="preserve">ection </w:t>
      </w:r>
      <w:r w:rsidR="00710979" w:rsidRPr="00710979">
        <w:rPr>
          <w:i/>
        </w:rPr>
        <w:t>6.</w:t>
      </w:r>
      <w:r w:rsidR="00785CC3">
        <w:rPr>
          <w:i/>
        </w:rPr>
        <w:t>7</w:t>
      </w:r>
      <w:r w:rsidRPr="00DC15DA">
        <w:rPr>
          <w:rStyle w:val="CrossReference"/>
        </w:rPr>
        <w:t xml:space="preserve"> </w:t>
      </w:r>
      <w:r w:rsidR="00200C1F" w:rsidRPr="00200C1F">
        <w:rPr>
          <w:i/>
        </w:rPr>
        <w:fldChar w:fldCharType="begin"/>
      </w:r>
      <w:r w:rsidR="00200C1F" w:rsidRPr="00200C1F">
        <w:rPr>
          <w:rStyle w:val="CrossReference"/>
          <w:i w:val="0"/>
        </w:rPr>
        <w:instrText xml:space="preserve"> REF _Ref413328346 \h </w:instrText>
      </w:r>
      <w:r w:rsidR="00200C1F">
        <w:rPr>
          <w:i/>
        </w:rPr>
        <w:instrText xml:space="preserve"> \* MERGEFORMAT </w:instrText>
      </w:r>
      <w:r w:rsidR="00200C1F" w:rsidRPr="00200C1F">
        <w:rPr>
          <w:i/>
        </w:rPr>
      </w:r>
      <w:r w:rsidR="00200C1F" w:rsidRPr="00200C1F">
        <w:rPr>
          <w:i/>
        </w:rPr>
        <w:fldChar w:fldCharType="separate"/>
      </w:r>
      <w:r w:rsidR="00057C13" w:rsidRPr="00057C13">
        <w:rPr>
          <w:i/>
        </w:rPr>
        <w:t>Supported Input Spectrum File Formats</w:t>
      </w:r>
      <w:r w:rsidR="00200C1F" w:rsidRPr="00200C1F">
        <w:rPr>
          <w:i/>
        </w:rPr>
        <w:fldChar w:fldCharType="end"/>
      </w:r>
      <w:r>
        <w:t xml:space="preserve"> until one reports that it can read a file in the sub-folder. It then processes all files in that sub-folder using that file loader. If any file cannot be read, it will report an error giving the name of the file that failed. Correct the offending file (either by removing it if it is not a Spectrum file, sorting it into a sub-folder with similarly formatted files, or finding an uncorrupted version of the file). Then restart the upload process. Those Spectra which have already been successfully uploaded will not be processed a second time.</w:t>
      </w:r>
    </w:p>
    <w:p w14:paraId="7104CCE5" w14:textId="77777777" w:rsidR="003373D9" w:rsidRDefault="003373D9" w:rsidP="003373D9">
      <w:pPr>
        <w:pStyle w:val="ProcessHeading"/>
      </w:pPr>
      <w:r>
        <w:t>To upload Campaign Spectral data:</w:t>
      </w:r>
    </w:p>
    <w:tbl>
      <w:tblPr>
        <w:tblStyle w:val="Instructions"/>
        <w:tblW w:w="0" w:type="auto"/>
        <w:tblLook w:val="04A0" w:firstRow="1" w:lastRow="0" w:firstColumn="1" w:lastColumn="0" w:noHBand="0" w:noVBand="1"/>
      </w:tblPr>
      <w:tblGrid>
        <w:gridCol w:w="8533"/>
      </w:tblGrid>
      <w:tr w:rsidR="003373D9" w14:paraId="4B8C39A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03555CA" w14:textId="77777777" w:rsidR="003373D9" w:rsidRDefault="00710979" w:rsidP="003373D9">
            <w:pPr>
              <w:pStyle w:val="ProcessStep"/>
            </w:pPr>
            <w:r>
              <w:t>From the Main menu, s</w:t>
            </w:r>
            <w:r w:rsidR="003373D9" w:rsidRPr="00084655">
              <w:t xml:space="preserve">elect </w:t>
            </w:r>
            <w:r w:rsidR="003373D9" w:rsidRPr="002574CB">
              <w:rPr>
                <w:rStyle w:val="GUIWord"/>
              </w:rPr>
              <w:t>Data Input</w:t>
            </w:r>
            <w:r>
              <w:rPr>
                <w:rStyle w:val="GUIWord"/>
              </w:rPr>
              <w:t xml:space="preserve"> - </w:t>
            </w:r>
            <w:r w:rsidR="003373D9" w:rsidRPr="002574CB">
              <w:rPr>
                <w:rStyle w:val="GUIWord"/>
              </w:rPr>
              <w:t>Load campaign data</w:t>
            </w:r>
            <w:r w:rsidR="003373D9">
              <w:t>. Th</w:t>
            </w:r>
            <w:r w:rsidR="001B20E0">
              <w:t>e following dialog is displayed:</w:t>
            </w:r>
          </w:p>
          <w:p w14:paraId="79291619" w14:textId="77777777" w:rsidR="003373D9" w:rsidRPr="00084655" w:rsidRDefault="003373D9" w:rsidP="001753FC">
            <w:pPr>
              <w:pStyle w:val="Figure"/>
            </w:pPr>
            <w:r>
              <w:rPr>
                <w:lang w:val="en-US" w:eastAsia="en-US"/>
              </w:rPr>
              <w:drawing>
                <wp:inline distT="0" distB="0" distL="0" distR="0" wp14:anchorId="72C31C04" wp14:editId="4216C847">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8" cstate="print"/>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841B69E" w14:textId="77777777" w:rsidR="003373D9" w:rsidRPr="00084655" w:rsidRDefault="003373D9" w:rsidP="001753FC">
            <w:pPr>
              <w:pStyle w:val="Caption"/>
            </w:pPr>
            <w:r w:rsidRPr="00084655">
              <w:t xml:space="preserve">Figure </w:t>
            </w:r>
            <w:r>
              <w:fldChar w:fldCharType="begin"/>
            </w:r>
            <w:r>
              <w:instrText xml:space="preserve"> SEQ Figure \* ARABIC </w:instrText>
            </w:r>
            <w:r>
              <w:fldChar w:fldCharType="separate"/>
            </w:r>
            <w:r w:rsidR="00057C13">
              <w:rPr>
                <w:noProof/>
              </w:rPr>
              <w:t>25</w:t>
            </w:r>
            <w:r>
              <w:rPr>
                <w:noProof/>
              </w:rPr>
              <w:fldChar w:fldCharType="end"/>
            </w:r>
            <w:r w:rsidRPr="00084655">
              <w:t>: Load Spectral Data dialog</w:t>
            </w:r>
          </w:p>
          <w:p w14:paraId="4C0796DA" w14:textId="77777777" w:rsidR="003373D9" w:rsidRDefault="003373D9" w:rsidP="003373D9">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14:paraId="5A32FFA9" w14:textId="77777777" w:rsidR="003373D9" w:rsidRDefault="003373D9" w:rsidP="003373D9">
            <w:pPr>
              <w:pStyle w:val="ProcessStep"/>
            </w:pPr>
            <w:r>
              <w:t xml:space="preserve">Highlight the </w:t>
            </w:r>
            <w:r w:rsidRPr="00E6022A">
              <w:rPr>
                <w:rStyle w:val="GUIWord"/>
              </w:rPr>
              <w:t>Path</w:t>
            </w:r>
            <w:r>
              <w:t xml:space="preserve"> name which contains the Campaign data sub-folder tree on your computer. If the </w:t>
            </w:r>
            <w:r w:rsidRPr="00E6022A">
              <w:t>path</w:t>
            </w:r>
            <w:r>
              <w:t xml:space="preserve"> name is not in the list, clic</w:t>
            </w:r>
            <w:r w:rsidR="00EB7DC1">
              <w:t>k</w:t>
            </w:r>
            <w:r w:rsidR="00982F91">
              <w:t xml:space="preserve"> </w:t>
            </w:r>
            <w:r w:rsidR="00982F91" w:rsidRPr="00982F91">
              <w:rPr>
                <w:b/>
              </w:rPr>
              <w:t>New Path</w:t>
            </w:r>
            <w:r>
              <w:t>, navigate to the path on your computer and select it. It will now be highlighted.</w:t>
            </w:r>
          </w:p>
          <w:p w14:paraId="7186E7C2" w14:textId="77777777" w:rsidR="003373D9" w:rsidRDefault="003373D9" w:rsidP="003373D9">
            <w:pPr>
              <w:pStyle w:val="ProcessStep"/>
            </w:pPr>
            <w:r>
              <w:t>C</w:t>
            </w:r>
            <w:r w:rsidR="00EB7DC1">
              <w:t>lick</w:t>
            </w:r>
            <w:r w:rsidR="00982F91">
              <w:t xml:space="preserve"> </w:t>
            </w:r>
            <w:r w:rsidR="00982F91" w:rsidRPr="00982F91">
              <w:rPr>
                <w:b/>
              </w:rPr>
              <w:t>Load</w:t>
            </w:r>
            <w:r w:rsidRPr="00084655">
              <w:t xml:space="preserve">. </w:t>
            </w:r>
            <w:r>
              <w:t xml:space="preserve">The dialog box closes and the </w:t>
            </w:r>
            <w:r w:rsidRPr="00084655">
              <w:t xml:space="preserve">loading progress is shown in the </w:t>
            </w:r>
            <w:r>
              <w:t xml:space="preserve">right panel of the </w:t>
            </w:r>
            <w:r w:rsidRPr="00084655">
              <w:t>Main Window. A message box will appear once all data</w:t>
            </w:r>
            <w:r>
              <w:t xml:space="preserve"> has been loaded to the system. Do not perform other operations on this Campaign until the load has completed.</w:t>
            </w:r>
          </w:p>
          <w:p w14:paraId="5F75F6DC" w14:textId="77777777" w:rsidR="003373D9" w:rsidRDefault="003373D9" w:rsidP="00982F91">
            <w:pPr>
              <w:pStyle w:val="ProcessStep"/>
            </w:pPr>
            <w:r>
              <w:t xml:space="preserve">Click </w:t>
            </w:r>
            <w:r w:rsidR="00982F91">
              <w:rPr>
                <w:b/>
              </w:rPr>
              <w:t xml:space="preserve">OK </w:t>
            </w:r>
            <w:r>
              <w:t>to clear the message box.</w:t>
            </w:r>
          </w:p>
        </w:tc>
      </w:tr>
    </w:tbl>
    <w:p w14:paraId="5D8C8C70" w14:textId="77777777" w:rsidR="003373D9" w:rsidRDefault="003373D9" w:rsidP="003373D9">
      <w:pPr>
        <w:pStyle w:val="Note"/>
      </w:pPr>
      <w:r>
        <w:t>Note</w:t>
      </w:r>
      <w:r>
        <w:tab/>
        <w:t>After uploading your Spectral data to SPECCHIO, do not change the sub-folder structure on the hard disk that you set up and used. You will need this again if you wish to upload further Spectral data to this Campaign in the future.</w:t>
      </w:r>
    </w:p>
    <w:p w14:paraId="73F49D8B" w14:textId="77777777" w:rsidR="003373D9" w:rsidRDefault="003373D9" w:rsidP="003373D9">
      <w:pPr>
        <w:pStyle w:val="HeadingSubUnnumbered"/>
      </w:pPr>
      <w:r>
        <w:t>Instrument and Sensor selection</w:t>
      </w:r>
    </w:p>
    <w:p w14:paraId="0A4CDD2D" w14:textId="77777777" w:rsidR="003373D9" w:rsidRDefault="003373D9" w:rsidP="003373D9">
      <w:pPr>
        <w:pStyle w:val="Body"/>
      </w:pPr>
      <w:r>
        <w:t xml:space="preserve">SPECCHIO searches the existing Sensor and Instrument definitions in the database to find a match for the Spectrum data loaded. It sets the Instrument and Sensor Metadata </w:t>
      </w:r>
      <w:r w:rsidR="00B931BF">
        <w:t>Attributes</w:t>
      </w:r>
      <w:r>
        <w:t xml:space="preserve"> for the Spectrum to the one it chooses.</w:t>
      </w:r>
    </w:p>
    <w:p w14:paraId="41CDCE9B" w14:textId="6964E4E5" w:rsidR="003373D9" w:rsidRDefault="003373D9" w:rsidP="003373D9">
      <w:pPr>
        <w:pStyle w:val="Body"/>
      </w:pPr>
      <w:r>
        <w:t xml:space="preserve">If SPECCHIO does not find a match in its Instrument and Sensor tables, it will create an Instrument record and set the Spectrum’s Instrument Metadata Attribute to refer to it. The Sensor Metadata Attribute will be </w:t>
      </w:r>
      <w:r w:rsidR="004C64EE">
        <w:t>filled with automatically generated sensor information if no matching sensor is found</w:t>
      </w:r>
      <w:r>
        <w:t>.</w:t>
      </w:r>
    </w:p>
    <w:p w14:paraId="0F7BE02F" w14:textId="77777777" w:rsidR="003373D9" w:rsidRDefault="003373D9" w:rsidP="003373D9">
      <w:pPr>
        <w:pStyle w:val="Note"/>
      </w:pPr>
      <w:r>
        <w:lastRenderedPageBreak/>
        <w:t>Note</w:t>
      </w:r>
      <w:r>
        <w:tab/>
        <w:t>After uploading Spectra, always use the Metadata Editor to check the settings of the Instrument and Sensor Type which SPECCHIO has tried to determine from the input Spectra characteristics. If they are not set or not correct, use the Metadata Editor to correct them.</w:t>
      </w:r>
    </w:p>
    <w:p w14:paraId="1E5436AE" w14:textId="77777777" w:rsidR="003373D9" w:rsidRDefault="003373D9" w:rsidP="003373D9">
      <w:pPr>
        <w:pStyle w:val="Body"/>
      </w:pPr>
      <w:r>
        <w:t xml:space="preserve">See </w:t>
      </w:r>
      <w:r w:rsidR="00675DB7" w:rsidRPr="00675DB7">
        <w:rPr>
          <w:i/>
        </w:rPr>
        <w:t>Section 7.5.1</w:t>
      </w:r>
      <w:r w:rsidRPr="00A956D2">
        <w:rPr>
          <w:rStyle w:val="CrossReference"/>
        </w:rPr>
        <w:t xml:space="preserve"> </w:t>
      </w:r>
      <w:r w:rsidR="00200C1F" w:rsidRPr="00200C1F">
        <w:rPr>
          <w:i/>
        </w:rPr>
        <w:fldChar w:fldCharType="begin"/>
      </w:r>
      <w:r w:rsidR="00200C1F" w:rsidRPr="00200C1F">
        <w:rPr>
          <w:rStyle w:val="CrossReference"/>
          <w:i w:val="0"/>
        </w:rPr>
        <w:instrText xml:space="preserve"> REF _Ref356553888 \h </w:instrText>
      </w:r>
      <w:r w:rsidR="00200C1F">
        <w:rPr>
          <w:i/>
        </w:rPr>
        <w:instrText xml:space="preserve"> \* MERGEFORMAT </w:instrText>
      </w:r>
      <w:r w:rsidR="00200C1F" w:rsidRPr="00200C1F">
        <w:rPr>
          <w:i/>
        </w:rPr>
      </w:r>
      <w:r w:rsidR="00200C1F" w:rsidRPr="00200C1F">
        <w:rPr>
          <w:i/>
        </w:rPr>
        <w:fldChar w:fldCharType="separate"/>
      </w:r>
      <w:r w:rsidR="00057C13" w:rsidRPr="00057C13">
        <w:rPr>
          <w:i/>
        </w:rPr>
        <w:t>Displaying and Editing Metadata</w:t>
      </w:r>
      <w:r w:rsidR="00200C1F" w:rsidRPr="00200C1F">
        <w:rPr>
          <w:i/>
        </w:rPr>
        <w:fldChar w:fldCharType="end"/>
      </w:r>
      <w:r>
        <w:t xml:space="preserve"> for more information on the Metadata Editor.</w:t>
      </w:r>
    </w:p>
    <w:p w14:paraId="1FC26F41" w14:textId="77777777" w:rsidR="003373D9" w:rsidRDefault="003373D9" w:rsidP="003373D9">
      <w:pPr>
        <w:pStyle w:val="HeadingSubUnnumbered"/>
      </w:pPr>
      <w:r>
        <w:t>Reference Panel selection</w:t>
      </w:r>
    </w:p>
    <w:p w14:paraId="0132D361" w14:textId="77777777" w:rsidR="003373D9" w:rsidRDefault="003373D9" w:rsidP="003373D9">
      <w:pPr>
        <w:pStyle w:val="Body"/>
      </w:pPr>
      <w:r>
        <w:t>SPECCHIO searches its Reference Panel table and attempts to find a match for any Reference Panel specified in the input Spectrum.</w:t>
      </w:r>
    </w:p>
    <w:p w14:paraId="15E3DDA6" w14:textId="77777777" w:rsidR="003373D9" w:rsidRDefault="003373D9" w:rsidP="003373D9">
      <w:pPr>
        <w:pStyle w:val="Body"/>
      </w:pPr>
      <w:r>
        <w:t xml:space="preserve">If SPECCHIO does not find a match for the Reference Panel in its tables, it will set the Reference Panel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14:paraId="61BADFA1" w14:textId="77777777" w:rsidR="003373D9" w:rsidRDefault="003373D9" w:rsidP="003373D9">
      <w:pPr>
        <w:pStyle w:val="Note"/>
      </w:pPr>
      <w:r>
        <w:t>Note</w:t>
      </w:r>
      <w:r>
        <w:tab/>
        <w:t>After uploading Spectra, use the Metadata Editor to check the setting of the Reference Panel which SPECCHIO has tried to determine from the input Spectra. If it is not set or not correct, use the Metadata Editor to correct it.</w:t>
      </w:r>
    </w:p>
    <w:p w14:paraId="5921FCEA" w14:textId="77777777" w:rsidR="003373D9" w:rsidRDefault="003373D9" w:rsidP="003373D9">
      <w:pPr>
        <w:pStyle w:val="Body"/>
      </w:pPr>
      <w:r>
        <w:t xml:space="preserve">See </w:t>
      </w:r>
      <w:r>
        <w:fldChar w:fldCharType="begin"/>
      </w:r>
      <w:r>
        <w:instrText xml:space="preserve"> REF _Ref357586671 \r \h  \* MERGEFORMAT </w:instrText>
      </w:r>
      <w:r>
        <w:fldChar w:fldCharType="separate"/>
      </w:r>
      <w:r w:rsidR="00057C13" w:rsidRPr="00057C13">
        <w:rPr>
          <w:rStyle w:val="CrossReference"/>
        </w:rPr>
        <w:t>7.5.1</w:t>
      </w:r>
      <w:r>
        <w:fldChar w:fldCharType="end"/>
      </w:r>
      <w:r w:rsidRPr="00A956D2">
        <w:rPr>
          <w:rStyle w:val="CrossReference"/>
        </w:rPr>
        <w:t xml:space="preserve"> </w:t>
      </w:r>
      <w:r w:rsidR="00526E08" w:rsidRPr="00526E08">
        <w:rPr>
          <w:i/>
        </w:rPr>
        <w:fldChar w:fldCharType="begin"/>
      </w:r>
      <w:r w:rsidR="00526E08" w:rsidRPr="00526E08">
        <w:rPr>
          <w:rStyle w:val="CrossReference"/>
          <w:i w:val="0"/>
        </w:rPr>
        <w:instrText xml:space="preserve"> REF _Ref356553888 \h </w:instrText>
      </w:r>
      <w:r w:rsidR="00526E08">
        <w:rPr>
          <w:i/>
        </w:rPr>
        <w:instrText xml:space="preserve"> \* MERGEFORMAT </w:instrText>
      </w:r>
      <w:r w:rsidR="00526E08" w:rsidRPr="00526E08">
        <w:rPr>
          <w:i/>
        </w:rPr>
      </w:r>
      <w:r w:rsidR="00526E08" w:rsidRPr="00526E08">
        <w:rPr>
          <w:i/>
        </w:rPr>
        <w:fldChar w:fldCharType="separate"/>
      </w:r>
      <w:r w:rsidR="00057C13" w:rsidRPr="00057C13">
        <w:rPr>
          <w:i/>
        </w:rPr>
        <w:t>Displaying and Editing Metadata</w:t>
      </w:r>
      <w:r w:rsidR="00526E08" w:rsidRPr="00526E08">
        <w:rPr>
          <w:i/>
        </w:rPr>
        <w:fldChar w:fldCharType="end"/>
      </w:r>
      <w:r w:rsidR="00526E08">
        <w:t xml:space="preserve"> </w:t>
      </w:r>
      <w:r>
        <w:t>for more information on the Metadata Editor.</w:t>
      </w:r>
    </w:p>
    <w:p w14:paraId="07F081DD" w14:textId="77777777" w:rsidR="003373D9" w:rsidRDefault="003373D9" w:rsidP="003373D9">
      <w:pPr>
        <w:pStyle w:val="HeadingSubUnnumbered"/>
      </w:pPr>
      <w:r>
        <w:t>Handling Spectrum upload errors</w:t>
      </w:r>
    </w:p>
    <w:p w14:paraId="30B2C17F" w14:textId="77777777" w:rsidR="003373D9" w:rsidRDefault="003373D9" w:rsidP="003373D9">
      <w:pPr>
        <w:pStyle w:val="Warning"/>
      </w:pPr>
      <w:r>
        <w:t>Warning</w:t>
      </w:r>
      <w:r>
        <w:tab/>
        <w:t>If the message box advising successful completion does not appear, the upload did not complete normally. Check the count of uploaded Spectra to determine how much was completed. See below for information on recovering from upload errors.</w:t>
      </w:r>
    </w:p>
    <w:p w14:paraId="54B5E02E" w14:textId="77777777" w:rsidR="003373D9" w:rsidRDefault="003373D9" w:rsidP="003373D9">
      <w:pPr>
        <w:pStyle w:val="Body"/>
      </w:pPr>
      <w:r>
        <w:t>If a folder contains unknown file types, mixed file types or files with invalid data, the loading process will stop. A dialog box</w:t>
      </w:r>
      <w:r w:rsidRPr="008A4456">
        <w:t xml:space="preserve"> </w:t>
      </w:r>
      <w:r>
        <w:t>will generally appear, indicating the offending file and the cause of the problem.</w:t>
      </w:r>
    </w:p>
    <w:p w14:paraId="606623A5" w14:textId="77777777" w:rsidR="003373D9" w:rsidRDefault="003373D9" w:rsidP="003373D9">
      <w:pPr>
        <w:pStyle w:val="Body"/>
      </w:pPr>
      <w:r>
        <w:t>You should check the cause of the problem, rectify it and attempt the upload again. Spectra which successfully uploaded the first time will not be uploaded again.</w:t>
      </w:r>
    </w:p>
    <w:p w14:paraId="4972501A" w14:textId="77777777" w:rsidR="003373D9" w:rsidRDefault="003373D9" w:rsidP="003373D9">
      <w:pPr>
        <w:pStyle w:val="Heading2"/>
      </w:pPr>
      <w:bookmarkStart w:id="281" w:name="_Toc398023928"/>
      <w:bookmarkStart w:id="282" w:name="_Toc296956698"/>
      <w:bookmarkEnd w:id="280"/>
      <w:r>
        <w:t>Loading Additional Spectral Data</w:t>
      </w:r>
      <w:bookmarkEnd w:id="281"/>
      <w:bookmarkEnd w:id="282"/>
    </w:p>
    <w:p w14:paraId="4177C325" w14:textId="77777777" w:rsidR="003373D9" w:rsidRDefault="003373D9" w:rsidP="003373D9">
      <w:pPr>
        <w:pStyle w:val="Body"/>
      </w:pPr>
      <w:r>
        <w:t>If further Spectral data becomes available for your Campaign, it is possible to conveniently add it to your existing SPECCHIO Campaign.</w:t>
      </w:r>
    </w:p>
    <w:p w14:paraId="2A864A25" w14:textId="77777777" w:rsidR="003373D9" w:rsidRDefault="003373D9" w:rsidP="003373D9">
      <w:pPr>
        <w:pStyle w:val="Body"/>
      </w:pPr>
      <w:r>
        <w:t>There are a number of different scenarios which may apply.</w:t>
      </w:r>
    </w:p>
    <w:p w14:paraId="7CD72FE6" w14:textId="77777777" w:rsidR="003373D9" w:rsidRDefault="003373D9" w:rsidP="003373D9">
      <w:pPr>
        <w:pStyle w:val="Heading3"/>
      </w:pPr>
      <w:bookmarkStart w:id="283" w:name="_Toc398023929"/>
      <w:bookmarkStart w:id="284" w:name="_Toc296956699"/>
      <w:r>
        <w:t>Uploading Additional Spectral Data from the Same Computer</w:t>
      </w:r>
      <w:bookmarkEnd w:id="283"/>
      <w:bookmarkEnd w:id="284"/>
    </w:p>
    <w:p w14:paraId="66558F2D" w14:textId="77777777" w:rsidR="003373D9" w:rsidRDefault="003373D9" w:rsidP="003373D9">
      <w:pPr>
        <w:pStyle w:val="Body"/>
      </w:pPr>
      <w:r>
        <w:t>In this case, a</w:t>
      </w:r>
      <w:r w:rsidRPr="008E2F3C">
        <w:t xml:space="preserve">dd the new </w:t>
      </w:r>
      <w:r>
        <w:t>Spectr</w:t>
      </w:r>
      <w:r w:rsidRPr="008E2F3C">
        <w:t xml:space="preserve">al data to the existing </w:t>
      </w:r>
      <w:r>
        <w:t>sub-folder</w:t>
      </w:r>
      <w:r w:rsidRPr="008E2F3C">
        <w:t xml:space="preserve"> structure </w:t>
      </w:r>
      <w:r>
        <w:t xml:space="preserve">on your computer’s disk </w:t>
      </w:r>
      <w:r w:rsidRPr="008E2F3C">
        <w:t xml:space="preserve">from which you uploaded the original </w:t>
      </w:r>
      <w:r>
        <w:t>Spectr</w:t>
      </w:r>
      <w:r w:rsidRPr="008E2F3C">
        <w:t>al data.</w:t>
      </w:r>
    </w:p>
    <w:p w14:paraId="7B629EAA" w14:textId="77777777" w:rsidR="003373D9" w:rsidRDefault="003373D9" w:rsidP="003373D9">
      <w:pPr>
        <w:pStyle w:val="Bullet"/>
        <w:ind w:left="1134"/>
      </w:pPr>
      <w:r w:rsidRPr="008E2F3C">
        <w:t xml:space="preserve">Do not add any files other than Spectral data and ensure that all files within each </w:t>
      </w:r>
      <w:r>
        <w:t>sub-folder</w:t>
      </w:r>
      <w:r w:rsidRPr="008E2F3C">
        <w:t xml:space="preserve"> </w:t>
      </w:r>
      <w:r>
        <w:t>have</w:t>
      </w:r>
      <w:r w:rsidRPr="008E2F3C">
        <w:t xml:space="preserve"> the same file format.</w:t>
      </w:r>
    </w:p>
    <w:p w14:paraId="116DE07D" w14:textId="77777777" w:rsidR="003373D9" w:rsidRDefault="003373D9" w:rsidP="003373D9">
      <w:pPr>
        <w:pStyle w:val="Bullet"/>
        <w:ind w:left="1134"/>
      </w:pPr>
      <w:r w:rsidRPr="008E2F3C">
        <w:t>Do not change the file names of any of the original files.</w:t>
      </w:r>
    </w:p>
    <w:p w14:paraId="3F49D149" w14:textId="77777777" w:rsidR="003373D9" w:rsidRDefault="003373D9" w:rsidP="003373D9">
      <w:pPr>
        <w:pStyle w:val="Bullet"/>
        <w:ind w:left="1134"/>
      </w:pPr>
      <w:r w:rsidRPr="008E2F3C">
        <w:t xml:space="preserve">Do not change or rename the </w:t>
      </w:r>
      <w:r>
        <w:t>sub-folders</w:t>
      </w:r>
      <w:r w:rsidRPr="008E2F3C">
        <w:t>, but you may add new sub-</w:t>
      </w:r>
      <w:r>
        <w:t>folders</w:t>
      </w:r>
      <w:r w:rsidRPr="008E2F3C">
        <w:t>.</w:t>
      </w:r>
    </w:p>
    <w:p w14:paraId="0DEEA800" w14:textId="77777777" w:rsidR="003373D9" w:rsidRDefault="003373D9" w:rsidP="003373D9">
      <w:pPr>
        <w:pStyle w:val="Body"/>
      </w:pPr>
      <w:r>
        <w:t xml:space="preserve">To upload the new Spectral data, follow the process described in </w:t>
      </w:r>
      <w:r w:rsidR="00675DB7" w:rsidRPr="00675DB7">
        <w:rPr>
          <w:i/>
        </w:rPr>
        <w:t>S</w:t>
      </w:r>
      <w:r w:rsidRPr="00675DB7">
        <w:rPr>
          <w:i/>
        </w:rPr>
        <w:t xml:space="preserve">ection </w:t>
      </w:r>
      <w:r w:rsidR="00675DB7" w:rsidRPr="00675DB7">
        <w:rPr>
          <w:i/>
        </w:rPr>
        <w:t>7.3</w:t>
      </w:r>
      <w:r w:rsidRPr="00526E08">
        <w:rPr>
          <w:i/>
        </w:rPr>
        <w:fldChar w:fldCharType="begin"/>
      </w:r>
      <w:r w:rsidRPr="00526E08">
        <w:rPr>
          <w:i/>
        </w:rPr>
        <w:instrText xml:space="preserve"> REF _Ref358983057 \r \h  \* MERGEFORMAT </w:instrText>
      </w:r>
      <w:r w:rsidRPr="00526E08">
        <w:rPr>
          <w:i/>
        </w:rPr>
      </w:r>
      <w:r w:rsidRPr="00526E08">
        <w:rPr>
          <w:i/>
        </w:rPr>
        <w:fldChar w:fldCharType="separate"/>
      </w:r>
      <w:r w:rsidR="00057C13">
        <w:rPr>
          <w:i/>
        </w:rPr>
        <w:t>7.3</w:t>
      </w:r>
      <w:r w:rsidRPr="00526E08">
        <w:rPr>
          <w:i/>
        </w:rPr>
        <w:fldChar w:fldCharType="end"/>
      </w:r>
      <w:r w:rsidRPr="00526E08">
        <w:rPr>
          <w:rStyle w:val="CrossReference"/>
          <w:i w:val="0"/>
        </w:rPr>
        <w:t xml:space="preserve"> </w:t>
      </w:r>
      <w:r w:rsidR="00526E08" w:rsidRPr="00526E08">
        <w:rPr>
          <w:i/>
        </w:rPr>
        <w:fldChar w:fldCharType="begin"/>
      </w:r>
      <w:r w:rsidR="00526E08" w:rsidRPr="00526E08">
        <w:rPr>
          <w:rStyle w:val="CrossReference"/>
          <w:i w:val="0"/>
        </w:rPr>
        <w:instrText xml:space="preserve"> REF _Ref153794251 \h </w:instrText>
      </w:r>
      <w:r w:rsidR="00526E08" w:rsidRPr="00526E08">
        <w:rPr>
          <w:i/>
        </w:rPr>
        <w:instrText xml:space="preserve"> \* MERGEFORMAT </w:instrText>
      </w:r>
      <w:r w:rsidR="00526E08" w:rsidRPr="00526E08">
        <w:rPr>
          <w:i/>
        </w:rPr>
      </w:r>
      <w:r w:rsidR="00526E08" w:rsidRPr="00526E08">
        <w:rPr>
          <w:i/>
        </w:rPr>
        <w:fldChar w:fldCharType="separate"/>
      </w:r>
      <w:r w:rsidR="00057C13" w:rsidRPr="00057C13">
        <w:rPr>
          <w:i/>
        </w:rPr>
        <w:t>Loading Campaign Spectral Data</w:t>
      </w:r>
      <w:r w:rsidR="00526E08" w:rsidRPr="00526E08">
        <w:rPr>
          <w:i/>
        </w:rPr>
        <w:fldChar w:fldCharType="end"/>
      </w:r>
      <w:r>
        <w:t xml:space="preserve"> Only the new data will be loaded.</w:t>
      </w:r>
    </w:p>
    <w:p w14:paraId="17AFD09C" w14:textId="77777777" w:rsidR="003373D9" w:rsidRDefault="003373D9" w:rsidP="003373D9">
      <w:pPr>
        <w:pStyle w:val="Note"/>
      </w:pPr>
      <w:r>
        <w:t>Note</w:t>
      </w:r>
      <w:r>
        <w:tab/>
        <w:t>Do not add additional Spectra to files that hold multiple Spectra, such as TXT and XLS files. The loading process checks for existing data at the file level, so the existing file will be detected and not loaded, missing the new data.</w:t>
      </w:r>
    </w:p>
    <w:p w14:paraId="4EE2A486" w14:textId="77777777" w:rsidR="003373D9" w:rsidRDefault="003373D9" w:rsidP="003373D9">
      <w:pPr>
        <w:pStyle w:val="Body"/>
      </w:pPr>
      <w:r>
        <w:lastRenderedPageBreak/>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14:paraId="67CE76D4" w14:textId="77777777" w:rsidR="003373D9" w:rsidRDefault="003373D9" w:rsidP="003373D9">
      <w:pPr>
        <w:pStyle w:val="Warning"/>
      </w:pPr>
      <w:r>
        <w:t>Warning</w:t>
      </w:r>
      <w:r>
        <w:tab/>
        <w:t>This particularly applies to UTC time changes, where applying the same time change a second time will add or subtract the time difference again, yielding an incorrect result.</w:t>
      </w:r>
    </w:p>
    <w:p w14:paraId="76B18E29" w14:textId="77777777" w:rsidR="003373D9" w:rsidRDefault="003373D9" w:rsidP="003373D9">
      <w:pPr>
        <w:pStyle w:val="Heading3"/>
      </w:pPr>
      <w:bookmarkStart w:id="285" w:name="_Toc398023930"/>
      <w:bookmarkStart w:id="286" w:name="_Toc296956700"/>
      <w:r>
        <w:t>Uploading Additional Spectral Data from a Second Computer</w:t>
      </w:r>
      <w:bookmarkEnd w:id="285"/>
      <w:bookmarkEnd w:id="286"/>
    </w:p>
    <w:p w14:paraId="14A7B15C" w14:textId="77777777" w:rsidR="003373D9" w:rsidRDefault="003373D9" w:rsidP="003373D9">
      <w:pPr>
        <w:pStyle w:val="Body"/>
      </w:pPr>
      <w:r>
        <w:t>SPECCHIO permits multiple Paths to be stored against each Campaign. This permits the same data to be managed and augmented from multiple computers.</w:t>
      </w:r>
    </w:p>
    <w:p w14:paraId="004BD0A5" w14:textId="77777777" w:rsidR="003373D9" w:rsidRDefault="003373D9" w:rsidP="003373D9">
      <w:pPr>
        <w:pStyle w:val="ProcessHeading"/>
      </w:pPr>
      <w:r>
        <w:t>To upload from a second computer:</w:t>
      </w:r>
    </w:p>
    <w:tbl>
      <w:tblPr>
        <w:tblStyle w:val="Instructions"/>
        <w:tblW w:w="0" w:type="auto"/>
        <w:tblLook w:val="04A0" w:firstRow="1" w:lastRow="0" w:firstColumn="1" w:lastColumn="0" w:noHBand="0" w:noVBand="1"/>
      </w:tblPr>
      <w:tblGrid>
        <w:gridCol w:w="8533"/>
      </w:tblGrid>
      <w:tr w:rsidR="003373D9" w14:paraId="111E4E11"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7900296" w14:textId="77777777" w:rsidR="003373D9" w:rsidRDefault="003373D9" w:rsidP="003373D9">
            <w:pPr>
              <w:pStyle w:val="ProcessStep"/>
            </w:pPr>
            <w:r>
              <w:t>On the second computer, make an exact copy of the entire Campaign folder tree as it was uploaded from the first computer. It does not have to be in the same location as it was on the first computer, but the sub-folder structure, sub-folder names and file names must be identical.</w:t>
            </w:r>
          </w:p>
          <w:p w14:paraId="6AC01A9E" w14:textId="77777777" w:rsidR="003373D9" w:rsidRDefault="003373D9" w:rsidP="003373D9">
            <w:pPr>
              <w:pStyle w:val="ProcessStep"/>
            </w:pPr>
            <w:r>
              <w:t>Add the new hierarchy sub-folders and files into the existing sub-folder structure.</w:t>
            </w:r>
          </w:p>
          <w:p w14:paraId="66CA1DCD" w14:textId="77777777" w:rsidR="003373D9" w:rsidRDefault="00675DB7" w:rsidP="003373D9">
            <w:pPr>
              <w:pStyle w:val="ProcessStep"/>
            </w:pPr>
            <w:r>
              <w:t>From the Main menu, s</w:t>
            </w:r>
            <w:r w:rsidR="003373D9">
              <w:t xml:space="preserve">elect </w:t>
            </w:r>
            <w:r w:rsidR="003373D9" w:rsidRPr="0070613F">
              <w:rPr>
                <w:rStyle w:val="GUIWord"/>
              </w:rPr>
              <w:t>Data Input</w:t>
            </w:r>
            <w:r>
              <w:rPr>
                <w:rStyle w:val="GUIWord"/>
              </w:rPr>
              <w:t xml:space="preserve"> - </w:t>
            </w:r>
            <w:r w:rsidR="003373D9" w:rsidRPr="0070613F">
              <w:rPr>
                <w:rStyle w:val="GUIWord"/>
              </w:rPr>
              <w:t>Load campaign data</w:t>
            </w:r>
            <w:r w:rsidR="003373D9">
              <w:t>.</w:t>
            </w:r>
          </w:p>
          <w:p w14:paraId="72E62BB8" w14:textId="77777777" w:rsidR="003373D9" w:rsidRDefault="003373D9" w:rsidP="003373D9">
            <w:pPr>
              <w:pStyle w:val="ProcessStep"/>
            </w:pPr>
            <w:r>
              <w:t xml:space="preserve">From the </w:t>
            </w:r>
            <w:r w:rsidRPr="0070613F">
              <w:rPr>
                <w:rStyle w:val="GUIWord"/>
              </w:rPr>
              <w:t>Campaign name</w:t>
            </w:r>
            <w:r>
              <w:t xml:space="preserve"> dropdown list, select the name of the Campaign you are uploading to. The list of paths in the </w:t>
            </w:r>
            <w:r w:rsidRPr="0070613F">
              <w:rPr>
                <w:rStyle w:val="GUIWord"/>
              </w:rPr>
              <w:t>Path</w:t>
            </w:r>
            <w:r>
              <w:t xml:space="preserve"> box will change to be those defined for the selected Campaign.</w:t>
            </w:r>
          </w:p>
          <w:p w14:paraId="0328216B" w14:textId="77777777" w:rsidR="003373D9" w:rsidRDefault="003373D9" w:rsidP="003373D9">
            <w:pPr>
              <w:pStyle w:val="Figure"/>
            </w:pPr>
            <w:r>
              <w:rPr>
                <w:lang w:val="en-US" w:eastAsia="en-US"/>
              </w:rPr>
              <w:drawing>
                <wp:inline distT="0" distB="0" distL="0" distR="0" wp14:anchorId="7F0E2B53" wp14:editId="5DA0FFB1">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9" cstate="print"/>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3596A4D1" w14:textId="77777777" w:rsidR="003373D9" w:rsidRDefault="003373D9" w:rsidP="003373D9">
            <w:pPr>
              <w:pStyle w:val="Caption"/>
            </w:pPr>
            <w:r w:rsidRPr="00084655">
              <w:t xml:space="preserve">Figure </w:t>
            </w:r>
            <w:r>
              <w:fldChar w:fldCharType="begin"/>
            </w:r>
            <w:r>
              <w:instrText xml:space="preserve"> SEQ Figure \* ARABIC </w:instrText>
            </w:r>
            <w:r>
              <w:fldChar w:fldCharType="separate"/>
            </w:r>
            <w:r w:rsidR="00057C13">
              <w:rPr>
                <w:noProof/>
              </w:rPr>
              <w:t>26</w:t>
            </w:r>
            <w:r>
              <w:rPr>
                <w:noProof/>
              </w:rPr>
              <w:fldChar w:fldCharType="end"/>
            </w:r>
            <w:r w:rsidRPr="00084655">
              <w:t xml:space="preserve">: </w:t>
            </w:r>
            <w:r>
              <w:t>File upload dialog showing no paths</w:t>
            </w:r>
          </w:p>
          <w:p w14:paraId="6F3DC070" w14:textId="77777777" w:rsidR="003373D9" w:rsidRPr="006E0514" w:rsidRDefault="003373D9" w:rsidP="003373D9">
            <w:pPr>
              <w:pStyle w:val="ProcessStepFollow"/>
            </w:pPr>
            <w:r>
              <w:t>SPECCHIO</w:t>
            </w:r>
            <w:r w:rsidRPr="006E0514">
              <w:t xml:space="preserve"> stores every path name that has been used to upload data to this Campaign. However, this box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14:paraId="2F0C89B7" w14:textId="77777777" w:rsidR="003373D9" w:rsidRDefault="003373D9" w:rsidP="003373D9">
            <w:pPr>
              <w:pStyle w:val="ProcessStep"/>
            </w:pPr>
            <w:r>
              <w:t>Click</w:t>
            </w:r>
            <w:r w:rsidR="00B931BF">
              <w:t xml:space="preserve"> </w:t>
            </w:r>
            <w:r w:rsidR="00B931BF" w:rsidRPr="00B931BF">
              <w:rPr>
                <w:b/>
              </w:rPr>
              <w:t>New Path</w:t>
            </w:r>
            <w:r>
              <w:t>. A file selection dialog will open.</w:t>
            </w:r>
          </w:p>
          <w:p w14:paraId="0F0C033B" w14:textId="77777777" w:rsidR="003373D9" w:rsidRDefault="003373D9" w:rsidP="003373D9">
            <w:pPr>
              <w:pStyle w:val="ProcessStep"/>
            </w:pPr>
            <w:r>
              <w:t xml:space="preserve">Navigate to the folder that you copied to your computer and select it. This new path will be added to the list of paths in the </w:t>
            </w:r>
            <w:r w:rsidRPr="0070613F">
              <w:rPr>
                <w:rStyle w:val="GUIWord"/>
              </w:rPr>
              <w:t>Path</w:t>
            </w:r>
            <w:r>
              <w:t xml:space="preserve"> box. Be sure to select the same level folder as the one selected when the Campaign was first loaded.</w:t>
            </w:r>
          </w:p>
          <w:p w14:paraId="5AE4A86D" w14:textId="77777777" w:rsidR="003373D9" w:rsidRDefault="003373D9" w:rsidP="00B931BF">
            <w:pPr>
              <w:pStyle w:val="ProcessStep"/>
            </w:pPr>
            <w:r>
              <w:t>Click</w:t>
            </w:r>
            <w:r w:rsidR="00B931BF">
              <w:t xml:space="preserve"> </w:t>
            </w:r>
            <w:r w:rsidR="00B931BF" w:rsidRPr="00B931BF">
              <w:rPr>
                <w:b/>
              </w:rPr>
              <w:t>Load</w:t>
            </w:r>
            <w:r>
              <w:t>. The dialog box will close and progress messages will be shown in the right hand part of the Main Window indicating the total number of files that have been found, and the number of new Spectra which have been loaded.</w:t>
            </w:r>
          </w:p>
        </w:tc>
      </w:tr>
    </w:tbl>
    <w:p w14:paraId="52A5AE4D" w14:textId="77777777" w:rsidR="003373D9" w:rsidRDefault="003373D9" w:rsidP="003373D9">
      <w:pPr>
        <w:pStyle w:val="Warning"/>
      </w:pPr>
      <w:r>
        <w:lastRenderedPageBreak/>
        <w:t>Warning</w:t>
      </w:r>
      <w:r>
        <w:tab/>
        <w:t>If you select the folder above or below the one selected when the Campaign was first loaded, it will not be recognised as the same folder and will cause all of the existing data to be duplicated in your SPECCHIO Campaign.</w:t>
      </w:r>
    </w:p>
    <w:p w14:paraId="391CAECB" w14:textId="77777777" w:rsidR="003373D9" w:rsidRDefault="003373D9" w:rsidP="003373D9">
      <w:pPr>
        <w:pStyle w:val="Heading3"/>
      </w:pPr>
      <w:bookmarkStart w:id="287" w:name="_Toc398023931"/>
      <w:bookmarkStart w:id="288" w:name="_Toc296956701"/>
      <w:r>
        <w:t>Uploading Additional Spectral Data in a New Data Hierarchy</w:t>
      </w:r>
      <w:bookmarkEnd w:id="287"/>
      <w:bookmarkEnd w:id="288"/>
    </w:p>
    <w:p w14:paraId="1C6A6E07" w14:textId="77777777" w:rsidR="003373D9" w:rsidRDefault="003373D9" w:rsidP="003373D9">
      <w:pPr>
        <w:pStyle w:val="Body"/>
      </w:pPr>
      <w:r>
        <w:t>There are often cases when a new set of Spectra is required to be uploaded, and this new set does not relate to the existing Spectra in the Campaign. In this case, a new folder structure can be created at the top level of the Campaign.</w:t>
      </w:r>
    </w:p>
    <w:p w14:paraId="3A0BB293" w14:textId="77777777" w:rsidR="003373D9" w:rsidRDefault="003373D9" w:rsidP="003373D9">
      <w:pPr>
        <w:pStyle w:val="Figure"/>
      </w:pPr>
      <w:r>
        <w:rPr>
          <w:lang w:val="en-US" w:eastAsia="en-US"/>
        </w:rPr>
        <w:drawing>
          <wp:inline distT="0" distB="0" distL="0" distR="0" wp14:anchorId="047E22EA" wp14:editId="760E16EA">
            <wp:extent cx="1400318" cy="804390"/>
            <wp:effectExtent l="19050" t="19050" r="9525" b="152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0" cstate="print"/>
                    <a:srcRect l="1632" t="48311" r="80179" b="20946"/>
                    <a:stretch>
                      <a:fillRect/>
                    </a:stretch>
                  </pic:blipFill>
                  <pic:spPr bwMode="auto">
                    <a:xfrm>
                      <a:off x="0" y="0"/>
                      <a:ext cx="1400318" cy="804390"/>
                    </a:xfrm>
                    <a:prstGeom prst="rect">
                      <a:avLst/>
                    </a:prstGeom>
                    <a:noFill/>
                    <a:ln w="9525">
                      <a:solidFill>
                        <a:schemeClr val="accent1">
                          <a:shade val="95000"/>
                          <a:satMod val="105000"/>
                        </a:schemeClr>
                      </a:solidFill>
                      <a:miter lim="800000"/>
                      <a:headEnd/>
                      <a:tailEnd/>
                    </a:ln>
                    <a:effectLst/>
                  </pic:spPr>
                </pic:pic>
              </a:graphicData>
            </a:graphic>
          </wp:inline>
        </w:drawing>
      </w:r>
    </w:p>
    <w:p w14:paraId="6DCE756F" w14:textId="77777777" w:rsidR="003373D9" w:rsidRDefault="003373D9" w:rsidP="003373D9">
      <w:pPr>
        <w:pStyle w:val="Caption"/>
      </w:pPr>
      <w:r w:rsidRPr="00084655">
        <w:t xml:space="preserve">Figure </w:t>
      </w:r>
      <w:r>
        <w:fldChar w:fldCharType="begin"/>
      </w:r>
      <w:r>
        <w:instrText xml:space="preserve"> SEQ Figure \* ARABIC </w:instrText>
      </w:r>
      <w:r>
        <w:fldChar w:fldCharType="separate"/>
      </w:r>
      <w:r w:rsidR="00057C13">
        <w:rPr>
          <w:noProof/>
        </w:rPr>
        <w:t>27</w:t>
      </w:r>
      <w:r>
        <w:rPr>
          <w:noProof/>
        </w:rPr>
        <w:fldChar w:fldCharType="end"/>
      </w:r>
      <w:r w:rsidRPr="00084655">
        <w:t xml:space="preserve">: </w:t>
      </w:r>
      <w:r>
        <w:t>Data Hierarchy of GER example after initial load</w:t>
      </w:r>
    </w:p>
    <w:p w14:paraId="247C20D5" w14:textId="77777777" w:rsidR="003373D9" w:rsidRDefault="003373D9" w:rsidP="003373D9">
      <w:pPr>
        <w:pStyle w:val="Body"/>
      </w:pPr>
      <w:r>
        <w:t>In the above example, there is one sub-folder in the GER Example. If the user has performed a second largely independent part of the experiment, its results may be loaded as a new top level folder in the Campaign.</w:t>
      </w:r>
    </w:p>
    <w:p w14:paraId="49044872" w14:textId="77777777" w:rsidR="003373D9" w:rsidRDefault="008440CC" w:rsidP="00675DB7">
      <w:pPr>
        <w:pStyle w:val="Figure"/>
      </w:pPr>
      <w:r>
        <w:rPr>
          <w:lang w:val="en-US" w:eastAsia="en-US"/>
        </w:rPr>
        <mc:AlternateContent>
          <mc:Choice Requires="wpg">
            <w:drawing>
              <wp:inline distT="0" distB="0" distL="0" distR="0" wp14:anchorId="1591F9C9" wp14:editId="1C28415B">
                <wp:extent cx="5361305" cy="1398270"/>
                <wp:effectExtent l="12700" t="12700" r="10795" b="11430"/>
                <wp:docPr id="262" name="Canvas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61305" cy="1398270"/>
                          <a:chOff x="0" y="0"/>
                          <a:chExt cx="53613" cy="13982"/>
                        </a:xfrm>
                      </wpg:grpSpPr>
                      <wps:wsp>
                        <wps:cNvPr id="263" name="AutoShape 420"/>
                        <wps:cNvSpPr>
                          <a:spLocks noChangeAspect="1" noChangeArrowheads="1"/>
                        </wps:cNvSpPr>
                        <wps:spPr bwMode="auto">
                          <a:xfrm>
                            <a:off x="0" y="0"/>
                            <a:ext cx="53613" cy="13982"/>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11971" y="1509"/>
                            <a:ext cx="15091" cy="11310"/>
                          </a:xfrm>
                          <a:prstGeom prst="rect">
                            <a:avLst/>
                          </a:prstGeom>
                          <a:noFill/>
                          <a:extLst>
                            <a:ext uri="{909E8E84-426E-40dd-AFC4-6F175D3DCCD1}">
                              <a14:hiddenFill xmlns:a14="http://schemas.microsoft.com/office/drawing/2010/main">
                                <a:solidFill>
                                  <a:srgbClr val="FFFFFF"/>
                                </a:solidFill>
                              </a14:hiddenFill>
                            </a:ext>
                          </a:extLst>
                        </pic:spPr>
                      </pic:pic>
                      <wps:wsp>
                        <wps:cNvPr id="265" name="AutoShape 324"/>
                        <wps:cNvSpPr>
                          <a:spLocks noChangeArrowheads="1"/>
                        </wps:cNvSpPr>
                        <wps:spPr bwMode="auto">
                          <a:xfrm>
                            <a:off x="30255" y="0"/>
                            <a:ext cx="22359" cy="6253"/>
                          </a:xfrm>
                          <a:prstGeom prst="roundRect">
                            <a:avLst>
                              <a:gd name="adj" fmla="val 8282"/>
                            </a:avLst>
                          </a:prstGeom>
                          <a:solidFill>
                            <a:srgbClr val="FFFFFF"/>
                          </a:solidFill>
                          <a:ln w="9525">
                            <a:solidFill>
                              <a:srgbClr val="0070C0"/>
                            </a:solidFill>
                            <a:round/>
                            <a:headEnd/>
                            <a:tailEnd/>
                          </a:ln>
                        </wps:spPr>
                        <wps:txbx>
                          <w:txbxContent>
                            <w:p w14:paraId="0C2470D2" w14:textId="77777777" w:rsidR="008A541A" w:rsidRPr="00212938" w:rsidRDefault="008A541A" w:rsidP="003373D9">
                              <w:pPr>
                                <w:rPr>
                                  <w:lang w:val="en-AU"/>
                                </w:rPr>
                              </w:pPr>
                              <w:r>
                                <w:rPr>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266" name="AutoShape 325"/>
                        <wps:cNvSpPr>
                          <a:spLocks noChangeArrowheads="1"/>
                        </wps:cNvSpPr>
                        <wps:spPr bwMode="auto">
                          <a:xfrm>
                            <a:off x="30255" y="7143"/>
                            <a:ext cx="22359" cy="6352"/>
                          </a:xfrm>
                          <a:prstGeom prst="roundRect">
                            <a:avLst>
                              <a:gd name="adj" fmla="val 8282"/>
                            </a:avLst>
                          </a:prstGeom>
                          <a:solidFill>
                            <a:srgbClr val="FFFFFF"/>
                          </a:solidFill>
                          <a:ln w="9525">
                            <a:solidFill>
                              <a:srgbClr val="0070C0"/>
                            </a:solidFill>
                            <a:round/>
                            <a:headEnd/>
                            <a:tailEnd/>
                          </a:ln>
                        </wps:spPr>
                        <wps:txbx>
                          <w:txbxContent>
                            <w:p w14:paraId="085C7A72" w14:textId="77777777" w:rsidR="008A541A" w:rsidRPr="00212938" w:rsidRDefault="008A541A" w:rsidP="003373D9">
                              <w:pPr>
                                <w:rPr>
                                  <w:lang w:val="en-AU"/>
                                </w:rPr>
                              </w:pPr>
                              <w:r>
                                <w:rPr>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267" name="Freeform 327"/>
                        <wps:cNvSpPr>
                          <a:spLocks/>
                        </wps:cNvSpPr>
                        <wps:spPr bwMode="auto">
                          <a:xfrm>
                            <a:off x="23729" y="2903"/>
                            <a:ext cx="6526" cy="1056"/>
                          </a:xfrm>
                          <a:custGeom>
                            <a:avLst/>
                            <a:gdLst>
                              <a:gd name="T0" fmla="*/ 652630 w 1027"/>
                              <a:gd name="T1" fmla="*/ 0 h 271"/>
                              <a:gd name="T2" fmla="*/ 0 w 1027"/>
                              <a:gd name="T3" fmla="*/ 105592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8" name="Freeform 328"/>
                        <wps:cNvSpPr>
                          <a:spLocks/>
                        </wps:cNvSpPr>
                        <wps:spPr bwMode="auto">
                          <a:xfrm>
                            <a:off x="26542" y="8323"/>
                            <a:ext cx="3713" cy="2640"/>
                          </a:xfrm>
                          <a:custGeom>
                            <a:avLst/>
                            <a:gdLst>
                              <a:gd name="T0" fmla="*/ 371282 w 585"/>
                              <a:gd name="T1" fmla="*/ 263980 h 229"/>
                              <a:gd name="T2" fmla="*/ 0 w 585"/>
                              <a:gd name="T3" fmla="*/ 0 h 229"/>
                              <a:gd name="T4" fmla="*/ 0 60000 65536"/>
                              <a:gd name="T5" fmla="*/ 0 60000 65536"/>
                            </a:gdLst>
                            <a:ahLst/>
                            <a:cxnLst>
                              <a:cxn ang="T4">
                                <a:pos x="T0" y="T1"/>
                              </a:cxn>
                              <a:cxn ang="T5">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9" name="AutoShape 329"/>
                        <wps:cNvSpPr>
                          <a:spLocks noChangeArrowheads="1"/>
                        </wps:cNvSpPr>
                        <wps:spPr bwMode="auto">
                          <a:xfrm>
                            <a:off x="742" y="882"/>
                            <a:ext cx="9200" cy="7903"/>
                          </a:xfrm>
                          <a:prstGeom prst="roundRect">
                            <a:avLst>
                              <a:gd name="adj" fmla="val 8282"/>
                            </a:avLst>
                          </a:prstGeom>
                          <a:solidFill>
                            <a:srgbClr val="FFFFFF"/>
                          </a:solidFill>
                          <a:ln w="9525">
                            <a:solidFill>
                              <a:srgbClr val="0070C0"/>
                            </a:solidFill>
                            <a:round/>
                            <a:headEnd/>
                            <a:tailEnd/>
                          </a:ln>
                        </wps:spPr>
                        <wps:txbx>
                          <w:txbxContent>
                            <w:p w14:paraId="401BCEF2" w14:textId="77777777" w:rsidR="008A541A" w:rsidRPr="00212938" w:rsidRDefault="008A541A" w:rsidP="003373D9">
                              <w:pPr>
                                <w:rPr>
                                  <w:lang w:val="en-AU"/>
                                </w:rPr>
                              </w:pPr>
                              <w:r>
                                <w:rPr>
                                  <w:lang w:val="en-AU"/>
                                </w:rPr>
                                <w:t>Main GER Example Campaign folder</w:t>
                              </w:r>
                            </w:p>
                          </w:txbxContent>
                        </wps:txbx>
                        <wps:bodyPr rot="0" vert="horz" wrap="square" lIns="91440" tIns="45720" rIns="91440" bIns="45720" anchor="t" anchorCtr="0" upright="1">
                          <a:noAutofit/>
                        </wps:bodyPr>
                      </wps:wsp>
                      <wps:wsp>
                        <wps:cNvPr id="270" name="Freeform 330"/>
                        <wps:cNvSpPr>
                          <a:spLocks/>
                        </wps:cNvSpPr>
                        <wps:spPr bwMode="auto">
                          <a:xfrm flipH="1" flipV="1">
                            <a:off x="9942" y="2384"/>
                            <a:ext cx="4348" cy="2045"/>
                          </a:xfrm>
                          <a:custGeom>
                            <a:avLst/>
                            <a:gdLst>
                              <a:gd name="T0" fmla="*/ 434812 w 1027"/>
                              <a:gd name="T1" fmla="*/ 0 h 271"/>
                              <a:gd name="T2" fmla="*/ 0 w 1027"/>
                              <a:gd name="T3" fmla="*/ 204585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322" o:spid="_x0000_s1103" style="width:422.15pt;height:110.1pt;mso-position-horizontal-relative:char;mso-position-vertical-relative:line" coordsize="53613,139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">
                <v:rect id="AutoShape 420" o:spid="_x0000_s1104" style="position:absolute;width:53613;height:139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OxQsxQAA&#10;ANwAAAAPAAAAZHJzL2Rvd25yZXYueG1sRI9Pa8JAFMTvBb/D8oTe6sYEVKKriKC0Xkrjn/Mj+0yC&#10;2bcxu2rqp+8WBI/DzPyGmS06U4sbta6yrGA4iEAQ51ZXXCjY79YfExDOI2usLZOCX3KwmPfeZphq&#10;e+cfumW+EAHCLkUFpfdNKqXLSzLoBrYhDt7JtgZ9kG0hdYv3ADe1jKNoJA1WHBZKbGhVUn7OrkbB&#10;5TCOvzdZUiXZKnoc11/6unVeqfd+t5yC8NT5V/jZ/tQK4lEC/2fC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w7FCzFAAAA3AAAAA8AAAAAAAAAAAAAAAAAlwIAAGRycy9k&#10;b3ducmV2LnhtbFBLBQYAAAAABAAEAPUAAACJAwAAAAA=&#10;" filled="f" strokecolor="#4579b8 [3044]">
                  <o:lock v:ext="edit" aspectratio="t"/>
                </v:rect>
                <v:shape id="Picture 335" o:spid="_x0000_s1105" type="#_x0000_t75" style="position:absolute;left:11971;top:1509;width:15091;height:1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As&#10;ArvFAAAA3AAAAA8AAABkcnMvZG93bnJldi54bWxEj0FrwkAUhO8F/8PyBG91o0jQ1FW0Re2hl2gp&#10;9PbMPpNg9m3YXTX+e7dQ8DjMzDfMfNmZRlzJ+dqygtEwAUFcWF1zqeD7sHmdgvABWWNjmRTcycNy&#10;0XuZY6btjXO67kMpIoR9hgqqENpMSl9UZNAPbUscvZN1BkOUrpTa4S3CTSPHSZJKgzXHhQpbeq+o&#10;OO8vRkG5zT/osp462xx/Zl/pb73L27tSg363egMRqAvP8H/7UysYpxP4OxOPgFw8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wLAK7xQAAANwAAAAPAAAAAAAAAAAAAAAAAJwC&#10;AABkcnMvZG93bnJldi54bWxQSwUGAAAAAAQABAD3AAAAjgMAAAAA&#10;">
                  <v:imagedata r:id="rId52" o:title=""/>
                </v:shape>
                <v:roundrect id="AutoShape 324" o:spid="_x0000_s1106" style="position:absolute;left:30255;width:22359;height:625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z6xExQAA&#10;ANwAAAAPAAAAZHJzL2Rvd25yZXYueG1sRI9Pa8JAFMTvBb/D8oTe6kYhUlJXKWJRPAj+AXt8Zp/Z&#10;1OzbNLuN8du7QsHjMDO/YSazzlaipcaXjhUMBwkI4tzpkgsFh/3X2zsIH5A1Vo5JwY08zKa9lwlm&#10;2l15S+0uFCJC2GeowIRQZ1L63JBFP3A1cfTOrrEYomwKqRu8Rrit5ChJxtJiyXHBYE1zQ/ll92cV&#10;/Hzr0/KWXrh08/S4aDe/h7VZK/Xa7z4/QATqwjP8315pBaNxCo8z8QjI6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PrETFAAAA3AAAAA8AAAAAAAAAAAAAAAAAlwIAAGRycy9k&#10;b3ducmV2LnhtbFBLBQYAAAAABAAEAPUAAACJAwAAAAA=&#10;" strokecolor="#0070c0">
                  <v:textbox>
                    <w:txbxContent>
                      <w:p w14:paraId="0C2470D2" w14:textId="77777777" w:rsidR="008A541A" w:rsidRPr="00212938" w:rsidRDefault="008A541A" w:rsidP="003373D9">
                        <w:pPr>
                          <w:rPr>
                            <w:lang w:val="en-AU"/>
                          </w:rPr>
                        </w:pPr>
                        <w:r>
                          <w:rPr>
                            <w:lang w:val="en-AU"/>
                          </w:rPr>
                          <w:t>Original GER Example Campaign upload top-level folder which relates to original upload path</w:t>
                        </w:r>
                      </w:p>
                    </w:txbxContent>
                  </v:textbox>
                </v:roundrect>
                <v:roundrect id="AutoShape 325" o:spid="_x0000_s1107" style="position:absolute;left:30255;top:7143;width:22359;height:6352;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HTIzxQAA&#10;ANwAAAAPAAAAZHJzL2Rvd25yZXYueG1sRI9Ba8JAFITvBf/D8oTe6kbBUKKriFgUD4WqoMdn9pmN&#10;Zt+m2W2M/75bKHgcZuYbZjrvbCVaanzpWMFwkIAgzp0uuVBw2H+8vYPwAVlj5ZgUPMjDfNZ7mWKm&#10;3Z2/qN2FQkQI+wwVmBDqTEqfG7LoB64mjt7FNRZDlE0hdYP3CLeVHCVJKi2WHBcM1rQ0lN92P1bB&#10;9aTP68f4xqVbjo+r9vP7sDVbpV773WICIlAXnuH/9kYrGKUp/J2JR0DO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UdMjPFAAAA3AAAAA8AAAAAAAAAAAAAAAAAlwIAAGRycy9k&#10;b3ducmV2LnhtbFBLBQYAAAAABAAEAPUAAACJAwAAAAA=&#10;" strokecolor="#0070c0">
                  <v:textbox>
                    <w:txbxContent>
                      <w:p w14:paraId="085C7A72" w14:textId="77777777" w:rsidR="008A541A" w:rsidRPr="00212938" w:rsidRDefault="008A541A" w:rsidP="003373D9">
                        <w:pPr>
                          <w:rPr>
                            <w:lang w:val="en-AU"/>
                          </w:rPr>
                        </w:pPr>
                        <w:r>
                          <w:rPr>
                            <w:lang w:val="en-AU"/>
                          </w:rPr>
                          <w:t>Second GER Example Campaign upload top-level folder which relates to a new upload path</w:t>
                        </w:r>
                      </w:p>
                    </w:txbxContent>
                  </v:textbox>
                </v:roundrect>
                <v:shape id="Freeform 327" o:spid="_x0000_s1108" style="position:absolute;left:23729;top:2903;width:6526;height:1056;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evgxgAA&#10;ANwAAAAPAAAAZHJzL2Rvd25yZXYueG1sRI9Ba8JAFITvQv/D8gredKMUDdFVpKXUgx6MBentkX1m&#10;g9m3Ibs1sb++Kwgeh5n5hlmue1uLK7W+cqxgMk5AEBdOV1wq+D5+jlIQPiBrrB2Tght5WK9eBkvM&#10;tOv4QNc8lCJC2GeowITQZFL6wpBFP3YNcfTOrrUYomxLqVvsItzWcpokM2mx4rhgsKF3Q8Ul/7UK&#10;9nlemfSL/34+iu70Vh9229N5p9Twtd8sQATqwzP8aG+1gulsDvcz8QjI1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y+evgxgAAANwAAAAPAAAAAAAAAAAAAAAAAJcCAABkcnMv&#10;ZG93bnJldi54bWxQSwUGAAAAAAQABAD1AAAAigMAAAAA&#10;" path="m1027,0c1027,,513,135,,271e" filled="f" strokecolor="#0070c0">
                  <v:stroke endarrow="open"/>
                  <v:path arrowok="t" o:connecttype="custom" o:connectlocs="4147092,0;0,411458" o:connectangles="0,0"/>
                </v:shape>
                <v:shape id="Freeform 328" o:spid="_x0000_s1109" style="position:absolute;left:26542;top:8323;width:3713;height:2640;visibility:visible;mso-wrap-style:square;v-text-anchor:top" coordsize="585,22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dHd+wAAA&#10;ANwAAAAPAAAAZHJzL2Rvd25yZXYueG1sRE/LisIwFN0L8w/hDrjTVAUZaqMMgiIulLGC22tz+2Ca&#10;m5JErX9vFoLLw3lnq9604k7ON5YVTMYJCOLC6oYrBed8M/oB4QOyxtYyKXiSh9Xya5Bhqu2D/+h+&#10;CpWIIexTVFCH0KVS+qImg35sO+LIldYZDBG6SmqHjxhuWjlNkrk02HBsqLGjdU3F/+lmFFwxv1SX&#10;/Rbz3fk4K28H78KhUGr43f8uQATqw0f8du+0guk8ro1n4hGQy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YdHd+wAAAANwAAAAPAAAAAAAAAAAAAAAAAJcCAABkcnMvZG93bnJl&#10;di54bWxQSwUGAAAAAAQABAD1AAAAhAMAAAAA&#10;" path="m585,229c585,229,292,114,,0e" filled="f" strokecolor="#0070c0">
                  <v:stroke endarrow="open"/>
                  <v:path arrowok="t" o:connecttype="custom" o:connectlocs="2356530,3043263;0,0" o:connectangles="0,0"/>
                </v:shape>
                <v:roundrect id="AutoShape 329" o:spid="_x0000_s1110" style="position:absolute;left:742;top:882;width:9200;height:7903;visibility:visible;mso-wrap-style:square;v-text-anchor:top" arcsize="542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qZBxgAA&#10;ANwAAAAPAAAAZHJzL2Rvd25yZXYueG1sRI9Ba8JAFITvBf/D8gredFNBsalrKGJRPAhVoT2+Zl+z&#10;abJv0+wa4793C0KPw8x8wyyy3taio9aXjhU8jRMQxLnTJRcKTse30RyED8gaa8ek4EoesuXgYYGp&#10;dhd+p+4QChEh7FNUYEJoUil9bsiiH7uGOHrfrrUYomwLqVu8RLit5SRJZtJiyXHBYEMrQ3l1OFsF&#10;P5/6a3OdVly61fRj3e1/TzuzU2r42L++gAjUh//wvb3VCiazZ/g7E4+AXN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EgqZBxgAAANwAAAAPAAAAAAAAAAAAAAAAAJcCAABkcnMv&#10;ZG93bnJldi54bWxQSwUGAAAAAAQABAD1AAAAigMAAAAA&#10;" strokecolor="#0070c0">
                  <v:textbox>
                    <w:txbxContent>
                      <w:p w14:paraId="401BCEF2" w14:textId="77777777" w:rsidR="008A541A" w:rsidRPr="00212938" w:rsidRDefault="008A541A" w:rsidP="003373D9">
                        <w:pPr>
                          <w:rPr>
                            <w:lang w:val="en-AU"/>
                          </w:rPr>
                        </w:pPr>
                        <w:r>
                          <w:rPr>
                            <w:lang w:val="en-AU"/>
                          </w:rPr>
                          <w:t>Main GER Example Campaign folder</w:t>
                        </w:r>
                      </w:p>
                    </w:txbxContent>
                  </v:textbox>
                </v:roundrect>
                <v:shape id="Freeform 330" o:spid="_x0000_s1111" style="position:absolute;left:9942;top:2384;width:4348;height:2045;flip:x y;visibility:visible;mso-wrap-style:square;v-text-anchor:top" coordsize="1027,2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cWVhwgAA&#10;ANwAAAAPAAAAZHJzL2Rvd25yZXYueG1sRE/Pa8IwFL4L/g/hCV5kppZZtTOKOAY7apWBt0fz1hSb&#10;l9LE2v33y2Gw48f3e7sfbCN66nztWMFinoAgLp2uuVJwvXy8rEH4gKyxcUwKfsjDfjcebTHX7sln&#10;6otQiRjCPkcFJoQ2l9KXhiz6uWuJI/ftOoshwq6SusNnDLeNTJMkkxZrjg0GWzoaKu/Fwyq49NWt&#10;N7e0LbPm9bT8etezwm+Umk6GwxuIQEP4F/+5P7WCdBXnxzPxCMjd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BxZWHCAAAA3AAAAA8AAAAAAAAAAAAAAAAAlwIAAGRycy9kb3du&#10;cmV2LnhtbFBLBQYAAAAABAAEAPUAAACGAwAAAAA=&#10;" path="m1027,0c1027,,513,135,,271e" filled="f" strokecolor="#0070c0">
                  <v:stroke endarrow="open"/>
                  <v:path arrowok="t" o:connecttype="custom" o:connectlocs="1840859,0;0,1543824" o:connectangles="0,0"/>
                </v:shape>
                <w10:anchorlock/>
              </v:group>
            </w:pict>
          </mc:Fallback>
        </mc:AlternateContent>
      </w:r>
    </w:p>
    <w:p w14:paraId="445C18AD" w14:textId="77777777" w:rsidR="003373D9" w:rsidRDefault="003373D9" w:rsidP="003373D9">
      <w:pPr>
        <w:pStyle w:val="Caption"/>
      </w:pPr>
      <w:r w:rsidRPr="00084655">
        <w:t xml:space="preserve">Figure </w:t>
      </w:r>
      <w:r>
        <w:fldChar w:fldCharType="begin"/>
      </w:r>
      <w:r>
        <w:instrText xml:space="preserve"> SEQ Figure \* ARABIC </w:instrText>
      </w:r>
      <w:r>
        <w:fldChar w:fldCharType="separate"/>
      </w:r>
      <w:r w:rsidR="00057C13">
        <w:rPr>
          <w:noProof/>
        </w:rPr>
        <w:t>28</w:t>
      </w:r>
      <w:r>
        <w:rPr>
          <w:noProof/>
        </w:rPr>
        <w:fldChar w:fldCharType="end"/>
      </w:r>
      <w:r w:rsidRPr="00084655">
        <w:t xml:space="preserve">: </w:t>
      </w:r>
      <w:r>
        <w:t>Data Hierarchy of GER example after loading second part</w:t>
      </w:r>
    </w:p>
    <w:p w14:paraId="1C2B87D5" w14:textId="77777777" w:rsidR="003373D9" w:rsidRDefault="003373D9" w:rsidP="003373D9">
      <w:pPr>
        <w:pStyle w:val="ProcessHeading"/>
      </w:pPr>
      <w:r>
        <w:t>To upload a new data hierarchy to an existing Campaign:</w:t>
      </w:r>
    </w:p>
    <w:tbl>
      <w:tblPr>
        <w:tblStyle w:val="Instructions"/>
        <w:tblW w:w="0" w:type="auto"/>
        <w:tblLook w:val="04A0" w:firstRow="1" w:lastRow="0" w:firstColumn="1" w:lastColumn="0" w:noHBand="0" w:noVBand="1"/>
      </w:tblPr>
      <w:tblGrid>
        <w:gridCol w:w="8533"/>
      </w:tblGrid>
      <w:tr w:rsidR="003373D9" w14:paraId="47408F8E"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D06A7D5" w14:textId="77777777" w:rsidR="003373D9" w:rsidRDefault="003373D9" w:rsidP="003373D9">
            <w:pPr>
              <w:pStyle w:val="ProcessStep"/>
            </w:pPr>
            <w:r>
              <w:t>Prepare the second upload folder tree of Spectra on your computer and ensure it has a different name from the first one. It does not need to be in the same folder as the first one, owned by the same user as the first one, or even on the same computer as the first one.</w:t>
            </w:r>
          </w:p>
          <w:p w14:paraId="13616BBA" w14:textId="77777777" w:rsidR="003373D9" w:rsidRDefault="006A7DE2" w:rsidP="003373D9">
            <w:pPr>
              <w:pStyle w:val="ProcessStep"/>
            </w:pPr>
            <w:r>
              <w:t xml:space="preserve">From the Main menu, select </w:t>
            </w:r>
            <w:r w:rsidR="003373D9" w:rsidRPr="0070613F">
              <w:rPr>
                <w:rStyle w:val="GUIWord"/>
              </w:rPr>
              <w:t>Data Input</w:t>
            </w:r>
            <w:r>
              <w:t xml:space="preserve"> - </w:t>
            </w:r>
            <w:r w:rsidR="003373D9" w:rsidRPr="0070613F">
              <w:rPr>
                <w:rStyle w:val="GUIWord"/>
              </w:rPr>
              <w:t>Load campaign data</w:t>
            </w:r>
            <w:r w:rsidR="003373D9">
              <w:t>.</w:t>
            </w:r>
          </w:p>
          <w:p w14:paraId="1B6E6DC7" w14:textId="77777777" w:rsidR="003373D9" w:rsidRDefault="003373D9" w:rsidP="003373D9">
            <w:pPr>
              <w:pStyle w:val="ProcessStep"/>
            </w:pPr>
            <w:r>
              <w:t xml:space="preserve">From the </w:t>
            </w:r>
            <w:r w:rsidRPr="0070613F">
              <w:rPr>
                <w:rStyle w:val="GUIWord"/>
              </w:rPr>
              <w:t>Campaign name</w:t>
            </w:r>
            <w:r>
              <w:t xml:space="preserve"> dropdown list, select the name of the Campaign you are uploading to. The list of paths in the </w:t>
            </w:r>
            <w:r w:rsidRPr="0070613F">
              <w:rPr>
                <w:rStyle w:val="GUIWord"/>
              </w:rPr>
              <w:t>Path</w:t>
            </w:r>
            <w:r>
              <w:t xml:space="preserve"> box will change to be those defined for the selected Campaign.</w:t>
            </w:r>
          </w:p>
          <w:p w14:paraId="76762F66" w14:textId="77777777" w:rsidR="003373D9" w:rsidRDefault="003373D9" w:rsidP="003373D9">
            <w:pPr>
              <w:pStyle w:val="Figure"/>
            </w:pPr>
            <w:r>
              <w:rPr>
                <w:lang w:val="en-US" w:eastAsia="en-US"/>
              </w:rPr>
              <w:drawing>
                <wp:inline distT="0" distB="0" distL="0" distR="0" wp14:anchorId="4F5FEF6A" wp14:editId="2E70878E">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3" cstate="print"/>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F056087" w14:textId="77777777" w:rsidR="003373D9" w:rsidRDefault="003373D9" w:rsidP="003373D9">
            <w:pPr>
              <w:pStyle w:val="Caption"/>
            </w:pPr>
            <w:r w:rsidRPr="00084655">
              <w:lastRenderedPageBreak/>
              <w:t xml:space="preserve">Figure </w:t>
            </w:r>
            <w:r>
              <w:fldChar w:fldCharType="begin"/>
            </w:r>
            <w:r>
              <w:instrText xml:space="preserve"> SEQ Figure \* ARABIC </w:instrText>
            </w:r>
            <w:r>
              <w:fldChar w:fldCharType="separate"/>
            </w:r>
            <w:r w:rsidR="00057C13">
              <w:rPr>
                <w:noProof/>
              </w:rPr>
              <w:t>29</w:t>
            </w:r>
            <w:r>
              <w:rPr>
                <w:noProof/>
              </w:rPr>
              <w:fldChar w:fldCharType="end"/>
            </w:r>
            <w:r w:rsidRPr="00084655">
              <w:t xml:space="preserve">: </w:t>
            </w:r>
            <w:r>
              <w:t>File upload dialog showing multiple paths</w:t>
            </w:r>
          </w:p>
          <w:p w14:paraId="7C54FA46" w14:textId="77777777" w:rsidR="003373D9" w:rsidRPr="006E0514" w:rsidRDefault="003373D9" w:rsidP="003373D9">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14:paraId="63124A76" w14:textId="77777777" w:rsidR="003373D9" w:rsidRDefault="008A406E" w:rsidP="003373D9">
            <w:pPr>
              <w:pStyle w:val="ProcessStep"/>
            </w:pPr>
            <w:r>
              <w:t xml:space="preserve">Click </w:t>
            </w:r>
            <w:r w:rsidR="00B931BF" w:rsidRPr="00B931BF">
              <w:rPr>
                <w:b/>
              </w:rPr>
              <w:t>New Path</w:t>
            </w:r>
            <w:r w:rsidR="003373D9">
              <w:t>. A file selection dialog will open.</w:t>
            </w:r>
          </w:p>
          <w:p w14:paraId="4FBF7499" w14:textId="77777777" w:rsidR="003373D9" w:rsidRDefault="003373D9" w:rsidP="003373D9">
            <w:pPr>
              <w:pStyle w:val="ProcessStep"/>
            </w:pPr>
            <w:r>
              <w:t xml:space="preserve">Navigate to the folder that you created with the second data hierarchy and select it. This new path will be added to the list of paths in the </w:t>
            </w:r>
            <w:r w:rsidRPr="0070613F">
              <w:rPr>
                <w:rStyle w:val="GUIWord"/>
              </w:rPr>
              <w:t>Path</w:t>
            </w:r>
            <w:r>
              <w:t xml:space="preserve"> box. Be sure to select the correct folder level.</w:t>
            </w:r>
          </w:p>
          <w:p w14:paraId="7EE8E25A" w14:textId="77777777" w:rsidR="003373D9" w:rsidRDefault="003373D9" w:rsidP="00B931BF">
            <w:pPr>
              <w:pStyle w:val="ProcessStep"/>
            </w:pPr>
            <w:r>
              <w:t>Click</w:t>
            </w:r>
            <w:r w:rsidR="00B931BF">
              <w:t xml:space="preserve"> </w:t>
            </w:r>
            <w:r w:rsidR="00B931BF" w:rsidRPr="00B931BF">
              <w:rPr>
                <w:b/>
              </w:rPr>
              <w:t>Load</w:t>
            </w:r>
            <w:r>
              <w:t>. The dialog box will close and progress messages will be shown in the right hand part of the Main Window indicating the total number of files that have been found, and the number of new Spectra which have been loaded.</w:t>
            </w:r>
          </w:p>
        </w:tc>
      </w:tr>
    </w:tbl>
    <w:p w14:paraId="12D013FA" w14:textId="77777777" w:rsidR="00A0488E" w:rsidRDefault="00A0488E" w:rsidP="00A0488E"/>
    <w:p w14:paraId="539B2C0B" w14:textId="77777777" w:rsidR="00A0488E" w:rsidRDefault="00A0488E" w:rsidP="00A0488E">
      <w:pPr>
        <w:pStyle w:val="Heading2"/>
      </w:pPr>
      <w:bookmarkStart w:id="289" w:name="_Toc296956702"/>
      <w:r>
        <w:t>Edit metadata</w:t>
      </w:r>
      <w:bookmarkEnd w:id="289"/>
    </w:p>
    <w:p w14:paraId="02F5941E" w14:textId="77777777" w:rsidR="003373D9" w:rsidRPr="00084655" w:rsidRDefault="003373D9" w:rsidP="00431B63">
      <w:pPr>
        <w:pStyle w:val="Heading3"/>
      </w:pPr>
      <w:bookmarkStart w:id="290" w:name="_Ref356553888"/>
      <w:bookmarkStart w:id="291" w:name="_Ref357586671"/>
      <w:bookmarkStart w:id="292" w:name="_Ref357586673"/>
      <w:bookmarkStart w:id="293" w:name="_Toc398023937"/>
      <w:bookmarkStart w:id="294" w:name="_Toc296956703"/>
      <w:r>
        <w:t xml:space="preserve">Displaying and </w:t>
      </w:r>
      <w:r w:rsidRPr="00084655">
        <w:t>Editing Metadata</w:t>
      </w:r>
      <w:bookmarkEnd w:id="290"/>
      <w:bookmarkEnd w:id="291"/>
      <w:bookmarkEnd w:id="292"/>
      <w:bookmarkEnd w:id="293"/>
      <w:bookmarkEnd w:id="294"/>
    </w:p>
    <w:p w14:paraId="223FE884" w14:textId="77777777" w:rsidR="003373D9" w:rsidRDefault="003373D9" w:rsidP="003373D9">
      <w:pPr>
        <w:pStyle w:val="Body"/>
      </w:pPr>
      <w:r w:rsidRPr="00084655">
        <w:t xml:space="preserve">The SPECCHIO Metadata Editor allows you to enter </w:t>
      </w:r>
      <w:r>
        <w:t>and modify both Campaign and Spectrum M</w:t>
      </w:r>
      <w:r w:rsidRPr="00084655">
        <w:t>etadata.</w:t>
      </w:r>
      <w:r>
        <w:t xml:space="preserve"> Refer to </w:t>
      </w:r>
      <w:r w:rsidR="00C97739" w:rsidRPr="00C97739">
        <w:rPr>
          <w:i/>
        </w:rPr>
        <w:t>Section</w:t>
      </w:r>
      <w:r>
        <w:t xml:space="preserve"> </w:t>
      </w:r>
      <w:r w:rsidR="00C97739" w:rsidRPr="00C97739">
        <w:rPr>
          <w:i/>
        </w:rPr>
        <w:t xml:space="preserve">6.9 </w:t>
      </w:r>
      <w:r w:rsidR="00526E08" w:rsidRPr="00526E08">
        <w:rPr>
          <w:i/>
        </w:rPr>
        <w:fldChar w:fldCharType="begin"/>
      </w:r>
      <w:r w:rsidR="00526E08" w:rsidRPr="00526E08">
        <w:rPr>
          <w:i/>
        </w:rPr>
        <w:instrText xml:space="preserve"> REF _Ref357586090 \h  \* MERGEFORMAT </w:instrText>
      </w:r>
      <w:r w:rsidR="00526E08" w:rsidRPr="00526E08">
        <w:rPr>
          <w:i/>
        </w:rPr>
      </w:r>
      <w:r w:rsidR="00526E08" w:rsidRPr="00526E08">
        <w:rPr>
          <w:i/>
        </w:rPr>
        <w:fldChar w:fldCharType="separate"/>
      </w:r>
      <w:r w:rsidR="00057C13" w:rsidRPr="00057C13">
        <w:rPr>
          <w:i/>
        </w:rPr>
        <w:t>Campaign-related Metadata</w:t>
      </w:r>
      <w:r w:rsidR="00526E08" w:rsidRPr="00526E08">
        <w:rPr>
          <w:i/>
        </w:rPr>
        <w:fldChar w:fldCharType="end"/>
      </w:r>
      <w:r w:rsidR="00C97739">
        <w:t xml:space="preserve"> </w:t>
      </w:r>
      <w:r>
        <w:t xml:space="preserve">and </w:t>
      </w:r>
      <w:r w:rsidR="00C97739" w:rsidRPr="00C97739">
        <w:rPr>
          <w:i/>
        </w:rPr>
        <w:t>Section</w:t>
      </w:r>
      <w:r w:rsidR="00C97739" w:rsidRPr="0033520F">
        <w:rPr>
          <w:rStyle w:val="CrossReference"/>
        </w:rPr>
        <w:t xml:space="preserve"> </w:t>
      </w:r>
      <w:r w:rsidRPr="0033520F">
        <w:rPr>
          <w:rStyle w:val="CrossReference"/>
        </w:rPr>
        <w:fldChar w:fldCharType="begin"/>
      </w:r>
      <w:r w:rsidRPr="0033520F">
        <w:rPr>
          <w:rStyle w:val="CrossReference"/>
        </w:rPr>
        <w:instrText xml:space="preserve"> REF _Ref354084522 \r \h </w:instrText>
      </w:r>
      <w:r w:rsidRPr="0033520F">
        <w:rPr>
          <w:rStyle w:val="CrossReference"/>
        </w:rPr>
      </w:r>
      <w:r w:rsidRPr="0033520F">
        <w:rPr>
          <w:rStyle w:val="CrossReference"/>
        </w:rPr>
        <w:fldChar w:fldCharType="separate"/>
      </w:r>
      <w:r w:rsidR="00057C13">
        <w:rPr>
          <w:rStyle w:val="CrossReference"/>
        </w:rPr>
        <w:t>6.10</w:t>
      </w:r>
      <w:r w:rsidRPr="0033520F">
        <w:rPr>
          <w:rStyle w:val="CrossReference"/>
        </w:rPr>
        <w:fldChar w:fldCharType="end"/>
      </w:r>
      <w:r w:rsidR="00C97739">
        <w:rPr>
          <w:rStyle w:val="CrossReference"/>
        </w:rPr>
        <w:t xml:space="preserve"> </w:t>
      </w:r>
      <w:r w:rsidR="00526E08" w:rsidRPr="00526E08">
        <w:rPr>
          <w:rStyle w:val="CrossReference"/>
          <w:i w:val="0"/>
        </w:rPr>
        <w:fldChar w:fldCharType="begin"/>
      </w:r>
      <w:r w:rsidR="00526E08" w:rsidRPr="00526E08">
        <w:rPr>
          <w:rStyle w:val="CrossReference"/>
          <w:i w:val="0"/>
        </w:rPr>
        <w:instrText xml:space="preserve"> REF _Ref354084522 \h </w:instrText>
      </w:r>
      <w:r w:rsidR="00526E08">
        <w:rPr>
          <w:rStyle w:val="CrossReference"/>
          <w:i w:val="0"/>
        </w:rPr>
        <w:instrText xml:space="preserve"> \* MERGEFORMAT </w:instrText>
      </w:r>
      <w:r w:rsidR="00526E08" w:rsidRPr="00526E08">
        <w:rPr>
          <w:rStyle w:val="CrossReference"/>
          <w:i w:val="0"/>
        </w:rPr>
      </w:r>
      <w:r w:rsidR="00526E08" w:rsidRPr="00526E08">
        <w:rPr>
          <w:rStyle w:val="CrossReference"/>
          <w:i w:val="0"/>
        </w:rPr>
        <w:fldChar w:fldCharType="separate"/>
      </w:r>
      <w:r w:rsidR="00057C13" w:rsidRPr="00057C13">
        <w:rPr>
          <w:i/>
        </w:rPr>
        <w:t>Spectrum-related Metadata</w:t>
      </w:r>
      <w:r w:rsidR="00526E08" w:rsidRPr="00526E08">
        <w:rPr>
          <w:rStyle w:val="CrossReference"/>
          <w:i w:val="0"/>
        </w:rPr>
        <w:fldChar w:fldCharType="end"/>
      </w:r>
      <w:r>
        <w:t xml:space="preserve"> for detailed information about Metadata stored by SPECCHIO.</w:t>
      </w:r>
    </w:p>
    <w:p w14:paraId="08C7CA7A" w14:textId="77777777" w:rsidR="003373D9" w:rsidRDefault="003373D9" w:rsidP="003373D9">
      <w:pPr>
        <w:pStyle w:val="Body"/>
      </w:pPr>
      <w:r>
        <w:t>Metadata is most easily displayed using SPECCHIO’s Metadata editor.</w:t>
      </w:r>
    </w:p>
    <w:p w14:paraId="73AF6F7A" w14:textId="77777777" w:rsidR="00463747" w:rsidRDefault="003373D9" w:rsidP="00463747">
      <w:pPr>
        <w:pStyle w:val="Body"/>
      </w:pPr>
      <w:r w:rsidRPr="00084655">
        <w:t xml:space="preserve">To open the Metadata Editor select </w:t>
      </w:r>
      <w:r w:rsidRPr="00C51056">
        <w:rPr>
          <w:rStyle w:val="GUIWord"/>
        </w:rPr>
        <w:t>Data Input</w:t>
      </w:r>
      <w:r>
        <w:t xml:space="preserve"> and </w:t>
      </w:r>
      <w:r w:rsidRPr="00C51056">
        <w:rPr>
          <w:rStyle w:val="GUIWord"/>
        </w:rPr>
        <w:t>Edit metadata</w:t>
      </w:r>
      <w:r w:rsidRPr="00084655">
        <w:t xml:space="preserve"> </w:t>
      </w:r>
      <w:r>
        <w:t>from SPECCHIO’s Main Menu</w:t>
      </w:r>
      <w:r w:rsidRPr="00084655">
        <w:t>.</w:t>
      </w:r>
      <w:r>
        <w:t xml:space="preserve"> The following Metadata Editor window is</w:t>
      </w:r>
      <w:r w:rsidR="00463747">
        <w:t xml:space="preserve"> </w:t>
      </w:r>
      <w:r>
        <w:t>displayed.</w:t>
      </w:r>
      <w:bookmarkStart w:id="295" w:name="_Ref356580132"/>
    </w:p>
    <w:p w14:paraId="2C548E43" w14:textId="77777777" w:rsidR="00463747" w:rsidRDefault="00463747" w:rsidP="00463747">
      <w:pPr>
        <w:pStyle w:val="Body"/>
      </w:pPr>
    </w:p>
    <w:p w14:paraId="42E26C64" w14:textId="77777777" w:rsidR="003373D9" w:rsidRDefault="008440CC" w:rsidP="00463747">
      <w:pPr>
        <w:pStyle w:val="Body"/>
      </w:pPr>
      <w:r>
        <w:rPr>
          <w:noProof/>
          <w:lang w:val="en-US"/>
        </w:rPr>
        <mc:AlternateContent>
          <mc:Choice Requires="wpg">
            <w:drawing>
              <wp:inline distT="0" distB="0" distL="0" distR="0" wp14:anchorId="2E0D2875" wp14:editId="49D5CA20">
                <wp:extent cx="5135880" cy="3124835"/>
                <wp:effectExtent l="0" t="0" r="0" b="0"/>
                <wp:docPr id="245" name="Canvas 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35880" cy="3124835"/>
                          <a:chOff x="0" y="0"/>
                          <a:chExt cx="51358" cy="31248"/>
                        </a:xfrm>
                      </wpg:grpSpPr>
                      <wps:wsp>
                        <wps:cNvPr id="246" name="AutoShape 480"/>
                        <wps:cNvSpPr>
                          <a:spLocks noChangeAspect="1" noChangeArrowheads="1"/>
                        </wps:cNvSpPr>
                        <wps:spPr bwMode="auto">
                          <a:xfrm>
                            <a:off x="0" y="0"/>
                            <a:ext cx="51358" cy="3124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7" name="Picture 34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10547" y="4552"/>
                            <a:ext cx="40811" cy="26696"/>
                          </a:xfrm>
                          <a:prstGeom prst="rect">
                            <a:avLst/>
                          </a:prstGeom>
                          <a:noFill/>
                          <a:extLst>
                            <a:ext uri="{909E8E84-426E-40dd-AFC4-6F175D3DCCD1}">
                              <a14:hiddenFill xmlns:a14="http://schemas.microsoft.com/office/drawing/2010/main">
                                <a:solidFill>
                                  <a:srgbClr val="FFFFFF"/>
                                </a:solidFill>
                              </a14:hiddenFill>
                            </a:ext>
                          </a:extLst>
                        </pic:spPr>
                      </pic:pic>
                      <wps:wsp>
                        <wps:cNvPr id="248" name="AutoShape 108"/>
                        <wps:cNvSpPr>
                          <a:spLocks noChangeArrowheads="1"/>
                        </wps:cNvSpPr>
                        <wps:spPr bwMode="auto">
                          <a:xfrm>
                            <a:off x="11341" y="8724"/>
                            <a:ext cx="7239" cy="17418"/>
                          </a:xfrm>
                          <a:prstGeom prst="roundRect">
                            <a:avLst>
                              <a:gd name="adj" fmla="val 10787"/>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AutoShape 109"/>
                        <wps:cNvSpPr>
                          <a:spLocks noChangeArrowheads="1"/>
                        </wps:cNvSpPr>
                        <wps:spPr bwMode="auto">
                          <a:xfrm>
                            <a:off x="0" y="3937"/>
                            <a:ext cx="8890" cy="393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3F25387" w14:textId="77777777" w:rsidR="008A541A" w:rsidRPr="00A64B00" w:rsidRDefault="008A541A" w:rsidP="003373D9">
                              <w:pPr>
                                <w:rPr>
                                  <w:sz w:val="16"/>
                                  <w:lang w:val="en-AU"/>
                                </w:rPr>
                              </w:pPr>
                              <w:r w:rsidRPr="00A64B00">
                                <w:rPr>
                                  <w:sz w:val="16"/>
                                  <w:lang w:val="en-AU"/>
                                </w:rPr>
                                <w:t>Hierarchy Tree B</w:t>
                              </w:r>
                              <w:r>
                                <w:rPr>
                                  <w:sz w:val="16"/>
                                  <w:lang w:val="en-AU"/>
                                </w:rPr>
                                <w:t>r</w:t>
                              </w:r>
                              <w:r w:rsidRPr="00A64B00">
                                <w:rPr>
                                  <w:sz w:val="16"/>
                                  <w:lang w:val="en-AU"/>
                                </w:rPr>
                                <w:t>owser</w:t>
                              </w:r>
                            </w:p>
                          </w:txbxContent>
                        </wps:txbx>
                        <wps:bodyPr rot="0" vert="horz" wrap="square" lIns="91440" tIns="45720" rIns="91440" bIns="45720" anchor="t" anchorCtr="0" upright="1">
                          <a:noAutofit/>
                        </wps:bodyPr>
                      </wps:wsp>
                      <wps:wsp>
                        <wps:cNvPr id="250" name="Freeform 110"/>
                        <wps:cNvSpPr>
                          <a:spLocks/>
                        </wps:cNvSpPr>
                        <wps:spPr bwMode="auto">
                          <a:xfrm>
                            <a:off x="6731" y="7867"/>
                            <a:ext cx="4610" cy="1975"/>
                          </a:xfrm>
                          <a:custGeom>
                            <a:avLst/>
                            <a:gdLst>
                              <a:gd name="T0" fmla="*/ 0 w 640"/>
                              <a:gd name="T1" fmla="*/ 0 h 310"/>
                              <a:gd name="T2" fmla="*/ 461010 w 640"/>
                              <a:gd name="T3" fmla="*/ 197485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AutoShape 111"/>
                        <wps:cNvSpPr>
                          <a:spLocks noChangeArrowheads="1"/>
                        </wps:cNvSpPr>
                        <wps:spPr bwMode="auto">
                          <a:xfrm>
                            <a:off x="0" y="10160"/>
                            <a:ext cx="8890" cy="536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E0E0F42" w14:textId="77777777" w:rsidR="008A541A" w:rsidRPr="00A64B00" w:rsidRDefault="008A541A" w:rsidP="003373D9">
                              <w:pPr>
                                <w:rPr>
                                  <w:sz w:val="16"/>
                                  <w:lang w:val="en-AU"/>
                                </w:rPr>
                              </w:pPr>
                              <w:r w:rsidRPr="00A64B00">
                                <w:rPr>
                                  <w:rStyle w:val="GUIWord"/>
                                  <w:sz w:val="16"/>
                                </w:rPr>
                                <w:t>Order By</w:t>
                              </w:r>
                              <w:r>
                                <w:rPr>
                                  <w:sz w:val="16"/>
                                  <w:lang w:val="en-AU"/>
                                </w:rPr>
                                <w:t xml:space="preserve"> dropdown</w:t>
                              </w:r>
                            </w:p>
                          </w:txbxContent>
                        </wps:txbx>
                        <wps:bodyPr rot="0" vert="horz" wrap="square" lIns="91440" tIns="45720" rIns="91440" bIns="45720" anchor="t" anchorCtr="0" upright="1">
                          <a:noAutofit/>
                        </wps:bodyPr>
                      </wps:wsp>
                      <wps:wsp>
                        <wps:cNvPr id="252" name="Freeform 112"/>
                        <wps:cNvSpPr>
                          <a:spLocks/>
                        </wps:cNvSpPr>
                        <wps:spPr bwMode="auto">
                          <a:xfrm flipV="1">
                            <a:off x="8890" y="9842"/>
                            <a:ext cx="5270" cy="2286"/>
                          </a:xfrm>
                          <a:custGeom>
                            <a:avLst/>
                            <a:gdLst>
                              <a:gd name="T0" fmla="*/ 0 w 640"/>
                              <a:gd name="T1" fmla="*/ 0 h 310"/>
                              <a:gd name="T2" fmla="*/ 527050 w 640"/>
                              <a:gd name="T3" fmla="*/ 22860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3" name="AutoShape 113"/>
                        <wps:cNvSpPr>
                          <a:spLocks noChangeArrowheads="1"/>
                        </wps:cNvSpPr>
                        <wps:spPr bwMode="auto">
                          <a:xfrm>
                            <a:off x="9969" y="0"/>
                            <a:ext cx="8890" cy="3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8698F58" w14:textId="77777777" w:rsidR="008A541A" w:rsidRPr="00A64B00" w:rsidRDefault="008A541A" w:rsidP="003373D9">
                              <w:pPr>
                                <w:rPr>
                                  <w:sz w:val="16"/>
                                </w:rPr>
                              </w:pPr>
                              <w:r w:rsidRPr="00A64B00">
                                <w:rPr>
                                  <w:sz w:val="16"/>
                                </w:rPr>
                                <w:t>Metadata selection tabs</w:t>
                              </w:r>
                            </w:p>
                          </w:txbxContent>
                        </wps:txbx>
                        <wps:bodyPr rot="0" vert="horz" wrap="square" lIns="91440" tIns="45720" rIns="91440" bIns="45720" anchor="t" anchorCtr="0" upright="1">
                          <a:noAutofit/>
                        </wps:bodyPr>
                      </wps:wsp>
                      <wps:wsp>
                        <wps:cNvPr id="254" name="AutoShape 116"/>
                        <wps:cNvSpPr>
                          <a:spLocks noChangeArrowheads="1"/>
                        </wps:cNvSpPr>
                        <wps:spPr bwMode="auto">
                          <a:xfrm>
                            <a:off x="18688" y="6172"/>
                            <a:ext cx="5651" cy="1327"/>
                          </a:xfrm>
                          <a:prstGeom prst="roundRect">
                            <a:avLst>
                              <a:gd name="adj" fmla="val 16667"/>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5" name="Freeform 117"/>
                        <wps:cNvSpPr>
                          <a:spLocks/>
                        </wps:cNvSpPr>
                        <wps:spPr bwMode="auto">
                          <a:xfrm>
                            <a:off x="16319" y="3937"/>
                            <a:ext cx="2261" cy="2235"/>
                          </a:xfrm>
                          <a:custGeom>
                            <a:avLst/>
                            <a:gdLst>
                              <a:gd name="T0" fmla="*/ 0 w 640"/>
                              <a:gd name="T1" fmla="*/ 0 h 310"/>
                              <a:gd name="T2" fmla="*/ 226060 w 640"/>
                              <a:gd name="T3" fmla="*/ 22352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 name="AutoShape 118"/>
                        <wps:cNvSpPr>
                          <a:spLocks noChangeArrowheads="1"/>
                        </wps:cNvSpPr>
                        <wps:spPr bwMode="auto">
                          <a:xfrm>
                            <a:off x="25590" y="0"/>
                            <a:ext cx="8890" cy="3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EF7BA13" w14:textId="77777777" w:rsidR="008A541A" w:rsidRPr="00A64B00" w:rsidRDefault="008A541A" w:rsidP="003373D9">
                              <w:pPr>
                                <w:rPr>
                                  <w:sz w:val="16"/>
                                </w:rPr>
                              </w:pPr>
                              <w:r w:rsidRPr="00A64B00">
                                <w:rPr>
                                  <w:sz w:val="16"/>
                                </w:rPr>
                                <w:t xml:space="preserve">Metadata </w:t>
                              </w:r>
                              <w:r>
                                <w:rPr>
                                  <w:sz w:val="16"/>
                                </w:rPr>
                                <w:t>display area</w:t>
                              </w:r>
                            </w:p>
                          </w:txbxContent>
                        </wps:txbx>
                        <wps:bodyPr rot="0" vert="horz" wrap="square" lIns="91440" tIns="45720" rIns="91440" bIns="45720" anchor="t" anchorCtr="0" upright="1">
                          <a:noAutofit/>
                        </wps:bodyPr>
                      </wps:wsp>
                      <wps:wsp>
                        <wps:cNvPr id="257" name="AutoShape 119"/>
                        <wps:cNvSpPr>
                          <a:spLocks noChangeArrowheads="1"/>
                        </wps:cNvSpPr>
                        <wps:spPr bwMode="auto">
                          <a:xfrm>
                            <a:off x="18942" y="7835"/>
                            <a:ext cx="22739" cy="21978"/>
                          </a:xfrm>
                          <a:prstGeom prst="roundRect">
                            <a:avLst>
                              <a:gd name="adj" fmla="val 4755"/>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Freeform 120"/>
                        <wps:cNvSpPr>
                          <a:spLocks/>
                        </wps:cNvSpPr>
                        <wps:spPr bwMode="auto">
                          <a:xfrm>
                            <a:off x="27876" y="4000"/>
                            <a:ext cx="1651" cy="3835"/>
                          </a:xfrm>
                          <a:custGeom>
                            <a:avLst/>
                            <a:gdLst>
                              <a:gd name="T0" fmla="*/ 0 w 640"/>
                              <a:gd name="T1" fmla="*/ 0 h 310"/>
                              <a:gd name="T2" fmla="*/ 165100 w 640"/>
                              <a:gd name="T3" fmla="*/ 38354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9" name="AutoShape 121"/>
                        <wps:cNvSpPr>
                          <a:spLocks noChangeArrowheads="1"/>
                        </wps:cNvSpPr>
                        <wps:spPr bwMode="auto">
                          <a:xfrm>
                            <a:off x="41890" y="6172"/>
                            <a:ext cx="8109" cy="23641"/>
                          </a:xfrm>
                          <a:prstGeom prst="roundRect">
                            <a:avLst>
                              <a:gd name="adj" fmla="val 9921"/>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 name="AutoShape 122"/>
                        <wps:cNvSpPr>
                          <a:spLocks noChangeArrowheads="1"/>
                        </wps:cNvSpPr>
                        <wps:spPr bwMode="auto">
                          <a:xfrm>
                            <a:off x="36957" y="63"/>
                            <a:ext cx="11811" cy="3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6264DC2" w14:textId="77777777" w:rsidR="008A541A" w:rsidRPr="00A64B00" w:rsidRDefault="008A541A" w:rsidP="003373D9">
                              <w:pPr>
                                <w:rPr>
                                  <w:sz w:val="16"/>
                                </w:rPr>
                              </w:pPr>
                              <w:r w:rsidRPr="00A64B00">
                                <w:rPr>
                                  <w:sz w:val="16"/>
                                </w:rPr>
                                <w:t xml:space="preserve">Spectrum Metadata </w:t>
                              </w:r>
                              <w:r>
                                <w:rPr>
                                  <w:sz w:val="16"/>
                                </w:rPr>
                                <w:t xml:space="preserve">Group </w:t>
                              </w:r>
                              <w:r w:rsidRPr="00A64B00">
                                <w:rPr>
                                  <w:sz w:val="16"/>
                                </w:rPr>
                                <w:t>selection area</w:t>
                              </w:r>
                            </w:p>
                          </w:txbxContent>
                        </wps:txbx>
                        <wps:bodyPr rot="0" vert="horz" wrap="square" lIns="91440" tIns="45720" rIns="91440" bIns="45720" anchor="t" anchorCtr="0" upright="1">
                          <a:noAutofit/>
                        </wps:bodyPr>
                      </wps:wsp>
                      <wps:wsp>
                        <wps:cNvPr id="261" name="Freeform 123"/>
                        <wps:cNvSpPr>
                          <a:spLocks/>
                        </wps:cNvSpPr>
                        <wps:spPr bwMode="auto">
                          <a:xfrm>
                            <a:off x="41211" y="4000"/>
                            <a:ext cx="1556" cy="2172"/>
                          </a:xfrm>
                          <a:custGeom>
                            <a:avLst/>
                            <a:gdLst>
                              <a:gd name="T0" fmla="*/ 0 w 640"/>
                              <a:gd name="T1" fmla="*/ 0 h 310"/>
                              <a:gd name="T2" fmla="*/ 155575 w 640"/>
                              <a:gd name="T3" fmla="*/ 217170 h 310"/>
                              <a:gd name="T4" fmla="*/ 0 60000 65536"/>
                              <a:gd name="T5" fmla="*/ 0 60000 65536"/>
                            </a:gdLst>
                            <a:ahLst/>
                            <a:cxnLst>
                              <a:cxn ang="T4">
                                <a:pos x="T0" y="T1"/>
                              </a:cxn>
                              <a:cxn ang="T5">
                                <a:pos x="T2" y="T3"/>
                              </a:cxn>
                            </a:cxnLst>
                            <a:rect l="0" t="0" r="r" b="b"/>
                            <a:pathLst>
                              <a:path w="640" h="310">
                                <a:moveTo>
                                  <a:pt x="0" y="0"/>
                                </a:moveTo>
                                <a:cubicBezTo>
                                  <a:pt x="0" y="0"/>
                                  <a:pt x="320" y="155"/>
                                  <a:pt x="640" y="31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104" o:spid="_x0000_s1112" style="width:404.4pt;height:246.05pt;mso-position-horizontal-relative:char;mso-position-vertical-relative:line" coordsize="51358,312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">
                <v:rect id="AutoShape 480" o:spid="_x0000_s1113" style="position:absolute;width:51358;height:312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mH5BxQAA&#10;ANwAAAAPAAAAZHJzL2Rvd25yZXYueG1sRI9Ba8JAFITvQv/D8gq9iG4qRSS6ShFKgxTEpPX8yD6T&#10;YPZtzG6T+O9dQfA4zMw3zGozmFp01LrKsoL3aQSCOLe64kLBb/Y1WYBwHlljbZkUXMnBZv0yWmGs&#10;bc8H6lJfiABhF6OC0vsmltLlJRl0U9sQB+9kW4M+yLaQusU+wE0tZ1E0lwYrDgslNrQtKT+n/0ZB&#10;n++7Y/bzLffjY2L5kly26d9OqbfX4XMJwtPgn+FHO9EKZh9zuJ8JR0C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OYfkHFAAAA3AAAAA8AAAAAAAAAAAAAAAAAlwIAAGRycy9k&#10;b3ducmV2LnhtbFBLBQYAAAAABAAEAPUAAACJAwAAAAA=&#10;" filled="f" stroked="f">
                  <o:lock v:ext="edit" aspectratio="t"/>
                </v:rect>
                <v:shape id="Picture 346" o:spid="_x0000_s1114" type="#_x0000_t75" style="position:absolute;left:10547;top:4552;width:40811;height:266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mJ&#10;/Dq+AAAA3AAAAA8AAABkcnMvZG93bnJldi54bWxEj80KwjAQhO+C7xBW8Kap4h/VKCoWvPrzAEuz&#10;tsVmU5to69sbQfA4zMw3zGrTmlK8qHaFZQWjYQSCOLW64EzB9ZIMFiCcR9ZYWiYFb3KwWXc7K4y1&#10;bfhEr7PPRICwi1FB7n0VS+nSnAy6oa2Ig3eztUEfZJ1JXWMT4KaU4yiaSYMFh4UcK9rnlN7PT6PA&#10;2eT0XDSZ2SeP0XTXmNIe0kSpfq/dLkF4av0//GsftYLxZA7fM+EIyPUH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JmJ/Dq+AAAA3AAAAA8AAAAAAAAAAAAAAAAAnAIAAGRycy9k&#10;b3ducmV2LnhtbFBLBQYAAAAABAAEAPcAAACHAwAAAAA=&#10;">
                  <v:imagedata r:id="rId55" o:title=""/>
                </v:shape>
                <v:roundrect id="AutoShape 108" o:spid="_x0000_s1115" style="position:absolute;left:11341;top:8724;width:7239;height:17418;visibility:visible;mso-wrap-style:square;v-text-anchor:top" arcsize="706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Xe5wwAA&#10;ANwAAAAPAAAAZHJzL2Rvd25yZXYueG1sRE9Na8JAEL0L/Q/LCN50Y7AlpK4SKoUitZi0l96G7DQJ&#10;zc7G7Ebjv3cPgsfH+15vR9OKM/WusaxguYhAEJdWN1wp+Pl+nycgnEfW2FomBVdysN08TdaYanvh&#10;nM6Fr0QIYZeigtr7LpXSlTUZdAvbEQfuz/YGfYB9JXWPlxBuWhlH0Ys02HBoqLGjt5rK/2IwCo67&#10;PC6fB3fMkt/RfyWn/QE/90rNpmP2CsLT6B/iu/tDK4hXYW04E46A3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Xe5wwAAANwAAAAPAAAAAAAAAAAAAAAAAJcCAABkcnMvZG93&#10;bnJldi54bWxQSwUGAAAAAAQABAD1AAAAhwMAAAAA&#10;" filled="f" strokecolor="red" strokeweight="1pt"/>
                <v:roundrect id="AutoShape 109" o:spid="_x0000_s1116" style="position:absolute;top:3937;width:8890;height:393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tGJAxgAA&#10;ANwAAAAPAAAAZHJzL2Rvd25yZXYueG1sRI/RagIxFETfC/2HcAu+lJrtImK3RhFF8UFba/2Ay+a6&#10;CW5ulk1ct3/fCIU+DjNzhpnOe1eLjtpgPSt4HWYgiEuvLVcKTt/rlwmIEJE11p5JwQ8FmM8eH6ZY&#10;aH/jL+qOsRIJwqFABSbGppAylIYchqFviJN39q3DmGRbSd3iLcFdLfMsG0uHltOCwYaWhsrL8eoU&#10;hMs+t6ul3Z0P5rnLPk+b68ciV2rw1C/eQUTq43/4r73VCvLRG9zPpCMgZ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ltGJAxgAAANwAAAAPAAAAAAAAAAAAAAAAAJcCAABkcnMv&#10;ZG93bnJldi54bWxQSwUGAAAAAAQABAD1AAAAigMAAAAA&#10;" fillcolor="#dbe5f1 [660]" strokecolor="#0070c0">
                  <v:textbox>
                    <w:txbxContent>
                      <w:p w14:paraId="53F25387" w14:textId="77777777" w:rsidR="008A541A" w:rsidRPr="00A64B00" w:rsidRDefault="008A541A" w:rsidP="003373D9">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Freeform 110" o:spid="_x0000_s1117" style="position:absolute;left:6731;top:7867;width:4610;height:1975;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uj18wgAA&#10;ANwAAAAPAAAAZHJzL2Rvd25yZXYueG1sRE9Na4NAEL0X8h+WCfTWrBUMrclGSiGQk020pdfBnajE&#10;nbXuVm1+ffYQ6PHxvrfZbDox0uBaywqeVxEI4srqlmsFn+X+6QWE88gaO8uk4I8cZLvFwxZTbSc+&#10;0Vj4WoQQdikqaLzvUyld1ZBBt7I9ceDOdjDoAxxqqQecQrjpZBxFa2mw5dDQYE/vDVWX4tcouPTl&#10;Nf5yP8fXAuWkv3NqP5Jcqcfl/LYB4Wn2/+K7+6AVxEmYH86EIyB3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u6PXzCAAAA3AAAAA8AAAAAAAAAAAAAAAAAlwIAAGRycy9kb3du&#10;cmV2LnhtbFBLBQYAAAAABAAEAPUAAACGAwAAAAA=&#10;" path="m0,0c0,,320,155,640,310e" filled="f" strokecolor="#0070c0">
                  <v:stroke endarrow="open"/>
                  <v:path arrowok="t" o:connecttype="custom" o:connectlocs="0,0;3320713,1258171" o:connectangles="0,0"/>
                </v:shape>
                <v:roundrect id="AutoShape 111" o:spid="_x0000_s1118" style="position:absolute;top:10160;width:8890;height:536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ibxQAA&#10;ANwAAAAPAAAAZHJzL2Rvd25yZXYueG1sRI/RagIxFETfC/2HcAVfimZdsJTVKGJp8cFWq37AZXPd&#10;BDc3yyau69+bQqGPw8ycYebL3tWiozZYzwom4wwEcem15UrB6fgxegMRIrLG2jMpuFOA5eL5aY6F&#10;9jf+oe4QK5EgHApUYGJsCilDachhGPuGOHln3zqMSbaV1C3eEtzVMs+yV+nQclow2NDaUHk5XJ2C&#10;cPnK7fvabs9789Jlu9Pn9XuVKzUc9KsZiEh9/A//tTdaQT6dwO+ZdATk4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4b+JvFAAAA3AAAAA8AAAAAAAAAAAAAAAAAlwIAAGRycy9k&#10;b3ducmV2LnhtbFBLBQYAAAAABAAEAPUAAACJAwAAAAA=&#10;" fillcolor="#dbe5f1 [660]" strokecolor="#0070c0">
                  <v:textbox>
                    <w:txbxContent>
                      <w:p w14:paraId="1E0E0F42" w14:textId="77777777" w:rsidR="008A541A" w:rsidRPr="00A64B00" w:rsidRDefault="008A541A" w:rsidP="003373D9">
                        <w:pPr>
                          <w:rPr>
                            <w:sz w:val="16"/>
                            <w:lang w:val="en-AU"/>
                          </w:rPr>
                        </w:pPr>
                        <w:r w:rsidRPr="00A64B00">
                          <w:rPr>
                            <w:rStyle w:val="GUIWord"/>
                            <w:sz w:val="16"/>
                          </w:rPr>
                          <w:t>Order By</w:t>
                        </w:r>
                        <w:r>
                          <w:rPr>
                            <w:sz w:val="16"/>
                            <w:lang w:val="en-AU"/>
                          </w:rPr>
                          <w:t xml:space="preserve"> dropdown</w:t>
                        </w:r>
                      </w:p>
                    </w:txbxContent>
                  </v:textbox>
                </v:roundrect>
                <v:shape id="Freeform 112" o:spid="_x0000_s1119" style="position:absolute;left:8890;top:9842;width:5270;height:2286;flip:y;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4qDTxAAA&#10;ANwAAAAPAAAAZHJzL2Rvd25yZXYueG1sRI/RasJAFETfhf7Dcgu+6cagItFV2tKiD4oY/YBL9poN&#10;Zu+G7Damf98VBB+HmTnDrDa9rUVHra8cK5iMExDEhdMVlwou55/RAoQPyBprx6Tgjzxs1m+DFWba&#10;3flEXR5KESHsM1RgQmgyKX1hyKIfu4Y4elfXWgxRtqXULd4j3NYyTZK5tFhxXDDY0Jeh4pb/WgXH&#10;/DsN+6k5fM7xeCi76STZXmqlhu/9xxJEoD68ws/2TitIZyk8zsQjI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eKg08QAAADcAAAADwAAAAAAAAAAAAAAAACXAgAAZHJzL2Rv&#10;d25yZXYueG1sUEsFBgAAAAAEAAQA9QAAAIgDAAAAAA==&#10;" path="m0,0c0,,320,155,640,310e" filled="f" strokecolor="#0070c0">
                  <v:stroke endarrow="open"/>
                  <v:path arrowok="t" o:connecttype="custom" o:connectlocs="0,0;4339927,1685741" o:connectangles="0,0"/>
                </v:shape>
                <v:roundrect id="AutoShape 113" o:spid="_x0000_s1120" style="position:absolute;left:9969;width:8890;height:3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hcN3xgAA&#10;ANwAAAAPAAAAZHJzL2Rvd25yZXYueG1sRI/RagIxFETfC/2HcAu+lJrtilK2RhFF8UFba/2Ay+a6&#10;CW5ulk1ct3/fCIU+DjNzhpnOe1eLjtpgPSt4HWYgiEuvLVcKTt/rlzcQISJrrD2Tgh8KMJ89Pkyx&#10;0P7GX9QdYyUShEOBCkyMTSFlKA05DEPfECfv7FuHMcm2krrFW4K7WuZZNpEOLacFgw0tDZWX49Up&#10;CJd9bldLuzsfzHOXfZ42149FrtTgqV+8g4jUx//wX3urFeTjEdzPpCMgZ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BhcN3xgAAANwAAAAPAAAAAAAAAAAAAAAAAJcCAABkcnMv&#10;ZG93bnJldi54bWxQSwUGAAAAAAQABAD1AAAAigMAAAAA&#10;" fillcolor="#dbe5f1 [660]" strokecolor="#0070c0">
                  <v:textbox>
                    <w:txbxContent>
                      <w:p w14:paraId="78698F58" w14:textId="77777777" w:rsidR="008A541A" w:rsidRPr="00A64B00" w:rsidRDefault="008A541A" w:rsidP="003373D9">
                        <w:pPr>
                          <w:rPr>
                            <w:sz w:val="16"/>
                          </w:rPr>
                        </w:pPr>
                        <w:r w:rsidRPr="00A64B00">
                          <w:rPr>
                            <w:sz w:val="16"/>
                          </w:rPr>
                          <w:t>Metadata selection tabs</w:t>
                        </w:r>
                      </w:p>
                    </w:txbxContent>
                  </v:textbox>
                </v:roundrect>
                <v:roundrect id="AutoShape 116" o:spid="_x0000_s1121" style="position:absolute;left:18688;top:6172;width:5651;height:132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98qIwgAA&#10;ANwAAAAPAAAAZHJzL2Rvd25yZXYueG1sRI/LaoNAFIb3hb7DcArdNWPNhWIyioQEhGzaJHR9cE5U&#10;6pwxzkTt22cChS4//hv/JptMKwbqXWNZwfssAkFcWt1wpeB82r99gHAeWWNrmRT8koMsfX7aYKLt&#10;yF80HH0lQgm7BBXU3neJlK6syaCb2Y44aBfbG/QB+0rqHsdQbloZR9FKGmw4LNTY0bam8ud4Mwr8&#10;KcCyONDuO/88X3duPtportTry5SvQXia/L/5L11oBfFyAY8z4QjI9A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v3yojCAAAA3AAAAA8AAAAAAAAAAAAAAAAAlwIAAGRycy9kb3du&#10;cmV2LnhtbFBLBQYAAAAABAAEAPUAAACGAwAAAAA=&#10;" filled="f" strokecolor="red" strokeweight="1pt"/>
                <v:shape id="Freeform 117" o:spid="_x0000_s1122" style="position:absolute;left:16319;top:3937;width:2261;height:2235;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zZ7kxAAA&#10;ANwAAAAPAAAAZHJzL2Rvd25yZXYueG1sRI9Pa8JAFMTvBb/D8oTemk0DkRpdpQiFnvwTLb0+ss8k&#10;mH0bs1sT/fSuUPA4zMxvmPlyMI24UOdqywreoxgEcWF1zaWCw/7r7QOE88gaG8uk4EoOlovRyxwz&#10;bXve0SX3pQgQdhkqqLxvMyldUZFBF9mWOHhH2xn0QXal1B32AW4amcTxRBqsOSxU2NKqouKU/xkF&#10;p3Z/S37ceTvNUfb6d031Jl0r9ToePmcgPA3+Gf5vf2sFSZrC40w4An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82e5MQAAADcAAAADwAAAAAAAAAAAAAAAACXAgAAZHJzL2Rv&#10;d25yZXYueG1sUEsFBgAAAAAEAAQA9QAAAIgDAAAAAA==&#10;" path="m0,0c0,,320,155,640,310e" filled="f" strokecolor="#0070c0">
                  <v:stroke endarrow="open"/>
                  <v:path arrowok="t" o:connecttype="custom" o:connectlocs="0,0;798628,1611507" o:connectangles="0,0"/>
                </v:shape>
                <v:roundrect id="AutoShape 118" o:spid="_x0000_s1123" style="position:absolute;left:25590;width:8890;height:3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8mDvxAAA&#10;ANwAAAAPAAAAZHJzL2Rvd25yZXYueG1sRI/disIwFITvF/YdwhG8WTS1sLJUo4iL4sX+qg9waI5N&#10;sDkpTaz17TeCsJfDzHzDzJe9q0VHbbCeFUzGGQji0mvLlYLjYTN6AxEissbaMym4UYDl4vlpjoX2&#10;V/6lbh8rkSAcClRgYmwKKUNpyGEY+4Y4eSffOoxJtpXULV4T3NUyz7KpdGg5LRhsaG2oPO8vTkE4&#10;f+b2fW0/Tj/mpcu+j9vL1ypXajjoVzMQkfr4H360d1pB/jqF+5l0BO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fJg78QAAADcAAAADwAAAAAAAAAAAAAAAACXAgAAZHJzL2Rv&#10;d25yZXYueG1sUEsFBgAAAAAEAAQA9QAAAIgDAAAAAA==&#10;" fillcolor="#dbe5f1 [660]" strokecolor="#0070c0">
                  <v:textbox>
                    <w:txbxContent>
                      <w:p w14:paraId="7EF7BA13" w14:textId="77777777" w:rsidR="008A541A" w:rsidRPr="00A64B00" w:rsidRDefault="008A541A" w:rsidP="003373D9">
                        <w:pPr>
                          <w:rPr>
                            <w:sz w:val="16"/>
                          </w:rPr>
                        </w:pPr>
                        <w:r w:rsidRPr="00A64B00">
                          <w:rPr>
                            <w:sz w:val="16"/>
                          </w:rPr>
                          <w:t xml:space="preserve">Metadata </w:t>
                        </w:r>
                        <w:r>
                          <w:rPr>
                            <w:sz w:val="16"/>
                          </w:rPr>
                          <w:t>display area</w:t>
                        </w:r>
                      </w:p>
                    </w:txbxContent>
                  </v:textbox>
                </v:roundrect>
                <v:roundrect id="AutoShape 119" o:spid="_x0000_s1124" style="position:absolute;left:18942;top:7835;width:22739;height:21978;visibility:visible;mso-wrap-style:square;v-text-anchor:top" arcsize="3116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EDZXxAAA&#10;ANwAAAAPAAAAZHJzL2Rvd25yZXYueG1sRI9PawIxFMTvhX6H8Aq9LJrVUpXVKFJoKYWK/w4eH8lz&#10;s7h5WZJUt9++KRR6HGbmN8xi1btWXCnExrOC0bAEQay9abhWcDy8DmYgYkI22HomBd8UYbW8v1tg&#10;ZfyNd3Tdp1pkCMcKFdiUukrKqC05jEPfEWfv7IPDlGWopQl4y3DXynFZTqTDhvOCxY5eLOnL/ssp&#10;0H77oZ19Inxrig2f+uITQ6HU40O/noNI1Kf/8F/73SgYP0/h90w+AnL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BA2V8QAAADcAAAADwAAAAAAAAAAAAAAAACXAgAAZHJzL2Rv&#10;d25yZXYueG1sUEsFBgAAAAAEAAQA9QAAAIgDAAAAAA==&#10;" filled="f" strokecolor="red" strokeweight="1pt"/>
                <v:shape id="Freeform 120" o:spid="_x0000_s1125" style="position:absolute;left:27876;top:4000;width:1651;height:3835;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zDF6wgAA&#10;ANwAAAAPAAAAZHJzL2Rvd25yZXYueG1sRE9Na4NAEL0X8h+WCfTWrBUMrclGSiGQk020pdfBnajE&#10;nbXuVm1+ffYQ6PHxvrfZbDox0uBaywqeVxEI4srqlmsFn+X+6QWE88gaO8uk4I8cZLvFwxZTbSc+&#10;0Vj4WoQQdikqaLzvUyld1ZBBt7I9ceDOdjDoAxxqqQecQrjpZBxFa2mw5dDQYE/vDVWX4tcouPTl&#10;Nf5yP8fXAuWkv3NqP5Jcqcfl/LYB4Wn2/+K7+6AVxElYG86EIyB3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XMMXrCAAAA3AAAAA8AAAAAAAAAAAAAAAAAlwIAAGRycy9kb3du&#10;cmV2LnhtbFBLBQYAAAAABAAEAPUAAACGAwAAAAA=&#10;" path="m0,0c0,,320,155,640,310e" filled="f" strokecolor="#0070c0">
                  <v:stroke endarrow="open"/>
                  <v:path arrowok="t" o:connecttype="custom" o:connectlocs="0,0;425906,4744761" o:connectangles="0,0"/>
                </v:shape>
                <v:roundrect id="AutoShape 121" o:spid="_x0000_s1126" style="position:absolute;left:41890;top:6172;width:8109;height:23641;visibility:visible;mso-wrap-style:square;v-text-anchor:top" arcsize="6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fciuxQAA&#10;ANwAAAAPAAAAZHJzL2Rvd25yZXYueG1sRI9Ba8JAFITvhf6H5RV6q5taIjW6BisUA56SiujtkX0m&#10;Idm3Ibtq+u/dQsHjMDPfMMt0NJ240uAaywreJxEI4tLqhisF+5/vt08QziNr7CyTgl9ykK6en5aY&#10;aHvjnK6Fr0SAsEtQQe19n0jpypoMuontiYN3toNBH+RQST3gLcBNJ6dRNJMGGw4LNfa0qalsi4tR&#10;UGWH7amY7Xp9cl9tvj5+xLncKvX6Mq4XIDyN/hH+b2dawTSew9+ZcATk6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p9yK7FAAAA3AAAAA8AAAAAAAAAAAAAAAAAlwIAAGRycy9k&#10;b3ducmV2LnhtbFBLBQYAAAAABAAEAPUAAACJAwAAAAA=&#10;" filled="f" strokecolor="red" strokeweight="1pt"/>
                <v:roundrect id="AutoShape 122" o:spid="_x0000_s1127" style="position:absolute;left:36957;top:63;width:11811;height:3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5e9wgAA&#10;ANwAAAAPAAAAZHJzL2Rvd25yZXYueG1sRE/NisIwEL4v+A5hhL0smtqDLNUoorjsYXV31QcYmrEJ&#10;NpPSxFrf3hwEjx/f/3zZu1p01AbrWcFknIEgLr22XCk4HbejTxAhImusPZOCOwVYLgZvcyy0v/E/&#10;dYdYiRTCoUAFJsamkDKUhhyGsW+IE3f2rcOYYFtJ3eIthbta5lk2lQ4tpwaDDa0NlZfD1SkIl11u&#10;N2v7c/4zH132e/q67le5Uu/DfjUDEamPL/HT/a0V5NM0P51JR0AuH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87l73CAAAA3AAAAA8AAAAAAAAAAAAAAAAAlwIAAGRycy9kb3du&#10;cmV2LnhtbFBLBQYAAAAABAAEAPUAAACGAwAAAAA=&#10;" fillcolor="#dbe5f1 [660]" strokecolor="#0070c0">
                  <v:textbox>
                    <w:txbxContent>
                      <w:p w14:paraId="26264DC2" w14:textId="77777777" w:rsidR="008A541A" w:rsidRPr="00A64B00" w:rsidRDefault="008A541A" w:rsidP="003373D9">
                        <w:pPr>
                          <w:rPr>
                            <w:sz w:val="16"/>
                          </w:rPr>
                        </w:pPr>
                        <w:r w:rsidRPr="00A64B00">
                          <w:rPr>
                            <w:sz w:val="16"/>
                          </w:rPr>
                          <w:t xml:space="preserve">Spectrum Metadata </w:t>
                        </w:r>
                        <w:r>
                          <w:rPr>
                            <w:sz w:val="16"/>
                          </w:rPr>
                          <w:t xml:space="preserve">Group </w:t>
                        </w:r>
                        <w:r w:rsidRPr="00A64B00">
                          <w:rPr>
                            <w:sz w:val="16"/>
                          </w:rPr>
                          <w:t>selection area</w:t>
                        </w:r>
                      </w:p>
                    </w:txbxContent>
                  </v:textbox>
                </v:roundrect>
                <v:shape id="Freeform 123" o:spid="_x0000_s1128" style="position:absolute;left:41211;top:4000;width:1556;height:2172;visibility:visible;mso-wrap-style:square;v-text-anchor:top" coordsize="640,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mlJaxQAA&#10;ANwAAAAPAAAAZHJzL2Rvd25yZXYueG1sRI9Ba8JAFITvBf/D8oTe6iaBBhtdgxQKPdk2sXh9ZJ9J&#10;MPs2zW5N9Nd3C4LHYWa+Ydb5ZDpxpsG1lhXEiwgEcWV1y7WCffn2tAThPLLGzjIpuJCDfDN7WGOm&#10;7chfdC58LQKEXYYKGu/7TEpXNWTQLWxPHLyjHQz6IIda6gHHADedTKIolQZbDgsN9vTaUHUqfo2C&#10;U19ek2/38/lSoBz1YUftx/NOqcf5tF2B8DT5e/jWftcKkjSG/zPhCMjN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qaUlrFAAAA3AAAAA8AAAAAAAAAAAAAAAAAlwIAAGRycy9k&#10;b3ducmV2LnhtbFBLBQYAAAAABAAEAPUAAACJAwAAAAA=&#10;" path="m0,0c0,,320,155,640,310e" filled="f" strokecolor="#0070c0">
                  <v:stroke endarrow="open"/>
                  <v:path arrowok="t" o:connecttype="custom" o:connectlocs="0,0;378242,1521591" o:connectangles="0,0"/>
                </v:shape>
                <w10:anchorlock/>
              </v:group>
            </w:pict>
          </mc:Fallback>
        </mc:AlternateContent>
      </w:r>
    </w:p>
    <w:p w14:paraId="0365202F" w14:textId="47BCABA8" w:rsidR="00463747" w:rsidRDefault="00980823" w:rsidP="00980823">
      <w:pPr>
        <w:pStyle w:val="Caption"/>
      </w:pPr>
      <w:r>
        <w:t xml:space="preserve">Figure </w:t>
      </w:r>
      <w:r>
        <w:fldChar w:fldCharType="begin"/>
      </w:r>
      <w:r>
        <w:instrText xml:space="preserve"> SEQ Figure \* ARABIC </w:instrText>
      </w:r>
      <w:r>
        <w:fldChar w:fldCharType="separate"/>
      </w:r>
      <w:r w:rsidR="00057C13">
        <w:rPr>
          <w:noProof/>
        </w:rPr>
        <w:t>30</w:t>
      </w:r>
      <w:r>
        <w:fldChar w:fldCharType="end"/>
      </w:r>
      <w:r w:rsidR="003373D9" w:rsidRPr="00084655">
        <w:t xml:space="preserve">: Metadata editor </w:t>
      </w:r>
      <w:r w:rsidR="003373D9">
        <w:t>dialog</w:t>
      </w:r>
      <w:bookmarkEnd w:id="295"/>
    </w:p>
    <w:p w14:paraId="5990551C" w14:textId="77777777" w:rsidR="00463747" w:rsidRDefault="00463747">
      <w:pPr>
        <w:spacing w:after="200" w:line="276" w:lineRule="auto"/>
        <w:rPr>
          <w:rFonts w:ascii="Times New Roman" w:hAnsi="Times New Roman"/>
          <w:b/>
          <w:i/>
          <w:sz w:val="24"/>
        </w:rPr>
      </w:pPr>
      <w:r>
        <w:br w:type="page"/>
      </w:r>
    </w:p>
    <w:tbl>
      <w:tblPr>
        <w:tblStyle w:val="TableGrid"/>
        <w:tblW w:w="0" w:type="auto"/>
        <w:tblInd w:w="817" w:type="dxa"/>
        <w:tblLook w:val="04A0" w:firstRow="1" w:lastRow="0" w:firstColumn="1" w:lastColumn="0" w:noHBand="0" w:noVBand="1"/>
      </w:tblPr>
      <w:tblGrid>
        <w:gridCol w:w="2301"/>
        <w:gridCol w:w="6124"/>
      </w:tblGrid>
      <w:tr w:rsidR="003373D9" w:rsidRPr="00C20C86" w14:paraId="4A84C2CE" w14:textId="77777777" w:rsidTr="003373D9">
        <w:trPr>
          <w:cantSplit/>
        </w:trPr>
        <w:tc>
          <w:tcPr>
            <w:tcW w:w="0" w:type="auto"/>
          </w:tcPr>
          <w:p w14:paraId="111DE931" w14:textId="77777777" w:rsidR="003373D9" w:rsidRPr="00C20C86" w:rsidRDefault="003373D9" w:rsidP="003373D9">
            <w:pPr>
              <w:pStyle w:val="HangingIndent"/>
              <w:ind w:left="0" w:firstLine="0"/>
            </w:pPr>
            <w:r>
              <w:lastRenderedPageBreak/>
              <w:t>Hierarchy</w:t>
            </w:r>
            <w:r w:rsidRPr="00C20C86">
              <w:t xml:space="preserve"> Tree </w:t>
            </w:r>
            <w:r>
              <w:t>Browser</w:t>
            </w:r>
            <w:r w:rsidRPr="00C20C86">
              <w:t xml:space="preserve">   </w:t>
            </w:r>
          </w:p>
        </w:tc>
        <w:tc>
          <w:tcPr>
            <w:tcW w:w="0" w:type="auto"/>
          </w:tcPr>
          <w:p w14:paraId="4387C45B" w14:textId="77777777" w:rsidR="003373D9" w:rsidRPr="00C20C86" w:rsidRDefault="003373D9" w:rsidP="003373D9">
            <w:pPr>
              <w:pStyle w:val="HangingIndent"/>
              <w:ind w:left="0" w:firstLine="0"/>
            </w:pPr>
            <w:r w:rsidRPr="00C20C86">
              <w:t xml:space="preserve">Shows the Campaigns </w:t>
            </w:r>
            <w:r>
              <w:t>present in the data</w:t>
            </w:r>
            <w:r w:rsidRPr="00C20C86">
              <w:t xml:space="preserve">base and allows selecting of Campaigns, sub-trees and Spectra. </w:t>
            </w:r>
          </w:p>
        </w:tc>
      </w:tr>
      <w:tr w:rsidR="003373D9" w:rsidRPr="00C20C86" w14:paraId="1EC9408E" w14:textId="77777777" w:rsidTr="003373D9">
        <w:trPr>
          <w:cantSplit/>
        </w:trPr>
        <w:tc>
          <w:tcPr>
            <w:tcW w:w="0" w:type="auto"/>
          </w:tcPr>
          <w:p w14:paraId="62323A51" w14:textId="77777777" w:rsidR="003373D9" w:rsidRPr="00C20C86" w:rsidRDefault="003373D9" w:rsidP="003373D9">
            <w:pPr>
              <w:pStyle w:val="HangingIndent"/>
              <w:ind w:left="0" w:firstLine="0"/>
            </w:pPr>
            <w:r w:rsidRPr="00C20C86">
              <w:rPr>
                <w:rStyle w:val="GUIWord"/>
              </w:rPr>
              <w:t>Order By</w:t>
            </w:r>
            <w:r w:rsidRPr="00C20C86">
              <w:t xml:space="preserve"> </w:t>
            </w:r>
            <w:r>
              <w:t>dropdown</w:t>
            </w:r>
          </w:p>
        </w:tc>
        <w:tc>
          <w:tcPr>
            <w:tcW w:w="0" w:type="auto"/>
          </w:tcPr>
          <w:p w14:paraId="3BF41B54" w14:textId="77777777" w:rsidR="003373D9" w:rsidRPr="00C20C86" w:rsidRDefault="003373D9" w:rsidP="003373D9">
            <w:pPr>
              <w:pStyle w:val="HangingIndent"/>
              <w:ind w:left="0" w:firstLine="0"/>
            </w:pPr>
            <w:r w:rsidRPr="00C20C86">
              <w:t>Select the sort order to use for Spectra in the left hand Campaign navigation window.</w:t>
            </w:r>
          </w:p>
        </w:tc>
      </w:tr>
      <w:tr w:rsidR="003373D9" w:rsidRPr="00C20C86" w14:paraId="5A60939F" w14:textId="77777777" w:rsidTr="003373D9">
        <w:trPr>
          <w:cantSplit/>
        </w:trPr>
        <w:tc>
          <w:tcPr>
            <w:tcW w:w="0" w:type="auto"/>
          </w:tcPr>
          <w:p w14:paraId="29BE55AA" w14:textId="77777777" w:rsidR="003373D9" w:rsidRPr="00C20C86" w:rsidRDefault="00B931BF" w:rsidP="003373D9">
            <w:pPr>
              <w:pStyle w:val="HangingIndent"/>
              <w:ind w:left="0" w:firstLine="0"/>
            </w:pPr>
            <w:r w:rsidRPr="00B931BF">
              <w:rPr>
                <w:b/>
              </w:rPr>
              <w:t>Refresh</w:t>
            </w:r>
            <w:r>
              <w:t xml:space="preserve"> </w:t>
            </w:r>
            <w:r w:rsidR="003373D9" w:rsidRPr="00C20C86">
              <w:t>button</w:t>
            </w:r>
          </w:p>
        </w:tc>
        <w:tc>
          <w:tcPr>
            <w:tcW w:w="0" w:type="auto"/>
          </w:tcPr>
          <w:p w14:paraId="05E91894" w14:textId="77777777" w:rsidR="003373D9" w:rsidRPr="00C20C86" w:rsidRDefault="003373D9" w:rsidP="003373D9">
            <w:pPr>
              <w:pStyle w:val="HangingIndent"/>
              <w:ind w:left="0" w:firstLine="0"/>
            </w:pPr>
            <w:r w:rsidRPr="00C20C86">
              <w:t>Click this button to update the Campaign Tree Navigator after making changes which affect it.</w:t>
            </w:r>
          </w:p>
        </w:tc>
      </w:tr>
      <w:tr w:rsidR="003373D9" w:rsidRPr="00C20C86" w14:paraId="50872A9A" w14:textId="77777777" w:rsidTr="003373D9">
        <w:trPr>
          <w:cantSplit/>
        </w:trPr>
        <w:tc>
          <w:tcPr>
            <w:tcW w:w="0" w:type="auto"/>
          </w:tcPr>
          <w:p w14:paraId="460C1AE5" w14:textId="77777777" w:rsidR="003373D9" w:rsidRPr="00C20C86" w:rsidRDefault="00B931BF" w:rsidP="003373D9">
            <w:pPr>
              <w:pStyle w:val="HangingIndent"/>
              <w:ind w:left="0" w:firstLine="0"/>
            </w:pPr>
            <w:r w:rsidRPr="00B931BF">
              <w:rPr>
                <w:b/>
              </w:rPr>
              <w:t>Update</w:t>
            </w:r>
            <w:r>
              <w:t xml:space="preserve"> </w:t>
            </w:r>
            <w:r w:rsidR="003373D9" w:rsidRPr="00C20C86">
              <w:t>button</w:t>
            </w:r>
          </w:p>
        </w:tc>
        <w:tc>
          <w:tcPr>
            <w:tcW w:w="0" w:type="auto"/>
          </w:tcPr>
          <w:p w14:paraId="59709EC1" w14:textId="77777777" w:rsidR="003373D9" w:rsidRPr="00C20C86" w:rsidRDefault="003373D9" w:rsidP="003373D9">
            <w:pPr>
              <w:pStyle w:val="HangingIndent"/>
              <w:ind w:left="0" w:firstLine="0"/>
            </w:pPr>
            <w:r w:rsidRPr="00C20C86">
              <w:t>Click this button to write all changed Metadata back into the database.</w:t>
            </w:r>
          </w:p>
        </w:tc>
      </w:tr>
      <w:tr w:rsidR="003373D9" w:rsidRPr="00C20C86" w14:paraId="71E613CA" w14:textId="77777777" w:rsidTr="003373D9">
        <w:trPr>
          <w:cantSplit/>
        </w:trPr>
        <w:tc>
          <w:tcPr>
            <w:tcW w:w="0" w:type="auto"/>
          </w:tcPr>
          <w:p w14:paraId="6C7A43A3" w14:textId="77777777" w:rsidR="003373D9" w:rsidRPr="00C20C86" w:rsidRDefault="00B931BF" w:rsidP="003373D9">
            <w:pPr>
              <w:pStyle w:val="HangingIndent"/>
              <w:ind w:left="0" w:firstLine="0"/>
            </w:pPr>
            <w:r w:rsidRPr="00B931BF">
              <w:rPr>
                <w:b/>
              </w:rPr>
              <w:t>Reset</w:t>
            </w:r>
            <w:r>
              <w:t xml:space="preserve"> </w:t>
            </w:r>
            <w:r w:rsidR="003373D9" w:rsidRPr="00C20C86">
              <w:t>button</w:t>
            </w:r>
          </w:p>
        </w:tc>
        <w:tc>
          <w:tcPr>
            <w:tcW w:w="0" w:type="auto"/>
          </w:tcPr>
          <w:p w14:paraId="2981C16C" w14:textId="77777777" w:rsidR="003373D9" w:rsidRPr="00C20C86" w:rsidRDefault="003373D9" w:rsidP="003373D9">
            <w:pPr>
              <w:pStyle w:val="HangingIndent"/>
              <w:ind w:left="0" w:firstLine="0"/>
            </w:pPr>
            <w:r w:rsidRPr="00C20C86">
              <w:t>Click this button to ignore all changes made since the last time the Update button was clicked and redisplay the Metadata panel from the database.</w:t>
            </w:r>
          </w:p>
        </w:tc>
      </w:tr>
      <w:tr w:rsidR="003373D9" w:rsidRPr="00C20C86" w14:paraId="7E5D203C" w14:textId="77777777" w:rsidTr="003373D9">
        <w:trPr>
          <w:cantSplit/>
        </w:trPr>
        <w:tc>
          <w:tcPr>
            <w:tcW w:w="0" w:type="auto"/>
          </w:tcPr>
          <w:p w14:paraId="22921822" w14:textId="77777777" w:rsidR="003373D9" w:rsidRPr="00C20C86" w:rsidRDefault="003373D9" w:rsidP="003373D9">
            <w:pPr>
              <w:pStyle w:val="HangingIndent"/>
              <w:ind w:left="0" w:firstLine="0"/>
            </w:pPr>
            <w:r w:rsidRPr="00C20C86">
              <w:t>Metadata selection tab</w:t>
            </w:r>
            <w:r>
              <w:t>s</w:t>
            </w:r>
          </w:p>
        </w:tc>
        <w:tc>
          <w:tcPr>
            <w:tcW w:w="0" w:type="auto"/>
          </w:tcPr>
          <w:p w14:paraId="59B48B9E" w14:textId="77777777" w:rsidR="003373D9" w:rsidRPr="00C20C86" w:rsidRDefault="003373D9" w:rsidP="003373D9">
            <w:pPr>
              <w:pStyle w:val="HangingIndent"/>
              <w:ind w:left="0" w:firstLine="0"/>
            </w:pPr>
            <w:r w:rsidRPr="00C20C86">
              <w:t xml:space="preserve">Select either </w:t>
            </w:r>
            <w:r w:rsidRPr="00C20C86">
              <w:rPr>
                <w:rStyle w:val="GUIWord"/>
              </w:rPr>
              <w:t>Campaign</w:t>
            </w:r>
            <w:r w:rsidRPr="00C20C86">
              <w:t>, to display and edit Campaign</w:t>
            </w:r>
            <w:r>
              <w:t>-related</w:t>
            </w:r>
            <w:r w:rsidRPr="00C20C86">
              <w:t xml:space="preserve"> Metadata, or </w:t>
            </w:r>
            <w:r w:rsidRPr="00C20C86">
              <w:rPr>
                <w:rStyle w:val="GUIWord"/>
              </w:rPr>
              <w:t>Metadata</w:t>
            </w:r>
            <w:r w:rsidRPr="00C20C86">
              <w:t xml:space="preserve"> to display and edit Spectr</w:t>
            </w:r>
            <w:r>
              <w:t>um-related</w:t>
            </w:r>
            <w:r w:rsidRPr="00C20C86">
              <w:t xml:space="preserve"> Metadata.</w:t>
            </w:r>
          </w:p>
        </w:tc>
      </w:tr>
      <w:tr w:rsidR="003373D9" w:rsidRPr="00C20C86" w14:paraId="73989905" w14:textId="77777777" w:rsidTr="003373D9">
        <w:trPr>
          <w:cantSplit/>
        </w:trPr>
        <w:tc>
          <w:tcPr>
            <w:tcW w:w="0" w:type="auto"/>
          </w:tcPr>
          <w:p w14:paraId="55AA96F4" w14:textId="77777777" w:rsidR="003373D9" w:rsidRPr="00C20C86" w:rsidRDefault="003373D9" w:rsidP="003373D9">
            <w:pPr>
              <w:pStyle w:val="HangingIndent"/>
              <w:ind w:left="0" w:firstLine="0"/>
            </w:pPr>
            <w:r>
              <w:t>Metadata display area</w:t>
            </w:r>
          </w:p>
        </w:tc>
        <w:tc>
          <w:tcPr>
            <w:tcW w:w="0" w:type="auto"/>
          </w:tcPr>
          <w:p w14:paraId="0C6E03E8" w14:textId="77777777" w:rsidR="003373D9" w:rsidRPr="00C20C86" w:rsidRDefault="003373D9" w:rsidP="003373D9">
            <w:pPr>
              <w:pStyle w:val="HangingIndent"/>
              <w:ind w:left="0" w:firstLine="0"/>
            </w:pPr>
            <w:r w:rsidRPr="00C20C86">
              <w:t>This will show the Metadata selected by the Metadata selection tab.</w:t>
            </w:r>
          </w:p>
        </w:tc>
      </w:tr>
      <w:tr w:rsidR="003373D9" w:rsidRPr="00C20C86" w14:paraId="4D6F610A" w14:textId="77777777" w:rsidTr="003373D9">
        <w:trPr>
          <w:cantSplit/>
        </w:trPr>
        <w:tc>
          <w:tcPr>
            <w:tcW w:w="0" w:type="auto"/>
          </w:tcPr>
          <w:p w14:paraId="4033486E" w14:textId="77777777" w:rsidR="003373D9" w:rsidRPr="00C20C86" w:rsidRDefault="003373D9" w:rsidP="003373D9">
            <w:pPr>
              <w:pStyle w:val="HangingIndent"/>
              <w:ind w:left="0" w:firstLine="0"/>
            </w:pPr>
            <w:r w:rsidRPr="00C20C86">
              <w:t>Spe</w:t>
            </w:r>
            <w:r>
              <w:t>ctrum Metadata Group selection area</w:t>
            </w:r>
          </w:p>
        </w:tc>
        <w:tc>
          <w:tcPr>
            <w:tcW w:w="0" w:type="auto"/>
          </w:tcPr>
          <w:p w14:paraId="0A6E884B" w14:textId="77777777" w:rsidR="003373D9" w:rsidRPr="00C20C86" w:rsidRDefault="003373D9" w:rsidP="003373D9">
            <w:pPr>
              <w:pStyle w:val="HangingIndent"/>
              <w:ind w:left="0" w:firstLine="0"/>
            </w:pPr>
            <w:r w:rsidRPr="00C20C86">
              <w:t xml:space="preserve">Click on these checkboxes to display or suppress the various </w:t>
            </w:r>
            <w:r>
              <w:t>G</w:t>
            </w:r>
            <w:r w:rsidRPr="00C20C86">
              <w:t>roups of Spectrum Metadata.</w:t>
            </w:r>
            <w:r>
              <w:t xml:space="preserve"> </w:t>
            </w:r>
            <w:r w:rsidRPr="0007175F">
              <w:rPr>
                <w:rStyle w:val="GUIWord"/>
              </w:rPr>
              <w:t>Select All</w:t>
            </w:r>
            <w:r>
              <w:t xml:space="preserve"> displays them all, and </w:t>
            </w:r>
            <w:r w:rsidRPr="0007175F">
              <w:rPr>
                <w:rStyle w:val="GUIWord"/>
              </w:rPr>
              <w:t>Select None</w:t>
            </w:r>
            <w:r>
              <w:t xml:space="preserve"> hides them all.</w:t>
            </w:r>
          </w:p>
        </w:tc>
      </w:tr>
    </w:tbl>
    <w:p w14:paraId="44EA9486" w14:textId="77777777" w:rsidR="003373D9" w:rsidRDefault="003373D9" w:rsidP="003373D9">
      <w:pPr>
        <w:pStyle w:val="Body"/>
      </w:pPr>
      <w:r>
        <w:t>In this editor, whenever changes are made to any Metadata entries, they are saved in an action list. They are not written immediately to the database. When the</w:t>
      </w:r>
      <w:r w:rsidR="00D86281">
        <w:t xml:space="preserve"> </w:t>
      </w:r>
      <w:r w:rsidR="00D86281" w:rsidRPr="00D86281">
        <w:rPr>
          <w:b/>
        </w:rPr>
        <w:t>Update</w:t>
      </w:r>
      <w:r>
        <w:t xml:space="preserve"> button is clicked, the action list is processed and the database is updated. When the</w:t>
      </w:r>
      <w:r w:rsidR="00D86281">
        <w:t xml:space="preserve"> </w:t>
      </w:r>
      <w:r w:rsidR="00D86281" w:rsidRPr="00D86281">
        <w:rPr>
          <w:b/>
        </w:rPr>
        <w:t>Reset</w:t>
      </w:r>
      <w:r>
        <w:t xml:space="preserve"> button is clicked, the action list is discarded without being processed and the content of the Metadata display area is redisplayed from the database.</w:t>
      </w:r>
    </w:p>
    <w:p w14:paraId="7650B4FD" w14:textId="77777777" w:rsidR="003373D9" w:rsidRDefault="003373D9" w:rsidP="003373D9">
      <w:pPr>
        <w:pStyle w:val="Warning"/>
      </w:pPr>
      <w:r>
        <w:t>Warning</w:t>
      </w:r>
      <w:r>
        <w:tab/>
        <w:t>Click on</w:t>
      </w:r>
      <w:r w:rsidR="00D86281">
        <w:t xml:space="preserve"> </w:t>
      </w:r>
      <w:r w:rsidR="00D86281" w:rsidRPr="00D86281">
        <w:rPr>
          <w:b/>
        </w:rPr>
        <w:t>Update</w:t>
      </w:r>
      <w:r>
        <w:t xml:space="preserve"> after every change to a Metadata item. If you make multiple changes before clicking</w:t>
      </w:r>
      <w:r w:rsidR="00D86281">
        <w:t xml:space="preserve"> </w:t>
      </w:r>
      <w:r w:rsidR="00D86281" w:rsidRPr="00D86281">
        <w:rPr>
          <w:b/>
        </w:rPr>
        <w:t>Update</w:t>
      </w:r>
      <w:r>
        <w:t xml:space="preserve">, these changes are written to the database, but not necessarily in the order in which you made them. This can yield unexpected results, as the last change you made may not be the last one to be written. </w:t>
      </w:r>
    </w:p>
    <w:p w14:paraId="113C45B9" w14:textId="77777777" w:rsidR="003373D9" w:rsidRDefault="003373D9" w:rsidP="003373D9">
      <w:pPr>
        <w:pStyle w:val="Body"/>
      </w:pPr>
      <w:r>
        <w:t>Metadata entry fields are of various types, including integer, floating point, alpha string, date/times or special lists. Generally, the editor restricts you to entering values which are consistent with the data type. However, the editor does not perform validation checks on entered data. For example, while you must enter a valid number for the Relative Humidity, the editor will not reject negative values or values greater than 100.</w:t>
      </w:r>
    </w:p>
    <w:p w14:paraId="504B8EC4" w14:textId="77777777" w:rsidR="003373D9" w:rsidRPr="005A0497" w:rsidRDefault="003373D9" w:rsidP="003373D9">
      <w:pPr>
        <w:pStyle w:val="Warning"/>
      </w:pPr>
      <w:r>
        <w:t>Warning</w:t>
      </w:r>
      <w:r>
        <w:tab/>
        <w:t>Take care to enter numbers which are within the valid range for the Metadata Attribute you are entering. The editor will permit you to store values which are outside the valid range, which can be misleading or lead to unpredictable results later.</w:t>
      </w:r>
    </w:p>
    <w:p w14:paraId="7DB0D6C2" w14:textId="77777777" w:rsidR="003373D9" w:rsidRPr="003373D9" w:rsidRDefault="003373D9" w:rsidP="003373D9"/>
    <w:p w14:paraId="042BBD5A" w14:textId="77777777" w:rsidR="003373D9" w:rsidRPr="004773CF" w:rsidRDefault="003373D9" w:rsidP="003373D9">
      <w:pPr>
        <w:pStyle w:val="Heading3"/>
      </w:pPr>
      <w:bookmarkStart w:id="296" w:name="_Ref413327410"/>
      <w:bookmarkStart w:id="297" w:name="_Toc296956704"/>
      <w:r w:rsidRPr="004773CF">
        <w:lastRenderedPageBreak/>
        <w:t>Displaying and Editing Campaign Metadata</w:t>
      </w:r>
      <w:bookmarkEnd w:id="296"/>
      <w:bookmarkEnd w:id="297"/>
    </w:p>
    <w:p w14:paraId="1D0BD654" w14:textId="77777777" w:rsidR="003373D9" w:rsidRDefault="003373D9" w:rsidP="003373D9">
      <w:pPr>
        <w:pStyle w:val="Body"/>
      </w:pPr>
      <w:r>
        <w:t xml:space="preserve">See </w:t>
      </w:r>
      <w:r w:rsidR="00C74FEE" w:rsidRPr="00C74FEE">
        <w:rPr>
          <w:i/>
        </w:rPr>
        <w:t>S</w:t>
      </w:r>
      <w:r w:rsidRPr="00C74FEE">
        <w:rPr>
          <w:i/>
        </w:rPr>
        <w:t xml:space="preserve">ection </w:t>
      </w:r>
      <w:r w:rsidR="00C74FEE" w:rsidRPr="00C74FEE">
        <w:rPr>
          <w:i/>
        </w:rPr>
        <w:t>6.9</w:t>
      </w:r>
      <w:r w:rsidR="000C45F3">
        <w:t xml:space="preserve"> </w:t>
      </w:r>
      <w:r w:rsidR="002033C2" w:rsidRPr="002033C2">
        <w:rPr>
          <w:i/>
        </w:rPr>
        <w:fldChar w:fldCharType="begin"/>
      </w:r>
      <w:r w:rsidR="002033C2" w:rsidRPr="002033C2">
        <w:rPr>
          <w:i/>
        </w:rPr>
        <w:instrText xml:space="preserve"> REF _Ref357586090 \h </w:instrText>
      </w:r>
      <w:r w:rsidR="002033C2">
        <w:rPr>
          <w:i/>
        </w:rPr>
        <w:instrText xml:space="preserve"> \* MERGEFORMAT </w:instrText>
      </w:r>
      <w:r w:rsidR="002033C2" w:rsidRPr="002033C2">
        <w:rPr>
          <w:i/>
        </w:rPr>
      </w:r>
      <w:r w:rsidR="002033C2" w:rsidRPr="002033C2">
        <w:rPr>
          <w:i/>
        </w:rPr>
        <w:fldChar w:fldCharType="separate"/>
      </w:r>
      <w:r w:rsidR="00057C13" w:rsidRPr="00057C13">
        <w:rPr>
          <w:i/>
        </w:rPr>
        <w:t>Campaign-related Metadata</w:t>
      </w:r>
      <w:r w:rsidR="002033C2" w:rsidRPr="002033C2">
        <w:rPr>
          <w:i/>
        </w:rPr>
        <w:fldChar w:fldCharType="end"/>
      </w:r>
      <w:r>
        <w:t xml:space="preserve"> for detailed information about individual Campaign Metadata fields, their meanings and operation.</w:t>
      </w:r>
    </w:p>
    <w:p w14:paraId="6A2A0391" w14:textId="77777777" w:rsidR="003373D9" w:rsidRDefault="003373D9" w:rsidP="003373D9">
      <w:pPr>
        <w:pStyle w:val="ProcessHeading"/>
      </w:pPr>
      <w:r>
        <w:t>To edit a Campaign’s Campaign-related Metadata:</w:t>
      </w:r>
    </w:p>
    <w:tbl>
      <w:tblPr>
        <w:tblStyle w:val="Instructions"/>
        <w:tblW w:w="0" w:type="auto"/>
        <w:tblLook w:val="04A0" w:firstRow="1" w:lastRow="0" w:firstColumn="1" w:lastColumn="0" w:noHBand="0" w:noVBand="1"/>
      </w:tblPr>
      <w:tblGrid>
        <w:gridCol w:w="8533"/>
      </w:tblGrid>
      <w:tr w:rsidR="003373D9" w14:paraId="6199E70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D7D493" w14:textId="77777777" w:rsidR="003373D9" w:rsidRDefault="003373D9" w:rsidP="003373D9">
            <w:pPr>
              <w:pStyle w:val="ProcessStep"/>
            </w:pPr>
            <w:r>
              <w:t xml:space="preserve">Click on the </w:t>
            </w:r>
            <w:r w:rsidRPr="0049064B">
              <w:rPr>
                <w:rStyle w:val="GUIWord"/>
              </w:rPr>
              <w:t>Campaign</w:t>
            </w:r>
            <w:r>
              <w:t xml:space="preserve"> tab to highlight it and display Campaign-related Metadata.</w:t>
            </w:r>
          </w:p>
          <w:p w14:paraId="3B02F1C1" w14:textId="77777777" w:rsidR="003373D9" w:rsidRDefault="003373D9" w:rsidP="003373D9">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14:paraId="7B015798" w14:textId="77777777" w:rsidR="003373D9" w:rsidRDefault="003373D9" w:rsidP="003373D9">
            <w:pPr>
              <w:pStyle w:val="ProcessStep"/>
            </w:pPr>
            <w:r>
              <w:t>Modify the Metadata Attribute values as you require.</w:t>
            </w:r>
          </w:p>
          <w:p w14:paraId="7D8A644A" w14:textId="77777777" w:rsidR="003373D9" w:rsidRDefault="00C72539" w:rsidP="003373D9">
            <w:pPr>
              <w:pStyle w:val="ProcessStep"/>
            </w:pPr>
            <w:r>
              <w:t xml:space="preserve">Click </w:t>
            </w:r>
            <w:r w:rsidR="00D86281" w:rsidRPr="00D86281">
              <w:rPr>
                <w:b/>
              </w:rPr>
              <w:t>Update</w:t>
            </w:r>
            <w:r w:rsidR="003373D9">
              <w:t xml:space="preserve"> to cause these changes to be written to the database.</w:t>
            </w:r>
          </w:p>
          <w:p w14:paraId="413677AC" w14:textId="77777777" w:rsidR="003373D9" w:rsidRDefault="003373D9" w:rsidP="003373D9">
            <w:pPr>
              <w:pStyle w:val="ProcessStepFollow"/>
            </w:pPr>
            <w:r>
              <w:t>You can now click on another Campaign name and repeat this procedure.</w:t>
            </w:r>
          </w:p>
        </w:tc>
      </w:tr>
    </w:tbl>
    <w:p w14:paraId="68403CA6" w14:textId="77777777" w:rsidR="003373D9" w:rsidRDefault="003373D9" w:rsidP="003373D9">
      <w:pPr>
        <w:pStyle w:val="Body"/>
      </w:pPr>
      <w:r>
        <w:t>Clicking on Metadata Group names in the Spectrum Metadata selection area does not affect the Campaign editing tab.</w:t>
      </w:r>
    </w:p>
    <w:p w14:paraId="03638EFD" w14:textId="77777777" w:rsidR="003373D9" w:rsidRPr="00016B67" w:rsidRDefault="003373D9" w:rsidP="003373D9">
      <w:pPr>
        <w:pStyle w:val="Body"/>
      </w:pPr>
      <w:r>
        <w:t xml:space="preserve">If you change the </w:t>
      </w:r>
      <w:r w:rsidRPr="0049064B">
        <w:rPr>
          <w:rStyle w:val="GUIWord"/>
        </w:rPr>
        <w:t>Campaign Name</w:t>
      </w:r>
      <w:r>
        <w:rPr>
          <w:rStyle w:val="GUIWord"/>
        </w:rPr>
        <w:t xml:space="preserve"> </w:t>
      </w:r>
      <w:r w:rsidRPr="00B91FA5">
        <w:t>Attribute</w:t>
      </w:r>
      <w:r>
        <w:t>, click on the</w:t>
      </w:r>
      <w:r w:rsidR="00D86281">
        <w:t xml:space="preserve"> </w:t>
      </w:r>
      <w:r w:rsidR="00D86281" w:rsidRPr="00D86281">
        <w:rPr>
          <w:b/>
        </w:rPr>
        <w:t>Refresh</w:t>
      </w:r>
      <w:r>
        <w:t xml:space="preserve"> button to cause that change to be shown in the Campaign Tree Navigator.</w:t>
      </w:r>
    </w:p>
    <w:p w14:paraId="1D713BDB" w14:textId="77777777" w:rsidR="003373D9" w:rsidRDefault="003373D9" w:rsidP="003373D9">
      <w:pPr>
        <w:pStyle w:val="Heading3"/>
      </w:pPr>
      <w:bookmarkStart w:id="298" w:name="_Toc355280383"/>
      <w:bookmarkStart w:id="299" w:name="_Toc398023939"/>
      <w:bookmarkStart w:id="300" w:name="_Toc296956705"/>
      <w:r>
        <w:t>Displaying and Editing Spectrum Metadata</w:t>
      </w:r>
      <w:bookmarkEnd w:id="298"/>
      <w:bookmarkEnd w:id="299"/>
      <w:bookmarkEnd w:id="300"/>
    </w:p>
    <w:p w14:paraId="1C120006" w14:textId="77777777" w:rsidR="003373D9" w:rsidRDefault="003373D9" w:rsidP="003373D9">
      <w:pPr>
        <w:pStyle w:val="Body"/>
      </w:pPr>
      <w:r>
        <w:t xml:space="preserve">See </w:t>
      </w:r>
      <w:r w:rsidR="00DF468D" w:rsidRPr="00C74FEE">
        <w:rPr>
          <w:i/>
        </w:rPr>
        <w:t xml:space="preserve">Section </w:t>
      </w:r>
      <w:r>
        <w:fldChar w:fldCharType="begin"/>
      </w:r>
      <w:r>
        <w:instrText xml:space="preserve"> REF _Ref354084522 \r \h  \* MERGEFORMAT </w:instrText>
      </w:r>
      <w:r>
        <w:fldChar w:fldCharType="separate"/>
      </w:r>
      <w:r w:rsidR="00057C13" w:rsidRPr="00057C13">
        <w:rPr>
          <w:rStyle w:val="CrossReference"/>
        </w:rPr>
        <w:t>6.10</w:t>
      </w:r>
      <w:r>
        <w:fldChar w:fldCharType="end"/>
      </w:r>
      <w:r w:rsidRPr="0049064B">
        <w:rPr>
          <w:rStyle w:val="CrossReference"/>
        </w:rPr>
        <w:t xml:space="preserve"> </w:t>
      </w:r>
      <w:r w:rsidR="00B410C7" w:rsidRPr="00B410C7">
        <w:rPr>
          <w:i/>
        </w:rPr>
        <w:fldChar w:fldCharType="begin"/>
      </w:r>
      <w:r w:rsidR="00B410C7" w:rsidRPr="00B410C7">
        <w:rPr>
          <w:rStyle w:val="CrossReference"/>
          <w:i w:val="0"/>
        </w:rPr>
        <w:instrText xml:space="preserve"> REF _Ref354084522 \h </w:instrText>
      </w:r>
      <w:r w:rsidR="00B410C7">
        <w:rPr>
          <w:i/>
        </w:rPr>
        <w:instrText xml:space="preserve"> \* MERGEFORMAT </w:instrText>
      </w:r>
      <w:r w:rsidR="00B410C7" w:rsidRPr="00B410C7">
        <w:rPr>
          <w:i/>
        </w:rPr>
      </w:r>
      <w:r w:rsidR="00B410C7" w:rsidRPr="00B410C7">
        <w:rPr>
          <w:i/>
        </w:rPr>
        <w:fldChar w:fldCharType="separate"/>
      </w:r>
      <w:r w:rsidR="00057C13" w:rsidRPr="00057C13">
        <w:rPr>
          <w:i/>
        </w:rPr>
        <w:t>Spectrum-related Metadata</w:t>
      </w:r>
      <w:r w:rsidR="00B410C7" w:rsidRPr="00B410C7">
        <w:rPr>
          <w:i/>
        </w:rPr>
        <w:fldChar w:fldCharType="end"/>
      </w:r>
      <w:r>
        <w:t xml:space="preserve"> for detailed information about individual Campaign Metadata fields, the way they are organised into Metadata groups, their meanings and operation.</w:t>
      </w:r>
    </w:p>
    <w:p w14:paraId="7997BA3F" w14:textId="77777777" w:rsidR="00060362" w:rsidRDefault="003373D9" w:rsidP="00463747">
      <w:pPr>
        <w:pStyle w:val="Body"/>
      </w:pPr>
      <w:r>
        <w:t>In order to understand the operation of this Editor, it is helpful to understand how Spectrum Metadata are stored by SPECCHIO. There are two storage methods.</w:t>
      </w:r>
    </w:p>
    <w:p w14:paraId="4CD0FB72" w14:textId="77777777" w:rsidR="003373D9" w:rsidRDefault="003373D9" w:rsidP="003373D9">
      <w:pPr>
        <w:pStyle w:val="Body"/>
      </w:pPr>
    </w:p>
    <w:tbl>
      <w:tblPr>
        <w:tblStyle w:val="TableGrid"/>
        <w:tblW w:w="0" w:type="auto"/>
        <w:tblInd w:w="817" w:type="dxa"/>
        <w:tblLook w:val="04A0" w:firstRow="1" w:lastRow="0" w:firstColumn="1" w:lastColumn="0" w:noHBand="0" w:noVBand="1"/>
      </w:tblPr>
      <w:tblGrid>
        <w:gridCol w:w="2126"/>
        <w:gridCol w:w="6299"/>
      </w:tblGrid>
      <w:tr w:rsidR="00B128FC" w:rsidRPr="00B128FC" w14:paraId="5E7FB842" w14:textId="77777777" w:rsidTr="007A5697">
        <w:tc>
          <w:tcPr>
            <w:tcW w:w="2126" w:type="dxa"/>
          </w:tcPr>
          <w:p w14:paraId="084B284C" w14:textId="77777777" w:rsidR="00B128FC" w:rsidRPr="00B128FC" w:rsidRDefault="00B128FC" w:rsidP="003E74DD">
            <w:pPr>
              <w:pStyle w:val="HangingIndent"/>
              <w:ind w:left="0" w:firstLine="0"/>
            </w:pPr>
            <w:r w:rsidRPr="00B128FC">
              <w:rPr>
                <w:rStyle w:val="Strong"/>
              </w:rPr>
              <w:t>Mandatory Metadata</w:t>
            </w:r>
            <w:r w:rsidRPr="00B128FC">
              <w:t xml:space="preserve">   </w:t>
            </w:r>
          </w:p>
        </w:tc>
        <w:tc>
          <w:tcPr>
            <w:tcW w:w="6299" w:type="dxa"/>
          </w:tcPr>
          <w:p w14:paraId="4655A3F5" w14:textId="77777777" w:rsidR="00B128FC" w:rsidRPr="00B128FC" w:rsidRDefault="00B128FC" w:rsidP="003E74DD">
            <w:pPr>
              <w:pStyle w:val="HangingIndent"/>
              <w:ind w:left="0" w:firstLine="0"/>
            </w:pPr>
            <w:r w:rsidRPr="00B128FC">
              <w:t xml:space="preserve">The following attributes are stored for all Spectra and are always displayed – Measurement unit, File format, Sensor, Instrument and Reference. If they are not relevant or no data is available, set them to </w:t>
            </w:r>
            <w:r w:rsidRPr="00B128FC">
              <w:rPr>
                <w:rStyle w:val="GUIWord"/>
              </w:rPr>
              <w:t>Nil</w:t>
            </w:r>
            <w:r w:rsidRPr="00B128FC">
              <w:t>.</w:t>
            </w:r>
          </w:p>
        </w:tc>
      </w:tr>
      <w:tr w:rsidR="00B128FC" w:rsidRPr="00B128FC" w14:paraId="2BD3B8A5" w14:textId="77777777" w:rsidTr="007A5697">
        <w:tc>
          <w:tcPr>
            <w:tcW w:w="2126" w:type="dxa"/>
          </w:tcPr>
          <w:p w14:paraId="64CC960A" w14:textId="77777777" w:rsidR="00B128FC" w:rsidRPr="00B128FC" w:rsidRDefault="00B128FC" w:rsidP="003E74DD">
            <w:pPr>
              <w:pStyle w:val="HangingIndent"/>
              <w:ind w:left="0" w:firstLine="0"/>
            </w:pPr>
            <w:r w:rsidRPr="00B128FC">
              <w:rPr>
                <w:rStyle w:val="Strong"/>
              </w:rPr>
              <w:t>EAV Metadata</w:t>
            </w:r>
            <w:r w:rsidRPr="00B128FC">
              <w:t xml:space="preserve">   </w:t>
            </w:r>
          </w:p>
        </w:tc>
        <w:tc>
          <w:tcPr>
            <w:tcW w:w="6299" w:type="dxa"/>
          </w:tcPr>
          <w:p w14:paraId="17A4E436" w14:textId="77777777" w:rsidR="00B128FC" w:rsidRPr="00B128FC" w:rsidRDefault="00B128FC" w:rsidP="003E74DD">
            <w:pPr>
              <w:pStyle w:val="HangingIndent"/>
              <w:ind w:left="0" w:firstLine="0"/>
            </w:pPr>
            <w:r w:rsidRPr="00B128FC">
              <w:t>So that space is optimised, for all other Metadata Attributes SPECCHIO stores only those values which are set. They are stored in an Entity/Attribute/Value table, where one Metadata value is stored in each row of the table as an Attribute=Value pair (such as Latitude=</w:t>
            </w:r>
            <w:r w:rsidRPr="00B128FC">
              <w:noBreakHyphen/>
              <w:t>35.33943, or Ambient Temp=23.5). The Entity field in that row stores a list of Spectra which are associated with this particular Attribute and Value.</w:t>
            </w:r>
          </w:p>
        </w:tc>
      </w:tr>
    </w:tbl>
    <w:p w14:paraId="745F614A" w14:textId="77777777" w:rsidR="003373D9" w:rsidRPr="00F50667" w:rsidRDefault="003373D9" w:rsidP="003373D9">
      <w:pPr>
        <w:pStyle w:val="Note"/>
      </w:pPr>
      <w:r>
        <w:lastRenderedPageBreak/>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 and may case unexpected results in subsequent Spectrum upload operations.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be confusing. There are other cases too.</w:t>
      </w:r>
    </w:p>
    <w:p w14:paraId="0A243B70" w14:textId="77777777" w:rsidR="003373D9" w:rsidRDefault="003373D9" w:rsidP="003373D9">
      <w:pPr>
        <w:pStyle w:val="Heading4"/>
      </w:pPr>
      <w:r>
        <w:t>Displaying a Single Spectrum’s Metadata</w:t>
      </w:r>
    </w:p>
    <w:p w14:paraId="2B08EC5D" w14:textId="77777777" w:rsidR="003373D9" w:rsidRDefault="003373D9" w:rsidP="003373D9">
      <w:pPr>
        <w:pStyle w:val="Body"/>
      </w:pPr>
      <w:r>
        <w:t>Displaying Metadata values is done using the Metadata Editor window.</w:t>
      </w:r>
    </w:p>
    <w:p w14:paraId="106079DD" w14:textId="77777777" w:rsidR="003373D9" w:rsidRDefault="003373D9" w:rsidP="003373D9">
      <w:pPr>
        <w:pStyle w:val="ProcessHeading"/>
      </w:pPr>
      <w:r>
        <w:t>To display a single Spectrum’s Metadata:</w:t>
      </w:r>
    </w:p>
    <w:tbl>
      <w:tblPr>
        <w:tblStyle w:val="Instructions"/>
        <w:tblW w:w="0" w:type="auto"/>
        <w:tblLook w:val="04A0" w:firstRow="1" w:lastRow="0" w:firstColumn="1" w:lastColumn="0" w:noHBand="0" w:noVBand="1"/>
      </w:tblPr>
      <w:tblGrid>
        <w:gridCol w:w="8533"/>
      </w:tblGrid>
      <w:tr w:rsidR="003373D9" w14:paraId="627A769A"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2FD119" w14:textId="77777777" w:rsidR="003373D9" w:rsidRDefault="003373D9" w:rsidP="003373D9">
            <w:pPr>
              <w:pStyle w:val="ProcessStep"/>
            </w:pPr>
            <w:r>
              <w:t>Using the hierarchy browser, select the Spectrum for which you wish to display the Metadata values.</w:t>
            </w:r>
          </w:p>
          <w:p w14:paraId="2575A6AB" w14:textId="77777777" w:rsidR="003373D9" w:rsidRDefault="003373D9" w:rsidP="003373D9">
            <w:pPr>
              <w:pStyle w:val="ProcessStep"/>
            </w:pPr>
            <w:r>
              <w:t xml:space="preserve">Click on the </w:t>
            </w:r>
            <w:r w:rsidRPr="0049064B">
              <w:rPr>
                <w:rStyle w:val="GUIWord"/>
              </w:rPr>
              <w:t>Metadata</w:t>
            </w:r>
            <w:r>
              <w:t xml:space="preserve"> tab to display Spectrum Metadata.</w:t>
            </w:r>
          </w:p>
          <w:p w14:paraId="2D87A7E4" w14:textId="77777777" w:rsidR="003373D9" w:rsidRDefault="003373D9" w:rsidP="003373D9">
            <w:pPr>
              <w:pStyle w:val="FigureIndented"/>
              <w:ind w:left="425"/>
            </w:pPr>
            <w:r>
              <w:rPr>
                <w:lang w:val="en-US" w:eastAsia="en-US"/>
              </w:rPr>
              <w:drawing>
                <wp:inline distT="0" distB="0" distL="0" distR="0" wp14:anchorId="29B7FB41" wp14:editId="122EA6FC">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6" cstate="print"/>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840B164" w14:textId="1A1D9378" w:rsidR="003373D9" w:rsidRPr="005A0497" w:rsidRDefault="00980823" w:rsidP="003373D9">
            <w:pPr>
              <w:pStyle w:val="CaptionIndented"/>
              <w:ind w:left="425"/>
            </w:pPr>
            <w:r>
              <w:t xml:space="preserve">Figure </w:t>
            </w:r>
            <w:r>
              <w:fldChar w:fldCharType="begin"/>
            </w:r>
            <w:r>
              <w:instrText xml:space="preserve"> SEQ Figure \* ARABIC </w:instrText>
            </w:r>
            <w:r>
              <w:fldChar w:fldCharType="separate"/>
            </w:r>
            <w:r w:rsidR="00057C13">
              <w:rPr>
                <w:noProof/>
              </w:rPr>
              <w:t>31</w:t>
            </w:r>
            <w:r>
              <w:fldChar w:fldCharType="end"/>
            </w:r>
            <w:r w:rsidR="003373D9" w:rsidRPr="00084655">
              <w:t xml:space="preserve">: Metadata editor </w:t>
            </w:r>
            <w:r w:rsidR="003373D9">
              <w:t>dialog</w:t>
            </w:r>
          </w:p>
          <w:p w14:paraId="74E221D1" w14:textId="77777777" w:rsidR="003373D9" w:rsidRDefault="003373D9" w:rsidP="003373D9">
            <w:pPr>
              <w:pStyle w:val="Bullet"/>
              <w:ind w:left="425"/>
            </w:pPr>
            <w:r>
              <w:t xml:space="preserve">Select or de-select the check boxes for the Metadata Groups. The check boxes are displayed on the right in the </w:t>
            </w:r>
            <w:r w:rsidRPr="00C20C86">
              <w:t>Spe</w:t>
            </w:r>
            <w:r>
              <w:t>ctrum Metadata Group selection area.</w:t>
            </w:r>
          </w:p>
          <w:p w14:paraId="22383C9F" w14:textId="77777777" w:rsidR="003373D9" w:rsidRDefault="003373D9" w:rsidP="00980823">
            <w:pPr>
              <w:pStyle w:val="Bullet"/>
              <w:keepNext/>
              <w:ind w:left="425"/>
            </w:pPr>
            <w:r>
              <w:t>Scroll to the required Metadata Group to see the values of the Metadata Attribute in that Group.</w:t>
            </w:r>
          </w:p>
        </w:tc>
      </w:tr>
    </w:tbl>
    <w:p w14:paraId="615D56A3" w14:textId="72DCC279" w:rsidR="00980823" w:rsidRDefault="00980823">
      <w:pPr>
        <w:pStyle w:val="Caption"/>
      </w:pPr>
    </w:p>
    <w:p w14:paraId="0F24DFCB" w14:textId="77777777" w:rsidR="003373D9" w:rsidRDefault="003373D9" w:rsidP="003373D9">
      <w:pPr>
        <w:pStyle w:val="Note"/>
      </w:pPr>
      <w:r>
        <w:t>Note</w:t>
      </w:r>
      <w:r>
        <w:tab/>
        <w:t>Only Metadata Attributes which have values for the selected Spectrum are displayed.</w:t>
      </w:r>
    </w:p>
    <w:p w14:paraId="14AA2D2A" w14:textId="77777777" w:rsidR="003373D9" w:rsidRDefault="003373D9" w:rsidP="003373D9">
      <w:pPr>
        <w:pStyle w:val="Heading4"/>
      </w:pPr>
      <w:r>
        <w:t>Editing Metadata for a Single Spectrum</w:t>
      </w:r>
    </w:p>
    <w:p w14:paraId="5F93637F" w14:textId="77777777" w:rsidR="003373D9" w:rsidRDefault="003373D9" w:rsidP="003373D9">
      <w:pPr>
        <w:pStyle w:val="Body"/>
      </w:pPr>
      <w:r>
        <w:t>In each of the processes in this section, after you change or delete any Metadata value click</w:t>
      </w:r>
      <w:r w:rsidR="00B035DD">
        <w:t xml:space="preserve"> </w:t>
      </w:r>
      <w:r w:rsidR="00B035DD" w:rsidRPr="00B035DD">
        <w:rPr>
          <w:b/>
        </w:rPr>
        <w:t>Update</w:t>
      </w:r>
      <w:r>
        <w:t xml:space="preserve"> to write your change back into the database. If that Metadata value is shared by another unselected Spectrum, the following dialog will be displayed. </w:t>
      </w:r>
    </w:p>
    <w:p w14:paraId="345CE4AA" w14:textId="77777777" w:rsidR="003373D9" w:rsidRDefault="003373D9" w:rsidP="003373D9">
      <w:pPr>
        <w:pStyle w:val="Figure"/>
      </w:pPr>
      <w:r>
        <w:rPr>
          <w:lang w:val="en-US" w:eastAsia="en-US"/>
        </w:rPr>
        <w:lastRenderedPageBreak/>
        <w:drawing>
          <wp:inline distT="0" distB="0" distL="0" distR="0" wp14:anchorId="22C8D822" wp14:editId="0E1847E0">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57" cstate="print"/>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ABD2C51" w14:textId="217A6F31" w:rsidR="003373D9" w:rsidRPr="005A0497" w:rsidRDefault="00980823" w:rsidP="00980823">
      <w:pPr>
        <w:pStyle w:val="Caption"/>
      </w:pPr>
      <w:bookmarkStart w:id="301" w:name="_Ref354068263"/>
      <w:r>
        <w:t xml:space="preserve">Figure </w:t>
      </w:r>
      <w:r>
        <w:fldChar w:fldCharType="begin"/>
      </w:r>
      <w:r>
        <w:instrText xml:space="preserve"> SEQ Figure \* ARABIC </w:instrText>
      </w:r>
      <w:r>
        <w:fldChar w:fldCharType="separate"/>
      </w:r>
      <w:r w:rsidR="00057C13">
        <w:rPr>
          <w:noProof/>
        </w:rPr>
        <w:t>32</w:t>
      </w:r>
      <w:r>
        <w:fldChar w:fldCharType="end"/>
      </w:r>
      <w:r w:rsidR="003373D9" w:rsidRPr="00084655">
        <w:t xml:space="preserve">: </w:t>
      </w:r>
      <w:bookmarkEnd w:id="301"/>
      <w:r w:rsidR="003373D9">
        <w:t>Shared data operation selector dialog</w:t>
      </w:r>
    </w:p>
    <w:p w14:paraId="765A021A" w14:textId="77777777" w:rsidR="003373D9" w:rsidRDefault="003373D9" w:rsidP="003373D9">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14:paraId="760FA81D" w14:textId="77777777" w:rsidR="003373D9" w:rsidRDefault="003373D9" w:rsidP="003373D9">
      <w:pPr>
        <w:pStyle w:val="Body"/>
      </w:pPr>
      <w:r>
        <w:t>This dialog allows you to select how you want the Entity/Attribute/Value table to be updated. The exact choice of options will depend on whether you performed a change or a delete.</w:t>
      </w:r>
    </w:p>
    <w:tbl>
      <w:tblPr>
        <w:tblStyle w:val="TableGrid"/>
        <w:tblW w:w="0" w:type="auto"/>
        <w:tblInd w:w="817" w:type="dxa"/>
        <w:tblLook w:val="04A0" w:firstRow="1" w:lastRow="0" w:firstColumn="1" w:lastColumn="0" w:noHBand="0" w:noVBand="1"/>
      </w:tblPr>
      <w:tblGrid>
        <w:gridCol w:w="2126"/>
        <w:gridCol w:w="6299"/>
      </w:tblGrid>
      <w:tr w:rsidR="0072193D" w:rsidRPr="0072193D" w14:paraId="2BB950A1" w14:textId="77777777" w:rsidTr="0072193D">
        <w:tc>
          <w:tcPr>
            <w:tcW w:w="2126" w:type="dxa"/>
          </w:tcPr>
          <w:p w14:paraId="51B1465D" w14:textId="77777777" w:rsidR="0072193D" w:rsidRPr="0072193D" w:rsidRDefault="0072193D" w:rsidP="00B62D7B">
            <w:pPr>
              <w:pStyle w:val="HangingIndent"/>
              <w:ind w:left="0" w:firstLine="0"/>
              <w:rPr>
                <w:b/>
                <w:sz w:val="22"/>
                <w:szCs w:val="22"/>
              </w:rPr>
            </w:pPr>
            <w:r w:rsidRPr="0072193D">
              <w:rPr>
                <w:b/>
                <w:sz w:val="22"/>
                <w:szCs w:val="22"/>
              </w:rPr>
              <w:t>Apply to all spectra</w:t>
            </w:r>
          </w:p>
        </w:tc>
        <w:tc>
          <w:tcPr>
            <w:tcW w:w="6299" w:type="dxa"/>
          </w:tcPr>
          <w:p w14:paraId="18E531EF" w14:textId="77777777" w:rsidR="0072193D" w:rsidRPr="0072193D" w:rsidRDefault="0072193D" w:rsidP="00B62D7B">
            <w:pPr>
              <w:pStyle w:val="HangingIndent"/>
              <w:ind w:left="0" w:firstLine="0"/>
              <w:rPr>
                <w:sz w:val="22"/>
                <w:szCs w:val="22"/>
              </w:rPr>
            </w:pPr>
            <w:r w:rsidRPr="0072193D">
              <w:rPr>
                <w:sz w:val="22"/>
                <w:szCs w:val="22"/>
              </w:rPr>
              <w:t>The shared record in the Entity/Attribute/Value table will be updated or deleted and therefore all Spectra which share this Metadata value will be affected by this change. Understand how widely the shared record is referenced when you use this option. It is possible for the value to be used for any other Spectrum in the entire database, although it is usually just shared by other Spectra in the same Campaign.</w:t>
            </w:r>
          </w:p>
        </w:tc>
      </w:tr>
      <w:tr w:rsidR="0072193D" w:rsidRPr="0072193D" w14:paraId="79182847" w14:textId="77777777" w:rsidTr="0072193D">
        <w:tc>
          <w:tcPr>
            <w:tcW w:w="2126" w:type="dxa"/>
          </w:tcPr>
          <w:p w14:paraId="7F56E9CE" w14:textId="77777777" w:rsidR="0072193D" w:rsidRPr="0072193D" w:rsidRDefault="0072193D" w:rsidP="00B62D7B">
            <w:pPr>
              <w:pStyle w:val="HangingIndent"/>
              <w:ind w:left="0" w:firstLine="0"/>
              <w:rPr>
                <w:b/>
                <w:sz w:val="22"/>
                <w:szCs w:val="22"/>
              </w:rPr>
            </w:pPr>
            <w:r w:rsidRPr="0072193D">
              <w:rPr>
                <w:b/>
                <w:sz w:val="22"/>
                <w:szCs w:val="22"/>
              </w:rPr>
              <w:t>Selected spectra only</w:t>
            </w:r>
          </w:p>
        </w:tc>
        <w:tc>
          <w:tcPr>
            <w:tcW w:w="6299" w:type="dxa"/>
          </w:tcPr>
          <w:p w14:paraId="44548251" w14:textId="77777777" w:rsidR="0072193D" w:rsidRPr="0072193D" w:rsidRDefault="0072193D" w:rsidP="00B62D7B">
            <w:pPr>
              <w:pStyle w:val="HangingIndent"/>
              <w:ind w:left="0" w:firstLine="0"/>
              <w:rPr>
                <w:sz w:val="22"/>
                <w:szCs w:val="22"/>
              </w:rPr>
            </w:pPr>
            <w:r w:rsidRPr="0072193D">
              <w:rPr>
                <w:sz w:val="22"/>
                <w:szCs w:val="22"/>
              </w:rPr>
              <w:t>Only the selected Spectrum will be affected. To achieve this, SPECCHIO will create a new entry in the Entity/Attribute/Value table and link only the selected Spectrum to it. For a delete operation, only the reference to the current Spectrum will be removed from the Entity list. No other Spectrum will be affected.</w:t>
            </w:r>
          </w:p>
        </w:tc>
      </w:tr>
      <w:tr w:rsidR="0072193D" w:rsidRPr="0072193D" w14:paraId="4846871E" w14:textId="77777777" w:rsidTr="0072193D">
        <w:tc>
          <w:tcPr>
            <w:tcW w:w="2126" w:type="dxa"/>
          </w:tcPr>
          <w:p w14:paraId="2ECE173E" w14:textId="77777777" w:rsidR="0072193D" w:rsidRPr="0072193D" w:rsidRDefault="0072193D" w:rsidP="00B62D7B">
            <w:pPr>
              <w:pStyle w:val="HangingIndent"/>
              <w:ind w:left="0" w:firstLine="0"/>
              <w:rPr>
                <w:b/>
                <w:sz w:val="22"/>
                <w:szCs w:val="22"/>
              </w:rPr>
            </w:pPr>
            <w:r w:rsidRPr="0072193D">
              <w:rPr>
                <w:b/>
                <w:sz w:val="22"/>
                <w:szCs w:val="22"/>
              </w:rPr>
              <w:t>Cancel</w:t>
            </w:r>
          </w:p>
        </w:tc>
        <w:tc>
          <w:tcPr>
            <w:tcW w:w="6299" w:type="dxa"/>
          </w:tcPr>
          <w:p w14:paraId="335E6B48" w14:textId="77777777" w:rsidR="0072193D" w:rsidRPr="0072193D" w:rsidRDefault="0072193D" w:rsidP="001E38CE">
            <w:pPr>
              <w:pStyle w:val="HangingIndent"/>
              <w:ind w:left="0" w:firstLine="0"/>
              <w:rPr>
                <w:sz w:val="22"/>
                <w:szCs w:val="22"/>
              </w:rPr>
            </w:pPr>
            <w:r w:rsidRPr="0072193D">
              <w:rPr>
                <w:sz w:val="22"/>
                <w:szCs w:val="22"/>
              </w:rPr>
              <w:t>Your change or delete request will be discarded and no changes for this Metadata value will be made. You should then click on</w:t>
            </w:r>
            <w:r w:rsidR="001E38CE">
              <w:rPr>
                <w:sz w:val="22"/>
                <w:szCs w:val="22"/>
              </w:rPr>
              <w:t xml:space="preserve"> </w:t>
            </w:r>
            <w:r w:rsidR="001E38CE" w:rsidRPr="001E38CE">
              <w:rPr>
                <w:b/>
                <w:sz w:val="22"/>
                <w:szCs w:val="22"/>
              </w:rPr>
              <w:t>Reset</w:t>
            </w:r>
            <w:r w:rsidRPr="0072193D">
              <w:rPr>
                <w:sz w:val="22"/>
                <w:szCs w:val="22"/>
              </w:rPr>
              <w:t xml:space="preserve"> to cause the original database values to be redisplayed.</w:t>
            </w:r>
          </w:p>
        </w:tc>
      </w:tr>
    </w:tbl>
    <w:p w14:paraId="54BA5B32" w14:textId="77777777" w:rsidR="003373D9" w:rsidRPr="00561482" w:rsidRDefault="003373D9" w:rsidP="003373D9">
      <w:pPr>
        <w:pStyle w:val="ProcessHeading"/>
      </w:pPr>
      <w:r w:rsidRPr="00561482">
        <w:t>To modify a Metadata value</w:t>
      </w:r>
      <w:r>
        <w:t>:</w:t>
      </w:r>
    </w:p>
    <w:tbl>
      <w:tblPr>
        <w:tblStyle w:val="Instructions"/>
        <w:tblW w:w="0" w:type="auto"/>
        <w:tblLook w:val="04A0" w:firstRow="1" w:lastRow="0" w:firstColumn="1" w:lastColumn="0" w:noHBand="0" w:noVBand="1"/>
      </w:tblPr>
      <w:tblGrid>
        <w:gridCol w:w="8533"/>
      </w:tblGrid>
      <w:tr w:rsidR="003373D9" w14:paraId="391B0B6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C496A14" w14:textId="77777777" w:rsidR="003373D9" w:rsidRDefault="003373D9" w:rsidP="003373D9">
            <w:pPr>
              <w:pStyle w:val="Bullet"/>
              <w:ind w:left="425"/>
            </w:pPr>
            <w:r>
              <w:t>Display the Metadata Attribute values for the required Spectrum as described in the previous sub-section.</w:t>
            </w:r>
          </w:p>
          <w:p w14:paraId="77773DBB" w14:textId="77777777" w:rsidR="003373D9" w:rsidRPr="00F50667" w:rsidRDefault="003373D9" w:rsidP="003373D9">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34881F2D" w14:textId="77777777" w:rsidR="003373D9" w:rsidRPr="00F50667" w:rsidRDefault="003373D9" w:rsidP="003373D9">
            <w:pPr>
              <w:pStyle w:val="Bullet"/>
              <w:ind w:left="425"/>
            </w:pPr>
            <w:r>
              <w:t>Click in the field and type in</w:t>
            </w:r>
            <w:r w:rsidRPr="00F50667">
              <w:t xml:space="preserve"> the required value. When the field contains a valid value the</w:t>
            </w:r>
            <w:r w:rsidR="00CD2621">
              <w:t xml:space="preserve"> </w:t>
            </w:r>
            <w:r w:rsidR="00CD2621" w:rsidRPr="00CD2621">
              <w:rPr>
                <w:b/>
              </w:rPr>
              <w:t>Update</w:t>
            </w:r>
            <w:r w:rsidRPr="00F50667">
              <w:t xml:space="preserve"> button will become valid.</w:t>
            </w:r>
          </w:p>
          <w:p w14:paraId="6520DF15" w14:textId="77777777" w:rsidR="003373D9" w:rsidRPr="00CD22EF" w:rsidRDefault="002D217B" w:rsidP="002D217B">
            <w:pPr>
              <w:pStyle w:val="Bullet"/>
              <w:ind w:left="425"/>
              <w:rPr>
                <w:rStyle w:val="Strong"/>
                <w:b w:val="0"/>
                <w:bCs w:val="0"/>
              </w:rPr>
            </w:pPr>
            <w:r>
              <w:t>Click</w:t>
            </w:r>
            <w:r w:rsidR="007D2B83">
              <w:t xml:space="preserve"> </w:t>
            </w:r>
            <w:r w:rsidR="007D2B83" w:rsidRPr="007D2B83">
              <w:rPr>
                <w:b/>
              </w:rPr>
              <w:t>Update</w:t>
            </w:r>
            <w:r w:rsidR="003373D9" w:rsidRPr="00F50667">
              <w:t xml:space="preserve"> to write the </w:t>
            </w:r>
            <w:r w:rsidR="003373D9">
              <w:t>modified value</w:t>
            </w:r>
            <w:r w:rsidR="003373D9" w:rsidRPr="00F50667">
              <w:t xml:space="preserve"> back to the database.</w:t>
            </w:r>
            <w:r w:rsidR="003373D9">
              <w:t xml:space="preserve"> If the Metadata is shared by more than one Spectrum, the dialog in </w:t>
            </w:r>
            <w:r w:rsidR="003373D9">
              <w:fldChar w:fldCharType="begin"/>
            </w:r>
            <w:r w:rsidR="003373D9">
              <w:instrText xml:space="preserve"> REF _Ref354068263 \h  \* MERGEFORMAT </w:instrText>
            </w:r>
            <w:r w:rsidR="003373D9">
              <w:fldChar w:fldCharType="separate"/>
            </w:r>
            <w:r w:rsidR="00057C13">
              <w:t>Figure 32</w:t>
            </w:r>
            <w:r w:rsidR="00057C13" w:rsidRPr="00084655">
              <w:t xml:space="preserve">: </w:t>
            </w:r>
            <w:r w:rsidR="003373D9">
              <w:fldChar w:fldCharType="end"/>
            </w:r>
            <w:r w:rsidR="003373D9">
              <w:t xml:space="preserve"> will be displayed. Select your desired action and click</w:t>
            </w:r>
            <w:r w:rsidR="007D2B83">
              <w:t xml:space="preserve"> </w:t>
            </w:r>
            <w:r w:rsidR="007D2B83" w:rsidRPr="007D2B83">
              <w:rPr>
                <w:b/>
              </w:rPr>
              <w:t>OK</w:t>
            </w:r>
            <w:r w:rsidR="003373D9">
              <w:t>.</w:t>
            </w:r>
          </w:p>
        </w:tc>
      </w:tr>
    </w:tbl>
    <w:p w14:paraId="5D9097E0" w14:textId="77777777" w:rsidR="003373D9" w:rsidRPr="00561482" w:rsidRDefault="003373D9" w:rsidP="003373D9">
      <w:pPr>
        <w:pStyle w:val="ProcessHeading"/>
      </w:pPr>
      <w:r w:rsidRPr="00561482">
        <w:t>To delete a Metadata value</w:t>
      </w:r>
      <w:r>
        <w:t>:</w:t>
      </w:r>
    </w:p>
    <w:tbl>
      <w:tblPr>
        <w:tblStyle w:val="Instructions"/>
        <w:tblW w:w="0" w:type="auto"/>
        <w:tblLook w:val="04A0" w:firstRow="1" w:lastRow="0" w:firstColumn="1" w:lastColumn="0" w:noHBand="0" w:noVBand="1"/>
      </w:tblPr>
      <w:tblGrid>
        <w:gridCol w:w="8533"/>
      </w:tblGrid>
      <w:tr w:rsidR="003373D9" w14:paraId="3736AAF8"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1F4E16" w14:textId="77777777" w:rsidR="003373D9" w:rsidRDefault="003373D9" w:rsidP="003373D9">
            <w:pPr>
              <w:pStyle w:val="Bullet"/>
              <w:ind w:left="425"/>
            </w:pPr>
            <w:r>
              <w:t>Display the Metadata Attribute values for the required Spectrum as described in the previous sub-section.</w:t>
            </w:r>
          </w:p>
          <w:p w14:paraId="3F035013" w14:textId="77777777" w:rsidR="003373D9" w:rsidRPr="00F50667" w:rsidRDefault="003373D9" w:rsidP="003373D9">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7D23B793" w14:textId="77777777" w:rsidR="003373D9" w:rsidRDefault="003373D9" w:rsidP="003373D9">
            <w:pPr>
              <w:pStyle w:val="Bullet"/>
              <w:ind w:left="425"/>
            </w:pPr>
            <w:r>
              <w:t>Right c</w:t>
            </w:r>
            <w:r w:rsidRPr="00F50667">
              <w:t xml:space="preserve">lick </w:t>
            </w:r>
            <w:r>
              <w:t xml:space="preserve">on the name of </w:t>
            </w:r>
            <w:r w:rsidR="007D2B83">
              <w:t xml:space="preserve">the field you wish to delete. A </w:t>
            </w:r>
            <w:r w:rsidR="007D2B83" w:rsidRPr="007D2B83">
              <w:rPr>
                <w:b/>
              </w:rPr>
              <w:t>Delete</w:t>
            </w:r>
            <w:r>
              <w:t xml:space="preserve"> button will </w:t>
            </w:r>
            <w:r>
              <w:lastRenderedPageBreak/>
              <w:t>appear.</w:t>
            </w:r>
          </w:p>
          <w:p w14:paraId="5E4677F7" w14:textId="77777777" w:rsidR="003373D9" w:rsidRPr="00F50667" w:rsidRDefault="003373D9" w:rsidP="003373D9">
            <w:pPr>
              <w:pStyle w:val="Bullet"/>
              <w:ind w:left="425"/>
            </w:pPr>
            <w:r>
              <w:t xml:space="preserve">Click on this </w:t>
            </w:r>
            <w:r w:rsidR="007D2B83" w:rsidRPr="007D2B83">
              <w:rPr>
                <w:b/>
              </w:rPr>
              <w:t>Delete</w:t>
            </w:r>
            <w:r>
              <w:t xml:space="preserve"> button. The Metadata field will disappear from the display and </w:t>
            </w:r>
            <w:r w:rsidR="007D2B83">
              <w:t xml:space="preserve">the </w:t>
            </w:r>
            <w:r w:rsidR="007D2B83" w:rsidRPr="007D2B83">
              <w:rPr>
                <w:b/>
              </w:rPr>
              <w:t>Update</w:t>
            </w:r>
            <w:r w:rsidRPr="00F50667">
              <w:t xml:space="preserve"> button will become </w:t>
            </w:r>
            <w:r>
              <w:t>active</w:t>
            </w:r>
            <w:r w:rsidRPr="00F50667">
              <w:t>.</w:t>
            </w:r>
          </w:p>
          <w:p w14:paraId="5075186B" w14:textId="77777777" w:rsidR="003373D9" w:rsidRDefault="002D217B" w:rsidP="002D217B">
            <w:pPr>
              <w:pStyle w:val="Bullet"/>
              <w:ind w:left="425"/>
            </w:pPr>
            <w:r>
              <w:t>Click</w:t>
            </w:r>
            <w:r w:rsidR="007D2B83">
              <w:t xml:space="preserve"> </w:t>
            </w:r>
            <w:r w:rsidR="007D2B83" w:rsidRPr="007D2B83">
              <w:rPr>
                <w:b/>
              </w:rPr>
              <w:t>Update</w:t>
            </w:r>
            <w:r w:rsidR="003373D9" w:rsidRPr="00F50667">
              <w:t xml:space="preserve"> to write the change back to the database.</w:t>
            </w:r>
            <w:r w:rsidR="003373D9">
              <w:t xml:space="preserve"> If the Metadata is shared by other Spectra, the dialog in </w:t>
            </w:r>
            <w:r w:rsidR="003373D9">
              <w:fldChar w:fldCharType="begin"/>
            </w:r>
            <w:r w:rsidR="003373D9">
              <w:instrText xml:space="preserve"> REF _Ref354068263 \h  \* MERGEFORMAT </w:instrText>
            </w:r>
            <w:r w:rsidR="003373D9">
              <w:fldChar w:fldCharType="separate"/>
            </w:r>
            <w:r w:rsidR="00057C13">
              <w:t>Figure 32</w:t>
            </w:r>
            <w:r w:rsidR="00057C13" w:rsidRPr="00084655">
              <w:t xml:space="preserve">: </w:t>
            </w:r>
            <w:r w:rsidR="003373D9">
              <w:fldChar w:fldCharType="end"/>
            </w:r>
            <w:r w:rsidR="003373D9">
              <w:t xml:space="preserve"> will be displayed. Selec</w:t>
            </w:r>
            <w:r w:rsidR="007D2B83">
              <w:t xml:space="preserve">t your desired action and click </w:t>
            </w:r>
            <w:r w:rsidR="007D2B83" w:rsidRPr="007D2B83">
              <w:rPr>
                <w:b/>
              </w:rPr>
              <w:t>OK</w:t>
            </w:r>
            <w:r w:rsidR="003373D9">
              <w:t>.</w:t>
            </w:r>
          </w:p>
        </w:tc>
      </w:tr>
    </w:tbl>
    <w:p w14:paraId="4749CDBA" w14:textId="77777777" w:rsidR="003373D9" w:rsidRPr="00561482" w:rsidRDefault="003373D9" w:rsidP="003373D9">
      <w:pPr>
        <w:pStyle w:val="ProcessHeading"/>
      </w:pPr>
      <w:r w:rsidRPr="00A078C5">
        <w:lastRenderedPageBreak/>
        <w:t>To add a new Metadata value</w:t>
      </w:r>
      <w:r>
        <w:t>:</w:t>
      </w:r>
    </w:p>
    <w:tbl>
      <w:tblPr>
        <w:tblStyle w:val="Instructions"/>
        <w:tblW w:w="0" w:type="auto"/>
        <w:tblLook w:val="04A0" w:firstRow="1" w:lastRow="0" w:firstColumn="1" w:lastColumn="0" w:noHBand="0" w:noVBand="1"/>
      </w:tblPr>
      <w:tblGrid>
        <w:gridCol w:w="8533"/>
      </w:tblGrid>
      <w:tr w:rsidR="003373D9" w14:paraId="3DDD9296"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566260B" w14:textId="77777777" w:rsidR="003373D9" w:rsidRDefault="003373D9" w:rsidP="003373D9">
            <w:pPr>
              <w:pStyle w:val="Bullet"/>
              <w:ind w:left="425"/>
            </w:pPr>
            <w:r>
              <w:t>Display the Metadata Attribute values for the required Spectrum as described in the previous sub-section.</w:t>
            </w:r>
          </w:p>
          <w:p w14:paraId="6ACE6D27" w14:textId="77777777" w:rsidR="003373D9" w:rsidRPr="00F50667" w:rsidRDefault="003373D9" w:rsidP="003373D9">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14:paraId="0C3E666F" w14:textId="77777777" w:rsidR="003373D9" w:rsidRDefault="003373D9" w:rsidP="003373D9">
            <w:pPr>
              <w:pStyle w:val="Bullet"/>
              <w:ind w:left="425"/>
            </w:pPr>
            <w:r>
              <w:t>Right click on any blank space within the Metadata Group’s display box. A menu of Metadata items that can be added for that Group will be displayed.</w:t>
            </w:r>
          </w:p>
          <w:p w14:paraId="50EC6E24" w14:textId="77777777" w:rsidR="003373D9" w:rsidRDefault="003373D9" w:rsidP="003373D9">
            <w:pPr>
              <w:pStyle w:val="Bullet"/>
              <w:ind w:left="425"/>
            </w:pPr>
            <w:r>
              <w:t>Click on the menu entry for the Metadata item you wish to add. A data entry field for the Metadata entry will be displayed.</w:t>
            </w:r>
          </w:p>
          <w:p w14:paraId="194A2F4D" w14:textId="77777777" w:rsidR="003373D9" w:rsidRDefault="003373D9" w:rsidP="003373D9">
            <w:pPr>
              <w:pStyle w:val="Bullet"/>
              <w:ind w:left="425"/>
            </w:pPr>
            <w:r>
              <w:t>Enter the value you require for this Metadata field.</w:t>
            </w:r>
          </w:p>
          <w:p w14:paraId="4E0556BE" w14:textId="77777777" w:rsidR="003373D9" w:rsidRPr="00666C33" w:rsidRDefault="00580570" w:rsidP="00580570">
            <w:pPr>
              <w:pStyle w:val="Bullet"/>
              <w:ind w:left="425"/>
              <w:rPr>
                <w:rStyle w:val="Strong"/>
                <w:b w:val="0"/>
                <w:bCs w:val="0"/>
              </w:rPr>
            </w:pPr>
            <w:r>
              <w:t>Click</w:t>
            </w:r>
            <w:r w:rsidR="007D2B83">
              <w:t xml:space="preserve"> </w:t>
            </w:r>
            <w:r w:rsidR="007D2B83" w:rsidRPr="007D2B83">
              <w:rPr>
                <w:b/>
              </w:rPr>
              <w:t>Update</w:t>
            </w:r>
            <w:r w:rsidR="003373D9">
              <w:t xml:space="preserve"> to write this change back to the database.</w:t>
            </w:r>
          </w:p>
        </w:tc>
      </w:tr>
    </w:tbl>
    <w:p w14:paraId="784D5CFB" w14:textId="77777777" w:rsidR="003373D9" w:rsidRDefault="003373D9" w:rsidP="003373D9">
      <w:pPr>
        <w:pStyle w:val="Heading4"/>
      </w:pPr>
      <w:r>
        <w:t>Editing Metadata for All Spectra in a Sub-tree of the Campaign tree</w:t>
      </w:r>
    </w:p>
    <w:p w14:paraId="4AF4F6E1" w14:textId="77777777" w:rsidR="003373D9" w:rsidRDefault="003373D9" w:rsidP="003373D9">
      <w:pPr>
        <w:pStyle w:val="Body"/>
      </w:pPr>
      <w:r>
        <w:t>SPECCHIO allows for simultaneous updating of Metadata for multiple Spectra. This feature is typically used when multiple Spectra have just been uploaded and a selection of their Metadata items shares the same values. This is a common scenario, as Metadata of Spectra are often highly redundant, especially when multiple measurements of the same object were acquired.</w:t>
      </w:r>
    </w:p>
    <w:p w14:paraId="32AFEC95" w14:textId="77777777" w:rsidR="003373D9" w:rsidRDefault="003373D9" w:rsidP="003373D9">
      <w:pPr>
        <w:pStyle w:val="Body"/>
      </w:pPr>
      <w:r>
        <w:t xml:space="preserve">When multiple Spectra are selected (either by selecting a node in the Campaign Tree or by selecting multiple Spectra individually), the Metadata values that are common across all selected Spectra are displayed. For any Metadata Attribute for which even one Spectrum has a different value, or is missing that Attribute, the string </w:t>
      </w:r>
      <w:r w:rsidRPr="00ED21BA">
        <w:rPr>
          <w:rStyle w:val="GUIWord"/>
        </w:rPr>
        <w:t>-- Multiple Values --</w:t>
      </w:r>
      <w:r>
        <w:t xml:space="preserve"> is displayed. For Metadata Attributes which are selected from dropdown lists, the value </w:t>
      </w:r>
      <w:r w:rsidRPr="00E01B93">
        <w:rPr>
          <w:rStyle w:val="GUIWord"/>
        </w:rPr>
        <w:t>Nil</w:t>
      </w:r>
      <w:r>
        <w:t xml:space="preserve"> is shown if the values are not the same for all Spectra.</w:t>
      </w:r>
    </w:p>
    <w:p w14:paraId="2213D79D" w14:textId="77777777" w:rsidR="003373D9" w:rsidRPr="00561482" w:rsidRDefault="003373D9" w:rsidP="003373D9">
      <w:pPr>
        <w:pStyle w:val="ProcessHeading"/>
      </w:pPr>
      <w:r w:rsidRPr="00A078C5">
        <w:t>To change a specific Metadata it</w:t>
      </w:r>
      <w:r w:rsidRPr="00561482">
        <w:t>em for all Spectra under a node</w:t>
      </w:r>
      <w:r>
        <w:t>:</w:t>
      </w:r>
    </w:p>
    <w:p w14:paraId="6E436073" w14:textId="77777777" w:rsidR="003373D9" w:rsidRDefault="003373D9" w:rsidP="003373D9">
      <w:pPr>
        <w:pStyle w:val="Body"/>
      </w:pPr>
      <w:r w:rsidRPr="003479CF">
        <w:t>This method requires that</w:t>
      </w:r>
      <w:r w:rsidRPr="00F50667">
        <w:t xml:space="preserve"> the </w:t>
      </w:r>
      <w:r>
        <w:t>Metadata Attribute</w:t>
      </w:r>
      <w:r w:rsidRPr="003479CF">
        <w:t xml:space="preserve"> has the same value</w:t>
      </w:r>
      <w:r>
        <w:t xml:space="preserve"> for </w:t>
      </w:r>
      <w:r w:rsidRPr="003479CF">
        <w:t>all</w:t>
      </w:r>
      <w:r>
        <w:t xml:space="preserve"> Spectra</w:t>
      </w:r>
      <w:r w:rsidRPr="003479CF">
        <w:t>. See</w:t>
      </w:r>
      <w:r>
        <w:t xml:space="preserve"> the </w:t>
      </w:r>
      <w:r w:rsidRPr="003479CF">
        <w:t xml:space="preserve">next procedure if that </w:t>
      </w:r>
      <w:r>
        <w:t xml:space="preserve">is </w:t>
      </w:r>
      <w:r w:rsidRPr="003479CF">
        <w:t>not the case.</w:t>
      </w:r>
    </w:p>
    <w:tbl>
      <w:tblPr>
        <w:tblStyle w:val="Instructions"/>
        <w:tblW w:w="0" w:type="auto"/>
        <w:tblLook w:val="04A0" w:firstRow="1" w:lastRow="0" w:firstColumn="1" w:lastColumn="0" w:noHBand="0" w:noVBand="1"/>
      </w:tblPr>
      <w:tblGrid>
        <w:gridCol w:w="8533"/>
      </w:tblGrid>
      <w:tr w:rsidR="003373D9" w14:paraId="28C5689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9D80162" w14:textId="77777777" w:rsidR="003373D9" w:rsidRDefault="003373D9" w:rsidP="003373D9">
            <w:pPr>
              <w:pStyle w:val="Bullet"/>
              <w:ind w:left="425"/>
            </w:pPr>
            <w:r w:rsidRPr="00F50667">
              <w:t xml:space="preserve">Navigate to the correct </w:t>
            </w:r>
            <w:r>
              <w:t>Campaign hierarchy node and click on it to highlight it.</w:t>
            </w:r>
          </w:p>
          <w:p w14:paraId="5EB9CBC4" w14:textId="77777777" w:rsidR="003373D9" w:rsidRPr="00F50667" w:rsidRDefault="003373D9" w:rsidP="003373D9">
            <w:pPr>
              <w:pStyle w:val="Bullet"/>
              <w:ind w:left="425"/>
            </w:pPr>
            <w:r w:rsidRPr="00F50667">
              <w:t xml:space="preserve">Ensure that the check box for the required Metadata </w:t>
            </w:r>
            <w:r>
              <w:t>Group</w:t>
            </w:r>
            <w:r w:rsidRPr="00F50667">
              <w:t xml:space="preserve"> is ticked and scroll to th</w:t>
            </w:r>
            <w:r>
              <w:t>at</w:t>
            </w:r>
            <w:r w:rsidRPr="00F50667">
              <w:t xml:space="preserve"> Metadata </w:t>
            </w:r>
            <w:r>
              <w:t>Group</w:t>
            </w:r>
            <w:r w:rsidRPr="00F50667">
              <w:t>.</w:t>
            </w:r>
          </w:p>
          <w:p w14:paraId="18CAFCC4" w14:textId="77777777" w:rsidR="003373D9" w:rsidRPr="00F50667" w:rsidRDefault="003373D9" w:rsidP="003373D9">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w:t>
            </w:r>
            <w:r w:rsidR="00F058B8">
              <w:t xml:space="preserve">field contains a valid value the </w:t>
            </w:r>
            <w:r w:rsidR="00F058B8" w:rsidRPr="00F058B8">
              <w:rPr>
                <w:b/>
              </w:rPr>
              <w:t>Update</w:t>
            </w:r>
            <w:r w:rsidR="00F058B8">
              <w:t xml:space="preserve"> </w:t>
            </w:r>
            <w:r w:rsidRPr="00F50667">
              <w:t>button will become valid.</w:t>
            </w:r>
          </w:p>
          <w:p w14:paraId="3E4FA785" w14:textId="77777777" w:rsidR="003373D9" w:rsidRDefault="00F058B8" w:rsidP="003373D9">
            <w:pPr>
              <w:pStyle w:val="Bullet"/>
              <w:ind w:left="425"/>
            </w:pPr>
            <w:r>
              <w:t xml:space="preserve">Click on the </w:t>
            </w:r>
            <w:r w:rsidRPr="00F058B8">
              <w:rPr>
                <w:b/>
              </w:rPr>
              <w:t>Update</w:t>
            </w:r>
            <w:r>
              <w:t xml:space="preserve"> </w:t>
            </w:r>
            <w:r w:rsidR="003373D9" w:rsidRPr="00F50667">
              <w:t>button to write the change back to the database</w:t>
            </w:r>
            <w:r w:rsidR="003373D9">
              <w:t xml:space="preserve"> for all Spectra for this node</w:t>
            </w:r>
            <w:r w:rsidR="003373D9" w:rsidRPr="00F50667">
              <w:t>.</w:t>
            </w:r>
          </w:p>
          <w:p w14:paraId="10DA7BA0" w14:textId="77777777" w:rsidR="003373D9" w:rsidRDefault="003373D9" w:rsidP="00665AF5">
            <w:pPr>
              <w:pStyle w:val="Bullet"/>
              <w:ind w:left="425"/>
            </w:pPr>
            <w:r>
              <w:t xml:space="preserve">If the Metadata value is shared with other Spectra not under the scope of this node, the dialog in </w:t>
            </w:r>
            <w:r>
              <w:rPr>
                <w:i/>
              </w:rPr>
              <w:fldChar w:fldCharType="begin"/>
            </w:r>
            <w:r w:rsidRPr="00665AF5">
              <w:rPr>
                <w:i/>
              </w:rPr>
              <w:instrText xml:space="preserve"> REF _Ref354068263 \h  \* MERGEFORMAT </w:instrText>
            </w:r>
            <w:r>
              <w:rPr>
                <w:i/>
              </w:rPr>
            </w:r>
            <w:r>
              <w:rPr>
                <w:i/>
              </w:rPr>
              <w:fldChar w:fldCharType="separate"/>
            </w:r>
            <w:r w:rsidR="00057C13" w:rsidRPr="00057C13">
              <w:rPr>
                <w:rStyle w:val="CrossReference"/>
                <w:i w:val="0"/>
              </w:rPr>
              <w:t>Figure 32:</w:t>
            </w:r>
            <w:r w:rsidR="00057C13" w:rsidRPr="00057C13">
              <w:rPr>
                <w:rStyle w:val="CrossReference"/>
              </w:rPr>
              <w:t xml:space="preserve"> </w:t>
            </w:r>
            <w:r>
              <w:fldChar w:fldCharType="end"/>
            </w:r>
            <w:r>
              <w:t>wil</w:t>
            </w:r>
            <w:r w:rsidR="00F058B8">
              <w:t xml:space="preserve">l be displayed. Click on either </w:t>
            </w:r>
            <w:r w:rsidR="00F058B8" w:rsidRPr="00F058B8">
              <w:rPr>
                <w:b/>
              </w:rPr>
              <w:t>Apply to all spectra</w:t>
            </w:r>
            <w:r>
              <w:t xml:space="preserve"> if all Spectra which share this value are to </w:t>
            </w:r>
            <w:r w:rsidR="00F058B8">
              <w:t xml:space="preserve">be changed. Click on </w:t>
            </w:r>
            <w:r w:rsidR="00F058B8" w:rsidRPr="00F058B8">
              <w:rPr>
                <w:b/>
              </w:rPr>
              <w:t>Selected spectra only</w:t>
            </w:r>
            <w:r>
              <w:t xml:space="preserve"> if only the Spectra under this node are to have the </w:t>
            </w:r>
            <w:r>
              <w:lastRenderedPageBreak/>
              <w:t>Metadata Attribute value changed.</w:t>
            </w:r>
          </w:p>
        </w:tc>
      </w:tr>
    </w:tbl>
    <w:p w14:paraId="384A3CED" w14:textId="77777777" w:rsidR="003373D9" w:rsidRPr="00561482" w:rsidRDefault="003373D9" w:rsidP="003373D9">
      <w:pPr>
        <w:pStyle w:val="ProcessHeading"/>
      </w:pPr>
      <w:r w:rsidRPr="00561482">
        <w:lastRenderedPageBreak/>
        <w:t>To delete a Metadata value from all Spectra under a node</w:t>
      </w:r>
      <w:r>
        <w:t>:</w:t>
      </w:r>
    </w:p>
    <w:tbl>
      <w:tblPr>
        <w:tblStyle w:val="Instructions"/>
        <w:tblW w:w="0" w:type="auto"/>
        <w:tblLook w:val="04A0" w:firstRow="1" w:lastRow="0" w:firstColumn="1" w:lastColumn="0" w:noHBand="0" w:noVBand="1"/>
      </w:tblPr>
      <w:tblGrid>
        <w:gridCol w:w="8533"/>
      </w:tblGrid>
      <w:tr w:rsidR="003373D9" w14:paraId="2D31E12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310224C" w14:textId="77777777" w:rsidR="003373D9" w:rsidRDefault="003373D9" w:rsidP="003373D9">
            <w:pPr>
              <w:pStyle w:val="Bullet"/>
              <w:ind w:left="425"/>
            </w:pPr>
            <w:r w:rsidRPr="00F50667">
              <w:t xml:space="preserve">Navigate to the correct </w:t>
            </w:r>
            <w:r>
              <w:t>Campaign hierarchy node and click on it to highlight it.</w:t>
            </w:r>
          </w:p>
          <w:p w14:paraId="6D007B0C" w14:textId="77777777" w:rsidR="003373D9" w:rsidRPr="00F50667" w:rsidRDefault="003373D9" w:rsidP="003373D9">
            <w:pPr>
              <w:pStyle w:val="Bullet"/>
              <w:ind w:left="425"/>
            </w:pPr>
            <w:r w:rsidRPr="00F50667">
              <w:t xml:space="preserve">Ensure that the check box for the required Metadata </w:t>
            </w:r>
            <w:r>
              <w:t>Group</w:t>
            </w:r>
            <w:r w:rsidRPr="00F50667">
              <w:t xml:space="preserve"> is ticked and scroll to th</w:t>
            </w:r>
            <w:r>
              <w:t>at</w:t>
            </w:r>
            <w:r w:rsidRPr="00F50667">
              <w:t xml:space="preserve"> Metadata </w:t>
            </w:r>
            <w:r>
              <w:t>Group</w:t>
            </w:r>
            <w:r w:rsidRPr="00F50667">
              <w:t>.</w:t>
            </w:r>
          </w:p>
          <w:p w14:paraId="467D7977" w14:textId="77777777" w:rsidR="003373D9" w:rsidRDefault="003373D9" w:rsidP="003373D9">
            <w:pPr>
              <w:pStyle w:val="Bullet"/>
              <w:ind w:left="425"/>
            </w:pPr>
            <w:r>
              <w:t>Right c</w:t>
            </w:r>
            <w:r w:rsidRPr="00F50667">
              <w:t xml:space="preserve">lick </w:t>
            </w:r>
            <w:r>
              <w:t>on the name of</w:t>
            </w:r>
            <w:r w:rsidR="00F058B8">
              <w:t xml:space="preserve"> the field you wish to delete. A </w:t>
            </w:r>
            <w:r w:rsidR="00F058B8" w:rsidRPr="00F058B8">
              <w:rPr>
                <w:b/>
              </w:rPr>
              <w:t>Delete</w:t>
            </w:r>
            <w:r w:rsidR="00F058B8">
              <w:t xml:space="preserve"> </w:t>
            </w:r>
            <w:r>
              <w:t>button will appear.</w:t>
            </w:r>
          </w:p>
          <w:p w14:paraId="56A998AE" w14:textId="77777777" w:rsidR="003373D9" w:rsidRPr="00F50667" w:rsidRDefault="00F058B8" w:rsidP="003373D9">
            <w:pPr>
              <w:pStyle w:val="Bullet"/>
              <w:ind w:left="425"/>
            </w:pPr>
            <w:r>
              <w:t xml:space="preserve">Click on this </w:t>
            </w:r>
            <w:r w:rsidRPr="00F058B8">
              <w:rPr>
                <w:b/>
              </w:rPr>
              <w:t>Delete</w:t>
            </w:r>
            <w:r>
              <w:t xml:space="preserve"> </w:t>
            </w:r>
            <w:r w:rsidR="003373D9">
              <w:t xml:space="preserve">button. The Metadata field will disappear from the display and </w:t>
            </w:r>
            <w:r w:rsidR="003373D9" w:rsidRPr="00F50667">
              <w:t>the</w:t>
            </w:r>
            <w:r>
              <w:t xml:space="preserve"> </w:t>
            </w:r>
            <w:r w:rsidRPr="00F058B8">
              <w:rPr>
                <w:b/>
              </w:rPr>
              <w:t>Update</w:t>
            </w:r>
            <w:r w:rsidR="003373D9" w:rsidRPr="00F50667">
              <w:t xml:space="preserve"> button will become valid.</w:t>
            </w:r>
          </w:p>
          <w:p w14:paraId="43532BDE" w14:textId="77777777" w:rsidR="003373D9" w:rsidRDefault="00580570" w:rsidP="003373D9">
            <w:pPr>
              <w:pStyle w:val="Bullet"/>
              <w:ind w:left="425"/>
            </w:pPr>
            <w:r>
              <w:t xml:space="preserve">Click </w:t>
            </w:r>
            <w:r w:rsidR="00F058B8" w:rsidRPr="00F058B8">
              <w:rPr>
                <w:b/>
              </w:rPr>
              <w:t>Update</w:t>
            </w:r>
            <w:r w:rsidR="003373D9" w:rsidRPr="00F50667">
              <w:t xml:space="preserve"> to write the change back to the database.</w:t>
            </w:r>
          </w:p>
          <w:p w14:paraId="68C6C9A0" w14:textId="77777777" w:rsidR="003373D9" w:rsidRDefault="003373D9" w:rsidP="002165AF">
            <w:pPr>
              <w:pStyle w:val="Bullet"/>
              <w:ind w:left="425"/>
            </w:pPr>
            <w:r>
              <w:t xml:space="preserve">If the Metadata value is shared with other Spectra not under the scope of this node, the dialog in </w:t>
            </w:r>
            <w:r>
              <w:fldChar w:fldCharType="begin"/>
            </w:r>
            <w:r>
              <w:instrText xml:space="preserve"> REF _Ref354068263 \h  \* MERGEFORMAT </w:instrText>
            </w:r>
            <w:r>
              <w:fldChar w:fldCharType="separate"/>
            </w:r>
            <w:r w:rsidR="00057C13" w:rsidRPr="00057C13">
              <w:rPr>
                <w:rStyle w:val="CrossReference"/>
                <w:i w:val="0"/>
              </w:rPr>
              <w:t>Figure 32:</w:t>
            </w:r>
            <w:r w:rsidR="00057C13" w:rsidRPr="00057C13">
              <w:rPr>
                <w:rStyle w:val="CrossReference"/>
              </w:rPr>
              <w:t xml:space="preserve"> </w:t>
            </w:r>
            <w:r>
              <w:fldChar w:fldCharType="end"/>
            </w:r>
            <w:r>
              <w:t>will be displayed. There is a choice to either Apply to all spectra or</w:t>
            </w:r>
            <w:r w:rsidR="002165AF">
              <w:t xml:space="preserve"> Selected spectra only. Click </w:t>
            </w:r>
            <w:r w:rsidR="00F058B8" w:rsidRPr="00F058B8">
              <w:rPr>
                <w:b/>
              </w:rPr>
              <w:t>Apply to all spectra</w:t>
            </w:r>
            <w:r>
              <w:t xml:space="preserve"> if all Spectra which share this value are to have it deleted. Click </w:t>
            </w:r>
            <w:r w:rsidR="00F058B8" w:rsidRPr="00F058B8">
              <w:rPr>
                <w:b/>
              </w:rPr>
              <w:t>Selected spectra only</w:t>
            </w:r>
            <w:r>
              <w:t xml:space="preserve"> if only the Spectra under this node are to have the Metadata Attribute value deleted.</w:t>
            </w:r>
          </w:p>
        </w:tc>
      </w:tr>
    </w:tbl>
    <w:p w14:paraId="6D969F4E" w14:textId="77777777" w:rsidR="003373D9" w:rsidRDefault="003373D9" w:rsidP="003373D9">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14:paraId="466A57E4" w14:textId="77777777" w:rsidR="003373D9" w:rsidRPr="00B25CED" w:rsidRDefault="003373D9" w:rsidP="003373D9">
      <w:pPr>
        <w:pStyle w:val="ProcessHeading"/>
      </w:pPr>
      <w:r w:rsidRPr="00A078C5">
        <w:t>To reset a specific Metadata item for all Spectra under a node to have the same value</w:t>
      </w:r>
      <w:r>
        <w:t>:</w:t>
      </w:r>
    </w:p>
    <w:tbl>
      <w:tblPr>
        <w:tblStyle w:val="Instructions"/>
        <w:tblW w:w="0" w:type="auto"/>
        <w:tblLook w:val="04A0" w:firstRow="1" w:lastRow="0" w:firstColumn="1" w:lastColumn="0" w:noHBand="0" w:noVBand="1"/>
      </w:tblPr>
      <w:tblGrid>
        <w:gridCol w:w="8533"/>
      </w:tblGrid>
      <w:tr w:rsidR="003373D9" w14:paraId="7278827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8BA96AC" w14:textId="77777777" w:rsidR="003373D9" w:rsidRDefault="003373D9" w:rsidP="003373D9">
            <w:pPr>
              <w:pStyle w:val="Bullet"/>
              <w:ind w:left="425"/>
            </w:pPr>
            <w:r w:rsidRPr="00F50667">
              <w:t xml:space="preserve">Navigate to the correct </w:t>
            </w:r>
            <w:r>
              <w:t>Campaign hierarchy node and click on it to highlight it.</w:t>
            </w:r>
          </w:p>
          <w:p w14:paraId="29334450" w14:textId="77777777" w:rsidR="003373D9" w:rsidRPr="00F50667" w:rsidRDefault="003373D9" w:rsidP="003373D9">
            <w:pPr>
              <w:pStyle w:val="Bullet"/>
              <w:ind w:left="425"/>
            </w:pPr>
            <w:r w:rsidRPr="00F50667">
              <w:t xml:space="preserve">Ensure that the check box for the required Metadata </w:t>
            </w:r>
            <w:r>
              <w:t>Group</w:t>
            </w:r>
            <w:r w:rsidRPr="00F50667">
              <w:t xml:space="preserve"> is ticked and scroll to th</w:t>
            </w:r>
            <w:r>
              <w:t>at</w:t>
            </w:r>
            <w:r w:rsidRPr="00F50667">
              <w:t xml:space="preserve"> Metadata </w:t>
            </w:r>
            <w:r>
              <w:t>Group</w:t>
            </w:r>
            <w:r w:rsidRPr="00F50667">
              <w:t>.</w:t>
            </w:r>
            <w:r>
              <w:t xml:space="preserve"> The value displayed in the Metadata field should be </w:t>
            </w:r>
            <w:r w:rsidRPr="00ED21BA">
              <w:rPr>
                <w:rStyle w:val="GUIWord"/>
              </w:rPr>
              <w:t xml:space="preserve">-- Multiple Values </w:t>
            </w:r>
            <w:r>
              <w:rPr>
                <w:rStyle w:val="GUIWord"/>
              </w:rPr>
              <w:t>--</w:t>
            </w:r>
            <w:r>
              <w:t xml:space="preserve"> to indicate that the values are not the same for all Spectra</w:t>
            </w:r>
            <w:r w:rsidRPr="0028286B">
              <w:t>.</w:t>
            </w:r>
          </w:p>
          <w:p w14:paraId="2ED08668" w14:textId="77777777" w:rsidR="003373D9" w:rsidRDefault="003373D9" w:rsidP="003373D9">
            <w:pPr>
              <w:pStyle w:val="Bullet"/>
              <w:ind w:left="425"/>
            </w:pPr>
            <w:r>
              <w:t>Right click on the Metadata field name to show a</w:t>
            </w:r>
            <w:r w:rsidR="000D555D">
              <w:t xml:space="preserve"> </w:t>
            </w:r>
            <w:r w:rsidR="000D555D" w:rsidRPr="000D555D">
              <w:rPr>
                <w:b/>
              </w:rPr>
              <w:t>Delete</w:t>
            </w:r>
            <w:r>
              <w:t xml:space="preserve"> button. Click on the</w:t>
            </w:r>
            <w:r w:rsidR="000D555D">
              <w:t xml:space="preserve"> </w:t>
            </w:r>
            <w:r w:rsidR="000D555D" w:rsidRPr="000D555D">
              <w:rPr>
                <w:b/>
              </w:rPr>
              <w:t>Delete</w:t>
            </w:r>
            <w:r>
              <w:t xml:space="preserve"> button. The Metadata field will disappear from the screen.</w:t>
            </w:r>
          </w:p>
          <w:p w14:paraId="10C1195A" w14:textId="77777777" w:rsidR="003373D9" w:rsidRDefault="00F706BE" w:rsidP="003373D9">
            <w:pPr>
              <w:pStyle w:val="Bullet"/>
              <w:ind w:left="425"/>
            </w:pPr>
            <w:r>
              <w:t xml:space="preserve">Click </w:t>
            </w:r>
            <w:r w:rsidR="000D555D" w:rsidRPr="000D555D">
              <w:rPr>
                <w:b/>
              </w:rPr>
              <w:t>Update</w:t>
            </w:r>
            <w:r w:rsidR="000D555D">
              <w:t xml:space="preserve"> </w:t>
            </w:r>
            <w:r w:rsidR="003373D9">
              <w:t>to write this change into the database.</w:t>
            </w:r>
            <w:r w:rsidR="00D84F31">
              <w:t xml:space="preserve"> </w:t>
            </w:r>
            <w:r w:rsidR="003373D9" w:rsidRPr="004773CF">
              <w:rPr>
                <w:b/>
              </w:rPr>
              <w:t>This step is critical</w:t>
            </w:r>
            <w:r w:rsidR="003373D9">
              <w:t>.</w:t>
            </w:r>
          </w:p>
          <w:p w14:paraId="5AF655CE" w14:textId="77777777" w:rsidR="003373D9" w:rsidRDefault="003373D9" w:rsidP="003373D9">
            <w:pPr>
              <w:pStyle w:val="Bullet"/>
              <w:ind w:left="425"/>
            </w:pPr>
            <w:r>
              <w:t>Right click within the Metadata Group box to display a menu of Metadata Attributes that can be added to this Metadata Group. Click on the Metadata Attribute to be added back.</w:t>
            </w:r>
          </w:p>
          <w:p w14:paraId="37469DF2" w14:textId="77777777" w:rsidR="003373D9" w:rsidRDefault="003373D9" w:rsidP="003373D9">
            <w:pPr>
              <w:pStyle w:val="Bullet"/>
              <w:ind w:left="425"/>
            </w:pPr>
            <w:r>
              <w:t>Enter the value you require for this Metadata Attribute.</w:t>
            </w:r>
          </w:p>
          <w:p w14:paraId="2B262C26" w14:textId="77777777" w:rsidR="003373D9" w:rsidRPr="00666C33" w:rsidRDefault="00997D66" w:rsidP="00402B3C">
            <w:pPr>
              <w:pStyle w:val="Bullet"/>
              <w:ind w:left="425"/>
              <w:rPr>
                <w:rStyle w:val="Strong"/>
                <w:b w:val="0"/>
                <w:bCs w:val="0"/>
              </w:rPr>
            </w:pPr>
            <w:r>
              <w:t xml:space="preserve">Click </w:t>
            </w:r>
            <w:r w:rsidRPr="00997D66">
              <w:rPr>
                <w:b/>
              </w:rPr>
              <w:t>Update</w:t>
            </w:r>
            <w:r w:rsidR="003373D9">
              <w:t xml:space="preserve"> to write this change back to the database.</w:t>
            </w:r>
          </w:p>
        </w:tc>
      </w:tr>
    </w:tbl>
    <w:p w14:paraId="14323F8A" w14:textId="77777777" w:rsidR="003373D9" w:rsidRDefault="003373D9" w:rsidP="003373D9">
      <w:pPr>
        <w:pStyle w:val="Heading4"/>
      </w:pPr>
      <w:r>
        <w:t>Editing Metadata for Multiple Unrelated Spectra</w:t>
      </w:r>
    </w:p>
    <w:p w14:paraId="66BC540B" w14:textId="77777777" w:rsidR="003373D9" w:rsidRDefault="003373D9" w:rsidP="003373D9">
      <w:pPr>
        <w:pStyle w:val="Body"/>
      </w:pPr>
      <w:r>
        <w:t>The operations in the preceding section can be applied to multiple unrelated Spectra.</w:t>
      </w:r>
    </w:p>
    <w:p w14:paraId="61F10BB3" w14:textId="77777777" w:rsidR="003373D9" w:rsidRDefault="003373D9" w:rsidP="003373D9">
      <w:pPr>
        <w:pStyle w:val="Body"/>
      </w:pPr>
      <w:r>
        <w:t>It is possible to select multiple Spectra by holding the Control key while clicking on each additional Spectrum to be selected. It is also possible to select a range of Spectra by selecting the first Spectrum and then holding the Shift key while you click on the last Spectrum in the range. (This is consistent with common Windows usage of the Control and Shift keys.</w:t>
      </w:r>
      <w:r w:rsidRPr="003479CF">
        <w:t>)</w:t>
      </w:r>
      <w:r>
        <w:t xml:space="preserve"> The operations in the preceding section will then apply to all selected Spectra.</w:t>
      </w:r>
    </w:p>
    <w:p w14:paraId="775ACCD5" w14:textId="77777777" w:rsidR="003373D9" w:rsidRDefault="003373D9" w:rsidP="003373D9">
      <w:pPr>
        <w:pStyle w:val="Body"/>
      </w:pPr>
      <w:r>
        <w:lastRenderedPageBreak/>
        <w:t>Similarly, it is possible to select multiple nodes in the Campaign hierarchy and operate on all Spectra in those nodes.</w:t>
      </w:r>
    </w:p>
    <w:p w14:paraId="7170FC6A" w14:textId="77777777" w:rsidR="003373D9" w:rsidRDefault="003373D9" w:rsidP="003373D9">
      <w:pPr>
        <w:pStyle w:val="Warning"/>
      </w:pPr>
      <w:r>
        <w:t>Warning</w:t>
      </w:r>
      <w:r>
        <w:tab/>
        <w:t>Do not select multiple Spectra or nodes across different Campaigns and then update all selected Spectra to share the same Metadata values. If subsequent users select the</w:t>
      </w:r>
      <w:r w:rsidR="001A0FDA">
        <w:t xml:space="preserve"> </w:t>
      </w:r>
      <w:r w:rsidR="001A0FDA" w:rsidRPr="001A0FDA">
        <w:rPr>
          <w:b/>
        </w:rPr>
        <w:t>Apply to all spectra</w:t>
      </w:r>
      <w:r>
        <w:t xml:space="preserve"> button when editing Metadata, it will change the Metadata across both Campaigns, which is a very unexpected and confusing result.</w:t>
      </w:r>
    </w:p>
    <w:p w14:paraId="16906439" w14:textId="77777777" w:rsidR="003373D9" w:rsidRDefault="003373D9" w:rsidP="003373D9">
      <w:pPr>
        <w:pStyle w:val="Heading2"/>
      </w:pPr>
      <w:bookmarkStart w:id="302" w:name="_Toc355280385"/>
      <w:bookmarkStart w:id="303" w:name="_Ref356551623"/>
      <w:bookmarkStart w:id="304" w:name="_Ref356551635"/>
      <w:bookmarkStart w:id="305" w:name="_Ref357757289"/>
      <w:bookmarkStart w:id="306" w:name="_Ref357757292"/>
      <w:bookmarkStart w:id="307" w:name="_Toc398023940"/>
      <w:bookmarkStart w:id="308" w:name="_Ref413327090"/>
      <w:bookmarkStart w:id="309" w:name="_Ref413327603"/>
      <w:bookmarkStart w:id="310" w:name="_Ref413328150"/>
      <w:bookmarkStart w:id="311" w:name="_Toc296956706"/>
      <w:r>
        <w:t xml:space="preserve">Uploading Metadata from </w:t>
      </w:r>
      <w:r w:rsidR="00431B63">
        <w:t>XLS (</w:t>
      </w:r>
      <w:r>
        <w:t>Excel</w:t>
      </w:r>
      <w:r w:rsidR="00431B63">
        <w:t>)</w:t>
      </w:r>
      <w:r>
        <w:t xml:space="preserve"> files</w:t>
      </w:r>
      <w:bookmarkEnd w:id="302"/>
      <w:bookmarkEnd w:id="303"/>
      <w:bookmarkEnd w:id="304"/>
      <w:bookmarkEnd w:id="305"/>
      <w:bookmarkEnd w:id="306"/>
      <w:bookmarkEnd w:id="307"/>
      <w:bookmarkEnd w:id="308"/>
      <w:bookmarkEnd w:id="309"/>
      <w:bookmarkEnd w:id="310"/>
      <w:bookmarkEnd w:id="311"/>
    </w:p>
    <w:p w14:paraId="3C619FF8" w14:textId="77777777" w:rsidR="003373D9" w:rsidRDefault="003373D9" w:rsidP="003373D9">
      <w:pPr>
        <w:pStyle w:val="Body"/>
      </w:pPr>
      <w:r>
        <w:t xml:space="preserve">SPECCHIO supports uploading Metadata to your Campaign from Excel spreadsheet files saved as an .XLS file. It </w:t>
      </w:r>
      <w:r w:rsidRPr="004773CF">
        <w:rPr>
          <w:b/>
        </w:rPr>
        <w:t>does not</w:t>
      </w:r>
      <w:r>
        <w:t xml:space="preserve"> support loading form.CSV, .XLSX or other Excel file formats.</w:t>
      </w:r>
    </w:p>
    <w:p w14:paraId="0842CEF4" w14:textId="77777777" w:rsidR="00CB09BE" w:rsidRDefault="008440CC" w:rsidP="003373D9">
      <w:pPr>
        <w:pStyle w:val="Body"/>
        <w:rPr>
          <w:noProof/>
          <w:lang w:val="en-AU" w:eastAsia="en-AU"/>
        </w:rPr>
      </w:pPr>
      <w:r>
        <w:rPr>
          <w:noProof/>
          <w:lang w:val="en-US"/>
        </w:rPr>
        <mc:AlternateContent>
          <mc:Choice Requires="wpg">
            <w:drawing>
              <wp:inline distT="0" distB="0" distL="0" distR="0" wp14:anchorId="548A26B4" wp14:editId="52FBA86C">
                <wp:extent cx="5452745" cy="5715000"/>
                <wp:effectExtent l="12700" t="12700" r="8255" b="12700"/>
                <wp:docPr id="226" name="Canvas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5715000"/>
                          <a:chOff x="0" y="0"/>
                          <a:chExt cx="54527" cy="57150"/>
                        </a:xfrm>
                      </wpg:grpSpPr>
                      <wps:wsp>
                        <wps:cNvPr id="227" name="AutoShape 546"/>
                        <wps:cNvSpPr>
                          <a:spLocks noChangeAspect="1" noChangeArrowheads="1"/>
                        </wps:cNvSpPr>
                        <wps:spPr bwMode="auto">
                          <a:xfrm>
                            <a:off x="0" y="0"/>
                            <a:ext cx="54527" cy="57150"/>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15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423" y="977"/>
                            <a:ext cx="33655" cy="19571"/>
                          </a:xfrm>
                          <a:prstGeom prst="rect">
                            <a:avLst/>
                          </a:prstGeom>
                          <a:noFill/>
                          <a:extLst>
                            <a:ext uri="{909E8E84-426E-40dd-AFC4-6F175D3DCCD1}">
                              <a14:hiddenFill xmlns:a14="http://schemas.microsoft.com/office/drawing/2010/main">
                                <a:solidFill>
                                  <a:srgbClr val="FFFFFF"/>
                                </a:solidFill>
                              </a14:hiddenFill>
                            </a:ext>
                          </a:extLst>
                        </pic:spPr>
                      </pic:pic>
                      <wps:wsp>
                        <wps:cNvPr id="229" name="AutoShape 139"/>
                        <wps:cNvSpPr>
                          <a:spLocks/>
                        </wps:cNvSpPr>
                        <wps:spPr bwMode="auto">
                          <a:xfrm>
                            <a:off x="26225" y="22136"/>
                            <a:ext cx="11328" cy="6229"/>
                          </a:xfrm>
                          <a:prstGeom prst="accentCallout2">
                            <a:avLst>
                              <a:gd name="adj1" fmla="val 18347"/>
                              <a:gd name="adj2" fmla="val 106727"/>
                              <a:gd name="adj3" fmla="val 18347"/>
                              <a:gd name="adj4" fmla="val 128755"/>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604451BA" w14:textId="77777777" w:rsidR="008A541A" w:rsidRDefault="008A541A" w:rsidP="003373D9">
                              <w:pPr>
                                <w:rPr>
                                  <w:sz w:val="16"/>
                                  <w:lang w:val="en-AU"/>
                                </w:rPr>
                              </w:pPr>
                              <w:r w:rsidRPr="00141131">
                                <w:rPr>
                                  <w:sz w:val="16"/>
                                  <w:lang w:val="en-AU"/>
                                </w:rPr>
                                <w:t xml:space="preserve">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230" name="AutoShape 129"/>
                        <wps:cNvSpPr>
                          <a:spLocks noChangeArrowheads="1"/>
                        </wps:cNvSpPr>
                        <wps:spPr bwMode="auto">
                          <a:xfrm>
                            <a:off x="11201" y="977"/>
                            <a:ext cx="5607" cy="19571"/>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1" name="AutoShape 130"/>
                        <wps:cNvSpPr>
                          <a:spLocks noChangeArrowheads="1"/>
                        </wps:cNvSpPr>
                        <wps:spPr bwMode="auto">
                          <a:xfrm>
                            <a:off x="9423" y="9283"/>
                            <a:ext cx="33655" cy="1715"/>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131"/>
                          <pic:cNvPicPr>
                            <a:picLocks noChangeAspect="1" noChangeArrowheads="1"/>
                          </pic:cNvPicPr>
                        </pic:nvPicPr>
                        <pic:blipFill>
                          <a:blip r:embed="rId59">
                            <a:extLst>
                              <a:ext uri="{28A0092B-C50C-407E-A947-70E740481C1C}">
                                <a14:useLocalDpi xmlns:a14="http://schemas.microsoft.com/office/drawing/2010/main" val="0"/>
                              </a:ext>
                            </a:extLst>
                          </a:blip>
                          <a:srcRect l="8302" t="26010" r="14233" b="16476"/>
                          <a:stretch>
                            <a:fillRect/>
                          </a:stretch>
                        </pic:blipFill>
                        <pic:spPr bwMode="auto">
                          <a:xfrm>
                            <a:off x="14503" y="30187"/>
                            <a:ext cx="13271" cy="7049"/>
                          </a:xfrm>
                          <a:prstGeom prst="rect">
                            <a:avLst/>
                          </a:prstGeom>
                          <a:noFill/>
                          <a:extLst>
                            <a:ext uri="{909E8E84-426E-40dd-AFC4-6F175D3DCCD1}">
                              <a14:hiddenFill xmlns:a14="http://schemas.microsoft.com/office/drawing/2010/main">
                                <a:solidFill>
                                  <a:srgbClr val="FFFFFF"/>
                                </a:solidFill>
                              </a14:hiddenFill>
                            </a:ext>
                          </a:extLst>
                        </pic:spPr>
                      </pic:pic>
                      <wps:wsp>
                        <wps:cNvPr id="233" name="AutoShape 136"/>
                        <wps:cNvSpPr>
                          <a:spLocks/>
                        </wps:cNvSpPr>
                        <wps:spPr bwMode="auto">
                          <a:xfrm>
                            <a:off x="1339" y="977"/>
                            <a:ext cx="6922" cy="4890"/>
                          </a:xfrm>
                          <a:prstGeom prst="accentCallout2">
                            <a:avLst>
                              <a:gd name="adj1" fmla="val 23375"/>
                              <a:gd name="adj2" fmla="val 111009"/>
                              <a:gd name="adj3" fmla="val 23375"/>
                              <a:gd name="adj4" fmla="val 121009"/>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7B8D2C28" w14:textId="77777777" w:rsidR="008A541A" w:rsidRPr="008646FA" w:rsidRDefault="008A541A" w:rsidP="003373D9">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234" name="AutoShape 137"/>
                        <wps:cNvSpPr>
                          <a:spLocks/>
                        </wps:cNvSpPr>
                        <wps:spPr bwMode="auto">
                          <a:xfrm>
                            <a:off x="46335" y="8039"/>
                            <a:ext cx="6922" cy="4889"/>
                          </a:xfrm>
                          <a:prstGeom prst="accentCallout2">
                            <a:avLst>
                              <a:gd name="adj1" fmla="val 23375"/>
                              <a:gd name="adj2" fmla="val -11009"/>
                              <a:gd name="adj3" fmla="val 23375"/>
                              <a:gd name="adj4" fmla="val -32662"/>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4FFA685B" w14:textId="77777777" w:rsidR="008A541A" w:rsidRPr="008646FA" w:rsidRDefault="008A541A" w:rsidP="003373D9">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235" name="AutoShape 138"/>
                        <wps:cNvSpPr>
                          <a:spLocks/>
                        </wps:cNvSpPr>
                        <wps:spPr bwMode="auto">
                          <a:xfrm>
                            <a:off x="19767" y="22136"/>
                            <a:ext cx="7277" cy="6229"/>
                          </a:xfrm>
                          <a:prstGeom prst="accentCallout2">
                            <a:avLst>
                              <a:gd name="adj1" fmla="val 18347"/>
                              <a:gd name="adj2" fmla="val -10472"/>
                              <a:gd name="adj3" fmla="val 18347"/>
                              <a:gd name="adj4" fmla="val -21903"/>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26B664EA" w14:textId="77777777" w:rsidR="008A541A" w:rsidRPr="008646FA" w:rsidRDefault="008A541A"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wps:txbx>
                        <wps:bodyPr rot="0" vert="horz" wrap="square" lIns="91440" tIns="45720" rIns="91440" bIns="45720" anchor="t" anchorCtr="0" upright="1">
                          <a:noAutofit/>
                        </wps:bodyPr>
                      </wps:wsp>
                      <pic:pic xmlns:pic="http://schemas.openxmlformats.org/drawingml/2006/picture">
                        <pic:nvPicPr>
                          <pic:cNvPr id="236" name="Picture 15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21831" y="32207"/>
                            <a:ext cx="19507" cy="23838"/>
                          </a:xfrm>
                          <a:prstGeom prst="rect">
                            <a:avLst/>
                          </a:prstGeom>
                          <a:noFill/>
                          <a:extLst>
                            <a:ext uri="{909E8E84-426E-40dd-AFC4-6F175D3DCCD1}">
                              <a14:hiddenFill xmlns:a14="http://schemas.microsoft.com/office/drawing/2010/main">
                                <a:solidFill>
                                  <a:srgbClr val="FFFFFF"/>
                                </a:solidFill>
                              </a14:hiddenFill>
                            </a:ext>
                          </a:extLst>
                        </pic:spPr>
                      </pic:pic>
                      <wps:wsp>
                        <wps:cNvPr id="237" name="Freeform 134"/>
                        <wps:cNvSpPr>
                          <a:spLocks/>
                        </wps:cNvSpPr>
                        <wps:spPr bwMode="auto">
                          <a:xfrm>
                            <a:off x="14058" y="10560"/>
                            <a:ext cx="13716" cy="31305"/>
                          </a:xfrm>
                          <a:custGeom>
                            <a:avLst/>
                            <a:gdLst>
                              <a:gd name="T0" fmla="*/ 0 w 1860"/>
                              <a:gd name="T1" fmla="*/ 0 h 3653"/>
                              <a:gd name="T2" fmla="*/ 331839 w 1860"/>
                              <a:gd name="T3" fmla="*/ 1919636 h 3653"/>
                              <a:gd name="T4" fmla="*/ 1371600 w 1860"/>
                              <a:gd name="T5" fmla="*/ 3130550 h 3653"/>
                              <a:gd name="T6" fmla="*/ 0 60000 65536"/>
                              <a:gd name="T7" fmla="*/ 0 60000 65536"/>
                              <a:gd name="T8" fmla="*/ 0 60000 65536"/>
                            </a:gdLst>
                            <a:ahLst/>
                            <a:cxnLst>
                              <a:cxn ang="T6">
                                <a:pos x="T0" y="T1"/>
                              </a:cxn>
                              <a:cxn ang="T7">
                                <a:pos x="T2" y="T3"/>
                              </a:cxn>
                              <a:cxn ang="T8">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Text Box 140"/>
                        <wps:cNvSpPr txBox="1">
                          <a:spLocks noChangeArrowheads="1"/>
                        </wps:cNvSpPr>
                        <wps:spPr bwMode="auto">
                          <a:xfrm>
                            <a:off x="12852" y="24123"/>
                            <a:ext cx="4908" cy="1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292A36" w14:textId="77777777" w:rsidR="008A541A" w:rsidRPr="00AF35D7" w:rsidRDefault="008A541A" w:rsidP="003373D9">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239" name="Freeform 154"/>
                        <wps:cNvSpPr>
                          <a:spLocks/>
                        </wps:cNvSpPr>
                        <wps:spPr bwMode="auto">
                          <a:xfrm>
                            <a:off x="21316" y="10134"/>
                            <a:ext cx="23540" cy="24092"/>
                          </a:xfrm>
                          <a:custGeom>
                            <a:avLst/>
                            <a:gdLst>
                              <a:gd name="T0" fmla="*/ 0 w 3707"/>
                              <a:gd name="T1" fmla="*/ 0 h 3794"/>
                              <a:gd name="T2" fmla="*/ 2204085 w 3707"/>
                              <a:gd name="T3" fmla="*/ 1370965 h 3794"/>
                              <a:gd name="T4" fmla="*/ 900430 w 3707"/>
                              <a:gd name="T5" fmla="*/ 2409190 h 3794"/>
                              <a:gd name="T6" fmla="*/ 0 60000 65536"/>
                              <a:gd name="T7" fmla="*/ 0 60000 65536"/>
                              <a:gd name="T8" fmla="*/ 0 60000 65536"/>
                            </a:gdLst>
                            <a:ahLst/>
                            <a:cxnLst>
                              <a:cxn ang="T6">
                                <a:pos x="T0" y="T1"/>
                              </a:cxn>
                              <a:cxn ang="T7">
                                <a:pos x="T2" y="T3"/>
                              </a:cxn>
                              <a:cxn ang="T8">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Freeform 156"/>
                        <wps:cNvSpPr>
                          <a:spLocks/>
                        </wps:cNvSpPr>
                        <wps:spPr bwMode="auto">
                          <a:xfrm>
                            <a:off x="24657" y="10134"/>
                            <a:ext cx="21228" cy="41078"/>
                          </a:xfrm>
                          <a:custGeom>
                            <a:avLst/>
                            <a:gdLst>
                              <a:gd name="T0" fmla="*/ 0 w 3343"/>
                              <a:gd name="T1" fmla="*/ 0 h 6469"/>
                              <a:gd name="T2" fmla="*/ 2038985 w 3343"/>
                              <a:gd name="T3" fmla="*/ 1370965 h 6469"/>
                              <a:gd name="T4" fmla="*/ 504825 w 3343"/>
                              <a:gd name="T5" fmla="*/ 4107815 h 6469"/>
                              <a:gd name="T6" fmla="*/ 0 60000 65536"/>
                              <a:gd name="T7" fmla="*/ 0 60000 65536"/>
                              <a:gd name="T8" fmla="*/ 0 60000 65536"/>
                            </a:gdLst>
                            <a:ahLst/>
                            <a:cxnLst>
                              <a:cxn ang="T6">
                                <a:pos x="T0" y="T1"/>
                              </a:cxn>
                              <a:cxn ang="T7">
                                <a:pos x="T2" y="T3"/>
                              </a:cxn>
                              <a:cxn ang="T8">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Freeform 157"/>
                        <wps:cNvSpPr>
                          <a:spLocks/>
                        </wps:cNvSpPr>
                        <wps:spPr bwMode="auto">
                          <a:xfrm>
                            <a:off x="29571" y="10134"/>
                            <a:ext cx="16415" cy="43948"/>
                          </a:xfrm>
                          <a:custGeom>
                            <a:avLst/>
                            <a:gdLst>
                              <a:gd name="T0" fmla="*/ 0 w 2585"/>
                              <a:gd name="T1" fmla="*/ 0 h 6921"/>
                              <a:gd name="T2" fmla="*/ 1631315 w 2585"/>
                              <a:gd name="T3" fmla="*/ 1426210 h 6921"/>
                              <a:gd name="T4" fmla="*/ 61595 w 2585"/>
                              <a:gd name="T5" fmla="*/ 4394835 h 6921"/>
                              <a:gd name="T6" fmla="*/ 0 60000 65536"/>
                              <a:gd name="T7" fmla="*/ 0 60000 65536"/>
                              <a:gd name="T8" fmla="*/ 0 60000 65536"/>
                            </a:gdLst>
                            <a:ahLst/>
                            <a:cxnLst>
                              <a:cxn ang="T6">
                                <a:pos x="T0" y="T1"/>
                              </a:cxn>
                              <a:cxn ang="T7">
                                <a:pos x="T2" y="T3"/>
                              </a:cxn>
                              <a:cxn ang="T8">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Freeform 158"/>
                        <wps:cNvSpPr>
                          <a:spLocks/>
                        </wps:cNvSpPr>
                        <wps:spPr bwMode="auto">
                          <a:xfrm>
                            <a:off x="29571" y="10134"/>
                            <a:ext cx="15704" cy="39650"/>
                          </a:xfrm>
                          <a:custGeom>
                            <a:avLst/>
                            <a:gdLst>
                              <a:gd name="T0" fmla="*/ 457200 w 2473"/>
                              <a:gd name="T1" fmla="*/ 0 h 6244"/>
                              <a:gd name="T2" fmla="*/ 1494155 w 2473"/>
                              <a:gd name="T3" fmla="*/ 1419225 h 6244"/>
                              <a:gd name="T4" fmla="*/ 0 w 2473"/>
                              <a:gd name="T5" fmla="*/ 3964940 h 6244"/>
                              <a:gd name="T6" fmla="*/ 0 60000 65536"/>
                              <a:gd name="T7" fmla="*/ 0 60000 65536"/>
                              <a:gd name="T8" fmla="*/ 0 60000 65536"/>
                            </a:gdLst>
                            <a:ahLst/>
                            <a:cxnLst>
                              <a:cxn ang="T6">
                                <a:pos x="T0" y="T1"/>
                              </a:cxn>
                              <a:cxn ang="T7">
                                <a:pos x="T2" y="T3"/>
                              </a:cxn>
                              <a:cxn ang="T8">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3" name="Freeform 159"/>
                        <wps:cNvSpPr>
                          <a:spLocks/>
                        </wps:cNvSpPr>
                        <wps:spPr bwMode="auto">
                          <a:xfrm>
                            <a:off x="35236" y="10134"/>
                            <a:ext cx="11773" cy="42583"/>
                          </a:xfrm>
                          <a:custGeom>
                            <a:avLst/>
                            <a:gdLst>
                              <a:gd name="T0" fmla="*/ 402590 w 1854"/>
                              <a:gd name="T1" fmla="*/ 0 h 6706"/>
                              <a:gd name="T2" fmla="*/ 1109980 w 1854"/>
                              <a:gd name="T3" fmla="*/ 1426210 h 6706"/>
                              <a:gd name="T4" fmla="*/ 0 w 1854"/>
                              <a:gd name="T5" fmla="*/ 4258310 h 6706"/>
                              <a:gd name="T6" fmla="*/ 0 60000 65536"/>
                              <a:gd name="T7" fmla="*/ 0 60000 65536"/>
                              <a:gd name="T8" fmla="*/ 0 60000 65536"/>
                            </a:gdLst>
                            <a:ahLst/>
                            <a:cxnLst>
                              <a:cxn ang="T6">
                                <a:pos x="T0" y="T1"/>
                              </a:cxn>
                              <a:cxn ang="T7">
                                <a:pos x="T2" y="T3"/>
                              </a:cxn>
                              <a:cxn ang="T8">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 name="Oval 160"/>
                        <wps:cNvSpPr>
                          <a:spLocks noChangeArrowheads="1"/>
                        </wps:cNvSpPr>
                        <wps:spPr bwMode="auto">
                          <a:xfrm>
                            <a:off x="42398" y="23444"/>
                            <a:ext cx="4611" cy="149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127" o:spid="_x0000_s1129" style="width:429.35pt;height:450pt;mso-position-horizontal-relative:char;mso-position-vertical-relative:line" coordsize="54527,571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">
                <v:rect id="AutoShape 546" o:spid="_x0000_s1130" style="position:absolute;width:54527;height:571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aqvvxAAA&#10;ANwAAAAPAAAAZHJzL2Rvd25yZXYueG1sRI9Bi8IwFITvgv8hPMGbplZYpWsUERTdi2zVPT+at23Z&#10;5qU2Uau/3ggLHoeZ+YaZLVpTiSs1rrSsYDSMQBBnVpecKzge1oMpCOeRNVaWScGdHCzm3c4ME21v&#10;/E3X1OciQNglqKDwvk6kdFlBBt3Q1sTB+7WNQR9kk0vd4C3ATSXjKPqQBksOCwXWtCoo+0svRsH5&#10;NIn3m3RcjtNV9PhZ7/Tly3ml+r12+QnCU+vf4f/2ViuI4wm8zoQjIO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Wqr78QAAADcAAAADwAAAAAAAAAAAAAAAACXAgAAZHJzL2Rv&#10;d25yZXYueG1sUEsFBgAAAAAEAAQA9QAAAIgDAAAAAA==&#10;" filled="f" strokecolor="#4579b8 [3044]">
                  <o:lock v:ext="edit" aspectratio="t"/>
                </v:rect>
                <v:shape id="Picture 152" o:spid="_x0000_s1131" type="#_x0000_t75" style="position:absolute;left:9423;top:977;width:33655;height:195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m&#10;cN3CAAAA3AAAAA8AAABkcnMvZG93bnJldi54bWxET01rwjAYvg/8D+EVdhkztQcZnVHEDzYED6tD&#10;PL4079pi86YksWb/3hwEjw/P93wZTScGcr61rGA6yUAQV1a3XCv4Pe7eP0D4gKyxs0wK/snDcjF6&#10;mWOh7Y1/aChDLVII+wIVNCH0hZS+asign9ieOHF/1hkMCbpaaoe3FG46mWfZTBpsOTU02NO6oepS&#10;Xo0Cl5/Ph2vbXeLbV6w3+/IUt8NJqddxXH2CCBTDU/xwf2sFeZ7WpjPpCMjFH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JZnDdwgAAANwAAAAPAAAAAAAAAAAAAAAAAJwCAABk&#10;cnMvZG93bnJldi54bWxQSwUGAAAAAAQABAD3AAAAiwMAAAAA&#10;">
                  <v:imagedata r:id="rId61" o:title=""/>
                </v:shape>
                <v:shapetype id="_x0000_t45" coordsize="21600,21600" o:spt="45" adj="-10080,24300,-3600,4050,-1800,4050" path="m@0@1l@2@3@4@5nfem@4,0l@4,21600nfem0,0l21600,,21600,21600,,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139" o:spid="_x0000_s1132" type="#_x0000_t45" style="position:absolute;left:26225;top:22136;width:11328;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BBJdxAAA&#10;ANwAAAAPAAAAZHJzL2Rvd25yZXYueG1sRI/RasJAFETfC/2H5RZ8Kc3GIDamrqJCqPpW6wdcstck&#10;NHt3ya4m/n1XKPRxmJkzzHI9mk7cqPetZQXTJAVBXFndcq3g/F2+5SB8QNbYWSYFd/KwXj0/LbHQ&#10;duAvup1CLSKEfYEKmhBcIaWvGjLoE+uIo3exvcEQZV9L3eMQ4aaTWZrOpcGW40KDjnYNVT+nq1Hw&#10;ut8Gt5nn7rOtL++lyQ7HGR6UmryMmw8QgcbwH/5r77WCLFvA40w8AnL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AQSXcQAAADcAAAADwAAAAAAAAAAAAAAAACXAgAAZHJzL2Rv&#10;d25yZXYueG1sUEsFBgAAAAAEAAQA9QAAAIgDAAAAAA==&#10;" adj="31347,8191,27811,3963,23053,3963" fillcolor="#dbe5f1 [660]" strokecolor="black [3213]">
                  <v:stroke startarrow="open"/>
                  <v:textbox>
                    <w:txbxContent>
                      <w:p w14:paraId="604451BA" w14:textId="77777777" w:rsidR="008A541A" w:rsidRDefault="008A541A" w:rsidP="003373D9">
                        <w:pPr>
                          <w:rPr>
                            <w:sz w:val="16"/>
                            <w:lang w:val="en-AU"/>
                          </w:rPr>
                        </w:pPr>
                        <w:r w:rsidRPr="00141131">
                          <w:rPr>
                            <w:sz w:val="16"/>
                            <w:lang w:val="en-AU"/>
                          </w:rPr>
                          <w:t xml:space="preserve"> the row data</w:t>
                        </w:r>
                        <w:r>
                          <w:rPr>
                            <w:sz w:val="16"/>
                            <w:lang w:val="en-AU"/>
                          </w:rPr>
                          <w:t xml:space="preserve"> are copied to that Spectrum’s Metadata</w:t>
                        </w:r>
                      </w:p>
                    </w:txbxContent>
                  </v:textbox>
                  <o:callout v:ext="edit" minusx="t" minusy="t"/>
                </v:shape>
                <v:roundrect id="AutoShape 129" o:spid="_x0000_s1133" style="position:absolute;left:11201;top:977;width:5607;height:19571;visibility:visible;mso-wrap-style:square;v-text-anchor:top" arcsize="771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b2OwgAA&#10;ANwAAAAPAAAAZHJzL2Rvd25yZXYueG1sRE9Na8JAEL0X+h+WKfRSdBOFVlI3wQpCvQjGeh+z0yQ0&#10;Oxuyo0Z/ffdQ6PHxvpfF6Dp1oSG0ng2k0wQUceVty7WBr8NmsgAVBNli55kM3ChAkT8+LDGz/sp7&#10;upRSqxjCIUMDjUifaR2qhhyGqe+JI/ftB4cS4VBrO+A1hrtOz5LkVTtsOTY02NO6oeqnPDsDR/uy&#10;371VwYrcP06rNqTr7S415vlpXL2DEhrlX/zn/rQGZvM4P56JR0Dn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j9vY7CAAAA3AAAAA8AAAAAAAAAAAAAAAAAlwIAAGRycy9kb3du&#10;cmV2LnhtbFBLBQYAAAAABAAEAPUAAACGAwAAAAA=&#10;" filled="f" strokecolor="red" strokeweight="1.5pt"/>
                <v:roundrect id="AutoShape 130" o:spid="_x0000_s1134" style="position:absolute;left:9423;top:9283;width:33655;height:1715;visibility:visible;mso-wrap-style:square;v-text-anchor:top" arcsize="1626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eHfGxgAA&#10;ANwAAAAPAAAAZHJzL2Rvd25yZXYueG1sRI/BbsIwEETvSPyDtUi9FYegQhUwqECLuFRQ2g9Y4iUJ&#10;jdfBdiH9+xqpEsfRzLzRTOetqcWFnK8sKxj0ExDEudUVFwq+Pt8en0H4gKyxtkwKfsnDfNbtTDHT&#10;9sofdNmHQkQI+wwVlCE0mZQ+L8mg79uGOHpH6wyGKF0htcNrhJtapkkykgYrjgslNrQsKf/e/xgF&#10;i+35lUan7XhRrHeb/D09rOSTU+qh175MQARqwz38395oBelwALcz8QjI2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eHfGxgAAANwAAAAPAAAAAAAAAAAAAAAAAJcCAABkcnMv&#10;ZG93bnJldi54bWxQSwUGAAAAAAQABAD1AAAAigMAAAAA&#10;" filled="f" strokecolor="red" strokeweight="1.5pt"/>
                <v:shape id="Picture 131" o:spid="_x0000_s1135" type="#_x0000_t75" style="position:absolute;left:14503;top:30187;width:13271;height:704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Hu&#10;vwzDAAAA3AAAAA8AAABkcnMvZG93bnJldi54bWxEj0GLwjAUhO+C/yE8YS+iqV0QrUZRQRBvWgWP&#10;j+bZVpuX0mRt/febhQWPw8x8wyzXnanEixpXWlYwGUcgiDOrS84VXNL9aAbCeWSNlWVS8CYH61W/&#10;t8RE25ZP9Dr7XAQIuwQVFN7XiZQuK8igG9uaOHh32xj0QTa51A22AW4qGUfRVBosOSwUWNOuoOx5&#10;/jEKDB3bTTVPT9d4r2+76/Hx3A5Tpb4G3WYBwlPnP+H/9kEriL9j+DsTjoBc/Q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e6/DMMAAADcAAAADwAAAAAAAAAAAAAAAACcAgAA&#10;ZHJzL2Rvd25yZXYueG1sUEsFBgAAAAAEAAQA9wAAAIwDAAAAAA==&#10;">
                  <v:imagedata r:id="rId62" o:title="" croptop="17046f" cropbottom="10798f" cropleft="5441f" cropright="9328f"/>
                </v:shape>
                <v:shape id="AutoShape 136" o:spid="_x0000_s1136" type="#_x0000_t45" style="position:absolute;left:1339;top:977;width:6922;height:4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YAn+wQAA&#10;ANwAAAAPAAAAZHJzL2Rvd25yZXYueG1sRI/BigIxEETvwv5DaMGLrIkKsswaRRZEWU+OfkAz6Z0Z&#10;TDpDEnX8+40geCyq6hW1XPfOihuF2HrWMJ0oEMSVNy3XGs6n7ecXiJiQDVrPpOFBEdarj8ESC+Pv&#10;fKRbmWqRIRwL1NCk1BVSxqohh3HiO+Ls/fngMGUZamkC3jPcWTlTaiEdtpwXGuzop6HqUl5dptTh&#10;ehgrlWz5y91O2cVhY1Hr0bDffINI1Kd3+NXeGw2z+RyeZ/IRkK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WAJ/sEAAADcAAAADwAAAAAAAAAAAAAAAACXAgAAZHJzL2Rvd25y&#10;ZXYueG1sUEsFBgAAAAAEAAQA9QAAAIUDAAAAAA==&#10;" adj="30220,6761,26138,5049,23978,5049" fillcolor="#dbe5f1 [660]" strokecolor="black [3213]">
                  <v:stroke startarrow="open"/>
                  <v:textbox>
                    <w:txbxContent>
                      <w:p w14:paraId="7B8D2C28" w14:textId="77777777" w:rsidR="008A541A" w:rsidRPr="008646FA" w:rsidRDefault="008A541A" w:rsidP="003373D9">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137" type="#_x0000_t45" style="position:absolute;left:46335;top:8039;width:6922;height:48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fdVvxQAA&#10;ANwAAAAPAAAAZHJzL2Rvd25yZXYueG1sRI9Pa8JAFMTvQr/D8gpeRDfaUiS6ShEV8VT/gcdH9jWb&#10;Nvs2Ztck/fZuodDjMPObYebLzpaiodoXjhWMRwkI4szpgnMF59NmOAXhA7LG0jEp+CEPy8VTb46p&#10;di0fqDmGXMQS9ikqMCFUqZQ+M2TRj1xFHL1PV1sMUda51DW2sdyWcpIkb9JiwXHBYEUrQ9n38W4V&#10;TNqvdXPzfL8OclMEu88uH9upUv3n7n0GIlAX/sN/9E5H7uUVfs/EIyA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J91W/FAAAA3AAAAA8AAAAAAAAAAAAAAAAAlwIAAGRycy9k&#10;b3ducmV2LnhtbFBLBQYAAAAABAAEAPUAAACJAwAAAAA=&#10;" adj="-9135,7237,-7055,5049,-2378,5049" fillcolor="#dbe5f1 [660]" strokecolor="black [3213]">
                  <v:stroke startarrow="open"/>
                  <v:textbox>
                    <w:txbxContent>
                      <w:p w14:paraId="4FFA685B" w14:textId="77777777" w:rsidR="008A541A" w:rsidRPr="008646FA" w:rsidRDefault="008A541A" w:rsidP="003373D9">
                        <w:pPr>
                          <w:rPr>
                            <w:sz w:val="16"/>
                            <w:lang w:val="en-AU"/>
                          </w:rPr>
                        </w:pPr>
                        <w:r>
                          <w:rPr>
                            <w:sz w:val="16"/>
                            <w:lang w:val="en-AU"/>
                          </w:rPr>
                          <w:t>Data for one Spectrum</w:t>
                        </w:r>
                      </w:p>
                    </w:txbxContent>
                  </v:textbox>
                  <o:callout v:ext="edit" minusy="t"/>
                </v:shape>
                <v:shape id="AutoShape 138" o:spid="_x0000_s1138" type="#_x0000_t45" style="position:absolute;left:19767;top:22136;width:7277;height:62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sLGQxAAA&#10;ANwAAAAPAAAAZHJzL2Rvd25yZXYueG1sRI9BawIxFITvBf9DeIK3mlXRltUoomh7rfbQ42Pz3F1M&#10;XpYk7q7+elMo9DjMzDfMatNbI1ryoXasYDLOQBAXTtdcKvg+H17fQYSIrNE4JgV3CrBZD15WmGvX&#10;8Re1p1iKBOGQo4IqxiaXMhQVWQxj1xAn7+K8xZikL6X22CW4NXKaZQtpsea0UGFDu4qK6+lmFcyN&#10;4cfu/jbZ/7QLf8u6j8v2OFNqNOy3SxCR+vgf/mt/agXT2Rx+z6QjIN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bCxkMQAAADcAAAADwAAAAAAAAAAAAAAAACXAgAAZHJzL2Rv&#10;d25yZXYueG1sUEsFBgAAAAAEAAQA9QAAAIgDAAAAAA==&#10;" adj="-7332,6341,-4731,3963,-2262,3963" fillcolor="#dbe5f1 [660]" strokecolor="black [3213]">
                  <v:stroke startarrow="open"/>
                  <v:textbox>
                    <w:txbxContent>
                      <w:p w14:paraId="26B664EA" w14:textId="77777777" w:rsidR="008A541A" w:rsidRPr="008646FA" w:rsidRDefault="008A541A"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v:textbox>
                  <o:callout v:ext="edit" minusy="t"/>
                </v:shape>
                <v:shape id="Picture 153" o:spid="_x0000_s1139" type="#_x0000_t75" style="position:absolute;left:21831;top:32207;width:19507;height:238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7y&#10;etzEAAAA3AAAAA8AAABkcnMvZG93bnJldi54bWxEj19rwjAUxd8Hfodwhb3NdE46rU1lCKJjINgJ&#10;+nhprm235qY00dZvvwwGezycPz9OuhpMI27UudqygudJBIK4sLrmUsHxc/M0B+E8ssbGMim4k4NV&#10;NnpIMdG25wPdcl+KMMIuQQWV920ipSsqMugmtiUO3sV2Bn2QXSl1h30YN42cRlEsDdYcCBW2tK6o&#10;+M6vJnC5yPv32euHt+f4S28XdL+c9ko9joe3JQhPg/8P/7V3WsH0JYbfM+EIyOw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7yetzEAAAA3AAAAA8AAAAAAAAAAAAAAAAAnAIA&#10;AGRycy9kb3ducmV2LnhtbFBLBQYAAAAABAAEAPcAAACNAwAAAAA=&#10;">
                  <v:imagedata r:id="rId63" o:title=""/>
                </v:shape>
                <v:shape id="Freeform 134" o:spid="_x0000_s1140" style="position:absolute;left:14058;top:10560;width:13716;height:31305;visibility:visible;mso-wrap-style:square;v-text-anchor:top" coordsize="1860,36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t2cwxwAA&#10;ANwAAAAPAAAAZHJzL2Rvd25yZXYueG1sRI9Pa8JAFMTvBb/D8gRvdVNbtE1dRYSKvfgntvT6mn3N&#10;BrNvQ3Zrop++Kwg9DjPzG2Y672wlTtT40rGCh2ECgjh3uuRCwcfh7f4ZhA/IGivHpOBMHuaz3t0U&#10;U+1a3tMpC4WIEPYpKjAh1KmUPjdk0Q9dTRy9H9dYDFE2hdQNthFuKzlKkrG0WHJcMFjT0lB+zH6t&#10;gvfs8rSdmGpzXO9fPr8Pcvd1XrVKDfrd4hVEoC78h2/ttVYwepzA9Uw8AnL2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6bdnMMcAAADcAAAADwAAAAAAAAAAAAAAAACXAgAAZHJz&#10;L2Rvd25yZXYueG1sUEsFBgAAAAAEAAQA9QAAAIsDAAAAAA==&#10;" path="m0,0c70,815,140,1631,450,2240,760,2849,1310,3251,1860,3653e" filled="f" strokecolor="#00b0f0" strokeweight="1pt">
                  <v:stroke startarrow="block" endarrow="block"/>
                  <v:path arrowok="t" o:connecttype="custom" o:connectlocs="0,0;2447045,16450645;10114444,26827777" o:connectangles="0,0,0"/>
                </v:shape>
                <v:shape id="Text Box 140" o:spid="_x0000_s1141" type="#_x0000_t202" style="position:absolute;left:12852;top:24123;width:4908;height:1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pL37wAAA&#10;ANwAAAAPAAAAZHJzL2Rvd25yZXYueG1sRE9LbsIwEN0jcQdrkLoDhwAFpRgELQi6LHCAUTyNA/E4&#10;it0k3L5eVOry6f3X295WoqXGl44VTCcJCOLc6ZILBbfrcbwC4QOyxsoxKXiSh+1mOFhjpl3HX9Re&#10;QiFiCPsMFZgQ6kxKnxuy6CeuJo7ct2sshgibQuoGuxhuK5kmyau0WHJsMFjTu6H8cfmxCk47ZLNf&#10;fh5n6UdbHO7Pc7vo5kq9jPrdG4hAffgX/7nPWkE6i2vjmXgE5OYX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pL37wAAAANwAAAAPAAAAAAAAAAAAAAAAAJcCAABkcnMvZG93bnJl&#10;di54bWxQSwUGAAAAAAQABAD1AAAAhAMAAAAA&#10;" stroked="f">
                  <v:textbox inset=".1mm,.1mm,.1mm,.1mm">
                    <w:txbxContent>
                      <w:p w14:paraId="40292A36" w14:textId="77777777" w:rsidR="008A541A" w:rsidRPr="00AF35D7" w:rsidRDefault="008A541A" w:rsidP="003373D9">
                        <w:pPr>
                          <w:rPr>
                            <w:sz w:val="18"/>
                            <w:lang w:val="en-AU"/>
                          </w:rPr>
                        </w:pPr>
                        <w:r w:rsidRPr="00AF35D7">
                          <w:rPr>
                            <w:sz w:val="18"/>
                            <w:lang w:val="en-AU"/>
                          </w:rPr>
                          <w:t>Matches</w:t>
                        </w:r>
                      </w:p>
                    </w:txbxContent>
                  </v:textbox>
                </v:shape>
                <v:shape id="Freeform 154" o:spid="_x0000_s1142" style="position:absolute;left:21316;top:10134;width:23540;height:24092;visibility:visible;mso-wrap-style:square;v-text-anchor:top" coordsize="3707,379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HbWJxAAA&#10;ANwAAAAPAAAAZHJzL2Rvd25yZXYueG1sRI/BbsIwEETvlfgHa5F6Kw4EVSXFIARCgkMPhfa+ijdx&#10;SLwOsYH072skJI6j2XmzM1/2thFX6nzlWMF4lIAgzp2uuFTwc9y+fYDwAVlj45gU/JGH5WLwMsdM&#10;uxt/0/UQShEh7DNUYEJoMyl9bsiiH7mWOHqF6yyGKLtS6g5vEW4bOUmSd2mx4thgsKW1obw+XGx8&#10;YxM2dVpMzVexm1349Hve1ykq9TrsV58gAvXhefxI77SCSTqD+5hIALn4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B21icQAAADcAAAADwAAAAAAAAAAAAAAAACXAgAAZHJzL2Rv&#10;d25yZXYueG1sUEsFBgAAAAAEAAQA9QAAAIgDAAAAAA==&#10;" path="m0,0c1617,763,3235,1527,3471,2159,3707,2791,2253,3313,1418,3794e" filled="f" strokecolor="#00b0f0" strokeweight="1pt">
                  <v:stroke startarrow="oval" startarrowwidth="narrow" startarrowlength="short" endarrow="open" endarrowwidth="wide" endarrowlength="long"/>
                  <v:path arrowok="t" o:connecttype="custom" o:connectlocs="0,0;13996267,8705664;5717864,15298420" o:connectangles="0,0,0"/>
                </v:shape>
                <v:shape id="Freeform 156" o:spid="_x0000_s1143" style="position:absolute;left:24657;top:10134;width:21228;height:41078;visibility:visible;mso-wrap-style:square;v-text-anchor:top" coordsize="3343,646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c7ZxwwAA&#10;ANwAAAAPAAAAZHJzL2Rvd25yZXYueG1sRE9Na8JAEL0X/A/LCL01G4OYmrqKCEKpF4099DjNTpNg&#10;djbJrpr6692D4PHxvherwTTiQr2rLSuYRDEI4sLqmksF38ft2zsI55E1NpZJwT85WC1HLwvMtL3y&#10;gS65L0UIYZehgsr7NpPSFRUZdJFtiQP3Z3uDPsC+lLrHawg3jUzieCYN1hwaKmxpU1Fxys9Ggbut&#10;h/O826dml+q6mf5+zX9mnVKv42H9AcLT4J/ih/tTK0imYX44E46AX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c7ZxwwAAANwAAAAPAAAAAAAAAAAAAAAAAJcCAABkcnMvZG93&#10;bnJldi54bWxQSwUGAAAAAAQABAD1AAAAhwMAAAAA&#10;" path="m0,0c1539,540,3079,1081,3211,2159,3343,3237,2069,4853,795,6469e" filled="f" strokecolor="#00b0f0" strokeweight="1pt">
                  <v:stroke startarrow="oval" startarrowwidth="narrow" startarrowlength="short" endarrow="open" endarrowwidth="wide" endarrowlength="long"/>
                  <v:path arrowok="t" o:connecttype="custom" o:connectlocs="0,0;12947524,8705596;3205631,26084530" o:connectangles="0,0,0"/>
                </v:shape>
                <v:shape id="Freeform 157" o:spid="_x0000_s1144" style="position:absolute;left:29571;top:10134;width:16415;height:43948;visibility:visible;mso-wrap-style:square;v-text-anchor:top" coordsize="2585,692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4t+WvwAA&#10;ANwAAAAPAAAAZHJzL2Rvd25yZXYueG1sRI9LC8IwEITvgv8hrOBNUx+IVKOIIHgTH2CPS7O21WZT&#10;m6j13xtB8DjMzDfMfNmYUjypdoVlBYN+BII4tbrgTMHpuOlNQTiPrLG0TAre5GC5aLfmGGv74j09&#10;Dz4TAcIuRgW591UspUtzMuj6tiIO3sXWBn2QdSZ1ja8AN6UcRtFEGiw4LORY0Tqn9HZ4mEBBaUfN&#10;dbQ775Ikuei7OxfVVKlup1nNQHhq/D/8a2+1guF4AN8z4QjIx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Hi35a/AAAA3AAAAA8AAAAAAAAAAAAAAAAAlwIAAGRycy9kb3ducmV2&#10;LnhtbFBLBQYAAAAABAAEAPUAAACDAwAAAAA=&#10;" path="m0,0c1276,546,2553,1093,2569,2246,2585,3399,835,5972,97,6921e" filled="f" strokecolor="#00b0f0" strokeweight="1pt">
                  <v:stroke startarrow="oval" startarrowwidth="narrow" startarrowlength="short" endarrow="open" endarrowwidth="wide" endarrowlength="long"/>
                  <v:path arrowok="t" o:connecttype="custom" o:connectlocs="0,0;10359008,9056361;391134,27906980" o:connectangles="0,0,0"/>
                </v:shape>
                <v:shape id="Freeform 158" o:spid="_x0000_s1145" style="position:absolute;left:29571;top:10134;width:15704;height:39650;visibility:visible;mso-wrap-style:square;v-text-anchor:top" coordsize="2473,624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YFNexAAA&#10;ANwAAAAPAAAAZHJzL2Rvd25yZXYueG1sRI9Bi8IwFITvgv8hPGFvmlpUtGsUWXBV1IO67PnRvG2r&#10;zUtpslr/vREEj8PMfMNM540pxZVqV1hW0O9FIIhTqwvOFPyclt0xCOeRNZaWScGdHMxn7dYUE21v&#10;fKDr0WciQNglqCD3vkqkdGlOBl3PVsTB+7O1QR9knUld4y3ATSnjKBpJgwWHhRwr+sopvRz/jYLh&#10;+nyS0WZgtrvv1X1F+4n8XU6U+ug0i08Qnhr/Dr/aa60gHsTwPBOOgJ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GBTXsQAAADcAAAADwAAAAAAAAAAAAAAAACXAgAAZHJzL2Rv&#10;d25yZXYueG1sUEsFBgAAAAAEAAQA9QAAAIgDAAAAAA==&#10;" path="m720,0c1596,597,2473,1194,2353,2235,2233,3276,1116,4760,,6244e" filled="f" strokecolor="#00b0f0" strokeweight="1pt">
                  <v:stroke startarrow="oval" startarrowwidth="narrow" startarrowlength="short" endarrow="open" endarrowwidth="wide" endarrowlength="long"/>
                  <v:path arrowok="t" o:connecttype="custom" o:connectlocs="2903303,0;9488156,9012215;0,25177750" o:connectangles="0,0,0"/>
                </v:shape>
                <v:shape id="Freeform 159" o:spid="_x0000_s1146" style="position:absolute;left:35236;top:10134;width:11773;height:42583;visibility:visible;mso-wrap-style:square;v-text-anchor:top" coordsize="1854,670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ZpffxAAA&#10;ANwAAAAPAAAAZHJzL2Rvd25yZXYueG1sRI9LawIxFIX3Bf9DuEJ3NaOWUkejiOCDVhc+cH2ZXGcG&#10;k5shSZ3pv28KhS4P5/FxZovOGvEgH2rHCoaDDARx4XTNpYLLef3yDiJEZI3GMSn4pgCLee9phrl2&#10;LR/pcYqlSCMcclRQxdjkUoaiIoth4Bri5N2ctxiT9KXUHts0bo0cZdmbtFhzIlTY0Kqi4n76solr&#10;Pg6ToVyGzfXcXsx+6w/77lOp5363nIKI1MX/8F97pxWMXsfweyYdAT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22aX38QAAADcAAAADwAAAAAAAAAAAAAAAACXAgAAZHJzL2Rv&#10;d25yZXYueG1sUEsFBgAAAAAEAAQA9QAAAIgDAAAAAA==&#10;" path="m634,0c1244,564,1854,1128,1748,2246,1642,3364,821,5035,,6706e" filled="f" strokecolor="#00b0f0" strokeweight="1pt">
                  <v:stroke startarrow="oval" startarrowwidth="narrow" startarrowlength="short" endarrow="open" endarrowwidth="wide" endarrowlength="long"/>
                  <v:path arrowok="t" o:connecttype="custom" o:connectlocs="2556468,0;7048433,9056412;0,27040205" o:connectangles="0,0,0"/>
                </v:shape>
                <v:oval id="Oval 160" o:spid="_x0000_s1147" style="position:absolute;left:42398;top:23444;width:4611;height:14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AZGQxAAA&#10;ANwAAAAPAAAAZHJzL2Rvd25yZXYueG1sRI/RagIxFETfC/5DuIIvRbOVpchqFBEKPgi16gdcN9fs&#10;6uZmTaK7/fumUOjjMDNnmMWqt414kg+1YwVvkwwEcel0zUbB6fgxnoEIEVlj45gUfFOA1XLwssBC&#10;u46/6HmIRiQIhwIVVDG2hZShrMhimLiWOHkX5y3GJL2R2mOX4LaR0yx7lxZrTgsVtrSpqLwdHlbB&#10;+Xxyvbz7z/2ruXnMr11rdnulRsN+PQcRqY//4b/2ViuY5jn8nklHQC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gGRkMQAAADcAAAADwAAAAAAAAAAAAAAAACXAgAAZHJzL2Rv&#10;d25yZXYueG1sUEsFBgAAAAAEAAQA9QAAAIgDAAAAAA==&#10;" filled="f"/>
                <w10:anchorlock/>
              </v:group>
            </w:pict>
          </mc:Fallback>
        </mc:AlternateContent>
      </w:r>
    </w:p>
    <w:p w14:paraId="060A22A9" w14:textId="3AB3B921" w:rsidR="00CB09BE" w:rsidRPr="00084655" w:rsidRDefault="00980823" w:rsidP="00980823">
      <w:pPr>
        <w:pStyle w:val="Caption"/>
      </w:pPr>
      <w:r>
        <w:t xml:space="preserve">Figure </w:t>
      </w:r>
      <w:r>
        <w:fldChar w:fldCharType="begin"/>
      </w:r>
      <w:r>
        <w:instrText xml:space="preserve"> SEQ Figure \* ARABIC </w:instrText>
      </w:r>
      <w:r>
        <w:fldChar w:fldCharType="separate"/>
      </w:r>
      <w:r w:rsidR="00057C13">
        <w:rPr>
          <w:noProof/>
        </w:rPr>
        <w:t>33</w:t>
      </w:r>
      <w:r>
        <w:fldChar w:fldCharType="end"/>
      </w:r>
      <w:r w:rsidR="00CB09BE" w:rsidRPr="00084655">
        <w:t xml:space="preserve">: </w:t>
      </w:r>
      <w:r w:rsidR="00CB09BE">
        <w:t>Uploading Metadat</w:t>
      </w:r>
      <w:r w:rsidR="00803042">
        <w:t>a</w:t>
      </w:r>
      <w:r w:rsidR="00CB09BE">
        <w:t xml:space="preserve"> from XLS process</w:t>
      </w:r>
    </w:p>
    <w:p w14:paraId="4DE073D4" w14:textId="77777777" w:rsidR="003373D9" w:rsidRDefault="003373D9" w:rsidP="003373D9">
      <w:pPr>
        <w:pStyle w:val="Body"/>
      </w:pPr>
      <w:r>
        <w:t>The operation of this process can be tailored as described below.</w:t>
      </w:r>
    </w:p>
    <w:p w14:paraId="36C85BF7" w14:textId="77777777" w:rsidR="003373D9" w:rsidRDefault="003373D9" w:rsidP="003373D9">
      <w:pPr>
        <w:pStyle w:val="HeadingSubUnnumbered"/>
      </w:pPr>
      <w:r>
        <w:lastRenderedPageBreak/>
        <w:t>Input .XLS file format</w:t>
      </w:r>
    </w:p>
    <w:p w14:paraId="3F7CE54D" w14:textId="77777777" w:rsidR="003373D9" w:rsidRDefault="003373D9" w:rsidP="003373D9">
      <w:pPr>
        <w:pStyle w:val="Body"/>
      </w:pPr>
      <w:r>
        <w:t>Metadata Excel .XLS files must conform to the following conventions in order to be loaded correctly:</w:t>
      </w:r>
    </w:p>
    <w:p w14:paraId="35759B42" w14:textId="77777777" w:rsidR="003373D9" w:rsidRDefault="003373D9" w:rsidP="003373D9">
      <w:pPr>
        <w:pStyle w:val="Bullet"/>
        <w:ind w:left="1134"/>
      </w:pPr>
      <w:r>
        <w:t>Only the first data sheet is loaded.</w:t>
      </w:r>
    </w:p>
    <w:p w14:paraId="7BD1F61C" w14:textId="77777777" w:rsidR="003373D9" w:rsidRDefault="003373D9" w:rsidP="003373D9">
      <w:pPr>
        <w:pStyle w:val="Bullet"/>
        <w:ind w:left="1134"/>
      </w:pPr>
      <w:r>
        <w:t>The first row must contain column headings. It will be displayed and referenced during the upload process, but it will not be uploaded. The column headings do not need to match Metadata Attribute names.</w:t>
      </w:r>
    </w:p>
    <w:p w14:paraId="40DB86C9" w14:textId="77777777" w:rsidR="003373D9" w:rsidRDefault="003373D9" w:rsidP="003373D9">
      <w:pPr>
        <w:pStyle w:val="Bullet"/>
        <w:ind w:left="1134"/>
      </w:pPr>
      <w:r>
        <w:t>Each row holds data which is uploaded to one Spectrum.</w:t>
      </w:r>
    </w:p>
    <w:p w14:paraId="40CE952D" w14:textId="77777777" w:rsidR="003373D9" w:rsidRDefault="003373D9" w:rsidP="003373D9">
      <w:pPr>
        <w:pStyle w:val="Bullet"/>
        <w:ind w:left="1134"/>
      </w:pPr>
      <w:r>
        <w:t>The rows do not need to be sorted.</w:t>
      </w:r>
    </w:p>
    <w:p w14:paraId="503DB61D" w14:textId="77777777" w:rsidR="003373D9" w:rsidRDefault="003373D9" w:rsidP="003373D9">
      <w:pPr>
        <w:pStyle w:val="Bullet"/>
        <w:ind w:left="1134"/>
      </w:pPr>
      <w:r>
        <w:t>One column, identified at upload time, is used as the Matching Column. It identifies which Spectrum will receive the data from each row.</w:t>
      </w:r>
    </w:p>
    <w:p w14:paraId="6A805D69" w14:textId="77777777" w:rsidR="003373D9" w:rsidRDefault="003373D9" w:rsidP="003373D9">
      <w:pPr>
        <w:pStyle w:val="Bullet"/>
        <w:ind w:left="1134"/>
      </w:pPr>
      <w:r>
        <w:t>If a Spectrum is selected in the Matching Column in more than one row, all of these rows are ignored.</w:t>
      </w:r>
    </w:p>
    <w:p w14:paraId="598C6E0B" w14:textId="77777777" w:rsidR="003373D9" w:rsidRDefault="003373D9" w:rsidP="003373D9">
      <w:pPr>
        <w:pStyle w:val="Bullet"/>
        <w:ind w:left="1134"/>
      </w:pPr>
      <w:r>
        <w:t>Other columns contain the Metadata that will be uploaded.</w:t>
      </w:r>
    </w:p>
    <w:p w14:paraId="7B668139" w14:textId="77777777" w:rsidR="003373D9" w:rsidRDefault="003373D9" w:rsidP="003373D9">
      <w:pPr>
        <w:pStyle w:val="Bullet"/>
        <w:ind w:left="1134"/>
      </w:pPr>
      <w:r>
        <w:t>You can select to ignore some columns during the upload process.</w:t>
      </w:r>
    </w:p>
    <w:p w14:paraId="267850C2" w14:textId="77777777" w:rsidR="003373D9" w:rsidRDefault="003373D9" w:rsidP="003373D9">
      <w:pPr>
        <w:pStyle w:val="HeadingSubUnnumbered"/>
      </w:pPr>
      <w:r>
        <w:t>Column selection operation</w:t>
      </w:r>
    </w:p>
    <w:p w14:paraId="70BEEF6D" w14:textId="77777777" w:rsidR="003373D9" w:rsidRDefault="003373D9" w:rsidP="003373D9">
      <w:pPr>
        <w:pStyle w:val="Body"/>
      </w:pPr>
      <w:r>
        <w:t>After you have selected the .XLS file to upload, the following panel is displayed as part of a larger dialog.</w:t>
      </w:r>
    </w:p>
    <w:p w14:paraId="67F41757" w14:textId="77777777" w:rsidR="003373D9" w:rsidRDefault="008440CC" w:rsidP="003373D9">
      <w:pPr>
        <w:pStyle w:val="Figure"/>
      </w:pPr>
      <w:r>
        <w:rPr>
          <w:lang w:val="en-US" w:eastAsia="en-US"/>
        </w:rPr>
        <mc:AlternateContent>
          <mc:Choice Requires="wpg">
            <w:drawing>
              <wp:inline distT="0" distB="0" distL="0" distR="0" wp14:anchorId="1B7919B1" wp14:editId="0FDB68B4">
                <wp:extent cx="5440680" cy="2974340"/>
                <wp:effectExtent l="0" t="0" r="7620" b="0"/>
                <wp:docPr id="211" name="Canvas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680" cy="2974340"/>
                          <a:chOff x="0" y="0"/>
                          <a:chExt cx="54406" cy="29743"/>
                        </a:xfrm>
                      </wpg:grpSpPr>
                      <wps:wsp>
                        <wps:cNvPr id="212" name="AutoShape 531"/>
                        <wps:cNvSpPr>
                          <a:spLocks noChangeAspect="1" noChangeArrowheads="1"/>
                        </wps:cNvSpPr>
                        <wps:spPr bwMode="auto">
                          <a:xfrm>
                            <a:off x="0" y="0"/>
                            <a:ext cx="54406" cy="29743"/>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 name="Picture 16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82"/>
                            <a:ext cx="42799" cy="29661"/>
                          </a:xfrm>
                          <a:prstGeom prst="rect">
                            <a:avLst/>
                          </a:prstGeom>
                          <a:noFill/>
                          <a:extLst>
                            <a:ext uri="{909E8E84-426E-40dd-AFC4-6F175D3DCCD1}">
                              <a14:hiddenFill xmlns:a14="http://schemas.microsoft.com/office/drawing/2010/main">
                                <a:solidFill>
                                  <a:srgbClr val="FFFFFF"/>
                                </a:solidFill>
                              </a14:hiddenFill>
                            </a:ext>
                          </a:extLst>
                        </pic:spPr>
                      </pic:pic>
                      <wps:wsp>
                        <wps:cNvPr id="214" name="AutoShape 144"/>
                        <wps:cNvSpPr>
                          <a:spLocks noChangeArrowheads="1"/>
                        </wps:cNvSpPr>
                        <wps:spPr bwMode="auto">
                          <a:xfrm>
                            <a:off x="44958" y="1041"/>
                            <a:ext cx="9448" cy="5042"/>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9FBC859" w14:textId="77777777" w:rsidR="008A541A" w:rsidRPr="00C303D9" w:rsidRDefault="008A541A"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215" name="AutoShape 145"/>
                        <wps:cNvSpPr>
                          <a:spLocks noChangeArrowheads="1"/>
                        </wps:cNvSpPr>
                        <wps:spPr bwMode="auto">
                          <a:xfrm>
                            <a:off x="19" y="5302"/>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 name="AutoShape 146"/>
                        <wps:cNvSpPr>
                          <a:spLocks noChangeArrowheads="1"/>
                        </wps:cNvSpPr>
                        <wps:spPr bwMode="auto">
                          <a:xfrm>
                            <a:off x="19" y="6477"/>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AutoShape 147"/>
                        <wps:cNvSpPr>
                          <a:spLocks noChangeArrowheads="1"/>
                        </wps:cNvSpPr>
                        <wps:spPr bwMode="auto">
                          <a:xfrm>
                            <a:off x="19" y="7613"/>
                            <a:ext cx="42735" cy="953"/>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AutoShape 148"/>
                        <wps:cNvSpPr>
                          <a:spLocks noChangeArrowheads="1"/>
                        </wps:cNvSpPr>
                        <wps:spPr bwMode="auto">
                          <a:xfrm>
                            <a:off x="44958" y="6953"/>
                            <a:ext cx="9448" cy="391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465CBD1" w14:textId="77777777" w:rsidR="008A541A" w:rsidRPr="00C303D9" w:rsidRDefault="008A541A"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219" name="AutoShape 149"/>
                        <wps:cNvSpPr>
                          <a:spLocks noChangeArrowheads="1"/>
                        </wps:cNvSpPr>
                        <wps:spPr bwMode="auto">
                          <a:xfrm>
                            <a:off x="44958" y="12369"/>
                            <a:ext cx="9448" cy="558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86EB25B" w14:textId="77777777" w:rsidR="008A541A" w:rsidRPr="00C303D9" w:rsidRDefault="008A541A"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220" name="AutoShape 150"/>
                        <wps:cNvSpPr>
                          <a:spLocks noChangeArrowheads="1"/>
                        </wps:cNvSpPr>
                        <wps:spPr bwMode="auto">
                          <a:xfrm>
                            <a:off x="19" y="8807"/>
                            <a:ext cx="42735" cy="9150"/>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 name="AutoShape 151"/>
                        <wps:cNvSpPr>
                          <a:spLocks noChangeArrowheads="1"/>
                        </wps:cNvSpPr>
                        <wps:spPr bwMode="auto">
                          <a:xfrm>
                            <a:off x="14306" y="21990"/>
                            <a:ext cx="9449" cy="63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7BC03250" w14:textId="77777777" w:rsidR="008A541A" w:rsidRPr="00C303D9" w:rsidRDefault="008A541A" w:rsidP="003373D9">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222" name="AutoShape 300"/>
                        <wps:cNvCnPr>
                          <a:cxnSpLocks noChangeShapeType="1"/>
                        </wps:cNvCnPr>
                        <wps:spPr bwMode="auto">
                          <a:xfrm flipH="1">
                            <a:off x="42754" y="3562"/>
                            <a:ext cx="2204" cy="2216"/>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23" name="AutoShape 301"/>
                        <wps:cNvCnPr>
                          <a:cxnSpLocks noChangeShapeType="1"/>
                        </wps:cNvCnPr>
                        <wps:spPr bwMode="auto">
                          <a:xfrm flipH="1" flipV="1">
                            <a:off x="42754" y="6953"/>
                            <a:ext cx="2204" cy="1962"/>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24" name="AutoShape 302"/>
                        <wps:cNvCnPr>
                          <a:cxnSpLocks noChangeShapeType="1"/>
                        </wps:cNvCnPr>
                        <wps:spPr bwMode="auto">
                          <a:xfrm flipH="1" flipV="1">
                            <a:off x="42754" y="8089"/>
                            <a:ext cx="2204" cy="7074"/>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25" name="AutoShape 303"/>
                        <wps:cNvCnPr>
                          <a:cxnSpLocks noChangeShapeType="1"/>
                        </wps:cNvCnPr>
                        <wps:spPr bwMode="auto">
                          <a:xfrm flipV="1">
                            <a:off x="19030" y="17957"/>
                            <a:ext cx="2356" cy="4033"/>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Canvas 142" o:spid="_x0000_s1148" style="width:428.4pt;height:234.2pt;mso-position-horizontal-relative:char;mso-position-vertical-relative:line" coordsize="54406,2974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gQxFYA+VwAWYzSxShdYEBgQGBAYEBgQGBAEFtBbAWxFRgQGBAYEBgQ&#10;GBAYEBg4FxgQxFYA+VwAWYzSxShdYEBgQGBAYEBgQGBAEFtBbAWxFRgQGBAYEBgQGBAYEBg4FxgQ&#10;xFYA+VwAWYzSxShdYEBgQGBAYEBgQGBAEFtBbAWxFRgQGBAYEBgQGBAYEBg4FxgQxFYA+VwAWYzS&#10;xShdYEBgQGBAYEBgQGBAEFtBbAWxFR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">
                <v:rect id="AutoShape 531" o:spid="_x0000_s1149" style="position:absolute;width:54406;height:297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EFdfxQAA&#10;ANwAAAAPAAAAZHJzL2Rvd25yZXYueG1sRI9Pa8JAFMTvBb/D8gQvRTfmUEp0FRHEIII0/jk/ss8k&#10;mH0bs2uSfvtuodDjMDO/YZbrwdSio9ZVlhXMZxEI4tzqigsFl/Nu+gnCeWSNtWVS8E0O1qvR2xIT&#10;bXv+oi7zhQgQdgkqKL1vEildXpJBN7MNcfDutjXog2wLqVvsA9zUMo6iD2mw4rBQYkPbkvJH9jIK&#10;+vzU3c7HvTy931LLz/S5za4HpSbjYbMA4Wnw/+G/dqoVxPMYfs+EIyB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8QV1/FAAAA3AAAAA8AAAAAAAAAAAAAAAAAlwIAAGRycy9k&#10;b3ducmV2LnhtbFBLBQYAAAAABAAEAPUAAACJAwAAAAA=&#10;" filled="f" stroked="f">
                  <o:lock v:ext="edit" aspectratio="t"/>
                </v:rect>
                <v:shape id="Picture 161" o:spid="_x0000_s1150" type="#_x0000_t75" style="position:absolute;top:82;width:42799;height:2966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KD&#10;Py/FAAAA3AAAAA8AAABkcnMvZG93bnJldi54bWxEj0FrwkAUhO8F/8PyBG91E6VFoquIIPRQD01F&#10;PD6yzySafRt2Nyb667uFQo/DzHzDrDaDacSdnK8tK0inCQjiwuqaSwXH7/3rAoQPyBoby6TgQR42&#10;69HLCjNte/6iex5KESHsM1RQhdBmUvqiIoN+alvi6F2sMxiidKXUDvsIN42cJcm7NFhzXKiwpV1F&#10;xS3vjIJzd9h1zz41V9d2t8+nlqe3XCo1GQ/bJYhAQ/gP/7U/tIJZOoffM/EIyPU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igz8vxQAAANwAAAAPAAAAAAAAAAAAAAAAAJwC&#10;AABkcnMvZG93bnJldi54bWxQSwUGAAAAAAQABAD3AAAAjgMAAAAA&#10;">
                  <v:imagedata r:id="rId65" o:title=""/>
                </v:shape>
                <v:roundrect id="AutoShape 144" o:spid="_x0000_s1151" style="position:absolute;left:44958;top:1041;width:9448;height:504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u/EYxwAA&#10;ANwAAAAPAAAAZHJzL2Rvd25yZXYueG1sRI9PawIxFMTvQr9DeAUvollFSl2NUgpKqb1oRT0+N2//&#10;4OZl3aS6+ukbQfA4zMxvmMmsMaU4U+0Kywr6vQgEcWJ1wZmCze+8+w7CeWSNpWVScCUHs+lLa4Kx&#10;thde0XntMxEg7GJUkHtfxVK6JCeDrmcr4uCltjbog6wzqWu8BLgp5SCK3qTBgsNCjhV95pQc139G&#10;wWLXuW7N/ica4aFzXO62pzS9fSvVfm0+xiA8Nf4ZfrS/tIJBfwj3M+EIyOk/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LvxGMcAAADcAAAADwAAAAAAAAAAAAAAAACXAgAAZHJz&#10;L2Rvd25yZXYueG1sUEsFBgAAAAAEAAQA9QAAAIsDAAAAAA==&#10;" fillcolor="#dbe5f1 [660]" strokecolor="#0070c0">
                  <v:textbox inset="1mm">
                    <w:txbxContent>
                      <w:p w14:paraId="29FBC859" w14:textId="77777777" w:rsidR="008A541A" w:rsidRPr="00C303D9" w:rsidRDefault="008A541A"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152" style="position:absolute;left:19;top:5302;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v4K2xAAA&#10;ANwAAAAPAAAAZHJzL2Rvd25yZXYueG1sRI/RagIxFETfBf8h3EJfRLMutOjWKCJYig9C1Q+4bm43&#10;Szc3axLd7d83guDjMDNnmMWqt424kQ+1YwXTSQaCuHS65krB6bgdz0CEiKyxcUwK/ijAajkcLLDQ&#10;ruNvuh1iJRKEQ4EKTIxtIWUoDVkME9cSJ+/HeYsxSV9J7bFLcNvIPMvepcWa04LBljaGyt/D1SqY&#10;6c35XDV7c5nLdffpRzs85julXl/69QeISH18hh/tL60gn77B/Uw6AnL5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r+CtsQAAADcAAAADwAAAAAAAAAAAAAAAACXAgAAZHJzL2Rv&#10;d25yZXYueG1sUEsFBgAAAAAEAAQA9QAAAIgDAAAAAA==&#10;" filled="f" strokecolor="red" strokeweight=".5pt"/>
                <v:roundrect id="AutoShape 146" o:spid="_x0000_s1153" style="position:absolute;left:19;top:6477;width:42735;height:95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bRzBxQAA&#10;ANwAAAAPAAAAZHJzL2Rvd25yZXYueG1sRI/NasMwEITvgb6D2EIvIZbjQ0jcyCEEGkIOhfw8wMba&#10;WqbWypXU2H37qlDIcZiZb5j1ZrSduJMPrWMF8ywHQVw73XKj4Hp5my1BhIissXNMCn4owKZ6mqyx&#10;1G7gE93PsREJwqFEBSbGvpQy1IYshsz1xMn7cN5iTNI3UnscEtx2ssjzhbTYclow2NPOUP15/rYK&#10;lnp3uzXdu/laye2w99MjXoqjUi/P4/YVRKQxPsL/7YNWUMwX8HcmHQFZ/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JtHMHFAAAA3AAAAA8AAAAAAAAAAAAAAAAAlwIAAGRycy9k&#10;b3ducmV2LnhtbFBLBQYAAAAABAAEAPUAAACJAwAAAAA=&#10;" filled="f" strokecolor="red" strokeweight=".5pt"/>
                <v:roundrect id="AutoShape 147" o:spid="_x0000_s1154" style="position:absolute;left:19;top:7613;width:42735;height:95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IblaxAAA&#10;ANwAAAAPAAAAZHJzL2Rvd25yZXYueG1sRI9BawIxFITvgv8hvEIvoln30OrWKCJYigeh6g94bl43&#10;SzcvaxLd7b9vBMHjMDPfMItVbxtxIx9qxwqmkwwEcel0zZWC03E7noEIEVlj45gU/FGA1XI4WGCh&#10;XcffdDvESiQIhwIVmBjbQspQGrIYJq4lTt6P8xZjkr6S2mOX4LaReZa9SYs1pwWDLW0Mlb+Hq1Uw&#10;05vzuWr25jKX6+7Tj3Z4zHdKvb706w8Qkfr4DD/aX1pBPn2H+5l0BOTy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TSG5WsQAAADcAAAADwAAAAAAAAAAAAAAAACXAgAAZHJzL2Rv&#10;d25yZXYueG1sUEsFBgAAAAAEAAQA9QAAAIgDAAAAAA==&#10;" filled="f" strokecolor="red" strokeweight=".5pt"/>
                <v:roundrect id="AutoShape 148" o:spid="_x0000_s1155" style="position:absolute;left:44958;top:6953;width:9448;height:391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9vsdxQAA&#10;ANwAAAAPAAAAZHJzL2Rvd25yZXYueG1sRE/LasJAFN0X/IfhFtyEOjGLoqmjFKGlaDdG0S5vMzcP&#10;zNxJM2OM/frOQujycN6L1WAa0VPnassKppMYBHFudc2lgsP+7WkGwnlkjY1lUnAjB6vl6GGBqbZX&#10;3lGf+VKEEHYpKqi8b1MpXV6RQTexLXHgCtsZ9AF2pdQdXkO4aWQSx8/SYM2hocKW1hXl5+xiFLyf&#10;otvRfH3Gc/yOztvT8acofjdKjR+H1xcQngb/L767P7SCZBrWhjPhCM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X2+x3FAAAA3AAAAA8AAAAAAAAAAAAAAAAAlwIAAGRycy9k&#10;b3ducmV2LnhtbFBLBQYAAAAABAAEAPUAAACJAwAAAAA=&#10;" fillcolor="#dbe5f1 [660]" strokecolor="#0070c0">
                  <v:textbox inset="1mm">
                    <w:txbxContent>
                      <w:p w14:paraId="6465CBD1" w14:textId="77777777" w:rsidR="008A541A" w:rsidRPr="00C303D9" w:rsidRDefault="008A541A"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156" style="position:absolute;left:44958;top:12369;width:9448;height:558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l6GxwAA&#10;ANwAAAAPAAAAZHJzL2Rvd25yZXYueG1sRI9LawJBEITvgv9h6EAuEmf1ILo6ShAMIfHigzXHdqf3&#10;gTs9685E1/z6jCB4LKrqK2q2aE0lLtS40rKCQT8CQZxaXXKuYL9bvY1BOI+ssbJMCm7kYDHvdmYY&#10;a3vlDV22PhcBwi5GBYX3dSylSwsy6Pq2Jg5eZhuDPsgml7rBa4CbSg6jaCQNlhwWCqxpWVB62v4a&#10;BR+H3i0xP+togsfe6fuQnLPs70up15f2fQrCU+uf4Uf7UysYDiZwPxOOgJz/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KrpehscAAADcAAAADwAAAAAAAAAAAAAAAACXAgAAZHJz&#10;L2Rvd25yZXYueG1sUEsFBgAAAAAEAAQA9QAAAIsDAAAAAA==&#10;" fillcolor="#dbe5f1 [660]" strokecolor="#0070c0">
                  <v:textbox inset="1mm">
                    <w:txbxContent>
                      <w:p w14:paraId="786EB25B" w14:textId="77777777" w:rsidR="008A541A" w:rsidRPr="00C303D9" w:rsidRDefault="008A541A"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157" style="position:absolute;left:19;top:8807;width:42735;height:9150;visibility:visible;mso-wrap-style:square;v-text-anchor:top" arcsize="150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hwUwgAA&#10;ANwAAAAPAAAAZHJzL2Rvd25yZXYueG1sRE/LasJAFN0X/IfhCt3ViQGlREcRtVihm04Lkt0lc/PA&#10;zJ2QmZr4985C6PJw3uvtaFtxo943jhXMZwkI4sKZhisFvz8fb+8gfEA22DomBXfysN1MXtaYGTfw&#10;N910qEQMYZ+hgjqELpPSFzVZ9DPXEUeudL3FEGFfSdPjEMNtK9MkWUqLDceGGjva11Rc9Z9VcEjP&#10;Wh8Pi3LI9TWv8vvX5VQWSr1Ox90KRKAx/Iuf7k+jIE3j/HgmHgG5e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n+HBTCAAAA3AAAAA8AAAAAAAAAAAAAAAAAlwIAAGRycy9kb3du&#10;cmV2LnhtbFBLBQYAAAAABAAEAPUAAACGAwAAAAA=&#10;" filled="f" strokecolor="red" strokeweight=".5pt"/>
                <v:roundrect id="AutoShape 151" o:spid="_x0000_s1158" style="position:absolute;left:14306;top:21990;width:9449;height:635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oJg9xwAA&#10;ANwAAAAPAAAAZHJzL2Rvd25yZXYueG1sRI9Pa8JAFMTvgt9heUIvohtzKG3qJhRBKbaXWtEeX7Mv&#10;fzD7NmZXjf30XaHgcZiZ3zDzrDeNOFPnassKZtMIBHFudc2lgu3XcvIEwnlkjY1lUnAlB1k6HMwx&#10;0fbCn3Te+FIECLsEFVTet4mULq/IoJvaljh4he0M+iC7UuoOLwFuGhlH0aM0WHNYqLClRUX5YXMy&#10;Clb78XVnvj+iZ/wZH973u2NR/K6Vehj1ry8gPPX+Hv5vv2kFcTyD25lwBGT6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GqCYPccAAADcAAAADwAAAAAAAAAAAAAAAACXAgAAZHJz&#10;L2Rvd25yZXYueG1sUEsFBgAAAAAEAAQA9QAAAIsDAAAAAA==&#10;" fillcolor="#dbe5f1 [660]" strokecolor="#0070c0">
                  <v:textbox inset="1mm">
                    <w:txbxContent>
                      <w:p w14:paraId="7BC03250" w14:textId="77777777" w:rsidR="008A541A" w:rsidRPr="00C303D9" w:rsidRDefault="008A541A" w:rsidP="003373D9">
                        <w:pPr>
                          <w:rPr>
                            <w:sz w:val="16"/>
                            <w:lang w:val="en-AU"/>
                          </w:rPr>
                        </w:pPr>
                        <w:r>
                          <w:rPr>
                            <w:sz w:val="16"/>
                            <w:lang w:val="en-AU"/>
                          </w:rPr>
                          <w:t>Entire contents of selected XLS file displayed for reference</w:t>
                        </w:r>
                      </w:p>
                    </w:txbxContent>
                  </v:textbox>
                </v:roundrect>
                <v:shape id="AutoShape 300" o:spid="_x0000_s1159" type="#_x0000_t32" style="position:absolute;left:42754;top:3562;width:2204;height:221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XvtAMMAAADcAAAADwAAAGRycy9kb3ducmV2LnhtbESPXWvCMBSG7wX/QzjC7jRdhiKdUYps&#10;MNiNX6CXh+asLWtOSpLZ7t8bQfDy5f14eFebwbbiSj40jjW8zjIQxKUzDVcaTsfP6RJEiMgGW8ek&#10;4Z8CbNbj0Qpz43re0/UQK5FGOOSooY6xy6UMZU0Ww8x1xMn7cd5iTNJX0njs07htpcqyhbTYcCLU&#10;2NG2pvL38GcTxJ8v8+1u8d2rjwGPb22x96dC65fJULyDiDTEZ/jR/jIalFJwP5OOgFz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l77QDDAAAA3AAAAA8AAAAAAAAAAAAA&#10;AAAAoQIAAGRycy9kb3ducmV2LnhtbFBLBQYAAAAABAAEAPkAAACRAwAAAAA=&#10;" strokecolor="#0070c0">
                  <v:stroke endarrow="block"/>
                </v:shape>
                <v:shape id="AutoShape 301" o:spid="_x0000_s1160" type="#_x0000_t32" style="position:absolute;left:42754;top:6953;width:2204;height:1962;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GZ9dcIAAADcAAAADwAAAGRycy9kb3ducmV2LnhtbESPQYvCMBSE74L/ITzBm6ZW2V26RhFF&#10;8OBlqz/g0bxtislLaaJWf70RFvY4zMw3zHLdOytu1IXGs4LZNANBXHndcK3gfNpPvkCEiKzReiYF&#10;DwqwXg0HSyy0v/MP3cpYiwThUKACE2NbSBkqQw7D1LfEyfv1ncOYZFdL3eE9wZ2VeZZ9SIcNpwWD&#10;LW0NVZfy6hQsNvurleVx1z5n9GnOvLO1fSo1HvWbbxCR+vgf/msftII8n8P7TDoCcvU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GZ9dcIAAADcAAAADwAAAAAAAAAAAAAA&#10;AAChAgAAZHJzL2Rvd25yZXYueG1sUEsFBgAAAAAEAAQA+QAAAJADAAAAAA==&#10;" strokecolor="#0070c0">
                  <v:stroke endarrow="block"/>
                </v:shape>
                <v:shape id="AutoShape 302" o:spid="_x0000_s1161" type="#_x0000_t32" style="position:absolute;left:42754;top:8089;width:2204;height:7074;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4/lAcIAAADcAAAADwAAAGRycy9kb3ducmV2LnhtbESPQYvCMBSE74L/ITxhb5paRKUaRRRh&#10;D3ux2x/waJ5NMXkpTdSuv36zIOxxmJlvmO1+cFY8qA+tZwXzWQaCuPa65UZB9X2erkGEiKzReiYF&#10;PxRgvxuPtlho/+QLPcrYiAThUKACE2NXSBlqQw7DzHfEybv63mFMsm+k7vGZ4M7KPMuW0mHLacFg&#10;R0dD9a28OwWLw/luZfl16l5zWpmKT7axL6U+JsNhAyLSEP/D7/anVpDnC/g7k46A3P0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4/lAcIAAADcAAAADwAAAAAAAAAAAAAA&#10;AAChAgAAZHJzL2Rvd25yZXYueG1sUEsFBgAAAAAEAAQA+QAAAJADAAAAAA==&#10;" strokecolor="#0070c0">
                  <v:stroke endarrow="block"/>
                </v:shape>
                <v:shape id="AutoShape 303" o:spid="_x0000_s1162" type="#_x0000_t32" style="position:absolute;left:19030;top:17957;width:2356;height:403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pJ1dMMAAADcAAAADwAAAGRycy9kb3ducmV2LnhtbESPS4vCMBSF9wP+h3AFd2NqRZFqlCIO&#10;CG7GB+jy0txpyzQ3JcnY+u/NgODycB4fZ7XpTSPu5HxtWcFknIAgLqyuuVRwOX99LkD4gKyxsUwK&#10;HuRhsx58rDDTtuMj3U+hFHGEfYYKqhDaTEpfVGTQj21LHL0f6wyGKF0ptcMujptGpkkylwZrjoQK&#10;W9pWVPye/kyEuOtttv2eH7p01+N52uRHd8mVGg37fAkiUB/e4Vd7rxWk6Qz+z8QjINd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aSdXTDAAAA3AAAAA8AAAAAAAAAAAAA&#10;AAAAoQIAAGRycy9kb3ducmV2LnhtbFBLBQYAAAAABAAEAPkAAACRAwAAAAA=&#10;" strokecolor="#0070c0">
                  <v:stroke endarrow="block"/>
                </v:shape>
                <w10:anchorlock/>
              </v:group>
            </w:pict>
          </mc:Fallback>
        </mc:AlternateContent>
      </w:r>
    </w:p>
    <w:p w14:paraId="1A30506E" w14:textId="04428BE9" w:rsidR="003373D9" w:rsidRDefault="00980823" w:rsidP="00980823">
      <w:pPr>
        <w:pStyle w:val="Caption"/>
      </w:pPr>
      <w:r>
        <w:t xml:space="preserve">Figure </w:t>
      </w:r>
      <w:r>
        <w:fldChar w:fldCharType="begin"/>
      </w:r>
      <w:r>
        <w:instrText xml:space="preserve"> SEQ Figure \* ARABIC </w:instrText>
      </w:r>
      <w:r>
        <w:fldChar w:fldCharType="separate"/>
      </w:r>
      <w:r w:rsidR="00057C13">
        <w:rPr>
          <w:noProof/>
        </w:rPr>
        <w:t>34</w:t>
      </w:r>
      <w:r>
        <w:fldChar w:fldCharType="end"/>
      </w:r>
      <w:r w:rsidR="003373D9">
        <w:t>: Matching &amp; Element Assignment Control</w:t>
      </w:r>
    </w:p>
    <w:p w14:paraId="4A8A4E0C" w14:textId="77777777" w:rsidR="003373D9" w:rsidRDefault="003373D9" w:rsidP="003373D9">
      <w:pPr>
        <w:pStyle w:val="Body"/>
      </w:pPr>
      <w:r>
        <w:t>This panel shows the contents of the .XLS file you have opened and allows you to select how it will be used.</w:t>
      </w:r>
    </w:p>
    <w:p w14:paraId="36E10424" w14:textId="77777777" w:rsidR="003373D9" w:rsidRDefault="003373D9" w:rsidP="003373D9">
      <w:pPr>
        <w:pStyle w:val="Body"/>
      </w:pPr>
      <w:r>
        <w:t>The three rows of dropdown boxes are used as follows:</w:t>
      </w:r>
    </w:p>
    <w:tbl>
      <w:tblPr>
        <w:tblStyle w:val="TableSimple"/>
        <w:tblW w:w="0" w:type="auto"/>
        <w:tblLook w:val="04A0" w:firstRow="1" w:lastRow="0" w:firstColumn="1" w:lastColumn="0" w:noHBand="0" w:noVBand="1"/>
      </w:tblPr>
      <w:tblGrid>
        <w:gridCol w:w="1045"/>
        <w:gridCol w:w="5532"/>
        <w:gridCol w:w="1956"/>
      </w:tblGrid>
      <w:tr w:rsidR="003373D9" w14:paraId="2B230232" w14:textId="77777777" w:rsidTr="003373D9">
        <w:tc>
          <w:tcPr>
            <w:tcW w:w="0" w:type="auto"/>
          </w:tcPr>
          <w:p w14:paraId="7168B47D" w14:textId="77777777" w:rsidR="003373D9" w:rsidRDefault="003373D9" w:rsidP="003373D9">
            <w:pPr>
              <w:pStyle w:val="TableText"/>
            </w:pPr>
            <w:r>
              <w:t>First row</w:t>
            </w:r>
          </w:p>
        </w:tc>
        <w:tc>
          <w:tcPr>
            <w:tcW w:w="0" w:type="auto"/>
          </w:tcPr>
          <w:p w14:paraId="58E11053" w14:textId="77777777" w:rsidR="003373D9" w:rsidRDefault="003373D9" w:rsidP="003373D9">
            <w:pPr>
              <w:pStyle w:val="TableText"/>
            </w:pPr>
            <w:r>
              <w:t>Selecting the Matching Column</w:t>
            </w:r>
          </w:p>
          <w:p w14:paraId="4D3C362A" w14:textId="77777777" w:rsidR="003373D9" w:rsidRDefault="003373D9" w:rsidP="003373D9">
            <w:pPr>
              <w:pStyle w:val="TableText"/>
            </w:pPr>
            <w:r>
              <w:t xml:space="preserve">In one of the columns only, select </w:t>
            </w:r>
            <w:r w:rsidRPr="002F5F99">
              <w:rPr>
                <w:rStyle w:val="GUIWord"/>
              </w:rPr>
              <w:t>Matching Column</w:t>
            </w:r>
            <w:r>
              <w:t xml:space="preserve"> from the drop down list. This indicates the column that will be used to search for the Spectrum to receive the Metadata for each row.</w:t>
            </w:r>
          </w:p>
        </w:tc>
        <w:tc>
          <w:tcPr>
            <w:tcW w:w="0" w:type="auto"/>
          </w:tcPr>
          <w:p w14:paraId="19F6C652" w14:textId="77777777" w:rsidR="003373D9" w:rsidRDefault="003373D9" w:rsidP="003373D9">
            <w:pPr>
              <w:pStyle w:val="TableText"/>
            </w:pPr>
            <w:r>
              <w:rPr>
                <w:noProof/>
                <w:lang w:val="en-US"/>
              </w:rPr>
              <w:drawing>
                <wp:inline distT="0" distB="0" distL="0" distR="0" wp14:anchorId="6F4C8D37" wp14:editId="66D2704A">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6" cstate="print"/>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3373D9" w14:paraId="1630165F" w14:textId="77777777" w:rsidTr="003373D9">
        <w:tc>
          <w:tcPr>
            <w:tcW w:w="0" w:type="auto"/>
          </w:tcPr>
          <w:p w14:paraId="7917F9CC" w14:textId="77777777" w:rsidR="003373D9" w:rsidRDefault="003373D9" w:rsidP="003373D9">
            <w:pPr>
              <w:pStyle w:val="HangingIndent"/>
              <w:ind w:left="0" w:firstLine="0"/>
            </w:pPr>
            <w:r>
              <w:lastRenderedPageBreak/>
              <w:t>Second Row</w:t>
            </w:r>
          </w:p>
        </w:tc>
        <w:tc>
          <w:tcPr>
            <w:tcW w:w="0" w:type="auto"/>
          </w:tcPr>
          <w:p w14:paraId="27D70BCF" w14:textId="77777777" w:rsidR="003373D9" w:rsidRDefault="003373D9" w:rsidP="003373D9">
            <w:pPr>
              <w:pStyle w:val="TableText"/>
            </w:pPr>
            <w:r>
              <w:t>Selecting the Metadata Group</w:t>
            </w:r>
          </w:p>
          <w:p w14:paraId="7FECD20C" w14:textId="77777777" w:rsidR="003373D9" w:rsidRDefault="003373D9" w:rsidP="003373D9">
            <w:pPr>
              <w:pStyle w:val="TableText"/>
            </w:pPr>
            <w:r>
              <w:t>In all columns that you want to use, select the Metadata Group that contains the Metadata Attribute which is listed in that column.</w:t>
            </w:r>
          </w:p>
        </w:tc>
        <w:tc>
          <w:tcPr>
            <w:tcW w:w="0" w:type="auto"/>
          </w:tcPr>
          <w:p w14:paraId="3B430BFF" w14:textId="77777777" w:rsidR="003373D9" w:rsidRDefault="003373D9" w:rsidP="003373D9">
            <w:pPr>
              <w:pStyle w:val="HangingIndent"/>
              <w:ind w:left="0" w:firstLine="0"/>
            </w:pPr>
            <w:r>
              <w:rPr>
                <w:noProof/>
                <w:lang w:val="en-US"/>
              </w:rPr>
              <w:drawing>
                <wp:inline distT="0" distB="0" distL="0" distR="0" wp14:anchorId="322AA3B8" wp14:editId="28D7A5B5">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7" cstate="print"/>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3373D9" w14:paraId="36E3EC6B" w14:textId="77777777" w:rsidTr="003373D9">
        <w:tc>
          <w:tcPr>
            <w:tcW w:w="0" w:type="auto"/>
          </w:tcPr>
          <w:p w14:paraId="4DD70118" w14:textId="77777777" w:rsidR="003373D9" w:rsidRDefault="003373D9" w:rsidP="003373D9">
            <w:pPr>
              <w:pStyle w:val="HangingIndent"/>
              <w:ind w:left="0" w:firstLine="0"/>
            </w:pPr>
            <w:r>
              <w:t>Third Row</w:t>
            </w:r>
          </w:p>
        </w:tc>
        <w:tc>
          <w:tcPr>
            <w:tcW w:w="0" w:type="auto"/>
          </w:tcPr>
          <w:p w14:paraId="4C51D39A" w14:textId="77777777" w:rsidR="003373D9" w:rsidRDefault="003373D9" w:rsidP="003373D9">
            <w:pPr>
              <w:pStyle w:val="TableText"/>
            </w:pPr>
            <w:r>
              <w:t>Selecting the Metadata Attribute</w:t>
            </w:r>
          </w:p>
          <w:p w14:paraId="7A2FABA2" w14:textId="77777777" w:rsidR="003373D9" w:rsidRDefault="003373D9" w:rsidP="003373D9">
            <w:pPr>
              <w:pStyle w:val="TableText"/>
            </w:pPr>
            <w:r>
              <w:t>In all columns that you want to use, select the Metadata Attribute which is listed in that column.</w:t>
            </w:r>
          </w:p>
        </w:tc>
        <w:tc>
          <w:tcPr>
            <w:tcW w:w="0" w:type="auto"/>
          </w:tcPr>
          <w:p w14:paraId="11D86D40" w14:textId="77777777" w:rsidR="003373D9" w:rsidRDefault="003373D9" w:rsidP="003373D9">
            <w:pPr>
              <w:pStyle w:val="HangingIndent"/>
              <w:ind w:left="0" w:firstLine="0"/>
            </w:pPr>
          </w:p>
        </w:tc>
      </w:tr>
    </w:tbl>
    <w:p w14:paraId="60F1993D" w14:textId="77777777" w:rsidR="003373D9" w:rsidRPr="00453FEC" w:rsidRDefault="003373D9" w:rsidP="003373D9">
      <w:pPr>
        <w:pStyle w:val="Body"/>
      </w:pPr>
      <w:r>
        <w:t>After you have set up these three rows of selection parameters, the Assignment Details and Matching Details panels will show how the .XLS data will be uploaded. Use these panels to check that the upload is set up correctly 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22"/>
        <w:gridCol w:w="236"/>
        <w:gridCol w:w="5006"/>
      </w:tblGrid>
      <w:tr w:rsidR="00EF01E1" w14:paraId="172D4947" w14:textId="77777777" w:rsidTr="00776B42">
        <w:tc>
          <w:tcPr>
            <w:tcW w:w="0" w:type="auto"/>
          </w:tcPr>
          <w:p w14:paraId="2F90A73B" w14:textId="77777777" w:rsidR="00EF01E1" w:rsidRDefault="00EF01E1" w:rsidP="003373D9">
            <w:r>
              <w:rPr>
                <w:noProof/>
                <w:lang w:val="en-US"/>
              </w:rPr>
              <w:drawing>
                <wp:inline distT="0" distB="0" distL="0" distR="0" wp14:anchorId="73FCDEC0" wp14:editId="46FA6F53">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8" cstate="print"/>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5B6C55C1" w14:textId="77777777" w:rsidR="00EF01E1" w:rsidRPr="003F3FD3" w:rsidRDefault="00EF01E1" w:rsidP="003373D9">
            <w:pPr>
              <w:pStyle w:val="HangingIndent"/>
              <w:ind w:left="1692"/>
              <w:rPr>
                <w:rStyle w:val="GUIWord"/>
              </w:rPr>
            </w:pPr>
          </w:p>
        </w:tc>
        <w:tc>
          <w:tcPr>
            <w:tcW w:w="236" w:type="dxa"/>
          </w:tcPr>
          <w:p w14:paraId="6622A65A" w14:textId="77777777" w:rsidR="00EF01E1" w:rsidRPr="003F3FD3" w:rsidRDefault="00EF01E1" w:rsidP="003373D9">
            <w:pPr>
              <w:pStyle w:val="HangingIndent"/>
              <w:ind w:left="1692"/>
              <w:rPr>
                <w:rStyle w:val="GUIWord"/>
              </w:rPr>
            </w:pPr>
          </w:p>
        </w:tc>
        <w:tc>
          <w:tcPr>
            <w:tcW w:w="5006" w:type="dxa"/>
          </w:tcPr>
          <w:p w14:paraId="5A54B159" w14:textId="77777777" w:rsidR="00EF01E1" w:rsidRDefault="00EF01E1" w:rsidP="003373D9">
            <w:pPr>
              <w:pStyle w:val="HangingIndent"/>
              <w:ind w:left="1692"/>
            </w:pPr>
            <w:r w:rsidRPr="003F3FD3">
              <w:rPr>
                <w:rStyle w:val="GUIWord"/>
              </w:rPr>
              <w:t>Number of assignable columns:</w:t>
            </w:r>
            <w:r>
              <w:tab/>
              <w:t>The number of columns in the .XLS file which remain unused</w:t>
            </w:r>
          </w:p>
          <w:p w14:paraId="7E247753" w14:textId="77777777" w:rsidR="00EF01E1" w:rsidRDefault="00EF01E1" w:rsidP="003373D9">
            <w:pPr>
              <w:pStyle w:val="HangingIndent"/>
              <w:ind w:left="1692"/>
            </w:pPr>
            <w:r w:rsidRPr="003F3FD3">
              <w:rPr>
                <w:rStyle w:val="GUIWord"/>
              </w:rPr>
              <w:t>Number of assigned columns:</w:t>
            </w:r>
            <w:r>
              <w:tab/>
              <w:t>The number of columns in the .XLS file which will be copied into Metadata Attributes</w:t>
            </w:r>
          </w:p>
          <w:p w14:paraId="58029CBE" w14:textId="77777777" w:rsidR="00EF01E1" w:rsidRDefault="00EF01E1" w:rsidP="003373D9">
            <w:pPr>
              <w:pStyle w:val="HangingIndent"/>
              <w:ind w:left="1692"/>
            </w:pPr>
            <w:r w:rsidRPr="003F3FD3">
              <w:rPr>
                <w:rStyle w:val="GUIWord"/>
              </w:rPr>
              <w:t>Number of spectra:</w:t>
            </w:r>
            <w:r w:rsidRPr="003F3FD3">
              <w:rPr>
                <w:rStyle w:val="GUIWord"/>
              </w:rPr>
              <w:tab/>
            </w:r>
            <w:r>
              <w:t>The number of Spectra selected in the hierarchy tree browser (see below)</w:t>
            </w:r>
          </w:p>
          <w:p w14:paraId="77440CF2" w14:textId="77777777" w:rsidR="00EF01E1" w:rsidRDefault="00EF01E1" w:rsidP="003373D9">
            <w:pPr>
              <w:pStyle w:val="HangingIndent"/>
              <w:ind w:left="1692"/>
            </w:pPr>
            <w:r w:rsidRPr="003F3FD3">
              <w:rPr>
                <w:rStyle w:val="GUIWord"/>
              </w:rPr>
              <w:t>Number of matches:</w:t>
            </w:r>
            <w:r>
              <w:tab/>
              <w:t xml:space="preserve"> The number of selected Spectra which match data in the </w:t>
            </w:r>
            <w:r w:rsidRPr="002F5F99">
              <w:rPr>
                <w:rStyle w:val="GUIWord"/>
              </w:rPr>
              <w:t>Matching Column</w:t>
            </w:r>
            <w:r>
              <w:t xml:space="preserve"> of the .XLS file</w:t>
            </w:r>
          </w:p>
          <w:p w14:paraId="08B19DA6" w14:textId="77777777" w:rsidR="00EF01E1" w:rsidRDefault="00EF01E1" w:rsidP="003373D9">
            <w:pPr>
              <w:pStyle w:val="HangingIndent"/>
              <w:ind w:left="1692"/>
            </w:pPr>
            <w:r w:rsidRPr="003F3FD3">
              <w:rPr>
                <w:rStyle w:val="GUIWord"/>
              </w:rPr>
              <w:t>Spectrum</w:t>
            </w:r>
            <w:r>
              <w:tab/>
              <w:t>(First column) The Spectrum IDs of all selected Spectra</w:t>
            </w:r>
          </w:p>
          <w:p w14:paraId="20F994FD" w14:textId="77777777" w:rsidR="00EF01E1" w:rsidRDefault="00EF01E1" w:rsidP="003373D9">
            <w:pPr>
              <w:pStyle w:val="HangingIndent"/>
              <w:ind w:left="1692"/>
            </w:pPr>
            <w:r w:rsidRPr="003F3FD3">
              <w:rPr>
                <w:rStyle w:val="GUIWord"/>
              </w:rPr>
              <w:t>DB Value</w:t>
            </w:r>
            <w:r>
              <w:tab/>
              <w:t xml:space="preserve">(Second column) The value from the SPECCHIO database of the Metadata Attribute which you have identified in the </w:t>
            </w:r>
            <w:r w:rsidRPr="00675431">
              <w:rPr>
                <w:rStyle w:val="GUIWord"/>
              </w:rPr>
              <w:t>Matching Column</w:t>
            </w:r>
          </w:p>
          <w:p w14:paraId="21D583C8" w14:textId="77777777" w:rsidR="00EF01E1" w:rsidRDefault="00EF01E1" w:rsidP="003373D9">
            <w:pPr>
              <w:pStyle w:val="HangingIndent"/>
              <w:ind w:left="1692"/>
            </w:pPr>
            <w:r w:rsidRPr="003F3FD3">
              <w:rPr>
                <w:rStyle w:val="GUIWord"/>
              </w:rPr>
              <w:t>Table Value</w:t>
            </w:r>
            <w:r>
              <w:tab/>
              <w:t xml:space="preserve">(Third column) The matched value from the </w:t>
            </w:r>
            <w:r w:rsidRPr="002F5F99">
              <w:rPr>
                <w:rStyle w:val="GUIWord"/>
              </w:rPr>
              <w:t>Matching Column</w:t>
            </w:r>
            <w:r>
              <w:t xml:space="preserve"> of the .XLS file. The data in this row will be loaded into the Metadata for this Spectrum.</w:t>
            </w:r>
          </w:p>
        </w:tc>
      </w:tr>
    </w:tbl>
    <w:p w14:paraId="3F60F66B" w14:textId="77777777" w:rsidR="00FE60DE" w:rsidRDefault="00FE60DE" w:rsidP="00D812D7">
      <w:pPr>
        <w:pStyle w:val="Caption"/>
      </w:pPr>
      <w:r w:rsidRPr="00084655">
        <w:t>Figure</w:t>
      </w:r>
      <w:r>
        <w:t xml:space="preserve"> 34</w:t>
      </w:r>
      <w:r w:rsidRPr="00084655">
        <w:t>:</w:t>
      </w:r>
      <w:r w:rsidR="00776B42">
        <w:t xml:space="preserve"> </w:t>
      </w:r>
      <w:r>
        <w:t xml:space="preserve">Assignment </w:t>
      </w:r>
      <w:r w:rsidR="00D812D7">
        <w:t>&amp; Matching D</w:t>
      </w:r>
      <w:r>
        <w:t>etails dialog</w:t>
      </w:r>
    </w:p>
    <w:p w14:paraId="05DA479B" w14:textId="77777777" w:rsidR="003373D9" w:rsidRDefault="003373D9" w:rsidP="003373D9">
      <w:pPr>
        <w:pStyle w:val="ProcessHeading"/>
      </w:pPr>
      <w:r>
        <w:t>To upload Metadata:</w:t>
      </w:r>
    </w:p>
    <w:p w14:paraId="6FA2F6E0" w14:textId="59E13CA8" w:rsidR="00980823" w:rsidRDefault="00980823" w:rsidP="00980823">
      <w:pPr>
        <w:pStyle w:val="Caption"/>
      </w:pPr>
    </w:p>
    <w:p w14:paraId="21F9CBE5" w14:textId="77777777" w:rsidR="003373D9" w:rsidRDefault="003373D9" w:rsidP="003373D9">
      <w:pPr>
        <w:pStyle w:val="Body"/>
      </w:pPr>
      <w:r>
        <w:lastRenderedPageBreak/>
        <w:t>You must already have an Excel .XLS file containing the Metadata to upload.</w:t>
      </w:r>
    </w:p>
    <w:tbl>
      <w:tblPr>
        <w:tblStyle w:val="Instructions"/>
        <w:tblW w:w="0" w:type="auto"/>
        <w:tblLook w:val="04A0" w:firstRow="1" w:lastRow="0" w:firstColumn="1" w:lastColumn="0" w:noHBand="0" w:noVBand="1"/>
      </w:tblPr>
      <w:tblGrid>
        <w:gridCol w:w="8533"/>
      </w:tblGrid>
      <w:tr w:rsidR="003373D9" w14:paraId="66E0498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70FC7B8" w14:textId="77777777" w:rsidR="003373D9" w:rsidRDefault="006C5AD3" w:rsidP="003373D9">
            <w:pPr>
              <w:pStyle w:val="ProcessStep"/>
            </w:pPr>
            <w:r>
              <w:t>From the Main menu, s</w:t>
            </w:r>
            <w:r w:rsidR="003373D9">
              <w:t xml:space="preserve">elect </w:t>
            </w:r>
            <w:r w:rsidR="003373D9" w:rsidRPr="00896861">
              <w:rPr>
                <w:rStyle w:val="GUIWord"/>
              </w:rPr>
              <w:t>Data input</w:t>
            </w:r>
            <w:r>
              <w:t xml:space="preserve"> - </w:t>
            </w:r>
            <w:r w:rsidR="003373D9" w:rsidRPr="00896861">
              <w:rPr>
                <w:rStyle w:val="GUIWord"/>
              </w:rPr>
              <w:t>Get metadata from XLS</w:t>
            </w:r>
            <w:r w:rsidR="003373D9">
              <w:t>. The following dialog will be displayed. Only those Campaigns to which you have write permission will be displayed.</w:t>
            </w:r>
          </w:p>
          <w:p w14:paraId="036D81D0" w14:textId="77777777" w:rsidR="003373D9" w:rsidRPr="00EB49E0" w:rsidRDefault="003373D9" w:rsidP="003373D9">
            <w:pPr>
              <w:pStyle w:val="Figure"/>
            </w:pPr>
            <w:r>
              <w:rPr>
                <w:lang w:val="en-US" w:eastAsia="en-US"/>
              </w:rPr>
              <w:drawing>
                <wp:inline distT="0" distB="0" distL="0" distR="0" wp14:anchorId="108D9B7F" wp14:editId="23931089">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69" cstate="print"/>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19C33C" w14:textId="19E7D6FF" w:rsidR="003373D9" w:rsidRPr="006E6A31" w:rsidRDefault="00980823" w:rsidP="003373D9">
            <w:pPr>
              <w:pStyle w:val="Caption"/>
            </w:pPr>
            <w:r>
              <w:t xml:space="preserve">Figure </w:t>
            </w:r>
            <w:r>
              <w:fldChar w:fldCharType="begin"/>
            </w:r>
            <w:r>
              <w:instrText xml:space="preserve"> SEQ Figure \* ARABIC </w:instrText>
            </w:r>
            <w:r>
              <w:fldChar w:fldCharType="separate"/>
            </w:r>
            <w:r w:rsidR="00057C13">
              <w:rPr>
                <w:noProof/>
              </w:rPr>
              <w:t>35</w:t>
            </w:r>
            <w:r>
              <w:fldChar w:fldCharType="end"/>
            </w:r>
            <w:r w:rsidR="003373D9" w:rsidRPr="006E6A31">
              <w:t>: Metadata upload initiation dialog</w:t>
            </w:r>
          </w:p>
          <w:p w14:paraId="466390E4" w14:textId="77777777" w:rsidR="003373D9" w:rsidRDefault="003373D9" w:rsidP="003373D9">
            <w:pPr>
              <w:pStyle w:val="ProcessStep"/>
            </w:pPr>
            <w:r>
              <w:t xml:space="preserve">Select the Campaign, hierarchy node or Spectra to which you want the Metadata to be uploaded. </w:t>
            </w:r>
          </w:p>
          <w:p w14:paraId="74BA483A" w14:textId="77777777" w:rsidR="003373D9" w:rsidRDefault="003373D9" w:rsidP="003373D9">
            <w:pPr>
              <w:pStyle w:val="ProcessStep"/>
            </w:pPr>
            <w:r>
              <w:t xml:space="preserve">Select </w:t>
            </w:r>
            <w:r w:rsidRPr="00FF4A4A">
              <w:rPr>
                <w:rStyle w:val="GUIWord"/>
              </w:rPr>
              <w:t>File</w:t>
            </w:r>
            <w:r w:rsidR="00B33606">
              <w:t xml:space="preserve"> -</w:t>
            </w:r>
            <w:r>
              <w:t xml:space="preserve"> </w:t>
            </w:r>
            <w:r w:rsidRPr="00FF4A4A">
              <w:rPr>
                <w:rStyle w:val="GUIWord"/>
              </w:rPr>
              <w:t>Open file...</w:t>
            </w:r>
            <w:r>
              <w:t xml:space="preserve"> from the menu bar on this screen. A standard file selection dialog will be displayed. Browse to the .XLS file you have previously prepared and Open it. The file will be read and the dialog will be augmented and appear similar to the following.</w:t>
            </w:r>
          </w:p>
          <w:p w14:paraId="2971CB43" w14:textId="77777777" w:rsidR="003373D9" w:rsidRDefault="003373D9" w:rsidP="003373D9">
            <w:pPr>
              <w:pStyle w:val="Figure"/>
            </w:pPr>
            <w:r>
              <w:rPr>
                <w:lang w:val="en-US" w:eastAsia="en-US"/>
              </w:rPr>
              <w:drawing>
                <wp:inline distT="0" distB="0" distL="0" distR="0" wp14:anchorId="5BEE107D" wp14:editId="56FB7881">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0" cstate="print"/>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14:paraId="0D8F9C4A" w14:textId="77777777" w:rsidR="003373D9" w:rsidRDefault="003373D9" w:rsidP="003373D9">
            <w:pPr>
              <w:pStyle w:val="Caption"/>
            </w:pPr>
            <w:r>
              <w:t>Figure</w:t>
            </w:r>
            <w:r w:rsidR="0080763E">
              <w:t xml:space="preserve"> 36</w:t>
            </w:r>
            <w:r>
              <w:t>: Metadata upload dialog after file open</w:t>
            </w:r>
          </w:p>
          <w:p w14:paraId="596B7948" w14:textId="77777777" w:rsidR="003373D9" w:rsidRDefault="003373D9" w:rsidP="003373D9">
            <w:pPr>
              <w:pStyle w:val="ProcessStep"/>
            </w:pPr>
            <w:r>
              <w:lastRenderedPageBreak/>
              <w:t xml:space="preserve">Set up the dropdown boxes in the Matching &amp; Element Assignment Control according to the instructions under </w:t>
            </w:r>
            <w:r w:rsidRPr="007E3CAA">
              <w:rPr>
                <w:rStyle w:val="Strong"/>
              </w:rPr>
              <w:t>Column selection operation</w:t>
            </w:r>
            <w:r>
              <w:t xml:space="preserve"> above. In the case given above, it will be as follows.</w:t>
            </w:r>
          </w:p>
          <w:p w14:paraId="0B18940E" w14:textId="77777777" w:rsidR="003373D9" w:rsidRDefault="003373D9" w:rsidP="003373D9">
            <w:pPr>
              <w:pStyle w:val="Figure"/>
            </w:pPr>
            <w:r>
              <w:rPr>
                <w:lang w:val="en-US" w:eastAsia="en-US"/>
              </w:rPr>
              <w:drawing>
                <wp:inline distT="0" distB="0" distL="0" distR="0" wp14:anchorId="084AD8B0" wp14:editId="3A679A06">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1" cstate="print"/>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8F488D8" w14:textId="3EE19878" w:rsidR="003373D9" w:rsidRDefault="00980823" w:rsidP="003373D9">
            <w:pPr>
              <w:pStyle w:val="Caption"/>
            </w:pPr>
            <w:r>
              <w:t xml:space="preserve">Figure </w:t>
            </w:r>
            <w:r>
              <w:fldChar w:fldCharType="begin"/>
            </w:r>
            <w:r>
              <w:instrText xml:space="preserve"> SEQ Figure \* ARABIC </w:instrText>
            </w:r>
            <w:r>
              <w:fldChar w:fldCharType="separate"/>
            </w:r>
            <w:r w:rsidR="00057C13">
              <w:rPr>
                <w:noProof/>
              </w:rPr>
              <w:t>36</w:t>
            </w:r>
            <w:r>
              <w:fldChar w:fldCharType="end"/>
            </w:r>
            <w:r w:rsidR="003373D9">
              <w:t>: Metadata upload dialog after setting parameters</w:t>
            </w:r>
          </w:p>
          <w:p w14:paraId="6832A34E" w14:textId="77777777" w:rsidR="003373D9" w:rsidRDefault="003373D9" w:rsidP="003373D9">
            <w:pPr>
              <w:pStyle w:val="ProcessStep"/>
            </w:pPr>
            <w:r>
              <w:t xml:space="preserve">Verify that the </w:t>
            </w:r>
            <w:r w:rsidRPr="007E3CAA">
              <w:rPr>
                <w:rStyle w:val="GUIWord"/>
              </w:rPr>
              <w:t>Matching &amp; Assignment Control</w:t>
            </w:r>
            <w:r>
              <w:t xml:space="preserve"> is set up correctly by checking the contents of the </w:t>
            </w:r>
            <w:r w:rsidRPr="007E3CAA">
              <w:rPr>
                <w:rStyle w:val="GUIWord"/>
              </w:rPr>
              <w:t>Assignment Details</w:t>
            </w:r>
            <w:r>
              <w:t xml:space="preserve"> and </w:t>
            </w:r>
            <w:r w:rsidRPr="007E3CAA">
              <w:rPr>
                <w:rStyle w:val="GUIWord"/>
              </w:rPr>
              <w:t>Matching Details</w:t>
            </w:r>
            <w:r>
              <w:t xml:space="preserve"> boxes.</w:t>
            </w:r>
          </w:p>
          <w:p w14:paraId="79AFC332" w14:textId="77777777" w:rsidR="003373D9" w:rsidRDefault="003373D9" w:rsidP="00F814A4">
            <w:pPr>
              <w:pStyle w:val="ProcessStep"/>
            </w:pPr>
            <w:r>
              <w:t>Click on the</w:t>
            </w:r>
            <w:r w:rsidR="00F814A4">
              <w:t xml:space="preserve"> </w:t>
            </w:r>
            <w:r w:rsidR="00F814A4" w:rsidRPr="00F814A4">
              <w:rPr>
                <w:b/>
              </w:rPr>
              <w:t>Insert selected metadata</w:t>
            </w:r>
            <w:r>
              <w:t xml:space="preserve"> button in the left panel to cause the Metadata to be loaded.</w:t>
            </w:r>
          </w:p>
        </w:tc>
      </w:tr>
    </w:tbl>
    <w:p w14:paraId="45719D54" w14:textId="77777777" w:rsidR="003373D9" w:rsidRPr="007521AC" w:rsidRDefault="003373D9" w:rsidP="003373D9">
      <w:pPr>
        <w:pStyle w:val="Body"/>
      </w:pPr>
      <w:bookmarkStart w:id="312" w:name="_Toc356807313"/>
      <w:bookmarkEnd w:id="312"/>
      <w:r>
        <w:lastRenderedPageBreak/>
        <w:t xml:space="preserve">If SPECCHIO finds a Metadata Attribute already exists for any Spectrum, SPECCHIO will ask how you wish to proceed by displaying the following dialog box, which lists the Metadata Attribute name that already exists (in this example, </w:t>
      </w:r>
      <w:r w:rsidRPr="002F5F99">
        <w:rPr>
          <w:rStyle w:val="GUIWord"/>
        </w:rPr>
        <w:t>File Comments</w:t>
      </w:r>
      <w:r>
        <w:t>).</w:t>
      </w:r>
    </w:p>
    <w:p w14:paraId="32AD7ED3" w14:textId="77777777" w:rsidR="003373D9" w:rsidRDefault="003373D9" w:rsidP="003373D9">
      <w:pPr>
        <w:pStyle w:val="Figure"/>
      </w:pPr>
      <w:r>
        <w:rPr>
          <w:lang w:val="en-US" w:eastAsia="en-US"/>
        </w:rPr>
        <w:drawing>
          <wp:inline distT="0" distB="0" distL="0" distR="0" wp14:anchorId="338CB9F6" wp14:editId="38C6EDC8">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2" cstate="print"/>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4E7404A" w14:textId="77777777" w:rsidR="003373D9" w:rsidRDefault="003373D9" w:rsidP="003373D9">
      <w:pPr>
        <w:pStyle w:val="Body"/>
      </w:pPr>
      <w:r>
        <w:t>Select one of these three</w:t>
      </w:r>
      <w:r w:rsidR="003D4770">
        <w:t xml:space="preserve"> options from the dropdown list:</w:t>
      </w:r>
    </w:p>
    <w:tbl>
      <w:tblPr>
        <w:tblStyle w:val="TableGrid"/>
        <w:tblW w:w="0" w:type="auto"/>
        <w:tblInd w:w="817" w:type="dxa"/>
        <w:tblLook w:val="04A0" w:firstRow="1" w:lastRow="0" w:firstColumn="1" w:lastColumn="0" w:noHBand="0" w:noVBand="1"/>
      </w:tblPr>
      <w:tblGrid>
        <w:gridCol w:w="2126"/>
        <w:gridCol w:w="6299"/>
      </w:tblGrid>
      <w:tr w:rsidR="003D4770" w:rsidRPr="003D4770" w14:paraId="10856901" w14:textId="77777777" w:rsidTr="003D4770">
        <w:tc>
          <w:tcPr>
            <w:tcW w:w="2126" w:type="dxa"/>
          </w:tcPr>
          <w:p w14:paraId="769A3657" w14:textId="77777777" w:rsidR="003D4770" w:rsidRPr="003D4770" w:rsidRDefault="003D4770" w:rsidP="00B62D7B">
            <w:pPr>
              <w:pStyle w:val="HangingIndent"/>
              <w:ind w:left="0" w:firstLine="0"/>
              <w:rPr>
                <w:sz w:val="22"/>
                <w:szCs w:val="22"/>
              </w:rPr>
            </w:pPr>
            <w:r w:rsidRPr="003D4770">
              <w:rPr>
                <w:rStyle w:val="GUIWord"/>
                <w:sz w:val="22"/>
                <w:szCs w:val="22"/>
              </w:rPr>
              <w:t>Skip this parameter</w:t>
            </w:r>
          </w:p>
        </w:tc>
        <w:tc>
          <w:tcPr>
            <w:tcW w:w="6299" w:type="dxa"/>
          </w:tcPr>
          <w:p w14:paraId="1523912F" w14:textId="77777777" w:rsidR="003D4770" w:rsidRPr="003D4770" w:rsidRDefault="003D4770" w:rsidP="00B62D7B">
            <w:pPr>
              <w:pStyle w:val="HangingIndent"/>
              <w:ind w:left="0" w:firstLine="0"/>
              <w:rPr>
                <w:sz w:val="22"/>
                <w:szCs w:val="22"/>
              </w:rPr>
            </w:pPr>
            <w:r w:rsidRPr="003D4770">
              <w:rPr>
                <w:sz w:val="22"/>
                <w:szCs w:val="22"/>
              </w:rPr>
              <w:t>No data from this column of the XLS file will be loaded into the SPECCHIO database.</w:t>
            </w:r>
          </w:p>
        </w:tc>
      </w:tr>
      <w:tr w:rsidR="003D4770" w:rsidRPr="003D4770" w14:paraId="35E2D676" w14:textId="77777777" w:rsidTr="003D4770">
        <w:tc>
          <w:tcPr>
            <w:tcW w:w="2126" w:type="dxa"/>
          </w:tcPr>
          <w:p w14:paraId="691A164A" w14:textId="77777777" w:rsidR="003D4770" w:rsidRPr="003D4770" w:rsidRDefault="003D4770" w:rsidP="00B62D7B">
            <w:pPr>
              <w:pStyle w:val="HangingIndent"/>
              <w:ind w:left="0" w:firstLine="0"/>
              <w:rPr>
                <w:sz w:val="22"/>
                <w:szCs w:val="22"/>
              </w:rPr>
            </w:pPr>
            <w:r w:rsidRPr="003D4770">
              <w:rPr>
                <w:rStyle w:val="GUIWord"/>
                <w:sz w:val="22"/>
                <w:szCs w:val="22"/>
              </w:rPr>
              <w:t>Insert anyway</w:t>
            </w:r>
          </w:p>
        </w:tc>
        <w:tc>
          <w:tcPr>
            <w:tcW w:w="6299" w:type="dxa"/>
          </w:tcPr>
          <w:p w14:paraId="28D6074D" w14:textId="77777777" w:rsidR="003D4770" w:rsidRPr="003D4770" w:rsidRDefault="003D4770" w:rsidP="00B62D7B">
            <w:pPr>
              <w:pStyle w:val="HangingIndent"/>
              <w:ind w:left="0" w:firstLine="0"/>
              <w:rPr>
                <w:sz w:val="22"/>
                <w:szCs w:val="22"/>
              </w:rPr>
            </w:pPr>
            <w:r w:rsidRPr="003D4770">
              <w:rPr>
                <w:sz w:val="22"/>
                <w:szCs w:val="22"/>
              </w:rPr>
              <w:t>Add another value for this Metadata Attribute. This option is not supported for some Metadata Attributes. For example, adding a second File Name or Spectrum Number is not permitted.</w:t>
            </w:r>
          </w:p>
        </w:tc>
      </w:tr>
      <w:tr w:rsidR="003D4770" w:rsidRPr="003D4770" w14:paraId="13BC93C4" w14:textId="77777777" w:rsidTr="003D4770">
        <w:tc>
          <w:tcPr>
            <w:tcW w:w="2126" w:type="dxa"/>
          </w:tcPr>
          <w:p w14:paraId="5A4A3D44" w14:textId="77777777" w:rsidR="003D4770" w:rsidRPr="003D4770" w:rsidRDefault="003D4770" w:rsidP="00B62D7B">
            <w:pPr>
              <w:pStyle w:val="HangingIndent"/>
              <w:ind w:left="0" w:firstLine="0"/>
              <w:rPr>
                <w:sz w:val="22"/>
                <w:szCs w:val="22"/>
              </w:rPr>
            </w:pPr>
            <w:r w:rsidRPr="003D4770">
              <w:rPr>
                <w:rStyle w:val="GUIWord"/>
                <w:sz w:val="22"/>
                <w:szCs w:val="22"/>
              </w:rPr>
              <w:t>Delete existing and insert new values</w:t>
            </w:r>
          </w:p>
        </w:tc>
        <w:tc>
          <w:tcPr>
            <w:tcW w:w="6299" w:type="dxa"/>
          </w:tcPr>
          <w:p w14:paraId="6D1D2FB8" w14:textId="77777777" w:rsidR="003D4770" w:rsidRPr="003D4770" w:rsidRDefault="003D4770" w:rsidP="00B62D7B">
            <w:pPr>
              <w:pStyle w:val="HangingIndent"/>
              <w:ind w:left="0" w:firstLine="0"/>
              <w:rPr>
                <w:sz w:val="22"/>
                <w:szCs w:val="22"/>
              </w:rPr>
            </w:pPr>
            <w:r w:rsidRPr="003D4770">
              <w:rPr>
                <w:sz w:val="22"/>
                <w:szCs w:val="22"/>
              </w:rPr>
              <w:t>The Metadata values in the XLS file will replace those in the Spectra.</w:t>
            </w:r>
          </w:p>
        </w:tc>
      </w:tr>
    </w:tbl>
    <w:p w14:paraId="447D8BA9" w14:textId="77777777" w:rsidR="003373D9" w:rsidRDefault="00242A89" w:rsidP="003373D9">
      <w:pPr>
        <w:pStyle w:val="Body"/>
      </w:pPr>
      <w:r>
        <w:t xml:space="preserve">Click </w:t>
      </w:r>
      <w:r w:rsidRPr="00242A89">
        <w:rPr>
          <w:b/>
        </w:rPr>
        <w:t>OK</w:t>
      </w:r>
      <w:r>
        <w:t xml:space="preserve"> </w:t>
      </w:r>
      <w:r w:rsidR="003373D9">
        <w:t>to continue processing using the action you have selected.</w:t>
      </w:r>
    </w:p>
    <w:p w14:paraId="1F63BAD9" w14:textId="77777777" w:rsidR="003373D9" w:rsidRDefault="003373D9" w:rsidP="003373D9">
      <w:pPr>
        <w:pStyle w:val="Body"/>
      </w:pPr>
      <w:r>
        <w:t>Click</w:t>
      </w:r>
      <w:r w:rsidR="00242A89">
        <w:t xml:space="preserve"> </w:t>
      </w:r>
      <w:r w:rsidR="00242A89" w:rsidRPr="00242A89">
        <w:rPr>
          <w:b/>
        </w:rPr>
        <w:t>Cancel</w:t>
      </w:r>
      <w:r>
        <w:t xml:space="preserve"> to</w:t>
      </w:r>
      <w:r w:rsidRPr="00ED44E6">
        <w:t xml:space="preserve"> skip processing of this column. This has the same result as selecting </w:t>
      </w:r>
      <w:r>
        <w:rPr>
          <w:rStyle w:val="GUIWord"/>
        </w:rPr>
        <w:t>Sk</w:t>
      </w:r>
      <w:r w:rsidRPr="00ED44E6">
        <w:rPr>
          <w:rStyle w:val="GUIWord"/>
        </w:rPr>
        <w:t>ip this parameter</w:t>
      </w:r>
      <w:r w:rsidRPr="00ED44E6">
        <w:t>.</w:t>
      </w:r>
    </w:p>
    <w:p w14:paraId="5003D240" w14:textId="77777777" w:rsidR="003373D9" w:rsidRDefault="003373D9" w:rsidP="003373D9">
      <w:pPr>
        <w:pStyle w:val="HeadingSubUnnumbered"/>
      </w:pPr>
      <w:r>
        <w:t>Adjusting the matching strings</w:t>
      </w:r>
    </w:p>
    <w:p w14:paraId="3DA5BCAA" w14:textId="77777777" w:rsidR="003373D9" w:rsidRDefault="003373D9" w:rsidP="003373D9">
      <w:pPr>
        <w:pStyle w:val="Body"/>
      </w:pPr>
      <w:r>
        <w:t xml:space="preserve">If the data in the </w:t>
      </w:r>
      <w:r w:rsidRPr="00535A21">
        <w:rPr>
          <w:rStyle w:val="GUIWord"/>
        </w:rPr>
        <w:t>Matching Column</w:t>
      </w:r>
      <w:r>
        <w:t xml:space="preserve"> of the XLS file is a partial match to the Metadata Attribute values in the database, you can use the REGEX box to assist in the match.</w:t>
      </w:r>
    </w:p>
    <w:p w14:paraId="1A439050" w14:textId="77777777" w:rsidR="003373D9" w:rsidRDefault="008440CC" w:rsidP="003373D9">
      <w:pPr>
        <w:pStyle w:val="Figure"/>
        <w:pageBreakBefore/>
      </w:pPr>
      <w:r>
        <w:rPr>
          <w:lang w:val="en-US" w:eastAsia="en-US"/>
        </w:rPr>
        <w:lastRenderedPageBreak/>
        <mc:AlternateContent>
          <mc:Choice Requires="wpg">
            <w:drawing>
              <wp:inline distT="0" distB="0" distL="0" distR="0" wp14:anchorId="429CDC36" wp14:editId="16B8D332">
                <wp:extent cx="5316855" cy="4899025"/>
                <wp:effectExtent l="0" t="50800" r="4445" b="3175"/>
                <wp:docPr id="191" name="Canvas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855" cy="4899025"/>
                          <a:chOff x="0" y="0"/>
                          <a:chExt cx="53168" cy="48990"/>
                        </a:xfrm>
                      </wpg:grpSpPr>
                      <wps:wsp>
                        <wps:cNvPr id="192" name="AutoShape 511"/>
                        <wps:cNvSpPr>
                          <a:spLocks noChangeAspect="1" noChangeArrowheads="1"/>
                        </wps:cNvSpPr>
                        <wps:spPr bwMode="auto">
                          <a:xfrm>
                            <a:off x="0" y="0"/>
                            <a:ext cx="53168" cy="4899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3" name="Picture 16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24923" y="958"/>
                            <a:ext cx="27851" cy="48032"/>
                          </a:xfrm>
                          <a:prstGeom prst="rect">
                            <a:avLst/>
                          </a:prstGeom>
                          <a:noFill/>
                          <a:extLst>
                            <a:ext uri="{909E8E84-426E-40dd-AFC4-6F175D3DCCD1}">
                              <a14:hiddenFill xmlns:a14="http://schemas.microsoft.com/office/drawing/2010/main">
                                <a:solidFill>
                                  <a:srgbClr val="FFFFFF"/>
                                </a:solidFill>
                              </a14:hiddenFill>
                            </a:ext>
                          </a:extLst>
                        </pic:spPr>
                      </pic:pic>
                      <wps:wsp>
                        <wps:cNvPr id="194" name="Text Box 168"/>
                        <wps:cNvSpPr txBox="1">
                          <a:spLocks noChangeArrowheads="1"/>
                        </wps:cNvSpPr>
                        <wps:spPr bwMode="auto">
                          <a:xfrm>
                            <a:off x="2197" y="8426"/>
                            <a:ext cx="6896" cy="1905"/>
                          </a:xfrm>
                          <a:prstGeom prst="rect">
                            <a:avLst/>
                          </a:prstGeom>
                          <a:solidFill>
                            <a:srgbClr val="FFFFFF"/>
                          </a:solidFill>
                          <a:ln w="9525">
                            <a:solidFill>
                              <a:srgbClr val="000000"/>
                            </a:solidFill>
                            <a:miter lim="800000"/>
                            <a:headEnd/>
                            <a:tailEnd/>
                          </a:ln>
                        </wps:spPr>
                        <wps:txbx>
                          <w:txbxContent>
                            <w:p w14:paraId="025CB1FA" w14:textId="77777777" w:rsidR="008A541A" w:rsidRPr="007D716F" w:rsidRDefault="008A541A" w:rsidP="003373D9">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195" name="Text Box 169"/>
                        <wps:cNvSpPr txBox="1">
                          <a:spLocks noChangeArrowheads="1"/>
                        </wps:cNvSpPr>
                        <wps:spPr bwMode="auto">
                          <a:xfrm>
                            <a:off x="9499" y="8426"/>
                            <a:ext cx="3753" cy="1905"/>
                          </a:xfrm>
                          <a:prstGeom prst="rect">
                            <a:avLst/>
                          </a:prstGeom>
                          <a:solidFill>
                            <a:srgbClr val="FFFFFF"/>
                          </a:solidFill>
                          <a:ln w="9525">
                            <a:solidFill>
                              <a:srgbClr val="000000"/>
                            </a:solidFill>
                            <a:miter lim="800000"/>
                            <a:headEnd/>
                            <a:tailEnd/>
                          </a:ln>
                        </wps:spPr>
                        <wps:txbx>
                          <w:txbxContent>
                            <w:p w14:paraId="493D768C" w14:textId="77777777" w:rsidR="008A541A" w:rsidRPr="007D716F" w:rsidRDefault="008A541A" w:rsidP="003373D9">
                              <w:pPr>
                                <w:rPr>
                                  <w:sz w:val="18"/>
                                  <w:lang w:val="en-AU"/>
                                </w:rPr>
                              </w:pPr>
                              <w:r>
                                <w:rPr>
                                  <w:sz w:val="18"/>
                                  <w:lang w:val="en-AU"/>
                                </w:rPr>
                                <w:t>5</w:t>
                              </w:r>
                            </w:p>
                          </w:txbxContent>
                        </wps:txbx>
                        <wps:bodyPr rot="0" vert="horz" wrap="square" lIns="18000" tIns="18000" rIns="18000" bIns="18000" anchor="t" anchorCtr="0" upright="1">
                          <a:noAutofit/>
                        </wps:bodyPr>
                      </wps:wsp>
                      <wps:wsp>
                        <wps:cNvPr id="196" name="Text Box 170"/>
                        <wps:cNvSpPr txBox="1">
                          <a:spLocks noChangeArrowheads="1"/>
                        </wps:cNvSpPr>
                        <wps:spPr bwMode="auto">
                          <a:xfrm>
                            <a:off x="13862" y="8426"/>
                            <a:ext cx="3276" cy="1905"/>
                          </a:xfrm>
                          <a:prstGeom prst="rect">
                            <a:avLst/>
                          </a:prstGeom>
                          <a:solidFill>
                            <a:srgbClr val="FFFFFF"/>
                          </a:solidFill>
                          <a:ln w="9525">
                            <a:solidFill>
                              <a:srgbClr val="000000"/>
                            </a:solidFill>
                            <a:miter lim="800000"/>
                            <a:headEnd/>
                            <a:tailEnd/>
                          </a:ln>
                        </wps:spPr>
                        <wps:txbx>
                          <w:txbxContent>
                            <w:p w14:paraId="687FC0BB" w14:textId="77777777" w:rsidR="008A541A" w:rsidRPr="007D716F" w:rsidRDefault="008A541A" w:rsidP="003373D9"/>
                          </w:txbxContent>
                        </wps:txbx>
                        <wps:bodyPr rot="0" vert="horz" wrap="square" lIns="18000" tIns="18000" rIns="18000" bIns="18000" anchor="t" anchorCtr="0" upright="1">
                          <a:noAutofit/>
                        </wps:bodyPr>
                      </wps:wsp>
                      <wps:wsp>
                        <wps:cNvPr id="197" name="Text Box 171"/>
                        <wps:cNvSpPr txBox="1">
                          <a:spLocks noChangeArrowheads="1"/>
                        </wps:cNvSpPr>
                        <wps:spPr bwMode="auto">
                          <a:xfrm>
                            <a:off x="3721" y="17564"/>
                            <a:ext cx="12522" cy="1917"/>
                          </a:xfrm>
                          <a:prstGeom prst="rect">
                            <a:avLst/>
                          </a:prstGeom>
                          <a:solidFill>
                            <a:srgbClr val="FFFFFF"/>
                          </a:solidFill>
                          <a:ln w="9525">
                            <a:solidFill>
                              <a:srgbClr val="000000"/>
                            </a:solidFill>
                            <a:miter lim="800000"/>
                            <a:headEnd/>
                            <a:tailEnd/>
                          </a:ln>
                        </wps:spPr>
                        <wps:txbx>
                          <w:txbxContent>
                            <w:p w14:paraId="296466FF" w14:textId="77777777" w:rsidR="008A541A" w:rsidRPr="007D716F" w:rsidRDefault="008A541A" w:rsidP="003373D9">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198" name="Text Box 172"/>
                        <wps:cNvSpPr txBox="1">
                          <a:spLocks noChangeArrowheads="1"/>
                        </wps:cNvSpPr>
                        <wps:spPr bwMode="auto">
                          <a:xfrm>
                            <a:off x="17538" y="8426"/>
                            <a:ext cx="1251" cy="1905"/>
                          </a:xfrm>
                          <a:prstGeom prst="rect">
                            <a:avLst/>
                          </a:prstGeom>
                          <a:solidFill>
                            <a:srgbClr val="FFFFFF"/>
                          </a:solidFill>
                          <a:ln w="9525">
                            <a:solidFill>
                              <a:srgbClr val="000000"/>
                            </a:solidFill>
                            <a:miter lim="800000"/>
                            <a:headEnd/>
                            <a:tailEnd/>
                          </a:ln>
                        </wps:spPr>
                        <wps:txbx>
                          <w:txbxContent>
                            <w:p w14:paraId="4890129D" w14:textId="77777777" w:rsidR="008A541A" w:rsidRPr="007D716F" w:rsidRDefault="008A541A" w:rsidP="003373D9">
                              <w:pPr>
                                <w:rPr>
                                  <w:lang w:val="en-AU"/>
                                </w:rPr>
                              </w:pPr>
                              <w:r>
                                <w:rPr>
                                  <w:lang w:val="en-AU"/>
                                </w:rPr>
                                <w:t>$</w:t>
                              </w:r>
                            </w:p>
                          </w:txbxContent>
                        </wps:txbx>
                        <wps:bodyPr rot="0" vert="horz" wrap="square" lIns="18000" tIns="18000" rIns="18000" bIns="18000" anchor="t" anchorCtr="0" upright="1">
                          <a:noAutofit/>
                        </wps:bodyPr>
                      </wps:wsp>
                      <wps:wsp>
                        <wps:cNvPr id="199" name="Text Box 173"/>
                        <wps:cNvSpPr txBox="1">
                          <a:spLocks noChangeArrowheads="1"/>
                        </wps:cNvSpPr>
                        <wps:spPr bwMode="auto">
                          <a:xfrm>
                            <a:off x="482" y="8426"/>
                            <a:ext cx="1245" cy="1905"/>
                          </a:xfrm>
                          <a:prstGeom prst="rect">
                            <a:avLst/>
                          </a:prstGeom>
                          <a:solidFill>
                            <a:srgbClr val="FFFFFF"/>
                          </a:solidFill>
                          <a:ln w="9525">
                            <a:solidFill>
                              <a:srgbClr val="000000"/>
                            </a:solidFill>
                            <a:miter lim="800000"/>
                            <a:headEnd/>
                            <a:tailEnd/>
                          </a:ln>
                        </wps:spPr>
                        <wps:txbx>
                          <w:txbxContent>
                            <w:p w14:paraId="24AE06C9" w14:textId="77777777" w:rsidR="008A541A" w:rsidRPr="007D716F" w:rsidRDefault="008A541A" w:rsidP="003373D9">
                              <w:pPr>
                                <w:rPr>
                                  <w:lang w:val="en-AU"/>
                                </w:rPr>
                              </w:pPr>
                              <w:r>
                                <w:rPr>
                                  <w:lang w:val="en-AU"/>
                                </w:rPr>
                                <w:t>^</w:t>
                              </w:r>
                            </w:p>
                          </w:txbxContent>
                        </wps:txbx>
                        <wps:bodyPr rot="0" vert="horz" wrap="square" lIns="18000" tIns="18000" rIns="18000" bIns="18000" anchor="t" anchorCtr="0" upright="1">
                          <a:noAutofit/>
                        </wps:bodyPr>
                      </wps:wsp>
                      <wps:wsp>
                        <wps:cNvPr id="200" name="AutoShape 174"/>
                        <wps:cNvSpPr>
                          <a:spLocks/>
                        </wps:cNvSpPr>
                        <wps:spPr bwMode="auto">
                          <a:xfrm rot="-5400000">
                            <a:off x="8775" y="2438"/>
                            <a:ext cx="1721" cy="18307"/>
                          </a:xfrm>
                          <a:prstGeom prst="leftBrace">
                            <a:avLst>
                              <a:gd name="adj1" fmla="val 8864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 name="AutoShape 175"/>
                        <wps:cNvSpPr>
                          <a:spLocks noChangeArrowheads="1"/>
                        </wps:cNvSpPr>
                        <wps:spPr bwMode="auto">
                          <a:xfrm>
                            <a:off x="9093" y="12452"/>
                            <a:ext cx="1092" cy="5112"/>
                          </a:xfrm>
                          <a:prstGeom prst="downArrow">
                            <a:avLst>
                              <a:gd name="adj1" fmla="val 50000"/>
                              <a:gd name="adj2" fmla="val 11703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02" name="Freeform 176"/>
                        <wps:cNvSpPr>
                          <a:spLocks/>
                        </wps:cNvSpPr>
                        <wps:spPr bwMode="auto">
                          <a:xfrm>
                            <a:off x="9499" y="19481"/>
                            <a:ext cx="19857" cy="14866"/>
                          </a:xfrm>
                          <a:custGeom>
                            <a:avLst/>
                            <a:gdLst>
                              <a:gd name="T0" fmla="*/ 0 w 3127"/>
                              <a:gd name="T1" fmla="*/ 0 h 2781"/>
                              <a:gd name="T2" fmla="*/ 436245 w 3127"/>
                              <a:gd name="T3" fmla="*/ 923672 h 2781"/>
                              <a:gd name="T4" fmla="*/ 1985645 w 3127"/>
                              <a:gd name="T5" fmla="*/ 1486535 h 2781"/>
                              <a:gd name="T6" fmla="*/ 0 60000 65536"/>
                              <a:gd name="T7" fmla="*/ 0 60000 65536"/>
                              <a:gd name="T8" fmla="*/ 0 60000 65536"/>
                            </a:gdLst>
                            <a:ahLst/>
                            <a:cxnLst>
                              <a:cxn ang="T6">
                                <a:pos x="T0" y="T1"/>
                              </a:cxn>
                              <a:cxn ang="T7">
                                <a:pos x="T2" y="T3"/>
                              </a:cxn>
                              <a:cxn ang="T8">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Freeform 181"/>
                        <wps:cNvSpPr>
                          <a:spLocks/>
                        </wps:cNvSpPr>
                        <wps:spPr bwMode="auto">
                          <a:xfrm>
                            <a:off x="15297" y="4876"/>
                            <a:ext cx="16167" cy="3201"/>
                          </a:xfrm>
                          <a:custGeom>
                            <a:avLst/>
                            <a:gdLst>
                              <a:gd name="T0" fmla="*/ 1616710 w 3611"/>
                              <a:gd name="T1" fmla="*/ 0 h 505"/>
                              <a:gd name="T2" fmla="*/ 332207 w 3611"/>
                              <a:gd name="T3" fmla="*/ 67810 h 505"/>
                              <a:gd name="T4" fmla="*/ 0 w 3611"/>
                              <a:gd name="T5" fmla="*/ 320040 h 505"/>
                              <a:gd name="T6" fmla="*/ 0 60000 65536"/>
                              <a:gd name="T7" fmla="*/ 0 60000 65536"/>
                              <a:gd name="T8" fmla="*/ 0 60000 65536"/>
                            </a:gdLst>
                            <a:ahLst/>
                            <a:cxnLst>
                              <a:cxn ang="T6">
                                <a:pos x="T0" y="T1"/>
                              </a:cxn>
                              <a:cxn ang="T7">
                                <a:pos x="T2" y="T3"/>
                              </a:cxn>
                              <a:cxn ang="T8">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 name="Freeform 182"/>
                        <wps:cNvSpPr>
                          <a:spLocks/>
                        </wps:cNvSpPr>
                        <wps:spPr bwMode="auto">
                          <a:xfrm>
                            <a:off x="5264" y="3105"/>
                            <a:ext cx="26200" cy="4972"/>
                          </a:xfrm>
                          <a:custGeom>
                            <a:avLst/>
                            <a:gdLst>
                              <a:gd name="T0" fmla="*/ 2620010 w 4610"/>
                              <a:gd name="T1" fmla="*/ 0 h 838"/>
                              <a:gd name="T2" fmla="*/ 537074 w 4610"/>
                              <a:gd name="T3" fmla="*/ 166131 h 838"/>
                              <a:gd name="T4" fmla="*/ 0 w 4610"/>
                              <a:gd name="T5" fmla="*/ 497205 h 838"/>
                              <a:gd name="T6" fmla="*/ 0 60000 65536"/>
                              <a:gd name="T7" fmla="*/ 0 60000 65536"/>
                              <a:gd name="T8" fmla="*/ 0 60000 65536"/>
                            </a:gdLst>
                            <a:ahLst/>
                            <a:cxnLst>
                              <a:cxn ang="T6">
                                <a:pos x="T0" y="T1"/>
                              </a:cxn>
                              <a:cxn ang="T7">
                                <a:pos x="T2" y="T3"/>
                              </a:cxn>
                              <a:cxn ang="T8">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 name="Freeform 183"/>
                        <wps:cNvSpPr>
                          <a:spLocks/>
                        </wps:cNvSpPr>
                        <wps:spPr bwMode="auto">
                          <a:xfrm>
                            <a:off x="11207" y="10731"/>
                            <a:ext cx="29331" cy="9836"/>
                          </a:xfrm>
                          <a:custGeom>
                            <a:avLst/>
                            <a:gdLst>
                              <a:gd name="T0" fmla="*/ 2933065 w 5480"/>
                              <a:gd name="T1" fmla="*/ 983615 h 2139"/>
                              <a:gd name="T2" fmla="*/ 597853 w 5480"/>
                              <a:gd name="T3" fmla="*/ 365579 h 2139"/>
                              <a:gd name="T4" fmla="*/ 0 w 5480"/>
                              <a:gd name="T5" fmla="*/ 0 h 2139"/>
                              <a:gd name="T6" fmla="*/ 0 60000 65536"/>
                              <a:gd name="T7" fmla="*/ 0 60000 65536"/>
                              <a:gd name="T8" fmla="*/ 0 60000 65536"/>
                            </a:gdLst>
                            <a:ahLst/>
                            <a:cxnLst>
                              <a:cxn ang="T6">
                                <a:pos x="T0" y="T1"/>
                              </a:cxn>
                              <a:cxn ang="T7">
                                <a:pos x="T2" y="T3"/>
                              </a:cxn>
                              <a:cxn ang="T8">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 name="Text Box 184"/>
                        <wps:cNvSpPr txBox="1">
                          <a:spLocks noChangeArrowheads="1"/>
                        </wps:cNvSpPr>
                        <wps:spPr bwMode="auto">
                          <a:xfrm>
                            <a:off x="11207" y="29368"/>
                            <a:ext cx="12757" cy="762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D0216D" w14:textId="77777777" w:rsidR="008A541A" w:rsidRPr="00A24446" w:rsidRDefault="008A541A"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207" name="AutoShape 186"/>
                        <wps:cNvSpPr>
                          <a:spLocks/>
                        </wps:cNvSpPr>
                        <wps:spPr bwMode="auto">
                          <a:xfrm>
                            <a:off x="2197" y="0"/>
                            <a:ext cx="13379" cy="3841"/>
                          </a:xfrm>
                          <a:prstGeom prst="accentCallout2">
                            <a:avLst>
                              <a:gd name="adj1" fmla="val 29750"/>
                              <a:gd name="adj2" fmla="val 105694"/>
                              <a:gd name="adj3" fmla="val 29750"/>
                              <a:gd name="adj4" fmla="val 111912"/>
                              <a:gd name="adj5" fmla="val 211403"/>
                              <a:gd name="adj6" fmla="val 118273"/>
                            </a:avLst>
                          </a:prstGeom>
                          <a:solidFill>
                            <a:srgbClr val="F4F3EC"/>
                          </a:solidFill>
                          <a:ln w="3175">
                            <a:solidFill>
                              <a:srgbClr val="0070C0"/>
                            </a:solidFill>
                            <a:miter lim="800000"/>
                            <a:headEnd/>
                            <a:tailEnd type="arrow" w="med" len="med"/>
                          </a:ln>
                        </wps:spPr>
                        <wps:txbx>
                          <w:txbxContent>
                            <w:p w14:paraId="19990E7D" w14:textId="77777777" w:rsidR="008A541A" w:rsidRPr="00A24446" w:rsidRDefault="008A541A" w:rsidP="003373D9">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208" name="AutoShape 185"/>
                        <wps:cNvSpPr>
                          <a:spLocks/>
                        </wps:cNvSpPr>
                        <wps:spPr bwMode="auto">
                          <a:xfrm>
                            <a:off x="2197" y="0"/>
                            <a:ext cx="13385" cy="3841"/>
                          </a:xfrm>
                          <a:prstGeom prst="accentCallout2">
                            <a:avLst>
                              <a:gd name="adj1" fmla="val 29750"/>
                              <a:gd name="adj2" fmla="val -5694"/>
                              <a:gd name="adj3" fmla="val 29750"/>
                              <a:gd name="adj4" fmla="val -7162"/>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2DF0A1CA" w14:textId="77777777" w:rsidR="008A541A" w:rsidRPr="00204D07" w:rsidRDefault="008A541A" w:rsidP="003373D9">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209" name="Freeform 188"/>
                        <wps:cNvSpPr>
                          <a:spLocks/>
                        </wps:cNvSpPr>
                        <wps:spPr bwMode="auto">
                          <a:xfrm>
                            <a:off x="34391" y="20567"/>
                            <a:ext cx="6147" cy="13780"/>
                          </a:xfrm>
                          <a:custGeom>
                            <a:avLst/>
                            <a:gdLst>
                              <a:gd name="T0" fmla="*/ 614680 w 968"/>
                              <a:gd name="T1" fmla="*/ 0 h 2170"/>
                              <a:gd name="T2" fmla="*/ 436880 w 968"/>
                              <a:gd name="T3" fmla="*/ 233045 h 2170"/>
                              <a:gd name="T4" fmla="*/ 361315 w 968"/>
                              <a:gd name="T5" fmla="*/ 1085850 h 2170"/>
                              <a:gd name="T6" fmla="*/ 0 w 968"/>
                              <a:gd name="T7" fmla="*/ 1377950 h 21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 name="Text Box 189"/>
                        <wps:cNvSpPr txBox="1">
                          <a:spLocks noChangeArrowheads="1"/>
                        </wps:cNvSpPr>
                        <wps:spPr bwMode="auto">
                          <a:xfrm>
                            <a:off x="3289" y="13411"/>
                            <a:ext cx="12643" cy="3689"/>
                          </a:xfrm>
                          <a:prstGeom prst="rect">
                            <a:avLst/>
                          </a:prstGeom>
                          <a:solidFill>
                            <a:srgbClr val="B8CCE4">
                              <a:alpha val="6588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1CEB4C" w14:textId="77777777" w:rsidR="008A541A" w:rsidRPr="009D3992" w:rsidRDefault="008A541A" w:rsidP="003373D9">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w:pict>
              <v:group id="Canvas 163" o:spid="_x0000_s1163" style="width:418.65pt;height:385.75pt;mso-position-horizontal-relative:char;mso-position-vertical-relative:line" coordsize="53168,489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">
                <v:rect id="AutoShape 511" o:spid="_x0000_s1164" style="position:absolute;width:53168;height:48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5jV5wgAA&#10;ANwAAAAPAAAAZHJzL2Rvd25yZXYueG1sRE9Na8JAEL0X/A/LCF5K3eih1NRVRBCDCNJoPQ/ZaRLM&#10;zsbsmsR/3xUEb/N4nzNf9qYSLTWutKxgMo5AEGdWl5wrOB03H18gnEfWWFkmBXdysFwM3uYYa9vx&#10;D7Wpz0UIYRejgsL7OpbSZQUZdGNbEwfuzzYGfYBNLnWDXQg3lZxG0ac0WHJoKLCmdUHZJb0ZBV12&#10;aM/H/VYe3s+J5WtyXae/O6VGw371DcJT71/ipzvRYf5sCo9nwgVy8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nmNXnCAAAA3AAAAA8AAAAAAAAAAAAAAAAAlwIAAGRycy9kb3du&#10;cmV2LnhtbFBLBQYAAAAABAAEAPUAAACGAwAAAAA=&#10;" filled="f" stroked="f">
                  <o:lock v:ext="edit" aspectratio="t"/>
                </v:rect>
                <v:shape id="Picture 167" o:spid="_x0000_s1165" type="#_x0000_t75" style="position:absolute;left:24923;top:958;width:27851;height:480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pp&#10;ZPXFAAAA3AAAAA8AAABkcnMvZG93bnJldi54bWxEj0FrwkAQhe9C/8MyhV6KbmyhauoqIhV6tBoP&#10;3sbsNIlmZ0N2qml/vVsQvM3w3vfmzXTeuVqdqQ2VZwPDQQKKOPe24sJAtl31x6CCIFusPZOBXwow&#10;nz30pphaf+EvOm+kUDGEQ4oGSpEm1TrkJTkMA98QR+3btw4lrm2hbYuXGO5q/ZIkb9phxfFCiQ0t&#10;S8pPmx9nQHZ7HfxhUUVy/Syjj79s1RyNeXrsFu+ghDq5m2/0p431J6/w/0ycQM+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aWT1xQAAANwAAAAPAAAAAAAAAAAAAAAAAJwC&#10;AABkcnMvZG93bnJldi54bWxQSwUGAAAAAAQABAD3AAAAjgMAAAAA&#10;">
                  <v:imagedata r:id="rId74" o:title=""/>
                </v:shape>
                <v:shape id="Text Box 168" o:spid="_x0000_s1166" type="#_x0000_t202" style="position:absolute;left:2197;top:8426;width:689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k2VlxAAA&#10;ANwAAAAPAAAAZHJzL2Rvd25yZXYueG1sRE9La8JAEL4L/Q/LFHrTjY2IRlcpLQULHlofqLchOybB&#10;7GzY3Wry712h0Nt8fM+ZL1tTiys5X1lWMBwkIIhzqysuFOy2n/0JCB+QNdaWSUFHHpaLp94cM21v&#10;/EPXTShEDGGfoYIyhCaT0uclGfQD2xBH7mydwRChK6R2eIvhppavSTKWBiuODSU29F5Sftn8GgXj&#10;3eHiPtKvbbe23SFN99+n1bFQ6uW5fZuBCNSGf/Gfe6Xj/OkIHs/EC+Ti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zpNlZcQAAADcAAAADwAAAAAAAAAAAAAAAACXAgAAZHJzL2Rv&#10;d25yZXYueG1sUEsFBgAAAAAEAAQA9QAAAIgDAAAAAA==&#10;">
                  <v:textbox inset=".5mm,.5mm,.5mm,.5mm">
                    <w:txbxContent>
                      <w:p w14:paraId="025CB1FA" w14:textId="77777777" w:rsidR="008A541A" w:rsidRPr="007D716F" w:rsidRDefault="008A541A" w:rsidP="003373D9">
                        <w:pPr>
                          <w:rPr>
                            <w:sz w:val="18"/>
                            <w:lang w:val="en-AU"/>
                          </w:rPr>
                        </w:pPr>
                        <w:r>
                          <w:rPr>
                            <w:sz w:val="18"/>
                            <w:lang w:val="en-AU"/>
                          </w:rPr>
                          <w:t>t</w:t>
                        </w:r>
                        <w:r w:rsidRPr="007D716F">
                          <w:rPr>
                            <w:sz w:val="18"/>
                            <w:lang w:val="en-AU"/>
                          </w:rPr>
                          <w:t>riticaa\.0*</w:t>
                        </w:r>
                      </w:p>
                    </w:txbxContent>
                  </v:textbox>
                </v:shape>
                <v:shape id="Text Box 169" o:spid="_x0000_s1167" type="#_x0000_t202" style="position:absolute;left:9499;top:8426;width:3753;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38D+xAAA&#10;ANwAAAAPAAAAZHJzL2Rvd25yZXYueG1sRE9La8JAEL4L/Q/LFHrTjQ2KRlcpLQULHlofqLchOybB&#10;7GzY3Wry712h0Nt8fM+ZL1tTiys5X1lWMBwkIIhzqysuFOy2n/0JCB+QNdaWSUFHHpaLp94cM21v&#10;/EPXTShEDGGfoYIyhCaT0uclGfQD2xBH7mydwRChK6R2eIvhppavSTKWBiuODSU29F5Sftn8GgXj&#10;3eHiPtKvbbe23SFN99+n1bFQ6uW5fZuBCNSGf/Gfe6Xj/OkIHs/EC+Ti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od/A/sQAAADcAAAADwAAAAAAAAAAAAAAAACXAgAAZHJzL2Rv&#10;d25yZXYueG1sUEsFBgAAAAAEAAQA9QAAAIgDAAAAAA==&#10;">
                  <v:textbox inset=".5mm,.5mm,.5mm,.5mm">
                    <w:txbxContent>
                      <w:p w14:paraId="493D768C" w14:textId="77777777" w:rsidR="008A541A" w:rsidRPr="007D716F" w:rsidRDefault="008A541A" w:rsidP="003373D9">
                        <w:pPr>
                          <w:rPr>
                            <w:sz w:val="18"/>
                            <w:lang w:val="en-AU"/>
                          </w:rPr>
                        </w:pPr>
                        <w:r>
                          <w:rPr>
                            <w:sz w:val="18"/>
                            <w:lang w:val="en-AU"/>
                          </w:rPr>
                          <w:t>5</w:t>
                        </w:r>
                      </w:p>
                    </w:txbxContent>
                  </v:textbox>
                </v:shape>
                <v:shape id="Text Box 170" o:spid="_x0000_s1168" type="#_x0000_t202" style="position:absolute;left:13862;top:8426;width:3276;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DV6JxAAA&#10;ANwAAAAPAAAAZHJzL2Rvd25yZXYueG1sRE9La8JAEL4X/A/LCN7qxgZCTV1FlIKCh9YHtrchO02C&#10;2dmwu2ry77uFgrf5+J4zW3SmETdyvrasYDJOQBAXVtdcKjge3p9fQfiArLGxTAp68rCYD55mmGt7&#10;50+67UMpYgj7HBVUIbS5lL6oyKAf25Y4cj/WGQwRulJqh/cYbhr5kiSZNFhzbKiwpVVFxWV/NQqy&#10;4/ni1un20O9sf07T08f35qtUajTslm8gAnXhIf53b3ScP83g75l4gZ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Q1eicQAAADcAAAADwAAAAAAAAAAAAAAAACXAgAAZHJzL2Rv&#10;d25yZXYueG1sUEsFBgAAAAAEAAQA9QAAAIgDAAAAAA==&#10;">
                  <v:textbox inset=".5mm,.5mm,.5mm,.5mm">
                    <w:txbxContent>
                      <w:p w14:paraId="687FC0BB" w14:textId="77777777" w:rsidR="008A541A" w:rsidRPr="007D716F" w:rsidRDefault="008A541A" w:rsidP="003373D9"/>
                    </w:txbxContent>
                  </v:textbox>
                </v:shape>
                <v:shape id="Text Box 171" o:spid="_x0000_s1169" type="#_x0000_t202" style="position:absolute;left:3721;top:17564;width:12522;height:19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fsSxAAA&#10;ANwAAAAPAAAAZHJzL2Rvd25yZXYueG1sRE9La8JAEL4L/Q/LFHrTjQ34iK5SWgoWerA+UG9DdkyC&#10;2dmwu9Xk33cFobf5+J4zX7amFldyvrKsYDhIQBDnVldcKNhtP/sTED4ga6wtk4KOPCwXT705Ztre&#10;+Ieum1CIGMI+QwVlCE0mpc9LMugHtiGO3Nk6gyFCV0jt8BbDTS1fk2QkDVYcG0ps6L2k/LL5NQpG&#10;u8PFfaRf2+7bdoc03a9Pq2Oh1Mtz+zYDEagN/+KHe6Xj/OkY7s/EC+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kH7EsQAAADcAAAADwAAAAAAAAAAAAAAAACXAgAAZHJzL2Rv&#10;d25yZXYueG1sUEsFBgAAAAAEAAQA9QAAAIgDAAAAAA==&#10;">
                  <v:textbox inset=".5mm,.5mm,.5mm,.5mm">
                    <w:txbxContent>
                      <w:p w14:paraId="296466FF" w14:textId="77777777" w:rsidR="008A541A" w:rsidRPr="007D716F" w:rsidRDefault="008A541A" w:rsidP="003373D9">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170" type="#_x0000_t202" style="position:absolute;left:17538;top:8426;width:1251;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">
                  <v:textbox inset=".5mm,.5mm,.5mm,.5mm">
                    <w:txbxContent>
                      <w:p w14:paraId="4890129D" w14:textId="77777777" w:rsidR="008A541A" w:rsidRPr="007D716F" w:rsidRDefault="008A541A" w:rsidP="003373D9">
                        <w:pPr>
                          <w:rPr>
                            <w:lang w:val="en-AU"/>
                          </w:rPr>
                        </w:pPr>
                        <w:r>
                          <w:rPr>
                            <w:lang w:val="en-AU"/>
                          </w:rPr>
                          <w:t>$</w:t>
                        </w:r>
                      </w:p>
                    </w:txbxContent>
                  </v:textbox>
                </v:shape>
                <v:shape id="Text Box 173" o:spid="_x0000_s1171" type="#_x0000_t202" style="position:absolute;left:482;top:8426;width:1245;height:1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ksr7xAAA&#10;ANwAAAAPAAAAZHJzL2Rvd25yZXYueG1sRE9La8JAEL4X+h+WEXqrGw2IRlcplYIFD76K9TZkp0kw&#10;Oxt2t5r8e1cQvM3H95zZojW1uJDzlWUFg34Cgji3uuJCwWH/9T4G4QOyxtoyKejIw2L++jLDTNsr&#10;b+myC4WIIewzVFCG0GRS+rwkg75vG+LI/VlnMEToCqkdXmO4qeUwSUbSYMWxocSGPkvKz7t/o2B0&#10;OJ7dMv3ed2vbHdP0Z3Na/RZKvfXajymIQG14ih/ulY7zJxO4PxMvkPM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JLK+8QAAADcAAAADwAAAAAAAAAAAAAAAACXAgAAZHJzL2Rv&#10;d25yZXYueG1sUEsFBgAAAAAEAAQA9QAAAIgDAAAAAA==&#10;">
                  <v:textbox inset=".5mm,.5mm,.5mm,.5mm">
                    <w:txbxContent>
                      <w:p w14:paraId="24AE06C9" w14:textId="77777777" w:rsidR="008A541A" w:rsidRPr="007D716F" w:rsidRDefault="008A541A" w:rsidP="003373D9">
                        <w:pPr>
                          <w:rPr>
                            <w:lang w:val="en-AU"/>
                          </w:rPr>
                        </w:pPr>
                        <w:r>
                          <w:rPr>
                            <w:lang w:val="en-AU"/>
                          </w:rPr>
                          <w:t>^</w:t>
                        </w:r>
                      </w:p>
                    </w:txbxContent>
                  </v:textbox>
                </v:shape>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172" type="#_x0000_t87" style="position:absolute;left:8775;top:2438;width:1721;height:18307;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XY39wgAA&#10;ANwAAAAPAAAAZHJzL2Rvd25yZXYueG1sRI9BS8NAFITvQv/D8oTe7IsWqsRuixREjyYW8fjYfU1S&#10;s29DdtPEf98tFHocZuYbZr2dXKtO3IfGi4bHRQaKxXjbSKVh//3+8AIqRBJLrRfW8M8BtpvZ3Zpy&#10;60cp+FTGSiWIhJw01DF2OWIwNTsKC9+xJO/ge0cxyb5C29OY4K7FpyxboaNG0kJNHe9qNn/l4DSs&#10;BlNg+TOa4th+IPpn/l1+DVrP76e3V1CRp3gLX9ufVkMiwuVMOgK4O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ddjf3CAAAA3AAAAA8AAAAAAAAAAAAAAAAAlwIAAGRycy9kb3du&#10;cmV2LnhtbFBLBQYAAAAABAAEAPUAAACGA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173" type="#_x0000_t67" style="position:absolute;left:9093;top:12452;width:1092;height:51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XUL/wQAA&#10;ANwAAAAPAAAAZHJzL2Rvd25yZXYueG1sRI/disIwFITvF3yHcATv1rSCItUoiyB458/6AIfmbFu2&#10;Ockmsca3N4Kwl8PMfMOst8n0YiAfOssKymkBgri2uuNGwfV7/7kEESKyxt4yKXhQgO1m9LHGSts7&#10;n2m4xEZkCIcKFbQxukrKULdkMEytI87ej/UGY5a+kdrjPcNNL2dFsZAGO84LLTratVT/Xm5Gwd9w&#10;Kg9YLtIxpZvzej+f76JTajJOXysQkVL8D7/bB61gVpTwOpOPgNw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11C/8EAAADcAAAADwAAAAAAAAAAAAAAAACXAgAAZHJzL2Rvd25y&#10;ZXYueG1sUEsFBgAAAAAEAAQA9QAAAIUDAAAAAA==&#10;">
                  <v:textbox style="layout-flow:vertical-ideographic"/>
                </v:shape>
                <v:shape id="Freeform 176" o:spid="_x0000_s1174" style="position:absolute;left:9499;top:19481;width:19857;height:14866;visibility:visible;mso-wrap-style:square;v-text-anchor:top" coordsize="3127,278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2ZzUxAAA&#10;ANwAAAAPAAAAZHJzL2Rvd25yZXYueG1sRI9Ra8IwFIXfBf9DuIIvoqmFSemMMoTCHmQw9QdcmmvT&#10;LbkpTbSdv94MBns8nHO+w9nuR2fFnfrQelawXmUgiGuvW24UXM7VsgARIrJG65kU/FCA/W462WKp&#10;/cCfdD/FRiQIhxIVmBi7UspQG3IYVr4jTt7V9w5jkn0jdY9Dgjsr8yzbSIctpwWDHR0M1d+nm1Ng&#10;i+KrWhzdYA8vbbUJj4+uMgul5rPx7RVEpDH+h//a71pBnuXweyYdAbl7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BNmc1MQAAADcAAAADwAAAAAAAAAAAAAAAACXAgAAZHJzL2Rv&#10;d25yZXYueG1sUEsFBgAAAAAEAAQA9QAAAIgDAAAAAA==&#10;" path="m0,0c83,632,166,1265,687,1728,1208,2191,2167,2486,3127,2781e" filled="f" strokecolor="#0070c0" strokeweight="1.5pt">
                  <v:stroke endarrow="open"/>
                  <v:path arrowok="t" o:connecttype="custom" o:connectlocs="0,0;2770232,4937543;12609195,7946361" o:connectangles="0,0,0"/>
                </v:shape>
                <v:shape id="Freeform 181" o:spid="_x0000_s1175" style="position:absolute;left:15297;top:4876;width:16167;height:3201;visibility:visible;mso-wrap-style:square;v-text-anchor:top" coordsize="3611,50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h8bFxQAA&#10;ANwAAAAPAAAAZHJzL2Rvd25yZXYueG1sRI9Ba8JAFITvQv/D8gq96UaLtkQ3QVoqVi9q6/2RfU1C&#10;s2/D7jaJ/74rCB6HmfmGWeWDaURHzteWFUwnCQjiwuqaSwXfXx/jVxA+IGtsLJOCC3nIs4fRClNt&#10;ez5SdwqliBD2KSqoQmhTKX1RkUE/sS1x9H6sMxiidKXUDvsIN42cJclCGqw5LlTY0ltFxe/pzygo&#10;9vP3RTc97F6ajfzs3XltjkOp1NPjsF6CCDSEe/jW3moFs+QZrmfi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iHxsXFAAAA3AAAAA8AAAAAAAAAAAAAAAAAlwIAAGRycy9k&#10;b3ducmV2LnhtbFBLBQYAAAAABAAEAPUAAACJAwAAAAA=&#10;" path="m3611,0c2477,11,1344,23,742,107,140,191,70,348,,505e" filled="f" strokecolor="#0070c0" strokeweight="1.5pt">
                  <v:stroke endarrow="open"/>
                  <v:path arrowok="t" o:connecttype="custom" o:connectlocs="7238258,0;1487342,429821;0,2028610" o:connectangles="0,0,0"/>
                </v:shape>
                <v:shape id="Freeform 182" o:spid="_x0000_s1176" style="position:absolute;left:5264;top:3105;width:26200;height:4972;visibility:visible;mso-wrap-style:square;v-text-anchor:top" coordsize="4610,83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7zPgxAAA&#10;ANwAAAAPAAAAZHJzL2Rvd25yZXYueG1sRI9Ba8JAFITvBf/D8gQvpW4qoZbUVUQa8FaMitdH9jWb&#10;Nvs2ZNck+uu7hUKPw8x8w6w2o21ET52vHSt4nicgiEuna64UnI750ysIH5A1No5JwY08bNaThxVm&#10;2g18oL4IlYgQ9hkqMCG0mZS+NGTRz11LHL1P11kMUXaV1B0OEW4buUiSF2mx5rhgsKWdofK7uFoF&#10;55Cbr7rUH4dlYe7vj5Say9UpNZuO2zcQgcbwH/5r77WCRZLC75l4BOT6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u8z4MQAAADcAAAADwAAAAAAAAAAAAAAAACXAgAAZHJzL2Rv&#10;d25yZXYueG1sUEsFBgAAAAAEAAQA9QAAAIgDAAAAAA==&#10;" path="m4610,0c3161,70,1713,140,945,280,177,420,97,614,,838e" filled="f" strokecolor="#0070c0" strokeweight="1.5pt">
                  <v:stroke endarrow="open"/>
                  <v:path arrowok="t" o:connecttype="custom" o:connectlocs="14890295,0;3052351,985684;0,2950004" o:connectangles="0,0,0"/>
                </v:shape>
                <v:shape id="Freeform 183" o:spid="_x0000_s1177" style="position:absolute;left:11207;top:10731;width:29331;height:9836;visibility:visible;mso-wrap-style:square;v-text-anchor:top" coordsize="5480,21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HJXMwwAA&#10;ANwAAAAPAAAAZHJzL2Rvd25yZXYueG1sRI9PSwMxFMTvBb9DeIK3NnHpH1mbFlmw9GrbS2/PzXMT&#10;3byETWzXb28KgsdhZn7DrLej78WFhuQCa3icKRDEbTCOOw2n4+v0CUTKyAb7wKThhxJsN3eTNdYm&#10;XPmNLofciQLhVKMGm3OspUytJY9pFiJx8T7C4DEXOXTSDHgtcN/LSqml9Oi4LFiM1Fhqvw7fXsPu&#10;sxmt6l11fG/cUkUb96v5WeuH+/HlGUSmMf+H/9p7o6FSC7idKUd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HJXMwwAAANwAAAAPAAAAAAAAAAAAAAAAAJcCAABkcnMvZG93&#10;bnJldi54bWxQSwUGAAAAAAQABAD1AAAAhwMAAAAA&#10;" path="m5480,2139c3755,1645,2030,1151,1117,795,204,439,163,125,,0e" filled="f" strokecolor="#0070c0" strokeweight="1.5pt">
                  <v:stroke endarrow="open"/>
                  <v:path arrowok="t" o:connecttype="custom" o:connectlocs="15698856,4523066;3199932,1681082;0,0" o:connectangles="0,0,0"/>
                </v:shape>
                <v:shape id="Text Box 184" o:spid="_x0000_s1178" type="#_x0000_t202" style="position:absolute;left:11207;top:29368;width:12757;height:76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KNs5wwAA&#10;ANwAAAAPAAAAZHJzL2Rvd25yZXYueG1sRI9Ra8JAEITfC/6HYwXf6kXBVKOnSEGxUB9q/QFLbk0O&#10;c3tpbtX03/cKhT4OM/MNs9r0vlF36qILbGAyzkARl8E6rgycP3fPc1BRkC02gcnAN0XYrAdPKyxs&#10;ePAH3U9SqQThWKCBWqQttI5lTR7jOLTEybuEzqMk2VXadvhIcN/oaZbl2qPjtFBjS681ldfTzRs4&#10;5m9h4Y4zv3fzly8pJdpr/27MaNhvl6CEevkP/7UP1sA0y+H3TDoCev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KNs5wwAAANwAAAAPAAAAAAAAAAAAAAAAAJcCAABkcnMvZG93&#10;bnJldi54bWxQSwUGAAAAAAQABAD1AAAAhwMAAAAA&#10;" fillcolor="#dbe5f1 [660]" stroked="f">
                  <v:textbox>
                    <w:txbxContent>
                      <w:p w14:paraId="1AD0216D" w14:textId="77777777" w:rsidR="008A541A" w:rsidRPr="00A24446" w:rsidRDefault="008A541A"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179" type="#_x0000_t45" style="position:absolute;left:2197;width:13379;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J9JlxQAA&#10;ANwAAAAPAAAAZHJzL2Rvd25yZXYueG1sRI9Ba8JAFITvgv9heYXedKMHramriCUg9CBVEb09ss8k&#10;mH0bsq+a9te7hYLHYWa+YebLztXqRm2oPBsYDRNQxLm3FRcGDvts8AYqCLLF2jMZ+KEAy0W/N8fU&#10;+jt/0W0nhYoQDikaKEWaVOuQl+QwDH1DHL2Lbx1KlG2hbYv3CHe1HifJRDusOC6U2NC6pPy6+3YG&#10;tnKVfXb6rHM+jg6z1fmSffxujXl96VbvoIQ6eYb/2xtrYJxM4e9MPAJ68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Un0mXFAAAA3AAAAA8AAAAAAAAAAAAAAAAAlwIAAGRycy9k&#10;b3ducmV2LnhtbFBLBQYAAAAABAAEAPUAAACJAwAAAAA=&#10;" adj="25547,45663,24173,6426,22830,6426" fillcolor="#f4f3ec" strokecolor="#0070c0" strokeweight=".25pt">
                  <v:stroke startarrow="open"/>
                  <v:textbox>
                    <w:txbxContent>
                      <w:p w14:paraId="19990E7D" w14:textId="77777777" w:rsidR="008A541A" w:rsidRPr="00A24446" w:rsidRDefault="008A541A" w:rsidP="003373D9">
                        <w:pPr>
                          <w:rPr>
                            <w:sz w:val="18"/>
                            <w:lang w:val="en-AU"/>
                          </w:rPr>
                        </w:pPr>
                        <w:r w:rsidRPr="00A24446">
                          <w:rPr>
                            <w:sz w:val="18"/>
                            <w:lang w:val="en-AU"/>
                          </w:rPr>
                          <w:t>Start and end markers always used</w:t>
                        </w:r>
                      </w:p>
                    </w:txbxContent>
                  </v:textbox>
                  <o:callout v:ext="edit" minusx="t" minusy="t"/>
                </v:shape>
                <v:shape id="AutoShape 185" o:spid="_x0000_s1180" type="#_x0000_t45" style="position:absolute;left:2197;width:13385;height:3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pSowwgAA&#10;ANwAAAAPAAAAZHJzL2Rvd25yZXYueG1sRE9Ni8IwEL0v+B/CCHtZNLUHWapRiqjIwiJbvXgbm7Et&#10;NpPaRNv99+YgeHy87/myN7V4UOsqywom4wgEcW51xYWC42Ez+gbhPLLG2jIp+CcHy8XgY46Jth3/&#10;0SPzhQgh7BJUUHrfJFK6vCSDbmwb4sBdbGvQB9gWUrfYhXBTyziKptJgxaGhxIZWJeXX7G4UdBvZ&#10;HNfx9is7n/Jb9/uT7g/7VKnPYZ/OQHjq/Vv8cu+0gjgKa8OZcATk4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elKjDCAAAA3AAAAA8AAAAAAAAAAAAAAAAAlwIAAGRycy9kb3du&#10;cmV2LnhtbFBLBQYAAAAABAAEAPUAAACGAwAAAAA=&#10;" adj="-1875,45271,-1547,6426,-1230,6426" fillcolor="#dbe5f1 [660]" strokecolor="#0070c0" strokeweight=".25pt">
                  <v:stroke startarrow="open"/>
                  <v:textbox>
                    <w:txbxContent>
                      <w:p w14:paraId="2DF0A1CA" w14:textId="77777777" w:rsidR="008A541A" w:rsidRPr="00204D07" w:rsidRDefault="008A541A" w:rsidP="003373D9">
                        <w:pPr>
                          <w:jc w:val="center"/>
                          <w:rPr>
                            <w:sz w:val="16"/>
                            <w:szCs w:val="16"/>
                            <w:lang w:val="en-AU"/>
                          </w:rPr>
                        </w:pPr>
                        <w:r w:rsidRPr="00204D07">
                          <w:rPr>
                            <w:sz w:val="16"/>
                            <w:szCs w:val="16"/>
                            <w:lang w:val="en-AU"/>
                          </w:rPr>
                          <w:t>Start and end markers always used</w:t>
                        </w:r>
                      </w:p>
                    </w:txbxContent>
                  </v:textbox>
                  <o:callout v:ext="edit" minusy="t"/>
                </v:shape>
                <v:shape id="Freeform 188" o:spid="_x0000_s1181" style="position:absolute;left:34391;top:20567;width:6147;height:13780;visibility:visible;mso-wrap-style:square;v-text-anchor:top" coordsize="968,217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s0WUxQAA&#10;ANwAAAAPAAAAZHJzL2Rvd25yZXYueG1sRI/dasJAFITvC77DcoTeNRuFSo1ZRQq2ubAXVR/gJHtM&#10;otmzIbv56du7hUIvh5n5hkl3k2nEQJ2rLStYRDEI4sLqmksFl/Ph5Q2E88gaG8uk4Icc7LazpxQT&#10;bUf+puHkSxEg7BJUUHnfJlK6oiKDLrItcfCutjPog+xKqTscA9w0chnHK2mw5rBQYUvvFRX3U28U&#10;6PzjOOb82ue31Wd/uGXU3r96pZ7n034DwtPk/8N/7UwrWMZr+D0TjoD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OzRZTFAAAA3AAAAA8AAAAAAAAAAAAAAAAAlwIAAGRycy9k&#10;b3ducmV2LnhtbFBLBQYAAAAABAAEAPUAAACJAwAAAAA=&#10;" path="m968,0c861,41,754,82,688,367,622,652,684,1410,569,1710,454,2010,102,2140,,2170e" filled="f" strokecolor="#0070c0" strokeweight="1.5pt">
                  <v:stroke endarrow="open"/>
                  <v:path arrowok="t" o:connecttype="custom" o:connectlocs="3903345,0;2774278,1479889;2294425,6895398;0,8750300" o:connectangles="0,0,0,0"/>
                </v:shape>
                <v:shape id="Text Box 189" o:spid="_x0000_s1182" type="#_x0000_t202" style="position:absolute;left:3289;top:13411;width:12643;height:36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FTrnwAAA&#10;ANwAAAAPAAAAZHJzL2Rvd25yZXYueG1sRE/LaoQwFN0X5h/CHeimdKIuSnHMiAiFQqEw0zLri7k1&#10;orkRE19/3ywKXR7Ouyg3O4iFJt85VpCeEhDEjdMdtwq+v96eX0H4gKxxcEwKdvJQXg4PBebarXyl&#10;5RZaEUPY56jAhDDmUvrGkEV/ciNx5H7cZDFEOLVST7jGcDvILElepMWOY4PBkWpDTX+brQLct3m+&#10;mgyT+0cY+tp9Vmv/pNTjcavOIAJt4V/8537XCrI0zo9n4hGQl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PFTrnwAAAANwAAAAPAAAAAAAAAAAAAAAAAJcCAABkcnMvZG93bnJl&#10;di54bWxQSwUGAAAAAAQABAD1AAAAhAMAAAAA&#10;" fillcolor="#b8cce4" stroked="f">
                  <v:fill opacity="43176f"/>
                  <v:textbox>
                    <w:txbxContent>
                      <w:p w14:paraId="351CEB4C" w14:textId="77777777" w:rsidR="008A541A" w:rsidRPr="009D3992" w:rsidRDefault="008A541A" w:rsidP="003373D9">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2D041CA3" w14:textId="4760B52D" w:rsidR="003373D9" w:rsidRPr="00084655" w:rsidRDefault="00980823" w:rsidP="00980823">
      <w:pPr>
        <w:pStyle w:val="Caption"/>
      </w:pPr>
      <w:r>
        <w:t xml:space="preserve">Figure </w:t>
      </w:r>
      <w:r>
        <w:fldChar w:fldCharType="begin"/>
      </w:r>
      <w:r>
        <w:instrText xml:space="preserve"> SEQ Figure \* ARABIC </w:instrText>
      </w:r>
      <w:r>
        <w:fldChar w:fldCharType="separate"/>
      </w:r>
      <w:r w:rsidR="00057C13">
        <w:rPr>
          <w:noProof/>
        </w:rPr>
        <w:t>37</w:t>
      </w:r>
      <w:r>
        <w:fldChar w:fldCharType="end"/>
      </w:r>
      <w:r w:rsidR="003373D9" w:rsidRPr="00084655">
        <w:t xml:space="preserve">: </w:t>
      </w:r>
      <w:r w:rsidR="003373D9">
        <w:t>Using Regular Expressions for selecting Spectra</w:t>
      </w:r>
    </w:p>
    <w:p w14:paraId="11CB6F50" w14:textId="77777777" w:rsidR="003373D9" w:rsidRDefault="003373D9" w:rsidP="003373D9">
      <w:pPr>
        <w:pStyle w:val="Body"/>
      </w:pPr>
      <w:r>
        <w:t xml:space="preserve">For each row of the XLS file, the data in the Matching Column is concatenated with the </w:t>
      </w:r>
      <w:r w:rsidRPr="007530D5">
        <w:rPr>
          <w:rStyle w:val="GUIWord"/>
        </w:rPr>
        <w:t>REGEX start</w:t>
      </w:r>
      <w:r>
        <w:t xml:space="preserve"> and </w:t>
      </w:r>
      <w:r w:rsidRPr="007530D5">
        <w:rPr>
          <w:rStyle w:val="GUIWord"/>
        </w:rPr>
        <w:t>REGEX end</w:t>
      </w:r>
      <w:r>
        <w:t xml:space="preserve"> contents to form a Regular Expression. The matching process is then performed using Regular Expressions. (See </w:t>
      </w:r>
      <w:r>
        <w:fldChar w:fldCharType="begin"/>
      </w:r>
      <w:r>
        <w:instrText xml:space="preserve"> REF _Ref353800559 \r \h  \* MERGEFORMAT </w:instrText>
      </w:r>
      <w:r>
        <w:fldChar w:fldCharType="separate"/>
      </w:r>
      <w:r w:rsidR="00057C13" w:rsidRPr="00057C13">
        <w:rPr>
          <w:rStyle w:val="CrossReference"/>
        </w:rPr>
        <w:t xml:space="preserve">Appendix A: </w:t>
      </w:r>
      <w:r>
        <w:fldChar w:fldCharType="end"/>
      </w:r>
      <w:r>
        <w:fldChar w:fldCharType="begin"/>
      </w:r>
      <w:r>
        <w:instrText xml:space="preserve"> REF _Ref359577405 \h  \* MERGEFORMAT </w:instrText>
      </w:r>
      <w:r>
        <w:fldChar w:fldCharType="separate"/>
      </w:r>
      <w:r w:rsidR="00057C13" w:rsidRPr="00057C13">
        <w:rPr>
          <w:rStyle w:val="CrossReference"/>
        </w:rPr>
        <w:t>Regular Expressions Tutorial</w:t>
      </w:r>
      <w:r>
        <w:fldChar w:fldCharType="end"/>
      </w:r>
      <w:r>
        <w:t xml:space="preserve">.) In the above example: the </w:t>
      </w:r>
      <w:r w:rsidRPr="000F0766">
        <w:rPr>
          <w:rStyle w:val="Codeintext"/>
        </w:rPr>
        <w:t>^</w:t>
      </w:r>
      <w:r>
        <w:t xml:space="preserve"> forces the matching to start at the beginning of the string; </w:t>
      </w:r>
      <w:r w:rsidRPr="000F0766">
        <w:rPr>
          <w:rStyle w:val="Codeintext"/>
        </w:rPr>
        <w:t>.</w:t>
      </w:r>
      <w:r>
        <w:t xml:space="preserve"> is a special character so </w:t>
      </w:r>
      <w:r w:rsidRPr="000F0766">
        <w:rPr>
          <w:rStyle w:val="Codeintext"/>
        </w:rPr>
        <w:t>\</w:t>
      </w:r>
      <w:r>
        <w:t xml:space="preserve"> must be used to escape it, so </w:t>
      </w:r>
      <w:r w:rsidRPr="000F0766">
        <w:rPr>
          <w:rStyle w:val="Codeintext"/>
        </w:rPr>
        <w:t>\.</w:t>
      </w:r>
      <w:r>
        <w:t xml:space="preserve"> matches the </w:t>
      </w:r>
      <w:r w:rsidRPr="000F0766">
        <w:rPr>
          <w:rStyle w:val="Codeintext"/>
        </w:rPr>
        <w:t>.</w:t>
      </w:r>
      <w:r>
        <w:t xml:space="preserve"> in the file name; </w:t>
      </w:r>
      <w:r w:rsidRPr="000F0766">
        <w:rPr>
          <w:rStyle w:val="Codeintext"/>
        </w:rPr>
        <w:t>0*</w:t>
      </w:r>
      <w:r>
        <w:t xml:space="preserve"> matches any number of </w:t>
      </w:r>
      <w:r w:rsidRPr="000F0766">
        <w:rPr>
          <w:rStyle w:val="Codeintext"/>
        </w:rPr>
        <w:t>0</w:t>
      </w:r>
      <w:r>
        <w:t xml:space="preserve"> characters; </w:t>
      </w:r>
      <w:r w:rsidRPr="000F0766">
        <w:rPr>
          <w:rStyle w:val="Codeintext"/>
        </w:rPr>
        <w:t>5</w:t>
      </w:r>
      <w:r>
        <w:t xml:space="preserve"> matches </w:t>
      </w:r>
      <w:r w:rsidRPr="000F0766">
        <w:rPr>
          <w:rStyle w:val="Codeintext"/>
        </w:rPr>
        <w:t>5</w:t>
      </w:r>
      <w:r>
        <w:t xml:space="preserve">; and the </w:t>
      </w:r>
      <w:r w:rsidRPr="000F0766">
        <w:rPr>
          <w:rStyle w:val="Codeintext"/>
        </w:rPr>
        <w:t>$</w:t>
      </w:r>
      <w:r>
        <w:t xml:space="preserve"> forces the match to complete at the end of the string.</w:t>
      </w:r>
    </w:p>
    <w:p w14:paraId="4479F839" w14:textId="77777777" w:rsidR="003373D9" w:rsidRDefault="003373D9" w:rsidP="003373D9">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14:paraId="16348A56" w14:textId="77777777" w:rsidR="003373D9" w:rsidRDefault="003373D9" w:rsidP="003373D9">
      <w:pPr>
        <w:pStyle w:val="HeadingSubUnnumbered"/>
      </w:pPr>
      <w:r>
        <w:t>Using preconfigured column information</w:t>
      </w:r>
    </w:p>
    <w:p w14:paraId="78ABC0BB" w14:textId="77777777" w:rsidR="003373D9" w:rsidRDefault="003373D9" w:rsidP="003373D9">
      <w:pPr>
        <w:pStyle w:val="Body"/>
      </w:pPr>
      <w:r>
        <w:t>If you often load Metadata from XLS files, you can pre-configure the XLS column mappings you want to use. This will be more efficient and reduce your chance of making a mistake.</w:t>
      </w:r>
    </w:p>
    <w:p w14:paraId="700DCEAD" w14:textId="77777777" w:rsidR="003373D9" w:rsidRDefault="003373D9" w:rsidP="003373D9">
      <w:pPr>
        <w:pStyle w:val="Body"/>
      </w:pPr>
      <w:r>
        <w:t xml:space="preserve">Create an extra XLS spreadsheet which lists the Column Names you’ve used in your spreadsheet along with the matching names SPECCHIO uses for these fields. </w:t>
      </w:r>
    </w:p>
    <w:p w14:paraId="5CBEAFB8" w14:textId="77777777" w:rsidR="003373D9" w:rsidRDefault="008440CC" w:rsidP="003373D9">
      <w:pPr>
        <w:pStyle w:val="Figure"/>
        <w:pageBreakBefore/>
      </w:pPr>
      <w:r>
        <w:rPr>
          <w:lang w:val="en-US" w:eastAsia="en-US"/>
        </w:rPr>
        <w:lastRenderedPageBreak/>
        <mc:AlternateContent>
          <mc:Choice Requires="wpg">
            <w:drawing>
              <wp:inline distT="0" distB="0" distL="0" distR="0" wp14:anchorId="4B8AD4E5" wp14:editId="281623B8">
                <wp:extent cx="5432425" cy="3079115"/>
                <wp:effectExtent l="0" t="0" r="3175" b="0"/>
                <wp:docPr id="143" name="Canvas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2425" cy="3079115"/>
                          <a:chOff x="0" y="0"/>
                          <a:chExt cx="54324" cy="30791"/>
                        </a:xfrm>
                      </wpg:grpSpPr>
                      <wps:wsp>
                        <wps:cNvPr id="144" name="AutoShape 497"/>
                        <wps:cNvSpPr>
                          <a:spLocks noChangeAspect="1" noChangeArrowheads="1"/>
                        </wps:cNvSpPr>
                        <wps:spPr bwMode="auto">
                          <a:xfrm>
                            <a:off x="0" y="0"/>
                            <a:ext cx="54324" cy="30791"/>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193"/>
                          <pic:cNvPicPr>
                            <a:picLocks noChangeAspect="1" noChangeArrowheads="1"/>
                          </pic:cNvPicPr>
                        </pic:nvPicPr>
                        <pic:blipFill>
                          <a:blip r:embed="rId64">
                            <a:extLst>
                              <a:ext uri="{28A0092B-C50C-407E-A947-70E740481C1C}">
                                <a14:useLocalDpi xmlns:a14="http://schemas.microsoft.com/office/drawing/2010/main" val="0"/>
                              </a:ext>
                            </a:extLst>
                          </a:blip>
                          <a:srcRect t="13379" b="61095"/>
                          <a:stretch>
                            <a:fillRect/>
                          </a:stretch>
                        </pic:blipFill>
                        <pic:spPr bwMode="auto">
                          <a:xfrm>
                            <a:off x="5632" y="819"/>
                            <a:ext cx="42793" cy="9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194"/>
                          <pic:cNvPicPr>
                            <a:picLocks noChangeAspect="1" noChangeArrowheads="1"/>
                          </pic:cNvPicPr>
                        </pic:nvPicPr>
                        <pic:blipFill>
                          <a:blip r:embed="rId75">
                            <a:extLst>
                              <a:ext uri="{28A0092B-C50C-407E-A947-70E740481C1C}">
                                <a14:useLocalDpi xmlns:a14="http://schemas.microsoft.com/office/drawing/2010/main" val="0"/>
                              </a:ext>
                            </a:extLst>
                          </a:blip>
                          <a:srcRect l="2258" t="28047" r="10388" b="18475"/>
                          <a:stretch>
                            <a:fillRect/>
                          </a:stretch>
                        </pic:blipFill>
                        <pic:spPr bwMode="auto">
                          <a:xfrm>
                            <a:off x="16725" y="18694"/>
                            <a:ext cx="20879" cy="11671"/>
                          </a:xfrm>
                          <a:prstGeom prst="rect">
                            <a:avLst/>
                          </a:prstGeom>
                          <a:noFill/>
                          <a:extLst>
                            <a:ext uri="{909E8E84-426E-40dd-AFC4-6F175D3DCCD1}">
                              <a14:hiddenFill xmlns:a14="http://schemas.microsoft.com/office/drawing/2010/main">
                                <a:solidFill>
                                  <a:srgbClr val="FFFFFF"/>
                                </a:solidFill>
                              </a14:hiddenFill>
                            </a:ext>
                          </a:extLst>
                        </pic:spPr>
                      </pic:pic>
                      <wps:wsp>
                        <wps:cNvPr id="148" name="AutoShape 195"/>
                        <wps:cNvSpPr>
                          <a:spLocks noChangeArrowheads="1"/>
                        </wps:cNvSpPr>
                        <wps:spPr bwMode="auto">
                          <a:xfrm>
                            <a:off x="3556" y="6413"/>
                            <a:ext cx="44869" cy="109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 name="AutoShape 196"/>
                        <wps:cNvSpPr>
                          <a:spLocks noChangeArrowheads="1"/>
                        </wps:cNvSpPr>
                        <wps:spPr bwMode="auto">
                          <a:xfrm>
                            <a:off x="18364" y="21697"/>
                            <a:ext cx="7982" cy="8325"/>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AutoShape 197"/>
                        <wps:cNvSpPr>
                          <a:spLocks noChangeArrowheads="1"/>
                        </wps:cNvSpPr>
                        <wps:spPr bwMode="auto">
                          <a:xfrm>
                            <a:off x="6038" y="4838"/>
                            <a:ext cx="44869" cy="109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AutoShape 198"/>
                        <wps:cNvSpPr>
                          <a:spLocks noChangeArrowheads="1"/>
                        </wps:cNvSpPr>
                        <wps:spPr bwMode="auto">
                          <a:xfrm>
                            <a:off x="26892" y="21697"/>
                            <a:ext cx="10236" cy="8325"/>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AutoShape 199"/>
                        <wps:cNvSpPr>
                          <a:spLocks noChangeArrowheads="1"/>
                        </wps:cNvSpPr>
                        <wps:spPr bwMode="auto">
                          <a:xfrm>
                            <a:off x="18364" y="19989"/>
                            <a:ext cx="19240" cy="1499"/>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 name="Freeform 204"/>
                        <wps:cNvSpPr>
                          <a:spLocks/>
                        </wps:cNvSpPr>
                        <wps:spPr bwMode="auto">
                          <a:xfrm>
                            <a:off x="4648" y="7505"/>
                            <a:ext cx="13506" cy="18422"/>
                          </a:xfrm>
                          <a:custGeom>
                            <a:avLst/>
                            <a:gdLst>
                              <a:gd name="T0" fmla="*/ 0 w 2127"/>
                              <a:gd name="T1" fmla="*/ 0 h 2901"/>
                              <a:gd name="T2" fmla="*/ 340995 w 2127"/>
                              <a:gd name="T3" fmla="*/ 1330325 h 2901"/>
                              <a:gd name="T4" fmla="*/ 1350645 w 2127"/>
                              <a:gd name="T5" fmla="*/ 1842135 h 2901"/>
                              <a:gd name="T6" fmla="*/ 0 60000 65536"/>
                              <a:gd name="T7" fmla="*/ 0 60000 65536"/>
                              <a:gd name="T8" fmla="*/ 0 60000 65536"/>
                            </a:gdLst>
                            <a:ahLst/>
                            <a:cxnLst>
                              <a:cxn ang="T6">
                                <a:pos x="T0" y="T1"/>
                              </a:cxn>
                              <a:cxn ang="T7">
                                <a:pos x="T2" y="T3"/>
                              </a:cxn>
                              <a:cxn ang="T8">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 name="Freeform 205"/>
                        <wps:cNvSpPr>
                          <a:spLocks/>
                        </wps:cNvSpPr>
                        <wps:spPr bwMode="auto">
                          <a:xfrm>
                            <a:off x="37128" y="5930"/>
                            <a:ext cx="12694" cy="20339"/>
                          </a:xfrm>
                          <a:custGeom>
                            <a:avLst/>
                            <a:gdLst>
                              <a:gd name="T0" fmla="*/ 1269365 w 1999"/>
                              <a:gd name="T1" fmla="*/ 0 h 3203"/>
                              <a:gd name="T2" fmla="*/ 920750 w 1999"/>
                              <a:gd name="T3" fmla="*/ 1330960 h 3203"/>
                              <a:gd name="T4" fmla="*/ 0 w 1999"/>
                              <a:gd name="T5" fmla="*/ 2033905 h 3203"/>
                              <a:gd name="T6" fmla="*/ 0 60000 65536"/>
                              <a:gd name="T7" fmla="*/ 0 60000 65536"/>
                              <a:gd name="T8" fmla="*/ 0 60000 65536"/>
                            </a:gdLst>
                            <a:ahLst/>
                            <a:cxnLst>
                              <a:cxn ang="T6">
                                <a:pos x="T0" y="T1"/>
                              </a:cxn>
                              <a:cxn ang="T7">
                                <a:pos x="T2" y="T3"/>
                              </a:cxn>
                              <a:cxn ang="T8">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 name="AutoShape 206"/>
                        <wps:cNvSpPr>
                          <a:spLocks/>
                        </wps:cNvSpPr>
                        <wps:spPr bwMode="auto">
                          <a:xfrm>
                            <a:off x="9010" y="10718"/>
                            <a:ext cx="9144" cy="5607"/>
                          </a:xfrm>
                          <a:prstGeom prst="accentCallout2">
                            <a:avLst>
                              <a:gd name="adj1" fmla="val 20384"/>
                              <a:gd name="adj2" fmla="val -8333"/>
                              <a:gd name="adj3" fmla="val 20384"/>
                              <a:gd name="adj4" fmla="val -18611"/>
                              <a:gd name="adj5" fmla="val 99662"/>
                              <a:gd name="adj6" fmla="val -29097"/>
                            </a:avLst>
                          </a:prstGeom>
                          <a:solidFill>
                            <a:srgbClr val="F4F3EC"/>
                          </a:solidFill>
                          <a:ln w="9525">
                            <a:solidFill>
                              <a:srgbClr val="FF0000"/>
                            </a:solidFill>
                            <a:miter lim="800000"/>
                            <a:headEnd/>
                            <a:tailEnd/>
                          </a:ln>
                        </wps:spPr>
                        <wps:txbx>
                          <w:txbxContent>
                            <w:p w14:paraId="6E2239F7" w14:textId="77777777" w:rsidR="008A541A" w:rsidRPr="0019048D" w:rsidRDefault="008A541A"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189" name="AutoShape 207"/>
                        <wps:cNvSpPr>
                          <a:spLocks/>
                        </wps:cNvSpPr>
                        <wps:spPr bwMode="auto">
                          <a:xfrm>
                            <a:off x="35490" y="10718"/>
                            <a:ext cx="9144" cy="5607"/>
                          </a:xfrm>
                          <a:prstGeom prst="accentCallout2">
                            <a:avLst>
                              <a:gd name="adj1" fmla="val 20384"/>
                              <a:gd name="adj2" fmla="val 108333"/>
                              <a:gd name="adj3" fmla="val 20384"/>
                              <a:gd name="adj4" fmla="val 123472"/>
                              <a:gd name="adj5" fmla="val 54588"/>
                              <a:gd name="adj6" fmla="val 138819"/>
                            </a:avLst>
                          </a:prstGeom>
                          <a:solidFill>
                            <a:srgbClr val="F4F3EC"/>
                          </a:solidFill>
                          <a:ln w="9525">
                            <a:solidFill>
                              <a:srgbClr val="00B0F0"/>
                            </a:solidFill>
                            <a:miter lim="800000"/>
                            <a:headEnd/>
                            <a:tailEnd/>
                          </a:ln>
                        </wps:spPr>
                        <wps:txbx>
                          <w:txbxContent>
                            <w:p w14:paraId="2968E11D" w14:textId="77777777" w:rsidR="008A541A" w:rsidRPr="0019048D" w:rsidRDefault="008A541A"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190" name="AutoShape 208"/>
                        <wps:cNvSpPr>
                          <a:spLocks/>
                        </wps:cNvSpPr>
                        <wps:spPr bwMode="auto">
                          <a:xfrm>
                            <a:off x="22542" y="10718"/>
                            <a:ext cx="9144" cy="5607"/>
                          </a:xfrm>
                          <a:prstGeom prst="accentCallout2">
                            <a:avLst>
                              <a:gd name="adj1" fmla="val 20384"/>
                              <a:gd name="adj2" fmla="val -8333"/>
                              <a:gd name="adj3" fmla="val 20384"/>
                              <a:gd name="adj4" fmla="val -16458"/>
                              <a:gd name="adj5" fmla="val 148356"/>
                              <a:gd name="adj6" fmla="val -24653"/>
                            </a:avLst>
                          </a:prstGeom>
                          <a:solidFill>
                            <a:srgbClr val="F4F3EC"/>
                          </a:solidFill>
                          <a:ln w="9525">
                            <a:solidFill>
                              <a:srgbClr val="00B050"/>
                            </a:solidFill>
                            <a:miter lim="800000"/>
                            <a:headEnd/>
                            <a:tailEnd/>
                          </a:ln>
                        </wps:spPr>
                        <wps:txbx>
                          <w:txbxContent>
                            <w:p w14:paraId="49879DBC" w14:textId="77777777" w:rsidR="008A541A" w:rsidRPr="0019048D" w:rsidRDefault="008A541A" w:rsidP="003373D9">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w:pict>
              <v:group id="Canvas 192" o:spid="_x0000_s1183" style="width:427.75pt;height:242.45pt;mso-position-horizontal-relative:char;mso-position-vertical-relative:line" coordsize="54324,307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">
                <v:rect id="AutoShape 497" o:spid="_x0000_s1184" style="position:absolute;width:54324;height:307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IyTRwwAA&#10;ANwAAAAPAAAAZHJzL2Rvd25yZXYueG1sRE9Na8JAEL0X/A/LCL2UurFIkTQbEUEaiiBNrOchO02C&#10;2dmY3Sbpv3cLBW/zeJ+TbCbTioF611hWsFxEIIhLqxuuFJyK/fMahPPIGlvLpOCXHGzS2UOCsbYj&#10;f9KQ+0qEEHYxKqi972IpXVmTQbewHXHgvm1v0AfYV1L3OIZw08qXKHqVBhsODTV2tKupvOQ/RsFY&#10;HodzcXiXx6dzZvmaXXf514dSj/Np+wbC0+Tv4n93psP81Qr+ngkXyPQ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IyTRwwAAANwAAAAPAAAAAAAAAAAAAAAAAJcCAABkcnMvZG93&#10;bnJldi54bWxQSwUGAAAAAAQABAD1AAAAhwMAAAAA&#10;" filled="f" stroked="f">
                  <o:lock v:ext="edit" aspectratio="t"/>
                </v:rect>
                <v:shape id="Picture 193" o:spid="_x0000_s1185" type="#_x0000_t75" style="position:absolute;left:5632;top:819;width:42793;height:90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aI&#10;HVTDAAAA3AAAAA8AAABkcnMvZG93bnJldi54bWxET0uLwjAQvgv+hzALe1nW1AdFqlFEUPbiwaor&#10;3oZmbMs2k9KkWv+9ERa8zcf3nPmyM5W4UeNKywqGgwgEcWZ1ybmC42HzPQXhPLLGyjIpeJCD5aLf&#10;m2Oi7Z33dEt9LkIIuwQVFN7XiZQuK8igG9iaOHBX2xj0ATa51A3eQ7ip5CiKYmmw5NBQYE3rgrK/&#10;tDUKLttTmn/tp5P2Ubk2i0bnnf0dK/X50a1mIDx1/i3+d//oMH8Sw+uZcIFcP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ogdVMMAAADcAAAADwAAAAAAAAAAAAAAAACcAgAA&#10;ZHJzL2Rvd25yZXYueG1sUEsFBgAAAAAEAAQA9wAAAIwDAAAAAA==&#10;">
                  <v:imagedata r:id="rId76" o:title="" croptop="8768f" cropbottom="40039f"/>
                </v:shape>
                <v:shape id="Picture 194" o:spid="_x0000_s1186" type="#_x0000_t75" style="position:absolute;left:16725;top:18694;width:20879;height:116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m0&#10;bOPDAAAA3AAAAA8AAABkcnMvZG93bnJldi54bWxET01rwkAQvRf8D8sIXkQ32taG6Coimkr1Um3v&#10;Q3ZMgtnZkF01+uu7hUJv83ifM1u0phJXalxpWcFoGIEgzqwuOVfwddwMYhDOI2usLJOCOzlYzDtP&#10;M0y0vfEnXQ8+FyGEXYIKCu/rREqXFWTQDW1NHLiTbQz6AJtc6gZvIdxUchxFE2mw5NBQYE2rgrLz&#10;4WIU4Ht63K/HjzhNv2Pfj17xub/7UKrXbZdTEJ5a/y/+c291mP/yBr/PhAvk/A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bRs48MAAADcAAAADwAAAAAAAAAAAAAAAACcAgAA&#10;ZHJzL2Rvd25yZXYueG1sUEsFBgAAAAAEAAQA9wAAAIwDAAAAAA==&#10;">
                  <v:imagedata r:id="rId77" o:title="" croptop="18381f" cropbottom="12108f" cropleft="1480f" cropright="6808f"/>
                </v:shape>
                <v:roundrect id="AutoShape 195" o:spid="_x0000_s1187" style="position:absolute;left:3556;top:6413;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2YypxgAA&#10;ANwAAAAPAAAAZHJzL2Rvd25yZXYueG1sRI9BawJBDIXvBf/DEMFL0dlaK7J1FCsWPRREW3oOO3F3&#10;dSaz7Ex1++/NodBbwnt578t82XmnrtTGOrCBp1EGirgItubSwNfn+3AGKiZkiy4wGfilCMtF72GO&#10;uQ03PtD1mEolIRxzNFCl1ORax6Iij3EUGmLRTqH1mGRtS21bvEm4d3qcZVPtsWZpqLChdUXF5fjj&#10;DWST7eZ7P9Pb8+Zlv55+vDl6fHbGDPrd6hVUoi79m/+ud1bwJ0Irz8gEenE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e2YypxgAAANwAAAAPAAAAAAAAAAAAAAAAAJcCAABkcnMv&#10;ZG93bnJldi54bWxQSwUGAAAAAAQABAD1AAAAigMAAAAA&#10;" filled="f" strokecolor="red" strokeweight="1.5pt"/>
                <v:roundrect id="AutoShape 196" o:spid="_x0000_s1188" style="position:absolute;left:18364;top:21697;width:7982;height:8325;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2OS5wwAA&#10;ANwAAAAPAAAAZHJzL2Rvd25yZXYueG1sRE9Na8JAEL0X+h+WKXirG4u2NWYTihAQCwXTgh6H7JgE&#10;s7Mhu4nx37uFQm/zeJ+TZJNpxUi9aywrWMwjEMSl1Q1XCn6+8+d3EM4ja2wtk4IbOcjSx4cEY22v&#10;fKCx8JUIIexiVFB738VSurImg25uO+LAnW1v0AfYV1L3eA3hppUvUfQqDTYcGmrsaFtTeSkGo8B/&#10;Lo+5W01fu4KrNUUtnobjXqnZ0/SxAeFp8v/iP/dOh/mrN/h9Jlwg0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2OS5wwAAANwAAAAPAAAAAAAAAAAAAAAAAJcCAABkcnMvZG93&#10;bnJldi54bWxQSwUGAAAAAAQABAD1AAAAhwMAAAAA&#10;" filled="f" strokecolor="red" strokeweight="1.5pt"/>
                <v:roundrect id="AutoShape 197" o:spid="_x0000_s1189" style="position:absolute;left:6038;top:4838;width:44869;height:109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RsjlwgAA&#10;ANwAAAAPAAAAZHJzL2Rvd25yZXYueG1sRE9La8JAEL4X/A/LCL2IblpRNLpKG1AK6sHXfciOSTA7&#10;G7LbJP57tyD0Nh/fc5brzpSiodoVlhV8jCIQxKnVBWcKLufNcAbCeWSNpWVS8CAH61XvbYmxti0f&#10;qTn5TIQQdjEqyL2vYildmpNBN7IVceButjboA6wzqWtsQ7gp5WcUTaXBgkNDjhUlOaX3069RcJCH&#10;NNttm/t+cH18tzNOxuacKPXe774WIDx1/l/8cv/oMH8yh79nwgV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GyOXCAAAA3AAAAA8AAAAAAAAAAAAAAAAAlwIAAGRycy9kb3du&#10;cmV2LnhtbFBLBQYAAAAABAAEAPUAAACGAwAAAAA=&#10;" filled="f" strokecolor="#00b0f0" strokeweight="1.5pt"/>
                <v:roundrect id="AutoShape 198" o:spid="_x0000_s1190" style="position:absolute;left:26892;top:21697;width:10236;height:8325;visibility:visible;mso-wrap-style:square;v-text-anchor:top" arcsize="50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tO8wgAA&#10;ANwAAAAPAAAAZHJzL2Rvd25yZXYueG1sRE9Na4NAEL0H+h+WKfQW10qQYFwlFApCoZA0hxwHd6o2&#10;7qzd3Rjz77uFQm/zeJ9T1osZxUzOD5YVPCcpCOLW6oE7BaeP1/UWhA/IGkfLpOBOHurqYVVioe2N&#10;DzQfQydiCPsCFfQhTIWUvu3JoE/sRBy5T+sMhghdJ7XDWww3o8zSNJcGB44NPU700lN7OV6NgrH7&#10;8pv3Debf7pzP2/vbqbkeUqWeHpf9DkSgJfyL/9yNjvPzDH6fiRfI6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dK07zCAAAA3AAAAA8AAAAAAAAAAAAAAAAAlwIAAGRycy9kb3du&#10;cmV2LnhtbFBLBQYAAAAABAAEAPUAAACGAwAAAAA=&#10;" filled="f" strokecolor="#00b0f0" strokeweight="1.5pt"/>
                <v:roundrect id="AutoShape 199" o:spid="_x0000_s1191" style="position:absolute;left:18364;top:19989;width:19240;height:1499;visibility:visible;mso-wrap-style:square;v-text-anchor:top" arcsize="554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77LUwwAA&#10;ANwAAAAPAAAAZHJzL2Rvd25yZXYueG1sRE9Na8JAEL0X/A/LCL3VTS2VkLqKCEKglNaYi7cxO92E&#10;ZmdDdmPiv3cLhd7m8T5nvZ1sK67U+8axgudFAoK4crpho6A8HZ5SED4ga2wdk4IbedhuZg9rzLQb&#10;+UjXIhgRQ9hnqKAOocuk9FVNFv3CdcSR+3a9xRBhb6TucYzhtpXLJFlJiw3Hhho72tdU/RSDVUDH&#10;8+HjYnSZv6bm8734GsNAO6Ue59PuDUSgKfyL/9y5jvNXL/D7TLxAb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77LUwwAAANwAAAAPAAAAAAAAAAAAAAAAAJcCAABkcnMvZG93&#10;bnJldi54bWxQSwUGAAAAAAQABAD1AAAAhwMAAAAA&#10;" filled="f" strokecolor="#00b050" strokeweight="1.5pt"/>
                <v:shape id="Freeform 204" o:spid="_x0000_s1192" style="position:absolute;left:4648;top:7505;width:13506;height:18422;visibility:visible;mso-wrap-style:square;v-text-anchor:top" coordsize="2127,29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MYfgxAAA&#10;ANwAAAAPAAAAZHJzL2Rvd25yZXYueG1sRI9Na4NAEIbvhf6HZQq91bVpI8FklVIIBJNLbCE5Du5E&#10;pe6suNuo/75bCOQ2wzzzfmzyyXTiSoNrLSt4jWIQxJXVLdcKvr+2LysQziNr7CyTgpkc5NnjwwZT&#10;bUc+0rX0tQgi7FJU0Hjfp1K6qiGDLrI9cbhd7GDQh3WopR5wDOKmk4s4TqTBloNDgz19NlT9lL9G&#10;weG4P++We9OfuHufAliM81uh1PPT9LEG4Wnyd/j2vdMh/iqB/zJhApn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DGH4MQAAADcAAAADwAAAAAAAAAAAAAAAACXAgAAZHJzL2Rv&#10;d25yZXYueG1sUEsFBgAAAAAEAAQA9QAAAIgDAAAAAA==&#10;" path="m0,0c91,806,183,1612,537,2095,891,2578,1509,2739,2127,2901e" filled="f" strokecolor="red" strokeweight="2.25pt">
                  <v:stroke endarrow="block"/>
                  <v:path arrowok="t" o:connecttype="custom" o:connectlocs="0,0;2165246,8447862;8576310,11697970" o:connectangles="0,0,0"/>
                </v:shape>
                <v:shape id="Freeform 205" o:spid="_x0000_s1193" style="position:absolute;left:37128;top:5930;width:12694;height:20339;visibility:visible;mso-wrap-style:square;v-text-anchor:top" coordsize="1999,320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UfUTxAAA&#10;ANwAAAAPAAAAZHJzL2Rvd25yZXYueG1sRE9NT8JAEL2b+B82Y+JNtqIIqSxETBS4QSHqcdIdu43d&#10;2dJdSuHXsyQm3Oblfc542tlKtNT40rGCx14Cgjh3uuRCwXbz8TAC4QOyxsoxKTiSh+nk9maMqXYH&#10;XlObhULEEPYpKjAh1KmUPjdk0fdcTRy5X9dYDBE2hdQNHmK4rWQ/SV6kxZJjg8Ga3g3lf9neKjj9&#10;9J+/lt+f85MZzFaLNtG7p6FW6v6ue3sFEagLV/G/e6Hj/NEQLs/EC+TkD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VH1E8QAAADcAAAADwAAAAAAAAAAAAAAAACXAgAAZHJzL2Rv&#10;d25yZXYueG1sUEsFBgAAAAAEAAQA9QAAAIgDAAAAAA==&#10;" path="m1999,0c1891,781,1783,1562,1450,2096,1117,2630,229,3017,,3203e" filled="f" strokecolor="#00b0f0" strokeweight="2.25pt">
                  <v:stroke endarrow="open"/>
                  <v:path arrowok="t" o:connecttype="custom" o:connectlocs="8060690,0;5846924,8451575;0,12915265" o:connectangles="0,0,0"/>
                </v:shape>
                <v:shape id="AutoShape 206" o:spid="_x0000_s1194" type="#_x0000_t45" style="position:absolute;left:901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rlWuxQAA&#10;ANwAAAAPAAAAZHJzL2Rvd25yZXYueG1sRI9Ba8JAEIXvBf/DMkJvdWMFkegqIphK6aVpEY9DdkyC&#10;2dmQXU301zuHQm8zvDfvfbPaDK5RN+pC7dnAdJKAIi68rbk08Puzf1uAChHZYuOZDNwpwGY9ellh&#10;an3P33TLY6kkhEOKBqoY21TrUFTkMEx8Syza2XcOo6xdqW2HvYS7Rr8nyVw7rFkaKmxpV1Fxya/O&#10;wOMr+exdNs/u8ZidXDG75tsPMuZ1PGyXoCIN8d/8d32wgr8QWnlGJtDrJ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uVa7FAAAA3AAAAA8AAAAAAAAAAAAAAAAAlwIAAGRycy9k&#10;b3ducmV2LnhtbFBLBQYAAAAABAAEAPUAAACJAwAAAAA=&#10;" adj="-6285,21527,-4020,4403,,4403" fillcolor="#f4f3ec" strokecolor="red">
                  <v:textbox inset=".5mm,.5mm,.5mm,.5mm">
                    <w:txbxContent>
                      <w:p w14:paraId="6E2239F7" w14:textId="77777777" w:rsidR="008A541A" w:rsidRPr="0019048D" w:rsidRDefault="008A541A"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195" type="#_x0000_t45" style="position:absolute;left:35490;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0KywQAA&#10;ANwAAAAPAAAAZHJzL2Rvd25yZXYueG1sRE9Na8JAEL0L/Q/LFHrTTaVKGl2lCCV7bRTtcciOSUh2&#10;NmRXTf99VxC8zeN9zno72k5cafCNYwXvswQEcelMw5WCw/57moLwAdlg55gU/JGH7eZlssbMuBv/&#10;0LUIlYgh7DNUUIfQZ1L6siaLfuZ64sid3WAxRDhU0gx4i+G2k/MkWUqLDceGGnva1VS2xcUqKNrF&#10;Se/b4zJPy53+1fr0kR9ypd5ex68ViEBjeIofbm3i/PQT7s/EC+Tm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ftCssEAAADcAAAADwAAAAAAAAAAAAAAAACXAgAAZHJzL2Rvd25y&#10;ZXYueG1sUEsFBgAAAAAEAAQA9QAAAIUDAAAAAA==&#10;" adj="29985,11791,26670,4403,23400,4403" fillcolor="#f4f3ec" strokecolor="#00b0f0">
                  <v:textbox inset=".5mm,.5mm,.5mm,.5mm">
                    <w:txbxContent>
                      <w:p w14:paraId="2968E11D" w14:textId="77777777" w:rsidR="008A541A" w:rsidRPr="0019048D" w:rsidRDefault="008A541A"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196" type="#_x0000_t45" style="position:absolute;left:22542;top:10718;width:9144;height:56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PnvxxgAA&#10;ANwAAAAPAAAAZHJzL2Rvd25yZXYueG1sRI9Pa8JAEMXvBb/DMoK3urGCf1JXsYWCp4paSo9DdpqE&#10;ZmfT3W1M/fTOQfA2w3vz3m9Wm941qqMQa88GJuMMFHHhbc2lgY/T2+MCVEzIFhvPZOCfImzWg4cV&#10;5taf+UDdMZVKQjjmaKBKqc21jkVFDuPYt8SiffvgMMkaSm0DniXcNfopy2baYc3SUGFLrxUVP8c/&#10;Z2D/ktE2dMU0Tj6/fi96N1+273NjRsN++wwqUZ/u5tv1zgr+UvDlGZlAr6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PnvxxgAAANwAAAAPAAAAAAAAAAAAAAAAAJcCAABkcnMv&#10;ZG93bnJldi54bWxQSwUGAAAAAAQABAD1AAAAigMAAAAA&#10;" adj="-5325,32045,-3555,4403,,4403" fillcolor="#f4f3ec" strokecolor="#00b050">
                  <v:textbox inset=".5mm,.5mm,.5mm,.5mm">
                    <w:txbxContent>
                      <w:p w14:paraId="49879DBC" w14:textId="77777777" w:rsidR="008A541A" w:rsidRPr="0019048D" w:rsidRDefault="008A541A" w:rsidP="003373D9">
                        <w:pPr>
                          <w:rPr>
                            <w:sz w:val="16"/>
                            <w:lang w:val="en-AU"/>
                          </w:rPr>
                        </w:pPr>
                        <w:r>
                          <w:rPr>
                            <w:sz w:val="16"/>
                            <w:lang w:val="en-AU"/>
                          </w:rPr>
                          <w:t>A header row must be present, but is not used</w:t>
                        </w:r>
                      </w:p>
                    </w:txbxContent>
                  </v:textbox>
                  <o:callout v:ext="edit" minusy="t"/>
                </v:shape>
                <w10:anchorlock/>
              </v:group>
            </w:pict>
          </mc:Fallback>
        </mc:AlternateContent>
      </w:r>
    </w:p>
    <w:p w14:paraId="1A67FCD7" w14:textId="3DF4E64A" w:rsidR="003373D9" w:rsidRPr="00084655" w:rsidRDefault="00980823" w:rsidP="00980823">
      <w:pPr>
        <w:pStyle w:val="Caption"/>
      </w:pPr>
      <w:r>
        <w:t xml:space="preserve">Figure </w:t>
      </w:r>
      <w:r>
        <w:fldChar w:fldCharType="begin"/>
      </w:r>
      <w:r>
        <w:instrText xml:space="preserve"> SEQ Figure \* ARABIC </w:instrText>
      </w:r>
      <w:r>
        <w:fldChar w:fldCharType="separate"/>
      </w:r>
      <w:r w:rsidR="00057C13">
        <w:rPr>
          <w:noProof/>
        </w:rPr>
        <w:t>38</w:t>
      </w:r>
      <w:r>
        <w:fldChar w:fldCharType="end"/>
      </w:r>
      <w:r w:rsidR="003373D9" w:rsidRPr="00084655">
        <w:t xml:space="preserve">: </w:t>
      </w:r>
      <w:r w:rsidR="003373D9">
        <w:t>Setup up pre-defined column allocations</w:t>
      </w:r>
    </w:p>
    <w:p w14:paraId="225B732A" w14:textId="77777777" w:rsidR="003373D9" w:rsidRDefault="003373D9" w:rsidP="003373D9">
      <w:pPr>
        <w:pStyle w:val="Bullet"/>
        <w:ind w:left="1134"/>
      </w:pPr>
      <w:r>
        <w:t>The table must be in the first datasheet of the spreadsheet.</w:t>
      </w:r>
    </w:p>
    <w:p w14:paraId="295DC86F" w14:textId="77777777" w:rsidR="003373D9" w:rsidRDefault="003373D9" w:rsidP="003373D9">
      <w:pPr>
        <w:pStyle w:val="Bullet"/>
        <w:ind w:left="1134"/>
      </w:pPr>
      <w:r>
        <w:t>Each SPECCHIO Metadata Attribute name must be on the same row as its matching</w:t>
      </w:r>
      <w:r w:rsidRPr="00FF3B3D">
        <w:t xml:space="preserve"> </w:t>
      </w:r>
      <w:r>
        <w:t>XLS column name.</w:t>
      </w:r>
    </w:p>
    <w:p w14:paraId="0DDF0A51" w14:textId="77777777" w:rsidR="003373D9" w:rsidRDefault="003373D9" w:rsidP="003373D9">
      <w:pPr>
        <w:pStyle w:val="Bullet"/>
        <w:ind w:left="1134"/>
      </w:pPr>
      <w:r>
        <w:t>The names in both columns are case sensitive.</w:t>
      </w:r>
    </w:p>
    <w:p w14:paraId="409B7D8C" w14:textId="77777777" w:rsidR="003373D9" w:rsidRDefault="003373D9" w:rsidP="003373D9">
      <w:pPr>
        <w:pStyle w:val="Bullet"/>
        <w:ind w:left="1134"/>
      </w:pPr>
      <w:r>
        <w:t>Leading and trailing spaces must be avoided.</w:t>
      </w:r>
    </w:p>
    <w:p w14:paraId="282C3F93" w14:textId="77777777" w:rsidR="003373D9" w:rsidRDefault="003373D9" w:rsidP="003373D9">
      <w:pPr>
        <w:pStyle w:val="Bullet"/>
        <w:ind w:left="1134"/>
      </w:pPr>
      <w:r>
        <w:t>There must be a header row, but it is skipped over.</w:t>
      </w:r>
    </w:p>
    <w:p w14:paraId="448FAA77" w14:textId="77777777" w:rsidR="003373D9" w:rsidRDefault="003373D9" w:rsidP="003373D9">
      <w:pPr>
        <w:pStyle w:val="Bullet"/>
        <w:ind w:left="1134"/>
      </w:pPr>
      <w:r>
        <w:t>The rows do not need to be sorted into any sequence.</w:t>
      </w:r>
    </w:p>
    <w:p w14:paraId="568B7CAF" w14:textId="77777777" w:rsidR="003373D9" w:rsidRDefault="003373D9" w:rsidP="003373D9">
      <w:pPr>
        <w:pStyle w:val="Bullet"/>
        <w:ind w:left="1134"/>
      </w:pPr>
      <w:r>
        <w:t>The file must be saved as an .XLS file. .CSV, XLSX or other Excel file formats are not supported.</w:t>
      </w:r>
    </w:p>
    <w:p w14:paraId="403B1D2A" w14:textId="77777777" w:rsidR="003373D9" w:rsidRDefault="003373D9" w:rsidP="003373D9">
      <w:pPr>
        <w:pStyle w:val="ProcessHeading"/>
      </w:pPr>
      <w:r>
        <w:t>To use a pre-configu</w:t>
      </w:r>
      <w:r w:rsidR="00CC60E6">
        <w:t>red column matching spreadsheet:</w:t>
      </w:r>
    </w:p>
    <w:tbl>
      <w:tblPr>
        <w:tblStyle w:val="Instructions"/>
        <w:tblW w:w="0" w:type="auto"/>
        <w:tblLook w:val="04A0" w:firstRow="1" w:lastRow="0" w:firstColumn="1" w:lastColumn="0" w:noHBand="0" w:noVBand="1"/>
      </w:tblPr>
      <w:tblGrid>
        <w:gridCol w:w="8533"/>
      </w:tblGrid>
      <w:tr w:rsidR="003373D9" w14:paraId="75556B0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6DABB0F" w14:textId="77777777" w:rsidR="003373D9" w:rsidRDefault="003373D9" w:rsidP="003373D9">
            <w:pPr>
              <w:pStyle w:val="ProcessStep"/>
            </w:pPr>
            <w:r>
              <w:t xml:space="preserve">Select </w:t>
            </w:r>
            <w:r w:rsidRPr="00896861">
              <w:rPr>
                <w:rStyle w:val="GUIWord"/>
              </w:rPr>
              <w:t>Data input</w:t>
            </w:r>
            <w:r w:rsidR="006E65E8">
              <w:t xml:space="preserve"> -</w:t>
            </w:r>
            <w:r w:rsidRPr="00896861">
              <w:rPr>
                <w:rStyle w:val="GUIWord"/>
              </w:rPr>
              <w:t>Get metadata from XLS</w:t>
            </w:r>
            <w:r>
              <w:t xml:space="preserve"> from the menus on the SPECCHIO Main Window. The following dialog will be displayed. Only those Campaigns to which you have write permission will be displayed.</w:t>
            </w:r>
          </w:p>
          <w:p w14:paraId="00471062" w14:textId="77777777" w:rsidR="003373D9" w:rsidRDefault="003373D9" w:rsidP="003373D9">
            <w:pPr>
              <w:pStyle w:val="ProcessStep"/>
            </w:pPr>
            <w:r>
              <w:t xml:space="preserve">Select the Campaign, hierarchy node or Spectra to which you want the Metadata to be uploaded. </w:t>
            </w:r>
          </w:p>
          <w:p w14:paraId="414C4296" w14:textId="77777777" w:rsidR="003373D9" w:rsidRDefault="003373D9" w:rsidP="003373D9">
            <w:pPr>
              <w:pStyle w:val="ProcessStep"/>
            </w:pPr>
            <w:r>
              <w:t xml:space="preserve">Select </w:t>
            </w:r>
            <w:r w:rsidRPr="00FF4A4A">
              <w:rPr>
                <w:rStyle w:val="GUIWord"/>
              </w:rPr>
              <w:t>File</w:t>
            </w:r>
            <w:r>
              <w:t xml:space="preserve"> </w:t>
            </w:r>
            <w:r w:rsidR="00816241">
              <w:t xml:space="preserve">- </w:t>
            </w:r>
            <w:r w:rsidRPr="00FF4A4A">
              <w:rPr>
                <w:rStyle w:val="GUIWord"/>
              </w:rPr>
              <w:t>Open file...</w:t>
            </w:r>
            <w:r>
              <w:t xml:space="preserve"> from the menu bar on this screen. Browse to the .XLS Metadata file you have previously prepared and Open it. </w:t>
            </w:r>
          </w:p>
          <w:p w14:paraId="25A35D2C" w14:textId="77777777" w:rsidR="003373D9" w:rsidRDefault="003373D9" w:rsidP="003373D9">
            <w:pPr>
              <w:pStyle w:val="ProcessStep"/>
            </w:pPr>
            <w:r>
              <w:t xml:space="preserve">Select </w:t>
            </w:r>
            <w:r w:rsidRPr="00831986">
              <w:rPr>
                <w:rStyle w:val="GUIWord"/>
              </w:rPr>
              <w:t>File</w:t>
            </w:r>
            <w:r>
              <w:t xml:space="preserve"> </w:t>
            </w:r>
            <w:r w:rsidR="00816241">
              <w:t>-</w:t>
            </w:r>
            <w:r>
              <w:t xml:space="preserve"> </w:t>
            </w:r>
            <w:r w:rsidRPr="00831986">
              <w:rPr>
                <w:rStyle w:val="GUIWord"/>
              </w:rPr>
              <w:t>Open Column-Element Matching File…</w:t>
            </w:r>
            <w:r>
              <w:t xml:space="preserve"> from the menu bar on this screen. Browse to the column mappings XLS file and open it. The name of file you have opened will be shown in the </w:t>
            </w:r>
            <w:r w:rsidRPr="00831986">
              <w:rPr>
                <w:rStyle w:val="GUIWord"/>
              </w:rPr>
              <w:t>Element – Column Auto-Matching</w:t>
            </w:r>
            <w:r>
              <w:t xml:space="preserve"> control.</w:t>
            </w:r>
          </w:p>
          <w:p w14:paraId="073A1956" w14:textId="77777777" w:rsidR="003373D9" w:rsidRDefault="003373D9" w:rsidP="003373D9">
            <w:pPr>
              <w:pStyle w:val="Figure"/>
            </w:pPr>
            <w:r>
              <w:rPr>
                <w:lang w:val="en-US" w:eastAsia="en-US"/>
              </w:rPr>
              <w:drawing>
                <wp:inline distT="0" distB="0" distL="0" distR="0" wp14:anchorId="74650B1A" wp14:editId="6367ECAA">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8" cstate="print"/>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AEA9C22" w14:textId="77777777" w:rsidR="003373D9" w:rsidRDefault="003373D9" w:rsidP="003373D9">
            <w:pPr>
              <w:pStyle w:val="ProcessStep"/>
            </w:pPr>
            <w:r>
              <w:t>Click on the</w:t>
            </w:r>
            <w:r w:rsidR="00B60D77">
              <w:t xml:space="preserve"> </w:t>
            </w:r>
            <w:r w:rsidR="00B60D77" w:rsidRPr="00B60D77">
              <w:rPr>
                <w:b/>
              </w:rPr>
              <w:t>Apply Auto-Matching</w:t>
            </w:r>
            <w:r>
              <w:t xml:space="preserve"> button. The information from the column matching XLS file will be read and the drop down boxes in the second two rows </w:t>
            </w:r>
            <w:r>
              <w:lastRenderedPageBreak/>
              <w:t xml:space="preserve">of the </w:t>
            </w:r>
            <w:r w:rsidRPr="00C91334">
              <w:rPr>
                <w:rStyle w:val="GUIWord"/>
              </w:rPr>
              <w:t>Matching &amp; Element Assignment Control</w:t>
            </w:r>
            <w:r>
              <w:t xml:space="preserve"> box will be updated.</w:t>
            </w:r>
          </w:p>
          <w:p w14:paraId="75749E6A" w14:textId="77777777" w:rsidR="003373D9" w:rsidRDefault="003373D9" w:rsidP="003373D9">
            <w:pPr>
              <w:pStyle w:val="ProcessStep"/>
            </w:pPr>
            <w:r>
              <w:t xml:space="preserve">In the column that you wish to use as the Matching Column, in the top row dropdown box select </w:t>
            </w:r>
            <w:r w:rsidRPr="00C91334">
              <w:rPr>
                <w:rStyle w:val="GUIWord"/>
              </w:rPr>
              <w:t>Matching Column</w:t>
            </w:r>
            <w:r>
              <w:t>.</w:t>
            </w:r>
          </w:p>
          <w:p w14:paraId="15EE2F16" w14:textId="77777777" w:rsidR="003373D9" w:rsidRDefault="003373D9" w:rsidP="003373D9">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14:paraId="6D912C17" w14:textId="77777777" w:rsidR="003373D9" w:rsidRDefault="003373D9" w:rsidP="00B60D77">
            <w:pPr>
              <w:pStyle w:val="ProcessStep"/>
            </w:pPr>
            <w:r>
              <w:t>Click on the</w:t>
            </w:r>
            <w:r w:rsidR="00B60D77">
              <w:t xml:space="preserve"> </w:t>
            </w:r>
            <w:r w:rsidR="00B60D77" w:rsidRPr="00B60D77">
              <w:rPr>
                <w:b/>
              </w:rPr>
              <w:t>Insert Selected Metadata</w:t>
            </w:r>
            <w:r>
              <w:t xml:space="preserve"> button.</w:t>
            </w:r>
          </w:p>
        </w:tc>
      </w:tr>
    </w:tbl>
    <w:p w14:paraId="68F81BB2" w14:textId="77777777" w:rsidR="00A0488E" w:rsidRDefault="00A0488E" w:rsidP="00A0488E"/>
    <w:p w14:paraId="114B7D5E" w14:textId="77777777" w:rsidR="00085DF0" w:rsidRDefault="00085DF0" w:rsidP="00085DF0">
      <w:pPr>
        <w:pStyle w:val="Heading1"/>
      </w:pPr>
      <w:bookmarkStart w:id="313" w:name="_Ref413326779"/>
      <w:bookmarkStart w:id="314" w:name="_Ref413326813"/>
      <w:bookmarkStart w:id="315" w:name="_Ref413331610"/>
      <w:bookmarkStart w:id="316" w:name="_Toc296956707"/>
      <w:r>
        <w:lastRenderedPageBreak/>
        <w:t>Data Processing &amp; Output</w:t>
      </w:r>
      <w:bookmarkEnd w:id="313"/>
      <w:bookmarkEnd w:id="314"/>
      <w:bookmarkEnd w:id="315"/>
      <w:bookmarkEnd w:id="316"/>
    </w:p>
    <w:p w14:paraId="181542BD" w14:textId="77777777" w:rsidR="00C53E7F" w:rsidRPr="00853FDC" w:rsidRDefault="00C53E7F" w:rsidP="00C53E7F">
      <w:r>
        <w:t>In this section you will find information on how to:</w:t>
      </w:r>
    </w:p>
    <w:p w14:paraId="02ADF9FF" w14:textId="77777777" w:rsidR="00BD14FD" w:rsidRDefault="008440CC" w:rsidP="00D934DC">
      <w:r>
        <w:rPr>
          <w:noProof/>
          <w:lang w:val="en-US"/>
        </w:rPr>
        <mc:AlternateContent>
          <mc:Choice Requires="wps">
            <w:drawing>
              <wp:anchor distT="0" distB="0" distL="114300" distR="114300" simplePos="0" relativeHeight="251645440" behindDoc="0" locked="0" layoutInCell="1" allowOverlap="1" wp14:anchorId="24EF184A" wp14:editId="0383A342">
                <wp:simplePos x="0" y="0"/>
                <wp:positionH relativeFrom="column">
                  <wp:posOffset>1403350</wp:posOffset>
                </wp:positionH>
                <wp:positionV relativeFrom="paragraph">
                  <wp:posOffset>121285</wp:posOffset>
                </wp:positionV>
                <wp:extent cx="2540000" cy="1038225"/>
                <wp:effectExtent l="6350" t="0" r="19050" b="8890"/>
                <wp:wrapTopAndBottom/>
                <wp:docPr id="142"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0" cy="1038225"/>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0D3DA385" w14:textId="77777777" w:rsidR="008A541A" w:rsidRDefault="008A541A" w:rsidP="00C53E7F">
                            <w:pPr>
                              <w:jc w:val="center"/>
                              <w:rPr>
                                <w:b/>
                              </w:rPr>
                            </w:pPr>
                            <w:r w:rsidRPr="00213FEA">
                              <w:rPr>
                                <w:b/>
                              </w:rPr>
                              <w:t>Data Processing &amp; Output</w:t>
                            </w:r>
                          </w:p>
                          <w:p w14:paraId="10B6DC8B" w14:textId="77777777" w:rsidR="008A541A" w:rsidRPr="00213FEA" w:rsidRDefault="008A541A" w:rsidP="00C53E7F">
                            <w:pPr>
                              <w:jc w:val="center"/>
                              <w:rPr>
                                <w:b/>
                              </w:rPr>
                            </w:pPr>
                          </w:p>
                          <w:p w14:paraId="52376EF3" w14:textId="77777777" w:rsidR="008A541A" w:rsidRDefault="008A541A" w:rsidP="00C53E7F">
                            <w:pPr>
                              <w:pStyle w:val="ListParagraph"/>
                              <w:numPr>
                                <w:ilvl w:val="0"/>
                                <w:numId w:val="38"/>
                              </w:numPr>
                              <w:spacing w:after="160" w:line="259" w:lineRule="auto"/>
                            </w:pPr>
                            <w:r>
                              <w:t>Browse data hierarchy</w:t>
                            </w:r>
                          </w:p>
                          <w:p w14:paraId="33A851CB" w14:textId="77777777" w:rsidR="008A541A" w:rsidRDefault="008A541A" w:rsidP="00C53E7F">
                            <w:pPr>
                              <w:pStyle w:val="ListParagraph"/>
                              <w:numPr>
                                <w:ilvl w:val="0"/>
                                <w:numId w:val="38"/>
                              </w:numPr>
                              <w:spacing w:after="160" w:line="259" w:lineRule="auto"/>
                            </w:pPr>
                            <w:r>
                              <w:t>Build query</w:t>
                            </w:r>
                          </w:p>
                          <w:p w14:paraId="5B56B9B4" w14:textId="77777777" w:rsidR="008A541A" w:rsidRDefault="008A541A" w:rsidP="00C53E7F">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197" style="position:absolute;margin-left:110.5pt;margin-top:9.55pt;width:200pt;height:81.7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" fillcolor="#c0504d [3205]" strokecolor="#622423 [1605]" strokeweight="1pt">
                <v:stroke joinstyle="miter"/>
                <v:textbox>
                  <w:txbxContent>
                    <w:p w14:paraId="0D3DA385" w14:textId="77777777" w:rsidR="008A541A" w:rsidRDefault="008A541A" w:rsidP="00C53E7F">
                      <w:pPr>
                        <w:jc w:val="center"/>
                        <w:rPr>
                          <w:b/>
                        </w:rPr>
                      </w:pPr>
                      <w:r w:rsidRPr="00213FEA">
                        <w:rPr>
                          <w:b/>
                        </w:rPr>
                        <w:t>Data Processing &amp; Output</w:t>
                      </w:r>
                    </w:p>
                    <w:p w14:paraId="10B6DC8B" w14:textId="77777777" w:rsidR="008A541A" w:rsidRPr="00213FEA" w:rsidRDefault="008A541A" w:rsidP="00C53E7F">
                      <w:pPr>
                        <w:jc w:val="center"/>
                        <w:rPr>
                          <w:b/>
                        </w:rPr>
                      </w:pPr>
                    </w:p>
                    <w:p w14:paraId="52376EF3" w14:textId="77777777" w:rsidR="008A541A" w:rsidRDefault="008A541A" w:rsidP="00C53E7F">
                      <w:pPr>
                        <w:pStyle w:val="ListParagraph"/>
                        <w:numPr>
                          <w:ilvl w:val="0"/>
                          <w:numId w:val="38"/>
                        </w:numPr>
                        <w:spacing w:after="160" w:line="259" w:lineRule="auto"/>
                      </w:pPr>
                      <w:r>
                        <w:t>Browse data hierarchy</w:t>
                      </w:r>
                    </w:p>
                    <w:p w14:paraId="33A851CB" w14:textId="77777777" w:rsidR="008A541A" w:rsidRDefault="008A541A" w:rsidP="00C53E7F">
                      <w:pPr>
                        <w:pStyle w:val="ListParagraph"/>
                        <w:numPr>
                          <w:ilvl w:val="0"/>
                          <w:numId w:val="38"/>
                        </w:numPr>
                        <w:spacing w:after="160" w:line="259" w:lineRule="auto"/>
                      </w:pPr>
                      <w:r>
                        <w:t>Build query</w:t>
                      </w:r>
                    </w:p>
                    <w:p w14:paraId="5B56B9B4" w14:textId="77777777" w:rsidR="008A541A" w:rsidRDefault="008A541A" w:rsidP="00C53E7F">
                      <w:pPr>
                        <w:jc w:val="center"/>
                      </w:pPr>
                    </w:p>
                  </w:txbxContent>
                </v:textbox>
                <w10:wrap type="topAndBottom"/>
              </v:roundrect>
            </w:pict>
          </mc:Fallback>
        </mc:AlternateContent>
      </w:r>
    </w:p>
    <w:p w14:paraId="675C5AFD" w14:textId="77777777" w:rsidR="00D934DC" w:rsidRDefault="00D934DC" w:rsidP="00D934DC">
      <w:pPr>
        <w:pStyle w:val="Heading2"/>
      </w:pPr>
      <w:bookmarkStart w:id="317" w:name="_Toc355280387"/>
      <w:bookmarkStart w:id="318" w:name="_Toc398023944"/>
      <w:bookmarkStart w:id="319" w:name="_Toc296956708"/>
      <w:r>
        <w:t>The Spectrum Browser</w:t>
      </w:r>
      <w:bookmarkEnd w:id="317"/>
      <w:bookmarkEnd w:id="318"/>
      <w:bookmarkEnd w:id="319"/>
    </w:p>
    <w:p w14:paraId="5D1B9452" w14:textId="77777777" w:rsidR="00D934DC" w:rsidRDefault="00D934DC" w:rsidP="00D934DC">
      <w:pPr>
        <w:pStyle w:val="Body"/>
      </w:pPr>
      <w:r>
        <w:t xml:space="preserve">The SPECCHIO Spectrum Browser allows users to browse the Campaign hierarchy to locate Spectral data, and then to launch operations on the selected data. Those operations are selected by clicking the one of the row of six buttons in the right hand panel. The operation of these buttons is explained in sections with those names in this </w:t>
      </w:r>
      <w:r w:rsidR="00C7733D">
        <w:t>section</w:t>
      </w:r>
      <w:r>
        <w:t>.</w:t>
      </w:r>
    </w:p>
    <w:p w14:paraId="0615FAAA" w14:textId="77777777" w:rsidR="00B96643" w:rsidRDefault="00B96643" w:rsidP="00D934DC">
      <w:pPr>
        <w:pStyle w:val="Body"/>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D9F1" w:themeFill="text2" w:themeFillTint="33"/>
        <w:tblLook w:val="04A0" w:firstRow="1" w:lastRow="0" w:firstColumn="1" w:lastColumn="0" w:noHBand="0" w:noVBand="1"/>
      </w:tblPr>
      <w:tblGrid>
        <w:gridCol w:w="8533"/>
      </w:tblGrid>
      <w:tr w:rsidR="00266BCB" w:rsidRPr="00266BCB" w14:paraId="29055784" w14:textId="77777777" w:rsidTr="00843D78">
        <w:tc>
          <w:tcPr>
            <w:tcW w:w="9242" w:type="dxa"/>
            <w:shd w:val="clear" w:color="auto" w:fill="C6D9F1" w:themeFill="text2" w:themeFillTint="33"/>
          </w:tcPr>
          <w:p w14:paraId="143DFC50" w14:textId="77777777" w:rsidR="00266BCB" w:rsidRPr="00266BCB" w:rsidRDefault="00266BCB" w:rsidP="006F3BA5">
            <w:pPr>
              <w:pStyle w:val="Body"/>
              <w:ind w:left="0"/>
            </w:pPr>
            <w:r w:rsidRPr="00266BCB">
              <w:t xml:space="preserve">From the Main menu, select </w:t>
            </w:r>
            <w:r w:rsidRPr="00266BCB">
              <w:rPr>
                <w:rStyle w:val="GUIWord"/>
              </w:rPr>
              <w:t>Data Processing &amp; Output - Browse data hierarchy</w:t>
            </w:r>
            <w:r w:rsidRPr="00266BCB">
              <w:t xml:space="preserve"> to see the following window:</w:t>
            </w:r>
          </w:p>
        </w:tc>
      </w:tr>
      <w:tr w:rsidR="00266BCB" w:rsidRPr="00266BCB" w14:paraId="589DDFDD" w14:textId="77777777" w:rsidTr="00843D78">
        <w:tc>
          <w:tcPr>
            <w:tcW w:w="9242" w:type="dxa"/>
            <w:shd w:val="clear" w:color="auto" w:fill="C6D9F1" w:themeFill="text2" w:themeFillTint="33"/>
          </w:tcPr>
          <w:p w14:paraId="4CFB1D3F" w14:textId="77777777" w:rsidR="00266BCB" w:rsidRPr="00266BCB" w:rsidRDefault="00266BCB" w:rsidP="006F3BA5">
            <w:pPr>
              <w:pStyle w:val="Figure"/>
              <w:ind w:left="0"/>
            </w:pPr>
            <w:r w:rsidRPr="00266BCB">
              <w:rPr>
                <w:lang w:val="en-US" w:eastAsia="en-US"/>
              </w:rPr>
              <w:drawing>
                <wp:inline distT="0" distB="0" distL="0" distR="0" wp14:anchorId="6C1ABC51" wp14:editId="58B7691C">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79" cstate="print"/>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266BCB" w:rsidRPr="00266BCB" w14:paraId="51651E33" w14:textId="77777777" w:rsidTr="00843D78">
        <w:tc>
          <w:tcPr>
            <w:tcW w:w="9242" w:type="dxa"/>
            <w:shd w:val="clear" w:color="auto" w:fill="C6D9F1" w:themeFill="text2" w:themeFillTint="33"/>
          </w:tcPr>
          <w:p w14:paraId="3BA2034B" w14:textId="20CDEAB2" w:rsidR="00266BCB" w:rsidRPr="00266BCB" w:rsidRDefault="00980823" w:rsidP="00980823">
            <w:pPr>
              <w:pStyle w:val="Caption"/>
              <w:keepNext/>
              <w:ind w:left="0"/>
            </w:pPr>
            <w:r>
              <w:t xml:space="preserve">Figure </w:t>
            </w:r>
            <w:r>
              <w:fldChar w:fldCharType="begin"/>
            </w:r>
            <w:r>
              <w:instrText xml:space="preserve"> SEQ Figure \* ARABIC </w:instrText>
            </w:r>
            <w:r>
              <w:fldChar w:fldCharType="separate"/>
            </w:r>
            <w:r w:rsidR="00057C13">
              <w:rPr>
                <w:noProof/>
              </w:rPr>
              <w:t>39</w:t>
            </w:r>
            <w:r>
              <w:fldChar w:fldCharType="end"/>
            </w:r>
            <w:r w:rsidR="00266BCB" w:rsidRPr="00266BCB">
              <w:t>: The main Browse data hierarchy window</w:t>
            </w:r>
          </w:p>
        </w:tc>
      </w:tr>
    </w:tbl>
    <w:p w14:paraId="2F446F15" w14:textId="61840558" w:rsidR="00D934DC" w:rsidRDefault="00D934DC" w:rsidP="00980823">
      <w:pPr>
        <w:pStyle w:val="Caption"/>
      </w:pPr>
    </w:p>
    <w:tbl>
      <w:tblPr>
        <w:tblStyle w:val="TableGrid"/>
        <w:tblW w:w="0" w:type="auto"/>
        <w:tblInd w:w="817" w:type="dxa"/>
        <w:tblLook w:val="04A0" w:firstRow="1" w:lastRow="0" w:firstColumn="1" w:lastColumn="0" w:noHBand="0" w:noVBand="1"/>
      </w:tblPr>
      <w:tblGrid>
        <w:gridCol w:w="1559"/>
        <w:gridCol w:w="6866"/>
      </w:tblGrid>
      <w:tr w:rsidR="00A246E2" w14:paraId="2A076E6F" w14:textId="77777777" w:rsidTr="00B15475">
        <w:tc>
          <w:tcPr>
            <w:tcW w:w="1559" w:type="dxa"/>
          </w:tcPr>
          <w:p w14:paraId="6F664953" w14:textId="77777777" w:rsidR="00A246E2" w:rsidRPr="00474371" w:rsidRDefault="00A246E2" w:rsidP="00D934DC">
            <w:pPr>
              <w:pStyle w:val="HangingIndent"/>
              <w:ind w:left="0" w:firstLine="0"/>
              <w:rPr>
                <w:rStyle w:val="GUIWord"/>
                <w:szCs w:val="22"/>
              </w:rPr>
            </w:pPr>
            <w:r w:rsidRPr="00474371">
              <w:rPr>
                <w:rStyle w:val="GUIWord"/>
                <w:sz w:val="22"/>
                <w:szCs w:val="22"/>
              </w:rPr>
              <w:t>Visualisations</w:t>
            </w:r>
          </w:p>
        </w:tc>
        <w:tc>
          <w:tcPr>
            <w:tcW w:w="6866" w:type="dxa"/>
          </w:tcPr>
          <w:p w14:paraId="4217E70B" w14:textId="77777777" w:rsidR="00A246E2" w:rsidRPr="00474371" w:rsidRDefault="00A246E2" w:rsidP="008378F6">
            <w:pPr>
              <w:pStyle w:val="HangingIndent"/>
              <w:ind w:left="0" w:firstLine="0"/>
              <w:rPr>
                <w:szCs w:val="22"/>
              </w:rPr>
            </w:pPr>
            <w:r w:rsidRPr="00474371">
              <w:rPr>
                <w:sz w:val="22"/>
                <w:szCs w:val="22"/>
              </w:rPr>
              <w:t xml:space="preserve">This menu item displays a drop down list of graphic visualisation options which you can apply to the Spectra listed in the Matching Spectra box. These options match those listed in </w:t>
            </w:r>
            <w:r w:rsidR="00433C88" w:rsidRPr="008378F6">
              <w:rPr>
                <w:i/>
                <w:sz w:val="22"/>
                <w:szCs w:val="22"/>
              </w:rPr>
              <w:t>S</w:t>
            </w:r>
            <w:r w:rsidRPr="008378F6">
              <w:rPr>
                <w:i/>
                <w:sz w:val="22"/>
                <w:szCs w:val="22"/>
              </w:rPr>
              <w:t>ection</w:t>
            </w:r>
            <w:r w:rsidRPr="008378F6">
              <w:rPr>
                <w:sz w:val="22"/>
                <w:szCs w:val="22"/>
              </w:rPr>
              <w:t xml:space="preserve"> </w:t>
            </w:r>
            <w:r w:rsidRPr="008378F6">
              <w:rPr>
                <w:szCs w:val="22"/>
              </w:rPr>
              <w:fldChar w:fldCharType="begin"/>
            </w:r>
            <w:r w:rsidRPr="008378F6">
              <w:rPr>
                <w:sz w:val="22"/>
                <w:szCs w:val="22"/>
              </w:rPr>
              <w:instrText xml:space="preserve"> REF _Ref358988511 \r \h  \* MERGEFORMAT </w:instrText>
            </w:r>
            <w:r w:rsidRPr="008378F6">
              <w:rPr>
                <w:szCs w:val="22"/>
              </w:rPr>
            </w:r>
            <w:r w:rsidRPr="008378F6">
              <w:rPr>
                <w:szCs w:val="22"/>
              </w:rPr>
              <w:fldChar w:fldCharType="separate"/>
            </w:r>
            <w:r w:rsidR="00057C13" w:rsidRPr="00057C13">
              <w:rPr>
                <w:rStyle w:val="CrossReference"/>
              </w:rPr>
              <w:t>13.5</w:t>
            </w:r>
            <w:r w:rsidRPr="008378F6">
              <w:rPr>
                <w:szCs w:val="22"/>
              </w:rPr>
              <w:fldChar w:fldCharType="end"/>
            </w:r>
            <w:r w:rsidRPr="008378F6">
              <w:rPr>
                <w:rStyle w:val="CrossReference"/>
                <w:sz w:val="22"/>
                <w:szCs w:val="22"/>
              </w:rPr>
              <w:t xml:space="preserve"> </w:t>
            </w:r>
            <w:r w:rsidR="008378F6" w:rsidRPr="008378F6">
              <w:rPr>
                <w:i/>
                <w:szCs w:val="22"/>
              </w:rPr>
              <w:fldChar w:fldCharType="begin"/>
            </w:r>
            <w:r w:rsidR="008378F6" w:rsidRPr="008378F6">
              <w:rPr>
                <w:rStyle w:val="CrossReference"/>
                <w:i w:val="0"/>
                <w:sz w:val="22"/>
                <w:szCs w:val="22"/>
              </w:rPr>
              <w:instrText xml:space="preserve"> REF _Ref413328603 \h </w:instrText>
            </w:r>
            <w:r w:rsidR="008378F6" w:rsidRPr="008378F6">
              <w:rPr>
                <w:i/>
                <w:sz w:val="22"/>
                <w:szCs w:val="22"/>
              </w:rPr>
              <w:instrText xml:space="preserve"> \* MERGEFORMAT </w:instrText>
            </w:r>
            <w:r w:rsidR="008378F6" w:rsidRPr="008378F6">
              <w:rPr>
                <w:i/>
                <w:szCs w:val="22"/>
              </w:rPr>
            </w:r>
            <w:r w:rsidR="008378F6" w:rsidRPr="008378F6">
              <w:rPr>
                <w:i/>
                <w:szCs w:val="22"/>
              </w:rPr>
              <w:fldChar w:fldCharType="separate"/>
            </w:r>
            <w:r w:rsidR="00057C13" w:rsidRPr="00057C13">
              <w:rPr>
                <w:i/>
                <w:sz w:val="22"/>
                <w:szCs w:val="22"/>
              </w:rPr>
              <w:t>Visualisation Modules</w:t>
            </w:r>
            <w:r w:rsidR="008378F6" w:rsidRPr="008378F6">
              <w:rPr>
                <w:i/>
                <w:szCs w:val="22"/>
              </w:rPr>
              <w:fldChar w:fldCharType="end"/>
            </w:r>
            <w:r w:rsidRPr="00474371">
              <w:rPr>
                <w:sz w:val="22"/>
                <w:szCs w:val="22"/>
              </w:rPr>
              <w:t>. Depending on the option and Spectra selected, some of these Visualisation options may take several minutes to process.</w:t>
            </w:r>
          </w:p>
        </w:tc>
      </w:tr>
      <w:tr w:rsidR="00A246E2" w14:paraId="287A8B97" w14:textId="77777777" w:rsidTr="00B15475">
        <w:tc>
          <w:tcPr>
            <w:tcW w:w="1559" w:type="dxa"/>
          </w:tcPr>
          <w:p w14:paraId="7A245F34" w14:textId="77777777" w:rsidR="00A246E2" w:rsidRPr="00B15475" w:rsidRDefault="00A246E2" w:rsidP="00D934DC">
            <w:pPr>
              <w:pStyle w:val="HangingIndent"/>
              <w:ind w:left="0" w:firstLine="0"/>
              <w:rPr>
                <w:i/>
                <w:color w:val="595959" w:themeColor="text1" w:themeTint="A6"/>
                <w:szCs w:val="22"/>
              </w:rPr>
            </w:pPr>
            <w:r w:rsidRPr="00474371">
              <w:rPr>
                <w:rStyle w:val="GUIWord"/>
                <w:sz w:val="22"/>
                <w:szCs w:val="22"/>
              </w:rPr>
              <w:t xml:space="preserve">Show only </w:t>
            </w:r>
            <w:r w:rsidRPr="00474371">
              <w:rPr>
                <w:rStyle w:val="GUIWord"/>
                <w:sz w:val="22"/>
                <w:szCs w:val="22"/>
              </w:rPr>
              <w:lastRenderedPageBreak/>
              <w:t>my data</w:t>
            </w:r>
          </w:p>
        </w:tc>
        <w:tc>
          <w:tcPr>
            <w:tcW w:w="6866" w:type="dxa"/>
          </w:tcPr>
          <w:p w14:paraId="606547A6" w14:textId="77777777" w:rsidR="00A246E2" w:rsidRPr="00B15475" w:rsidRDefault="00A246E2" w:rsidP="00D934DC">
            <w:pPr>
              <w:pStyle w:val="HangingIndent"/>
              <w:ind w:left="0" w:firstLine="0"/>
              <w:rPr>
                <w:szCs w:val="22"/>
              </w:rPr>
            </w:pPr>
            <w:r w:rsidRPr="00474371">
              <w:rPr>
                <w:sz w:val="22"/>
                <w:szCs w:val="22"/>
              </w:rPr>
              <w:lastRenderedPageBreak/>
              <w:t xml:space="preserve">Set this check box to restrict the display in the Hierarchy Tree </w:t>
            </w:r>
            <w:r w:rsidRPr="00474371">
              <w:rPr>
                <w:sz w:val="22"/>
                <w:szCs w:val="22"/>
              </w:rPr>
              <w:lastRenderedPageBreak/>
              <w:t>browser to Campaigns which were uploaded by you or Campaigns for which you have been added to the Research Group.</w:t>
            </w:r>
          </w:p>
        </w:tc>
      </w:tr>
      <w:tr w:rsidR="00B15475" w14:paraId="6DB8AEC2" w14:textId="77777777" w:rsidTr="00B15475">
        <w:tc>
          <w:tcPr>
            <w:tcW w:w="1559" w:type="dxa"/>
          </w:tcPr>
          <w:p w14:paraId="0049E2FF" w14:textId="77777777" w:rsidR="00B15475" w:rsidRPr="00B15475" w:rsidRDefault="00B15475" w:rsidP="00D934DC">
            <w:pPr>
              <w:pStyle w:val="HangingIndent"/>
              <w:ind w:left="0" w:firstLine="0"/>
              <w:rPr>
                <w:i/>
                <w:color w:val="595959" w:themeColor="text1" w:themeTint="A6"/>
                <w:sz w:val="22"/>
                <w:szCs w:val="22"/>
              </w:rPr>
            </w:pPr>
            <w:r w:rsidRPr="00B15475">
              <w:rPr>
                <w:i/>
                <w:color w:val="595959" w:themeColor="text1" w:themeTint="A6"/>
                <w:sz w:val="22"/>
                <w:szCs w:val="22"/>
              </w:rPr>
              <w:lastRenderedPageBreak/>
              <w:t>Matching Spectra</w:t>
            </w:r>
          </w:p>
        </w:tc>
        <w:tc>
          <w:tcPr>
            <w:tcW w:w="6866" w:type="dxa"/>
          </w:tcPr>
          <w:p w14:paraId="2D95FA86" w14:textId="77777777" w:rsidR="00B15475" w:rsidRPr="00B15475" w:rsidRDefault="00B15475" w:rsidP="00D934DC">
            <w:pPr>
              <w:pStyle w:val="HangingIndent"/>
              <w:ind w:left="0" w:firstLine="0"/>
              <w:rPr>
                <w:sz w:val="22"/>
                <w:szCs w:val="22"/>
              </w:rPr>
            </w:pPr>
            <w:r w:rsidRPr="00B15475">
              <w:rPr>
                <w:sz w:val="22"/>
                <w:szCs w:val="22"/>
              </w:rPr>
              <w:t>The Spectrum IDs of the Spectra which are highlighted in the browse panel are listed in this box.</w:t>
            </w:r>
          </w:p>
        </w:tc>
      </w:tr>
      <w:tr w:rsidR="00B15475" w14:paraId="61FBF105" w14:textId="77777777" w:rsidTr="00B15475">
        <w:tc>
          <w:tcPr>
            <w:tcW w:w="1559" w:type="dxa"/>
          </w:tcPr>
          <w:p w14:paraId="61154D06" w14:textId="77777777" w:rsidR="00B15475" w:rsidRPr="00B15475" w:rsidRDefault="00B15475" w:rsidP="00D934DC">
            <w:pPr>
              <w:pStyle w:val="HangingIndent"/>
              <w:ind w:left="0" w:firstLine="0"/>
              <w:rPr>
                <w:i/>
                <w:color w:val="595959" w:themeColor="text1" w:themeTint="A6"/>
                <w:sz w:val="22"/>
                <w:szCs w:val="22"/>
              </w:rPr>
            </w:pPr>
            <w:r w:rsidRPr="00B15475">
              <w:rPr>
                <w:i/>
                <w:color w:val="595959" w:themeColor="text1" w:themeTint="A6"/>
                <w:sz w:val="22"/>
                <w:szCs w:val="22"/>
              </w:rPr>
              <w:t>Number of results</w:t>
            </w:r>
          </w:p>
        </w:tc>
        <w:tc>
          <w:tcPr>
            <w:tcW w:w="6866" w:type="dxa"/>
          </w:tcPr>
          <w:p w14:paraId="0938C576" w14:textId="77777777" w:rsidR="00B15475" w:rsidRPr="00B15475" w:rsidRDefault="00B15475" w:rsidP="00D934DC">
            <w:pPr>
              <w:pStyle w:val="HangingIndent"/>
              <w:ind w:left="0" w:firstLine="0"/>
              <w:rPr>
                <w:sz w:val="22"/>
                <w:szCs w:val="22"/>
              </w:rPr>
            </w:pPr>
            <w:r w:rsidRPr="00B15475">
              <w:rPr>
                <w:sz w:val="22"/>
                <w:szCs w:val="22"/>
              </w:rPr>
              <w:t xml:space="preserve">The number of Spectra IDs listed in the </w:t>
            </w:r>
            <w:r w:rsidRPr="00B15475">
              <w:rPr>
                <w:i/>
                <w:color w:val="595959" w:themeColor="text1" w:themeTint="A6"/>
                <w:sz w:val="22"/>
                <w:szCs w:val="22"/>
              </w:rPr>
              <w:t>Matching Spectra</w:t>
            </w:r>
            <w:r w:rsidRPr="00B15475">
              <w:rPr>
                <w:sz w:val="22"/>
                <w:szCs w:val="22"/>
              </w:rPr>
              <w:t xml:space="preserve"> box is shown in this box.</w:t>
            </w:r>
          </w:p>
        </w:tc>
      </w:tr>
      <w:tr w:rsidR="00B15475" w14:paraId="61800608" w14:textId="77777777" w:rsidTr="00B15475">
        <w:tc>
          <w:tcPr>
            <w:tcW w:w="1559" w:type="dxa"/>
          </w:tcPr>
          <w:p w14:paraId="195A2CA7" w14:textId="77777777" w:rsidR="00B15475" w:rsidRPr="00B15475" w:rsidRDefault="00B15475" w:rsidP="00D934DC">
            <w:pPr>
              <w:pStyle w:val="HangingIndent"/>
              <w:ind w:left="0" w:firstLine="0"/>
              <w:rPr>
                <w:sz w:val="22"/>
                <w:szCs w:val="22"/>
              </w:rPr>
            </w:pPr>
            <w:r w:rsidRPr="00B15475">
              <w:rPr>
                <w:sz w:val="22"/>
                <w:szCs w:val="22"/>
              </w:rPr>
              <w:t>6 action buttons</w:t>
            </w:r>
          </w:p>
        </w:tc>
        <w:tc>
          <w:tcPr>
            <w:tcW w:w="6866" w:type="dxa"/>
          </w:tcPr>
          <w:p w14:paraId="336FC25C" w14:textId="77777777" w:rsidR="00B15475" w:rsidRPr="00B15475" w:rsidRDefault="00B15475" w:rsidP="00D934DC">
            <w:pPr>
              <w:pStyle w:val="HangingIndent"/>
              <w:ind w:left="0" w:firstLine="0"/>
              <w:rPr>
                <w:sz w:val="22"/>
                <w:szCs w:val="22"/>
              </w:rPr>
            </w:pPr>
            <w:r>
              <w:rPr>
                <w:sz w:val="22"/>
                <w:szCs w:val="22"/>
              </w:rPr>
              <w:t xml:space="preserve">Of these six action buttons, </w:t>
            </w:r>
            <w:r w:rsidRPr="00B15475">
              <w:rPr>
                <w:b/>
                <w:sz w:val="22"/>
                <w:szCs w:val="22"/>
              </w:rPr>
              <w:t>Show Report</w:t>
            </w:r>
            <w:r>
              <w:rPr>
                <w:sz w:val="22"/>
                <w:szCs w:val="22"/>
              </w:rPr>
              <w:t xml:space="preserve">, </w:t>
            </w:r>
            <w:r w:rsidRPr="00B15475">
              <w:rPr>
                <w:b/>
                <w:sz w:val="22"/>
                <w:szCs w:val="22"/>
              </w:rPr>
              <w:t>File Export</w:t>
            </w:r>
            <w:r>
              <w:rPr>
                <w:sz w:val="22"/>
                <w:szCs w:val="22"/>
              </w:rPr>
              <w:t xml:space="preserve">, </w:t>
            </w:r>
            <w:r w:rsidRPr="00B15475">
              <w:rPr>
                <w:b/>
                <w:sz w:val="22"/>
                <w:szCs w:val="22"/>
              </w:rPr>
              <w:t>Process</w:t>
            </w:r>
            <w:r>
              <w:rPr>
                <w:sz w:val="22"/>
                <w:szCs w:val="22"/>
              </w:rPr>
              <w:t xml:space="preserve">, </w:t>
            </w:r>
            <w:r w:rsidRPr="00B15475">
              <w:rPr>
                <w:b/>
                <w:sz w:val="22"/>
                <w:szCs w:val="22"/>
              </w:rPr>
              <w:t>Spectral plot</w:t>
            </w:r>
            <w:r>
              <w:rPr>
                <w:sz w:val="22"/>
                <w:szCs w:val="22"/>
              </w:rPr>
              <w:t xml:space="preserve"> and </w:t>
            </w:r>
            <w:r w:rsidRPr="00B15475">
              <w:rPr>
                <w:b/>
                <w:sz w:val="22"/>
                <w:szCs w:val="22"/>
              </w:rPr>
              <w:t>Refl. calc</w:t>
            </w:r>
            <w:r>
              <w:rPr>
                <w:sz w:val="22"/>
                <w:szCs w:val="22"/>
              </w:rPr>
              <w:t xml:space="preserve"> will become active when you have selected one or more Spectra. The </w:t>
            </w:r>
            <w:r w:rsidRPr="00B15475">
              <w:rPr>
                <w:b/>
                <w:sz w:val="22"/>
                <w:szCs w:val="22"/>
              </w:rPr>
              <w:t>Publish Collection</w:t>
            </w:r>
            <w:r>
              <w:rPr>
                <w:sz w:val="22"/>
                <w:szCs w:val="22"/>
              </w:rPr>
              <w:t xml:space="preserve"> button is only present if you are accessing an ANDS-enabled SPECCHIO Server and is only active if you have selected </w:t>
            </w:r>
            <w:r w:rsidRPr="00B15475">
              <w:rPr>
                <w:i/>
                <w:color w:val="595959" w:themeColor="text1" w:themeTint="A6"/>
                <w:sz w:val="22"/>
                <w:szCs w:val="22"/>
              </w:rPr>
              <w:t>Show only my data</w:t>
            </w:r>
            <w:r>
              <w:rPr>
                <w:sz w:val="22"/>
                <w:szCs w:val="22"/>
              </w:rPr>
              <w:t>. The operations these buttons initiate will be performed on the selected Spectra. Each of these buttons has a section in this chapter.</w:t>
            </w:r>
          </w:p>
        </w:tc>
      </w:tr>
      <w:tr w:rsidR="00B15475" w14:paraId="185A070E" w14:textId="77777777" w:rsidTr="00B15475">
        <w:tc>
          <w:tcPr>
            <w:tcW w:w="1559" w:type="dxa"/>
          </w:tcPr>
          <w:p w14:paraId="07744D1B" w14:textId="77777777" w:rsidR="00B15475" w:rsidRPr="00B15475" w:rsidRDefault="00B15475" w:rsidP="00D934DC">
            <w:pPr>
              <w:pStyle w:val="HangingIndent"/>
              <w:ind w:left="0" w:firstLine="0"/>
              <w:rPr>
                <w:szCs w:val="22"/>
              </w:rPr>
            </w:pPr>
            <w:r w:rsidRPr="00474371">
              <w:rPr>
                <w:rStyle w:val="GUIWord"/>
                <w:sz w:val="22"/>
                <w:szCs w:val="22"/>
              </w:rPr>
              <w:t>Splitting rules for file export and plotting:</w:t>
            </w:r>
          </w:p>
        </w:tc>
        <w:tc>
          <w:tcPr>
            <w:tcW w:w="6866" w:type="dxa"/>
          </w:tcPr>
          <w:p w14:paraId="13BEC360" w14:textId="77777777" w:rsidR="00B15475" w:rsidRPr="00B15475" w:rsidRDefault="00B15475" w:rsidP="00B15475">
            <w:pPr>
              <w:pStyle w:val="HangingIndent"/>
              <w:ind w:left="0" w:firstLine="0"/>
              <w:rPr>
                <w:sz w:val="22"/>
                <w:szCs w:val="22"/>
              </w:rPr>
            </w:pPr>
            <w:r w:rsidRPr="00B15475">
              <w:rPr>
                <w:sz w:val="22"/>
                <w:szCs w:val="22"/>
              </w:rPr>
              <w:t xml:space="preserve">Click on the radio buttons to select one of the options: </w:t>
            </w:r>
            <w:r w:rsidRPr="00B15475">
              <w:rPr>
                <w:i/>
                <w:color w:val="595959" w:themeColor="text1" w:themeTint="A6"/>
                <w:sz w:val="22"/>
                <w:szCs w:val="22"/>
              </w:rPr>
              <w:t xml:space="preserve">Split spaces by sensor, Split spaces by sensor and unit </w:t>
            </w:r>
            <w:r w:rsidRPr="00B15475">
              <w:rPr>
                <w:sz w:val="22"/>
                <w:szCs w:val="22"/>
              </w:rPr>
              <w:t xml:space="preserve">or </w:t>
            </w:r>
            <w:r w:rsidRPr="00B15475">
              <w:rPr>
                <w:i/>
                <w:color w:val="595959" w:themeColor="text1" w:themeTint="A6"/>
                <w:sz w:val="22"/>
                <w:szCs w:val="22"/>
              </w:rPr>
              <w:t>Split spaces by sensor, instrument, calibration_no and units</w:t>
            </w:r>
            <w:r w:rsidRPr="00B15475">
              <w:rPr>
                <w:i/>
                <w:sz w:val="22"/>
                <w:szCs w:val="22"/>
              </w:rPr>
              <w:t>.</w:t>
            </w:r>
            <w:r w:rsidR="001A4DE7">
              <w:rPr>
                <w:i/>
                <w:sz w:val="22"/>
                <w:szCs w:val="22"/>
              </w:rPr>
              <w:t xml:space="preserve"> </w:t>
            </w:r>
            <w:r>
              <w:rPr>
                <w:sz w:val="22"/>
                <w:szCs w:val="22"/>
              </w:rPr>
              <w:t xml:space="preserve">This selection will affect the operation if you select the </w:t>
            </w:r>
            <w:r w:rsidRPr="00B15475">
              <w:rPr>
                <w:b/>
                <w:sz w:val="22"/>
                <w:szCs w:val="22"/>
              </w:rPr>
              <w:t>Process</w:t>
            </w:r>
            <w:r>
              <w:rPr>
                <w:sz w:val="22"/>
                <w:szCs w:val="22"/>
              </w:rPr>
              <w:t xml:space="preserve">, </w:t>
            </w:r>
            <w:r w:rsidRPr="00B15475">
              <w:rPr>
                <w:b/>
                <w:sz w:val="22"/>
                <w:szCs w:val="22"/>
              </w:rPr>
              <w:t>Spectral plot</w:t>
            </w:r>
            <w:r>
              <w:rPr>
                <w:sz w:val="22"/>
                <w:szCs w:val="22"/>
              </w:rPr>
              <w:t xml:space="preserve"> or </w:t>
            </w:r>
            <w:r w:rsidRPr="00B15475">
              <w:rPr>
                <w:b/>
                <w:sz w:val="22"/>
                <w:szCs w:val="22"/>
              </w:rPr>
              <w:t>File export</w:t>
            </w:r>
            <w:r>
              <w:rPr>
                <w:sz w:val="22"/>
                <w:szCs w:val="22"/>
              </w:rPr>
              <w:t xml:space="preserve"> buttons.</w:t>
            </w:r>
          </w:p>
        </w:tc>
      </w:tr>
    </w:tbl>
    <w:p w14:paraId="50CD5B02" w14:textId="77777777" w:rsidR="00B15475" w:rsidRPr="00DF0182" w:rsidRDefault="00B15475" w:rsidP="00D934DC">
      <w:pPr>
        <w:pStyle w:val="HangingIndent"/>
      </w:pPr>
    </w:p>
    <w:p w14:paraId="71293B08" w14:textId="77777777" w:rsidR="00D934DC" w:rsidRPr="00084655" w:rsidRDefault="00D934DC" w:rsidP="00D934DC">
      <w:pPr>
        <w:pStyle w:val="Heading2"/>
      </w:pPr>
      <w:bookmarkStart w:id="320" w:name="_Toc398023945"/>
      <w:bookmarkStart w:id="321" w:name="_Toc296956709"/>
      <w:r>
        <w:t>Query Builder</w:t>
      </w:r>
      <w:bookmarkEnd w:id="320"/>
      <w:bookmarkEnd w:id="321"/>
    </w:p>
    <w:p w14:paraId="55CAA3E8" w14:textId="77777777" w:rsidR="00D934DC" w:rsidRDefault="00D934DC" w:rsidP="00D934DC">
      <w:pPr>
        <w:pStyle w:val="Body"/>
      </w:pPr>
      <w:r>
        <w:t>SPECCHIO’s Query Builder provides a way to select one or more Spectra based on their Metadata, and then perform operations on all of these selected Spectra.</w:t>
      </w:r>
      <w:r w:rsidRPr="006E6A31">
        <w:t xml:space="preserve"> </w:t>
      </w:r>
      <w:r>
        <w:t xml:space="preserve">The operations which can be performed on the selected Spectra are the same as for the Spectrum Browser, and are explained in the later sections of this </w:t>
      </w:r>
      <w:r w:rsidR="006C7060">
        <w:t>Section</w:t>
      </w:r>
      <w:r>
        <w:t>.</w:t>
      </w:r>
    </w:p>
    <w:p w14:paraId="59FEDAD0" w14:textId="77777777" w:rsidR="00D934DC" w:rsidRDefault="00D934DC" w:rsidP="00D934DC">
      <w:pPr>
        <w:pStyle w:val="Body"/>
      </w:pPr>
      <w:r w:rsidRPr="00084655">
        <w:t xml:space="preserve">To </w:t>
      </w:r>
      <w:r>
        <w:t>Launch</w:t>
      </w:r>
      <w:r w:rsidRPr="00084655">
        <w:t xml:space="preserve"> the Query Builder select </w:t>
      </w:r>
      <w:r w:rsidR="009E1784">
        <w:rPr>
          <w:rStyle w:val="GUIWord"/>
        </w:rPr>
        <w:t xml:space="preserve">Data Processing &amp; Output - </w:t>
      </w:r>
      <w:r w:rsidRPr="00BD4D89">
        <w:rPr>
          <w:rStyle w:val="GUIWord"/>
        </w:rPr>
        <w:t>Build query</w:t>
      </w:r>
      <w:r w:rsidRPr="00084655">
        <w:t xml:space="preserve"> from the </w:t>
      </w:r>
      <w:r>
        <w:t>menu on SPECCHIO’s Main Window.</w:t>
      </w:r>
    </w:p>
    <w:p w14:paraId="211D4E1B" w14:textId="77777777" w:rsidR="00D934DC" w:rsidRDefault="00D934DC" w:rsidP="00D934DC">
      <w:pPr>
        <w:pStyle w:val="Figure"/>
      </w:pPr>
      <w:r>
        <w:rPr>
          <w:lang w:val="en-US" w:eastAsia="en-US"/>
        </w:rPr>
        <w:lastRenderedPageBreak/>
        <w:drawing>
          <wp:inline distT="0" distB="0" distL="0" distR="0" wp14:anchorId="0F48306A" wp14:editId="5F7612C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0" cstate="print"/>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C4A34E7" w14:textId="77777777" w:rsidR="00D934DC" w:rsidRDefault="00D934DC" w:rsidP="00D934DC">
      <w:pPr>
        <w:pStyle w:val="Caption"/>
      </w:pPr>
      <w:r>
        <w:t xml:space="preserve">Figure </w:t>
      </w:r>
      <w:r>
        <w:fldChar w:fldCharType="begin"/>
      </w:r>
      <w:r>
        <w:instrText xml:space="preserve"> SEQ Figure \* ARABIC </w:instrText>
      </w:r>
      <w:r>
        <w:fldChar w:fldCharType="separate"/>
      </w:r>
      <w:r w:rsidR="00057C13">
        <w:rPr>
          <w:noProof/>
        </w:rPr>
        <w:t>40</w:t>
      </w:r>
      <w:r>
        <w:rPr>
          <w:noProof/>
        </w:rPr>
        <w:fldChar w:fldCharType="end"/>
      </w:r>
      <w:r>
        <w:t>: The main Query Builder window</w:t>
      </w:r>
    </w:p>
    <w:p w14:paraId="45DC6C9E" w14:textId="77777777" w:rsidR="00D934DC" w:rsidRDefault="00D934DC" w:rsidP="00280B8D">
      <w:pPr>
        <w:pStyle w:val="Body"/>
      </w:pPr>
      <w:r>
        <w:t>The parts of this window are:</w:t>
      </w:r>
    </w:p>
    <w:tbl>
      <w:tblPr>
        <w:tblStyle w:val="TableGrid"/>
        <w:tblW w:w="0" w:type="auto"/>
        <w:tblInd w:w="817" w:type="dxa"/>
        <w:tblLook w:val="04A0" w:firstRow="1" w:lastRow="0" w:firstColumn="1" w:lastColumn="0" w:noHBand="0" w:noVBand="1"/>
      </w:tblPr>
      <w:tblGrid>
        <w:gridCol w:w="1559"/>
        <w:gridCol w:w="6866"/>
      </w:tblGrid>
      <w:tr w:rsidR="001A4DE7" w:rsidRPr="001A4DE7" w14:paraId="7A231402" w14:textId="77777777" w:rsidTr="001A4DE7">
        <w:tc>
          <w:tcPr>
            <w:tcW w:w="1559" w:type="dxa"/>
          </w:tcPr>
          <w:p w14:paraId="343FB60D" w14:textId="77777777" w:rsidR="001A4DE7" w:rsidRPr="001A4DE7" w:rsidRDefault="001A4DE7" w:rsidP="00D934DC">
            <w:pPr>
              <w:pStyle w:val="HangingIndent"/>
              <w:ind w:left="0" w:firstLine="0"/>
              <w:rPr>
                <w:sz w:val="22"/>
                <w:szCs w:val="22"/>
              </w:rPr>
            </w:pPr>
            <w:r w:rsidRPr="001A4DE7">
              <w:rPr>
                <w:rStyle w:val="GUIWord"/>
                <w:sz w:val="22"/>
                <w:szCs w:val="22"/>
              </w:rPr>
              <w:t>Visualisations</w:t>
            </w:r>
          </w:p>
        </w:tc>
        <w:tc>
          <w:tcPr>
            <w:tcW w:w="6866" w:type="dxa"/>
          </w:tcPr>
          <w:p w14:paraId="0B37E399" w14:textId="77777777" w:rsidR="001A4DE7" w:rsidRPr="001A4DE7" w:rsidRDefault="001A4DE7" w:rsidP="008378F6">
            <w:pPr>
              <w:pStyle w:val="HangingIndent"/>
              <w:ind w:left="0" w:firstLine="0"/>
              <w:rPr>
                <w:sz w:val="22"/>
                <w:szCs w:val="22"/>
              </w:rPr>
            </w:pPr>
            <w:r w:rsidRPr="001A4DE7">
              <w:rPr>
                <w:sz w:val="22"/>
                <w:szCs w:val="22"/>
              </w:rPr>
              <w:t>This menu item displays a drop down list of graphic visualisation options which you can apply to the Spectra listed in the Matching Spectra box. These</w:t>
            </w:r>
            <w:r w:rsidR="00433C88">
              <w:rPr>
                <w:sz w:val="22"/>
                <w:szCs w:val="22"/>
              </w:rPr>
              <w:t xml:space="preserve"> options match those listed in </w:t>
            </w:r>
            <w:r w:rsidR="00433C88" w:rsidRPr="00433C88">
              <w:rPr>
                <w:i/>
                <w:sz w:val="22"/>
                <w:szCs w:val="22"/>
              </w:rPr>
              <w:t>S</w:t>
            </w:r>
            <w:r w:rsidRPr="00433C88">
              <w:rPr>
                <w:i/>
                <w:sz w:val="22"/>
                <w:szCs w:val="22"/>
              </w:rPr>
              <w:t xml:space="preserve">ection </w:t>
            </w:r>
            <w:r w:rsidR="00433C88" w:rsidRPr="008378F6">
              <w:rPr>
                <w:i/>
                <w:sz w:val="22"/>
                <w:szCs w:val="22"/>
              </w:rPr>
              <w:t>13.5</w:t>
            </w:r>
            <w:r w:rsidRPr="008378F6">
              <w:rPr>
                <w:rStyle w:val="CrossReference"/>
                <w:sz w:val="22"/>
                <w:szCs w:val="22"/>
              </w:rPr>
              <w:t xml:space="preserve"> </w:t>
            </w:r>
            <w:r w:rsidR="008378F6" w:rsidRPr="008378F6">
              <w:rPr>
                <w:i/>
                <w:szCs w:val="22"/>
              </w:rPr>
              <w:fldChar w:fldCharType="begin"/>
            </w:r>
            <w:r w:rsidR="008378F6" w:rsidRPr="008378F6">
              <w:rPr>
                <w:rStyle w:val="CrossReference"/>
                <w:i w:val="0"/>
                <w:sz w:val="22"/>
                <w:szCs w:val="22"/>
              </w:rPr>
              <w:instrText xml:space="preserve"> REF _Ref413328670 \h </w:instrText>
            </w:r>
            <w:r w:rsidR="008378F6" w:rsidRPr="008378F6">
              <w:rPr>
                <w:i/>
                <w:sz w:val="22"/>
                <w:szCs w:val="22"/>
              </w:rPr>
              <w:instrText xml:space="preserve"> \* MERGEFORMAT </w:instrText>
            </w:r>
            <w:r w:rsidR="008378F6" w:rsidRPr="008378F6">
              <w:rPr>
                <w:i/>
                <w:szCs w:val="22"/>
              </w:rPr>
            </w:r>
            <w:r w:rsidR="008378F6" w:rsidRPr="008378F6">
              <w:rPr>
                <w:i/>
                <w:szCs w:val="22"/>
              </w:rPr>
              <w:fldChar w:fldCharType="separate"/>
            </w:r>
            <w:r w:rsidR="00057C13" w:rsidRPr="00057C13">
              <w:rPr>
                <w:i/>
                <w:sz w:val="22"/>
                <w:szCs w:val="22"/>
              </w:rPr>
              <w:t>Visualisation Modules</w:t>
            </w:r>
            <w:r w:rsidR="008378F6" w:rsidRPr="008378F6">
              <w:rPr>
                <w:i/>
                <w:szCs w:val="22"/>
              </w:rPr>
              <w:fldChar w:fldCharType="end"/>
            </w:r>
            <w:r w:rsidRPr="001A4DE7">
              <w:rPr>
                <w:sz w:val="22"/>
                <w:szCs w:val="22"/>
              </w:rPr>
              <w:t>. Depending on the option and Spectra selected, some of these Visualisation options may take several minutes to process.</w:t>
            </w:r>
          </w:p>
        </w:tc>
      </w:tr>
      <w:tr w:rsidR="001A4DE7" w:rsidRPr="001A4DE7" w14:paraId="79EC80F1" w14:textId="77777777" w:rsidTr="001A4DE7">
        <w:tc>
          <w:tcPr>
            <w:tcW w:w="1559" w:type="dxa"/>
          </w:tcPr>
          <w:p w14:paraId="2EC3901B" w14:textId="77777777" w:rsidR="001A4DE7" w:rsidRPr="001A4DE7" w:rsidRDefault="001A4DE7" w:rsidP="00D934DC">
            <w:pPr>
              <w:pStyle w:val="HangingIndent"/>
              <w:ind w:left="0" w:firstLine="0"/>
              <w:rPr>
                <w:sz w:val="22"/>
                <w:szCs w:val="22"/>
              </w:rPr>
            </w:pPr>
            <w:r w:rsidRPr="001A4DE7">
              <w:rPr>
                <w:sz w:val="22"/>
                <w:szCs w:val="22"/>
              </w:rPr>
              <w:t>Left panel</w:t>
            </w:r>
          </w:p>
        </w:tc>
        <w:tc>
          <w:tcPr>
            <w:tcW w:w="6866" w:type="dxa"/>
          </w:tcPr>
          <w:p w14:paraId="1F7C2D8F" w14:textId="77777777" w:rsidR="001A4DE7" w:rsidRPr="001A4DE7" w:rsidRDefault="001A4DE7" w:rsidP="00D934DC">
            <w:pPr>
              <w:pStyle w:val="HangingIndent"/>
              <w:ind w:left="0" w:firstLine="0"/>
              <w:rPr>
                <w:sz w:val="22"/>
                <w:szCs w:val="22"/>
              </w:rPr>
            </w:pPr>
            <w:r w:rsidRPr="001A4DE7">
              <w:rPr>
                <w:sz w:val="22"/>
                <w:szCs w:val="22"/>
              </w:rPr>
              <w:t>There is one box for each SPECCHIO Spectrum-related Metadata Group and within each box, all of the Metadata Attributes for that Group are listed with a data entry box.</w:t>
            </w:r>
          </w:p>
        </w:tc>
      </w:tr>
      <w:tr w:rsidR="001A4DE7" w:rsidRPr="001A4DE7" w14:paraId="1A39E93F" w14:textId="77777777" w:rsidTr="001A4DE7">
        <w:tc>
          <w:tcPr>
            <w:tcW w:w="1559" w:type="dxa"/>
          </w:tcPr>
          <w:p w14:paraId="011B8E06" w14:textId="77777777" w:rsidR="001A4DE7" w:rsidRPr="001A4DE7" w:rsidRDefault="001A4DE7" w:rsidP="00D934DC">
            <w:pPr>
              <w:pStyle w:val="HangingIndent"/>
              <w:ind w:left="0" w:firstLine="0"/>
              <w:rPr>
                <w:sz w:val="22"/>
                <w:szCs w:val="22"/>
              </w:rPr>
            </w:pPr>
            <w:r w:rsidRPr="001A4DE7">
              <w:rPr>
                <w:rStyle w:val="GUIWord"/>
                <w:sz w:val="22"/>
                <w:szCs w:val="22"/>
              </w:rPr>
              <w:t>Matching Spectra</w:t>
            </w:r>
          </w:p>
        </w:tc>
        <w:tc>
          <w:tcPr>
            <w:tcW w:w="6866" w:type="dxa"/>
          </w:tcPr>
          <w:p w14:paraId="19242205" w14:textId="77777777" w:rsidR="001A4DE7" w:rsidRPr="001A4DE7" w:rsidRDefault="001A4DE7" w:rsidP="00D934DC">
            <w:pPr>
              <w:pStyle w:val="HangingIndent"/>
              <w:ind w:left="0" w:firstLine="0"/>
              <w:rPr>
                <w:sz w:val="22"/>
                <w:szCs w:val="22"/>
              </w:rPr>
            </w:pPr>
            <w:r>
              <w:rPr>
                <w:sz w:val="22"/>
                <w:szCs w:val="22"/>
              </w:rPr>
              <w:t>The Spectrum IDs of the matching Spectra are listed in this box.</w:t>
            </w:r>
          </w:p>
        </w:tc>
      </w:tr>
      <w:tr w:rsidR="001A4DE7" w:rsidRPr="001A4DE7" w14:paraId="27EB2FE1" w14:textId="77777777" w:rsidTr="001A4DE7">
        <w:tc>
          <w:tcPr>
            <w:tcW w:w="1559" w:type="dxa"/>
          </w:tcPr>
          <w:p w14:paraId="3AB5C32E" w14:textId="77777777" w:rsidR="001A4DE7" w:rsidRPr="001A4DE7" w:rsidRDefault="001A4DE7" w:rsidP="00D934DC">
            <w:pPr>
              <w:pStyle w:val="HangingIndent"/>
              <w:ind w:left="0" w:firstLine="0"/>
              <w:rPr>
                <w:i/>
                <w:color w:val="595959" w:themeColor="text1" w:themeTint="A6"/>
                <w:sz w:val="22"/>
                <w:szCs w:val="22"/>
              </w:rPr>
            </w:pPr>
            <w:r w:rsidRPr="001A4DE7">
              <w:rPr>
                <w:i/>
                <w:color w:val="595959" w:themeColor="text1" w:themeTint="A6"/>
                <w:sz w:val="22"/>
                <w:szCs w:val="22"/>
              </w:rPr>
              <w:t>Number of results</w:t>
            </w:r>
          </w:p>
        </w:tc>
        <w:tc>
          <w:tcPr>
            <w:tcW w:w="6866" w:type="dxa"/>
          </w:tcPr>
          <w:p w14:paraId="6A0DA120" w14:textId="77777777" w:rsidR="001A4DE7" w:rsidRPr="001A4DE7" w:rsidRDefault="001A4DE7" w:rsidP="00D934DC">
            <w:pPr>
              <w:pStyle w:val="HangingIndent"/>
              <w:ind w:left="0" w:firstLine="0"/>
              <w:rPr>
                <w:sz w:val="22"/>
                <w:szCs w:val="22"/>
              </w:rPr>
            </w:pPr>
            <w:r>
              <w:rPr>
                <w:sz w:val="22"/>
                <w:szCs w:val="22"/>
              </w:rPr>
              <w:t xml:space="preserve">The number of Spectra IDS listed in the </w:t>
            </w:r>
            <w:r w:rsidRPr="001A4DE7">
              <w:rPr>
                <w:i/>
                <w:color w:val="595959" w:themeColor="text1" w:themeTint="A6"/>
                <w:sz w:val="22"/>
                <w:szCs w:val="22"/>
              </w:rPr>
              <w:t>Matching Spectra</w:t>
            </w:r>
            <w:r>
              <w:rPr>
                <w:sz w:val="22"/>
                <w:szCs w:val="22"/>
              </w:rPr>
              <w:t xml:space="preserve"> box is show in this box.</w:t>
            </w:r>
          </w:p>
        </w:tc>
      </w:tr>
      <w:tr w:rsidR="001A4DE7" w:rsidRPr="001A4DE7" w14:paraId="1B22F439" w14:textId="77777777" w:rsidTr="001A4DE7">
        <w:tc>
          <w:tcPr>
            <w:tcW w:w="1559" w:type="dxa"/>
          </w:tcPr>
          <w:p w14:paraId="049889C2" w14:textId="77777777" w:rsidR="001A4DE7" w:rsidRPr="001A4DE7" w:rsidRDefault="001A4DE7" w:rsidP="00D934DC">
            <w:pPr>
              <w:pStyle w:val="HangingIndent"/>
              <w:ind w:left="0" w:firstLine="0"/>
              <w:rPr>
                <w:sz w:val="22"/>
                <w:szCs w:val="22"/>
              </w:rPr>
            </w:pPr>
            <w:r>
              <w:rPr>
                <w:sz w:val="22"/>
                <w:szCs w:val="22"/>
              </w:rPr>
              <w:t>Six action buttons</w:t>
            </w:r>
          </w:p>
        </w:tc>
        <w:tc>
          <w:tcPr>
            <w:tcW w:w="6866" w:type="dxa"/>
          </w:tcPr>
          <w:p w14:paraId="6AE981BC" w14:textId="77777777" w:rsidR="001A4DE7" w:rsidRPr="001A4DE7" w:rsidRDefault="001A4DE7" w:rsidP="001A4DE7">
            <w:pPr>
              <w:pStyle w:val="HangingIndent"/>
              <w:ind w:left="0" w:firstLine="0"/>
              <w:rPr>
                <w:sz w:val="22"/>
                <w:szCs w:val="22"/>
              </w:rPr>
            </w:pPr>
            <w:r>
              <w:rPr>
                <w:sz w:val="22"/>
                <w:szCs w:val="22"/>
              </w:rPr>
              <w:t xml:space="preserve">The six action buttons, </w:t>
            </w:r>
            <w:r w:rsidRPr="001A4DE7">
              <w:rPr>
                <w:b/>
                <w:sz w:val="22"/>
                <w:szCs w:val="22"/>
              </w:rPr>
              <w:t>Show Report</w:t>
            </w:r>
            <w:r>
              <w:rPr>
                <w:sz w:val="22"/>
                <w:szCs w:val="22"/>
              </w:rPr>
              <w:t xml:space="preserve">, </w:t>
            </w:r>
            <w:r w:rsidRPr="001A4DE7">
              <w:rPr>
                <w:b/>
                <w:sz w:val="22"/>
                <w:szCs w:val="22"/>
              </w:rPr>
              <w:t>File export</w:t>
            </w:r>
            <w:r>
              <w:rPr>
                <w:sz w:val="22"/>
                <w:szCs w:val="22"/>
              </w:rPr>
              <w:t xml:space="preserve">, </w:t>
            </w:r>
            <w:r w:rsidRPr="001A4DE7">
              <w:rPr>
                <w:b/>
                <w:sz w:val="22"/>
                <w:szCs w:val="22"/>
              </w:rPr>
              <w:t>Process</w:t>
            </w:r>
            <w:r>
              <w:rPr>
                <w:sz w:val="22"/>
                <w:szCs w:val="22"/>
              </w:rPr>
              <w:t xml:space="preserve">, </w:t>
            </w:r>
            <w:r w:rsidRPr="001A4DE7">
              <w:rPr>
                <w:b/>
                <w:sz w:val="22"/>
                <w:szCs w:val="22"/>
              </w:rPr>
              <w:t>Spectral plot</w:t>
            </w:r>
            <w:r>
              <w:rPr>
                <w:sz w:val="22"/>
                <w:szCs w:val="22"/>
              </w:rPr>
              <w:t xml:space="preserve">, </w:t>
            </w:r>
            <w:r w:rsidRPr="001A4DE7">
              <w:rPr>
                <w:b/>
                <w:sz w:val="22"/>
                <w:szCs w:val="22"/>
              </w:rPr>
              <w:t>Refl. calc</w:t>
            </w:r>
            <w:r>
              <w:rPr>
                <w:sz w:val="22"/>
                <w:szCs w:val="22"/>
              </w:rPr>
              <w:t xml:space="preserve"> and </w:t>
            </w:r>
            <w:r w:rsidRPr="001A4DE7">
              <w:rPr>
                <w:b/>
                <w:sz w:val="22"/>
                <w:szCs w:val="22"/>
              </w:rPr>
              <w:t>Publi</w:t>
            </w:r>
            <w:r>
              <w:rPr>
                <w:b/>
                <w:sz w:val="22"/>
                <w:szCs w:val="22"/>
              </w:rPr>
              <w:t>s</w:t>
            </w:r>
            <w:r w:rsidRPr="001A4DE7">
              <w:rPr>
                <w:b/>
                <w:sz w:val="22"/>
                <w:szCs w:val="22"/>
              </w:rPr>
              <w:t>h Collection</w:t>
            </w:r>
            <w:r>
              <w:rPr>
                <w:sz w:val="22"/>
                <w:szCs w:val="22"/>
              </w:rPr>
              <w:t xml:space="preserve"> will become active when you selected one or more Spectra. The operations they imply will be performed on the selected Spectra. Each of these buttons has a section in this Chapter.</w:t>
            </w:r>
          </w:p>
        </w:tc>
      </w:tr>
      <w:tr w:rsidR="001A4DE7" w:rsidRPr="001A4DE7" w14:paraId="5765DB67" w14:textId="77777777" w:rsidTr="001A4DE7">
        <w:tc>
          <w:tcPr>
            <w:tcW w:w="1559" w:type="dxa"/>
          </w:tcPr>
          <w:p w14:paraId="26FFE9FA" w14:textId="77777777" w:rsidR="001A4DE7" w:rsidRPr="001A4DE7" w:rsidRDefault="001A4DE7" w:rsidP="00D934DC">
            <w:pPr>
              <w:pStyle w:val="HangingIndent"/>
              <w:ind w:left="0" w:firstLine="0"/>
              <w:rPr>
                <w:sz w:val="22"/>
                <w:szCs w:val="22"/>
              </w:rPr>
            </w:pPr>
            <w:r w:rsidRPr="001A4DE7">
              <w:rPr>
                <w:rStyle w:val="GUIWord"/>
                <w:sz w:val="22"/>
                <w:szCs w:val="22"/>
              </w:rPr>
              <w:t>Splitting rules for file export and plotting:</w:t>
            </w:r>
          </w:p>
        </w:tc>
        <w:tc>
          <w:tcPr>
            <w:tcW w:w="6866" w:type="dxa"/>
          </w:tcPr>
          <w:p w14:paraId="42BFE94C" w14:textId="77777777" w:rsidR="001A4DE7" w:rsidRPr="001A4DE7" w:rsidRDefault="001A4DE7" w:rsidP="00D934DC">
            <w:pPr>
              <w:pStyle w:val="HangingIndent"/>
              <w:ind w:left="0" w:firstLine="0"/>
              <w:rPr>
                <w:sz w:val="22"/>
                <w:szCs w:val="22"/>
              </w:rPr>
            </w:pPr>
            <w:r>
              <w:rPr>
                <w:sz w:val="22"/>
                <w:szCs w:val="22"/>
              </w:rPr>
              <w:t xml:space="preserve">Click on the radio buttons to select one of the options: </w:t>
            </w:r>
            <w:r w:rsidRPr="008F4C14">
              <w:rPr>
                <w:i/>
                <w:color w:val="595959" w:themeColor="text1" w:themeTint="A6"/>
                <w:sz w:val="22"/>
                <w:szCs w:val="22"/>
              </w:rPr>
              <w:t xml:space="preserve">Split spaces by sensor, </w:t>
            </w:r>
            <w:r w:rsidR="008F4C14">
              <w:rPr>
                <w:i/>
                <w:color w:val="595959" w:themeColor="text1" w:themeTint="A6"/>
                <w:sz w:val="22"/>
                <w:szCs w:val="22"/>
              </w:rPr>
              <w:t>Split spaces by sensor and unit</w:t>
            </w:r>
            <w:r>
              <w:rPr>
                <w:sz w:val="22"/>
                <w:szCs w:val="22"/>
              </w:rPr>
              <w:t xml:space="preserve"> or</w:t>
            </w:r>
            <w:r w:rsidRPr="008F4C14">
              <w:rPr>
                <w:i/>
                <w:color w:val="595959" w:themeColor="text1" w:themeTint="A6"/>
                <w:sz w:val="22"/>
                <w:szCs w:val="22"/>
              </w:rPr>
              <w:t xml:space="preserve"> Split spaces by sensor, instrument, calibration_no and units</w:t>
            </w:r>
            <w:r>
              <w:rPr>
                <w:sz w:val="22"/>
                <w:szCs w:val="22"/>
              </w:rPr>
              <w:t>. This selection will affect the operation</w:t>
            </w:r>
            <w:r w:rsidR="008F4C14">
              <w:rPr>
                <w:sz w:val="22"/>
                <w:szCs w:val="22"/>
              </w:rPr>
              <w:t xml:space="preserve"> if you select the </w:t>
            </w:r>
            <w:r w:rsidR="008F4C14" w:rsidRPr="008F4C14">
              <w:rPr>
                <w:b/>
                <w:sz w:val="22"/>
                <w:szCs w:val="22"/>
              </w:rPr>
              <w:t>Process</w:t>
            </w:r>
            <w:r w:rsidR="008F4C14">
              <w:rPr>
                <w:sz w:val="22"/>
                <w:szCs w:val="22"/>
              </w:rPr>
              <w:t xml:space="preserve">, </w:t>
            </w:r>
            <w:r w:rsidR="008F4C14" w:rsidRPr="008F4C14">
              <w:rPr>
                <w:b/>
                <w:sz w:val="22"/>
                <w:szCs w:val="22"/>
              </w:rPr>
              <w:t>Spectral plot</w:t>
            </w:r>
            <w:r w:rsidR="008F4C14">
              <w:rPr>
                <w:sz w:val="22"/>
                <w:szCs w:val="22"/>
              </w:rPr>
              <w:t xml:space="preserve"> or </w:t>
            </w:r>
            <w:r w:rsidR="008F4C14" w:rsidRPr="008F4C14">
              <w:rPr>
                <w:b/>
                <w:sz w:val="22"/>
                <w:szCs w:val="22"/>
              </w:rPr>
              <w:t>File export</w:t>
            </w:r>
            <w:r w:rsidR="008F4C14">
              <w:rPr>
                <w:sz w:val="22"/>
                <w:szCs w:val="22"/>
              </w:rPr>
              <w:t xml:space="preserve"> buttons. See the relevant option description section in this chapter </w:t>
            </w:r>
            <w:r w:rsidR="008F4C14">
              <w:rPr>
                <w:sz w:val="22"/>
                <w:szCs w:val="22"/>
              </w:rPr>
              <w:lastRenderedPageBreak/>
              <w:t>for more information,</w:t>
            </w:r>
          </w:p>
        </w:tc>
      </w:tr>
    </w:tbl>
    <w:p w14:paraId="799EF39A" w14:textId="77777777" w:rsidR="001A4DE7" w:rsidRPr="001A4DE7" w:rsidRDefault="001A4DE7" w:rsidP="00D934DC">
      <w:pPr>
        <w:pStyle w:val="HangingIndent"/>
      </w:pPr>
    </w:p>
    <w:p w14:paraId="61F45E71" w14:textId="77777777" w:rsidR="00D934DC" w:rsidRDefault="00D934DC" w:rsidP="00D934DC">
      <w:pPr>
        <w:pStyle w:val="Body"/>
      </w:pPr>
      <w:r>
        <w:t>Queries are created by entering selection criteria into the Metadata Attribute controls in the left panel. A new query is performed every time any change is made in any Metadata entry box. Initially, no query is active so the Matching Spectra box is empty.</w:t>
      </w:r>
    </w:p>
    <w:p w14:paraId="76D80CDC" w14:textId="77777777" w:rsidR="00D934DC" w:rsidRDefault="00D934DC" w:rsidP="00D934DC">
      <w:pPr>
        <w:pStyle w:val="Body"/>
      </w:pPr>
      <w:r>
        <w:t>The searching follows these rules.</w:t>
      </w:r>
    </w:p>
    <w:p w14:paraId="59723EC5" w14:textId="77777777" w:rsidR="00D934DC" w:rsidRDefault="00D934DC" w:rsidP="00D934DC">
      <w:pPr>
        <w:pStyle w:val="Bullet"/>
        <w:ind w:left="1134"/>
      </w:pPr>
      <w:r>
        <w:t>A search condition is created by making the search conditions for a Metadata Attribute non-empty. Empty fields do not trigger any search conditions.</w:t>
      </w:r>
    </w:p>
    <w:p w14:paraId="0EDEE64F" w14:textId="77777777" w:rsidR="00D934DC" w:rsidRDefault="00D934DC" w:rsidP="00D934DC">
      <w:pPr>
        <w:pStyle w:val="Bullet"/>
        <w:ind w:left="1134"/>
      </w:pPr>
      <w:r>
        <w:t>Initially all Metadata query fields are empty. Even the data/time fields are empty, but the date/time dialog displays the current date and time in this case.</w:t>
      </w:r>
    </w:p>
    <w:p w14:paraId="183616E7" w14:textId="77777777" w:rsidR="00D934DC" w:rsidRDefault="00D934DC" w:rsidP="00D934DC">
      <w:pPr>
        <w:pStyle w:val="Bullet"/>
        <w:ind w:left="1134"/>
      </w:pPr>
      <w:r>
        <w:t>Once a date/time selection field is modified, it cannot be made empty again. Therefore, searching will be done on this date/time until the dialog box is closed. This applies independently to the start and end date/times.</w:t>
      </w:r>
    </w:p>
    <w:p w14:paraId="6E196A37" w14:textId="77777777" w:rsidR="00D934DC" w:rsidRDefault="00D934DC" w:rsidP="00D934DC">
      <w:pPr>
        <w:pStyle w:val="Bullet"/>
        <w:ind w:left="1134"/>
      </w:pPr>
      <w:r>
        <w:t>A new query is performed every time any field is changed. Even if only one character is typed or removed, a new query is performed. For date/time fields, a new query is performed each time the date/time picker is closed.</w:t>
      </w:r>
    </w:p>
    <w:p w14:paraId="600CB910" w14:textId="77777777" w:rsidR="00D934DC" w:rsidRDefault="00D934DC" w:rsidP="00D934DC">
      <w:pPr>
        <w:pStyle w:val="Bullet"/>
        <w:ind w:left="1134"/>
      </w:pPr>
      <w:r>
        <w:t xml:space="preserve">To be selected, a Spectrum must satisfy </w:t>
      </w:r>
      <w:r w:rsidRPr="002047CA">
        <w:rPr>
          <w:rStyle w:val="iEmphasis"/>
        </w:rPr>
        <w:t>all</w:t>
      </w:r>
      <w:r>
        <w:t xml:space="preserve"> search criteria entered.</w:t>
      </w:r>
    </w:p>
    <w:p w14:paraId="63248908" w14:textId="77777777" w:rsidR="00D934DC" w:rsidRDefault="00D934DC" w:rsidP="00D934DC">
      <w:pPr>
        <w:pStyle w:val="Bullet"/>
        <w:ind w:left="1134"/>
      </w:pPr>
      <w:r>
        <w:t>The minima and maxima search conditions for a numeric or date/time Metadata Attribute are independent. That is, it is valid to enter just a minimum or just a maximum value.</w:t>
      </w:r>
    </w:p>
    <w:p w14:paraId="0BA9D92B" w14:textId="77777777" w:rsidR="00D934DC" w:rsidRDefault="00D934DC" w:rsidP="00D934DC">
      <w:pPr>
        <w:pStyle w:val="Bullet"/>
        <w:ind w:left="1134"/>
      </w:pPr>
      <w:r>
        <w:t>Numeric and date/time search ranges are inclusive. That is, if you enter a minimum Spectrum Number of “20”, Spectra with Spectrum Number greater or equal to 20 will be selected.</w:t>
      </w:r>
    </w:p>
    <w:p w14:paraId="0DFCF142" w14:textId="77777777" w:rsidR="00D934DC" w:rsidRDefault="00D934DC" w:rsidP="00D934DC">
      <w:pPr>
        <w:pStyle w:val="Bullet"/>
        <w:ind w:left="1134"/>
      </w:pPr>
      <w:r>
        <w:t>If a search condition for a Metadata Attribute is present, Spectra without that Metadata Attribute will never be selected.</w:t>
      </w:r>
    </w:p>
    <w:p w14:paraId="3BC03204" w14:textId="77777777" w:rsidR="00D954A8" w:rsidRDefault="00D954A8" w:rsidP="00D954A8">
      <w:pPr>
        <w:pStyle w:val="Heading2"/>
      </w:pPr>
      <w:bookmarkStart w:id="322" w:name="_Ref413330901"/>
      <w:bookmarkStart w:id="323" w:name="_Ref413330936"/>
      <w:bookmarkStart w:id="324" w:name="_Ref413330957"/>
      <w:bookmarkStart w:id="325" w:name="_Toc296956710"/>
      <w:r>
        <w:t>SQL Matching Strings</w:t>
      </w:r>
      <w:bookmarkEnd w:id="322"/>
      <w:bookmarkEnd w:id="323"/>
      <w:bookmarkEnd w:id="324"/>
      <w:bookmarkEnd w:id="325"/>
    </w:p>
    <w:p w14:paraId="574B9067" w14:textId="77777777" w:rsidR="00D934DC" w:rsidRPr="00017673" w:rsidRDefault="00D934DC" w:rsidP="00D954A8">
      <w:pPr>
        <w:pStyle w:val="Body"/>
      </w:pPr>
      <w:r>
        <w:t>When matching text strings, SPECCHIO</w:t>
      </w:r>
      <w:r w:rsidRPr="00017673">
        <w:t xml:space="preserve"> uses a MySQL Query LIKE clause. Therefore, the following </w:t>
      </w:r>
      <w:r>
        <w:t>are</w:t>
      </w:r>
      <w:r w:rsidRPr="00017673">
        <w:t xml:space="preserve"> supported.</w:t>
      </w:r>
    </w:p>
    <w:p w14:paraId="08EFAE2A" w14:textId="77777777" w:rsidR="00D934DC" w:rsidRPr="00017673" w:rsidRDefault="00D934DC" w:rsidP="00D954A8">
      <w:pPr>
        <w:pStyle w:val="Body"/>
      </w:pPr>
      <w:r w:rsidRPr="007530D5">
        <w:rPr>
          <w:rStyle w:val="Codeintext"/>
        </w:rPr>
        <w:t>%</w:t>
      </w:r>
      <w:r w:rsidRPr="00017673">
        <w:tab/>
        <w:t>Matches zero or more characters.</w:t>
      </w:r>
    </w:p>
    <w:p w14:paraId="6DF94690" w14:textId="77777777" w:rsidR="00D934DC" w:rsidRPr="00017673" w:rsidRDefault="00D934DC" w:rsidP="00D954A8">
      <w:pPr>
        <w:pStyle w:val="Body"/>
      </w:pPr>
      <w:r w:rsidRPr="007530D5">
        <w:rPr>
          <w:rStyle w:val="Codeintext"/>
        </w:rPr>
        <w:t>_</w:t>
      </w:r>
      <w:r w:rsidRPr="00017673">
        <w:tab/>
        <w:t>Matches exactly one character.</w:t>
      </w:r>
    </w:p>
    <w:p w14:paraId="0F150331" w14:textId="77777777" w:rsidR="00D934DC" w:rsidRDefault="00D934DC" w:rsidP="00D954A8">
      <w:pPr>
        <w:pStyle w:val="Body"/>
      </w:pPr>
      <w:r w:rsidRPr="007530D5">
        <w:rPr>
          <w:rStyle w:val="Codeintext"/>
        </w:rPr>
        <w:t>\</w:t>
      </w:r>
      <w:r w:rsidRPr="00017673">
        <w:tab/>
        <w:t xml:space="preserve">Causes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14:paraId="34283276" w14:textId="77777777" w:rsidR="00D934DC" w:rsidRDefault="00D934DC" w:rsidP="00D954A8">
      <w:pPr>
        <w:pStyle w:val="Body"/>
      </w:pPr>
      <w:r>
        <w:t xml:space="preserve">For dropdown lists, the test is not performed if </w:t>
      </w:r>
      <w:r w:rsidRPr="007530D5">
        <w:rPr>
          <w:rStyle w:val="GUIWord"/>
        </w:rPr>
        <w:t>Nil</w:t>
      </w:r>
      <w:r>
        <w:t xml:space="preserve"> is set. Otherwise, only those Spectra with exactly that value will be selected.</w:t>
      </w:r>
    </w:p>
    <w:p w14:paraId="0524B389" w14:textId="77777777" w:rsidR="00D934DC" w:rsidRDefault="00D934DC" w:rsidP="00D934DC">
      <w:pPr>
        <w:pStyle w:val="Note"/>
      </w:pPr>
      <w:r>
        <w:t>Notes</w:t>
      </w:r>
      <w:r>
        <w:tab/>
        <w:t xml:space="preserve">Text Metadata Attributes which are present, but empty, can be selected by using </w:t>
      </w:r>
      <w:r w:rsidRPr="007530D5">
        <w:rPr>
          <w:rStyle w:val="Codeintext"/>
        </w:rPr>
        <w:t>%</w:t>
      </w:r>
      <w:r>
        <w:t xml:space="preserve">, but not by </w:t>
      </w:r>
      <w:r w:rsidRPr="007530D5">
        <w:rPr>
          <w:rStyle w:val="Codeintext"/>
        </w:rPr>
        <w:t>_</w:t>
      </w:r>
      <w:r>
        <w:t>.</w:t>
      </w:r>
    </w:p>
    <w:p w14:paraId="6C083A00" w14:textId="77777777" w:rsidR="00D934DC" w:rsidRDefault="00D934DC" w:rsidP="00D934DC">
      <w:pPr>
        <w:pStyle w:val="Note"/>
      </w:pPr>
      <w:r>
        <w:tab/>
        <w:t xml:space="preserve">Text Metadata Attributes which contain only a single space can be selected by using </w:t>
      </w:r>
      <w:r w:rsidRPr="007530D5">
        <w:rPr>
          <w:rStyle w:val="Codeintext"/>
        </w:rPr>
        <w:t>%</w:t>
      </w:r>
      <w:r>
        <w:t xml:space="preserve">, </w:t>
      </w:r>
      <w:r w:rsidRPr="007530D5">
        <w:rPr>
          <w:rStyle w:val="Codeintext"/>
        </w:rPr>
        <w:t>_</w:t>
      </w:r>
      <w:r>
        <w:t xml:space="preserve"> or a space.</w:t>
      </w:r>
    </w:p>
    <w:p w14:paraId="12A60ACA" w14:textId="77777777" w:rsidR="00D934DC" w:rsidRPr="000B2A90" w:rsidRDefault="00D934DC" w:rsidP="00D934DC">
      <w:pPr>
        <w:pStyle w:val="Note"/>
      </w:pPr>
      <w:r>
        <w:tab/>
        <w:t>It is common for some Spectrum file formats to have a File Comment field which contains only a space. This is not so for other Metadata Attributes.</w:t>
      </w:r>
    </w:p>
    <w:p w14:paraId="06F8935F" w14:textId="77777777" w:rsidR="00D934DC" w:rsidRDefault="00D934DC" w:rsidP="00D934DC">
      <w:pPr>
        <w:pStyle w:val="Warning"/>
      </w:pPr>
      <w:r>
        <w:lastRenderedPageBreak/>
        <w:t>Warning</w:t>
      </w:r>
      <w:r>
        <w:tab/>
        <w:t xml:space="preserve">There is no option to search by Campaign Name, except for the Campaign Name in the Spectrum-related Metadata Group, Campaign Details. This is NOT the Campaign’s name and will generally not be present. See </w:t>
      </w:r>
      <w:r w:rsidR="00C0262F" w:rsidRPr="00C0262F">
        <w:rPr>
          <w:i/>
        </w:rPr>
        <w:t>S</w:t>
      </w:r>
      <w:r w:rsidRPr="00C0262F">
        <w:rPr>
          <w:i/>
        </w:rPr>
        <w:t xml:space="preserve">ection </w:t>
      </w:r>
      <w:r w:rsidR="00C0262F" w:rsidRPr="00C0262F">
        <w:rPr>
          <w:i/>
        </w:rPr>
        <w:t>6.10</w:t>
      </w:r>
      <w:r w:rsidRPr="00D3641C">
        <w:rPr>
          <w:rStyle w:val="CrossReference"/>
        </w:rPr>
        <w:t xml:space="preserve"> </w:t>
      </w:r>
      <w:r w:rsidR="008378F6" w:rsidRPr="008378F6">
        <w:rPr>
          <w:i/>
        </w:rPr>
        <w:fldChar w:fldCharType="begin"/>
      </w:r>
      <w:r w:rsidR="008378F6" w:rsidRPr="008378F6">
        <w:rPr>
          <w:rStyle w:val="CrossReference"/>
          <w:i w:val="0"/>
        </w:rPr>
        <w:instrText xml:space="preserve"> REF _Ref354084522 \h </w:instrText>
      </w:r>
      <w:r w:rsidR="008378F6">
        <w:rPr>
          <w:i/>
        </w:rPr>
        <w:instrText xml:space="preserve"> \* MERGEFORMAT </w:instrText>
      </w:r>
      <w:r w:rsidR="008378F6" w:rsidRPr="008378F6">
        <w:rPr>
          <w:i/>
        </w:rPr>
      </w:r>
      <w:r w:rsidR="008378F6" w:rsidRPr="008378F6">
        <w:rPr>
          <w:i/>
        </w:rPr>
        <w:fldChar w:fldCharType="separate"/>
      </w:r>
      <w:r w:rsidR="00057C13" w:rsidRPr="00057C13">
        <w:rPr>
          <w:i/>
        </w:rPr>
        <w:t>Spectrum-related Metadata</w:t>
      </w:r>
      <w:r w:rsidR="008378F6" w:rsidRPr="008378F6">
        <w:rPr>
          <w:i/>
        </w:rPr>
        <w:fldChar w:fldCharType="end"/>
      </w:r>
      <w:r w:rsidR="008378F6">
        <w:t xml:space="preserve"> </w:t>
      </w:r>
      <w:r>
        <w:t>for more information on the Spectrum-related Campaign Details Group of Metadata Attributes.</w:t>
      </w:r>
    </w:p>
    <w:p w14:paraId="093A4888" w14:textId="77777777" w:rsidR="00D934DC" w:rsidRDefault="00D934DC" w:rsidP="00D934DC">
      <w:pPr>
        <w:pStyle w:val="Body"/>
      </w:pPr>
      <w:r>
        <w:t>After you have entered search criteria for the Spectra you wish to operate on, click one of the six action buttons. See the following sections for details of the operation of these buttons.</w:t>
      </w:r>
    </w:p>
    <w:p w14:paraId="1BFD328B" w14:textId="77777777" w:rsidR="008E143E" w:rsidRDefault="008E143E" w:rsidP="008E143E">
      <w:pPr>
        <w:pStyle w:val="Heading2"/>
      </w:pPr>
      <w:bookmarkStart w:id="326" w:name="_Toc391565342"/>
      <w:bookmarkStart w:id="327" w:name="_Toc296956711"/>
      <w:r>
        <w:t>Entering Dates and Times</w:t>
      </w:r>
      <w:bookmarkEnd w:id="326"/>
      <w:bookmarkEnd w:id="327"/>
    </w:p>
    <w:p w14:paraId="5B88CD9E" w14:textId="77777777" w:rsidR="008E143E" w:rsidRDefault="008E143E" w:rsidP="008E143E">
      <w:pPr>
        <w:pStyle w:val="Body"/>
      </w:pPr>
      <w:r>
        <w:t>SPECCHIO uses a Date and Time selection dialog which is similar to many others. Here are a few tips for using it.</w:t>
      </w:r>
    </w:p>
    <w:bookmarkStart w:id="328" w:name="_Ref357162221"/>
    <w:p w14:paraId="2A451F69" w14:textId="77777777" w:rsidR="008E143E" w:rsidRPr="00082E93" w:rsidRDefault="008440CC" w:rsidP="008E143E">
      <w:pPr>
        <w:pStyle w:val="Figure"/>
      </w:pPr>
      <w:r>
        <w:rPr>
          <w:lang w:val="en-US" w:eastAsia="en-US"/>
        </w:rPr>
        <mc:AlternateContent>
          <mc:Choice Requires="wpg">
            <w:drawing>
              <wp:inline distT="0" distB="0" distL="0" distR="0" wp14:anchorId="4FBBF01A" wp14:editId="77F70709">
                <wp:extent cx="4046855" cy="1649730"/>
                <wp:effectExtent l="0" t="0" r="4445" b="1270"/>
                <wp:docPr id="129" name="Canvas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6855" cy="1649730"/>
                          <a:chOff x="0" y="0"/>
                          <a:chExt cx="40468" cy="16497"/>
                        </a:xfrm>
                      </wpg:grpSpPr>
                      <wps:wsp>
                        <wps:cNvPr id="130" name="AutoShape 605"/>
                        <wps:cNvSpPr>
                          <a:spLocks noChangeAspect="1" noChangeArrowheads="1"/>
                        </wps:cNvSpPr>
                        <wps:spPr bwMode="auto">
                          <a:xfrm>
                            <a:off x="0" y="0"/>
                            <a:ext cx="40468" cy="1649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1" name="Picture 8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1006" y="1138"/>
                            <a:ext cx="21955" cy="15359"/>
                          </a:xfrm>
                          <a:prstGeom prst="rect">
                            <a:avLst/>
                          </a:prstGeom>
                          <a:noFill/>
                          <a:extLst>
                            <a:ext uri="{909E8E84-426E-40dd-AFC4-6F175D3DCCD1}">
                              <a14:hiddenFill xmlns:a14="http://schemas.microsoft.com/office/drawing/2010/main">
                                <a:solidFill>
                                  <a:srgbClr val="FFFFFF"/>
                                </a:solidFill>
                              </a14:hiddenFill>
                            </a:ext>
                          </a:extLst>
                        </pic:spPr>
                      </pic:pic>
                      <wps:wsp>
                        <wps:cNvPr id="135" name="AutoShape 84"/>
                        <wps:cNvSpPr>
                          <a:spLocks noChangeArrowheads="1"/>
                        </wps:cNvSpPr>
                        <wps:spPr bwMode="auto">
                          <a:xfrm>
                            <a:off x="28274" y="0"/>
                            <a:ext cx="10288" cy="486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6CACE43" w14:textId="77777777" w:rsidR="008A541A" w:rsidRPr="00F95E13" w:rsidRDefault="008A541A" w:rsidP="008E143E">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136" name="AutoShape 85"/>
                        <wps:cNvSpPr>
                          <a:spLocks noChangeArrowheads="1"/>
                        </wps:cNvSpPr>
                        <wps:spPr bwMode="auto">
                          <a:xfrm>
                            <a:off x="28018" y="10398"/>
                            <a:ext cx="9785" cy="519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7666137" w14:textId="77777777" w:rsidR="008A541A" w:rsidRPr="00F95E13" w:rsidRDefault="008A541A" w:rsidP="008E143E">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139" name="Freeform 101"/>
                        <wps:cNvSpPr>
                          <a:spLocks/>
                        </wps:cNvSpPr>
                        <wps:spPr bwMode="auto">
                          <a:xfrm>
                            <a:off x="22119" y="2129"/>
                            <a:ext cx="6155" cy="132"/>
                          </a:xfrm>
                          <a:custGeom>
                            <a:avLst/>
                            <a:gdLst>
                              <a:gd name="T0" fmla="*/ 615485 w 970"/>
                              <a:gd name="T1" fmla="*/ 0 h 20"/>
                              <a:gd name="T2" fmla="*/ 0 w 970"/>
                              <a:gd name="T3" fmla="*/ 13204 h 20"/>
                              <a:gd name="T4" fmla="*/ 0 60000 65536"/>
                              <a:gd name="T5" fmla="*/ 0 60000 65536"/>
                            </a:gdLst>
                            <a:ahLst/>
                            <a:cxnLst>
                              <a:cxn ang="T4">
                                <a:pos x="T0" y="T1"/>
                              </a:cxn>
                              <a:cxn ang="T5">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 name="Freeform 102"/>
                        <wps:cNvSpPr>
                          <a:spLocks/>
                        </wps:cNvSpPr>
                        <wps:spPr bwMode="auto">
                          <a:xfrm>
                            <a:off x="14306" y="12734"/>
                            <a:ext cx="13712" cy="2038"/>
                          </a:xfrm>
                          <a:custGeom>
                            <a:avLst/>
                            <a:gdLst>
                              <a:gd name="T0" fmla="*/ 1371228 w 2159"/>
                              <a:gd name="T1" fmla="*/ 0 h 320"/>
                              <a:gd name="T2" fmla="*/ 0 w 2159"/>
                              <a:gd name="T3" fmla="*/ 203844 h 320"/>
                              <a:gd name="T4" fmla="*/ 0 60000 65536"/>
                              <a:gd name="T5" fmla="*/ 0 60000 65536"/>
                            </a:gdLst>
                            <a:ahLst/>
                            <a:cxnLst>
                              <a:cxn ang="T4">
                                <a:pos x="T0" y="T1"/>
                              </a:cxn>
                              <a:cxn ang="T5">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82" o:spid="_x0000_s1198" style="width:318.65pt;height:129.9pt;mso-position-horizontal-relative:char;mso-position-vertical-relative:line" coordsize="40468,1649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">
                <v:rect id="AutoShape 605" o:spid="_x0000_s1199" style="position:absolute;width:40468;height:164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HlGvxgAA&#10;ANwAAAAPAAAAZHJzL2Rvd25yZXYueG1sRI9Ba8JAEIXvBf/DMkIvRTe1UCS6igjSUARpbD0P2WkS&#10;mp2N2TWJ/75zKPQ2w3vz3jfr7ega1VMXas8GnucJKOLC25pLA5/nw2wJKkRki41nMnCnANvN5GGN&#10;qfUDf1Cfx1JJCIcUDVQxtqnWoajIYZj7lli0b985jLJ2pbYdDhLuGr1IklftsGZpqLClfUXFT35z&#10;Bobi1F/Oxzd9erpknq/ZdZ9/vRvzOB13K1CRxvhv/rvOrOC/CL48IxPoz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HlGvxgAAANwAAAAPAAAAAAAAAAAAAAAAAJcCAABkcnMv&#10;ZG93bnJldi54bWxQSwUGAAAAAAQABAD1AAAAigMAAAAA&#10;" filled="f" stroked="f">
                  <o:lock v:ext="edit" aspectratio="t"/>
                </v:rect>
                <v:shape id="Picture 83" o:spid="_x0000_s1200" type="#_x0000_t75" style="position:absolute;left:1006;top:1138;width:21955;height:1535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L&#10;2hbBAAAA3AAAAA8AAABkcnMvZG93bnJldi54bWxET8lqwzAQvRfyD2ICvZRGtlPS4kYJpbSQa+yQ&#10;82BNbLfWSFiKl7+vAoHe5vHW2e4n04mBet9aVpCuEhDEldUt1wpO5ffzGwgfkDV2lknBTB72u8XD&#10;FnNtRz7SUIRaxBD2OSpoQnC5lL5qyKBfWUccuYvtDYYI+1rqHscYbjqZJclGGmw5NjTo6LOh6re4&#10;GgWXMvCru9LPS5c+nb+y9Vy5slDqcTl9vIMINIV/8d190HH+OoXbM/ECufs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L2hbBAAAA3AAAAA8AAAAAAAAAAAAAAAAAnAIAAGRy&#10;cy9kb3ducmV2LnhtbFBLBQYAAAAABAAEAPcAAACKAwAAAAA=&#10;">
                  <v:imagedata r:id="rId82" o:title=""/>
                </v:shape>
                <v:roundrect id="AutoShape 84" o:spid="_x0000_s1201" style="position:absolute;left:28274;width:10288;height:48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D0WQxAAA&#10;ANwAAAAPAAAAZHJzL2Rvd25yZXYueG1sRE/basJAEH0X+g/LFPpmNipaTbOKtIgXsFDtBwzZaS7N&#10;zobsNsZ+fVcQ+jaHc5101ZtadNS60rKCURSDIM6sLjlX8HneDOcgnEfWWFsmBVdysFo+DFJMtL3w&#10;B3Unn4sQwi5BBYX3TSKlywoy6CLbEAfuy7YGfYBtLnWLlxBuajmO45k0WHJoKLCh14Ky79OPUbDd&#10;XeXo7f34fD4ct1U3wWqx979KPT326xcQnnr/L767dzrMn0zh9ky4QC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A9FkMQAAADcAAAADwAAAAAAAAAAAAAAAACXAgAAZHJzL2Rv&#10;d25yZXYueG1sUEsFBgAAAAAEAAQA9QAAAIgDAAAAAA==&#10;" fillcolor="#dbe5f1 [660]" strokecolor="#0070c0">
                  <v:textbox inset=".5mm,0,0">
                    <w:txbxContent>
                      <w:p w14:paraId="26CACE43" w14:textId="77777777" w:rsidR="008A541A" w:rsidRPr="00F95E13" w:rsidRDefault="008A541A" w:rsidP="008E143E">
                        <w:pPr>
                          <w:rPr>
                            <w:sz w:val="16"/>
                            <w:szCs w:val="16"/>
                          </w:rPr>
                        </w:pPr>
                        <w:r w:rsidRPr="00F95E13">
                          <w:rPr>
                            <w:sz w:val="16"/>
                            <w:szCs w:val="16"/>
                          </w:rPr>
                          <w:t>Down triangular arrow in the data input field</w:t>
                        </w:r>
                      </w:p>
                    </w:txbxContent>
                  </v:textbox>
                </v:roundrect>
                <v:roundrect id="AutoShape 85" o:spid="_x0000_s1202" style="position:absolute;left:28018;top:10398;width:9785;height:519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3dvnxAAA&#10;ANwAAAAPAAAAZHJzL2Rvd25yZXYueG1sRE/basJAEH0v+A/LCH2rGyukNbqKWIppwYKXDxiyYxLN&#10;zobsNpd+fbcg9G0O5zrLdW8q0VLjSssKppMIBHFmdcm5gvPp/ekVhPPIGivLpGAgB+vV6GGJibYd&#10;H6g9+lyEEHYJKii8rxMpXVaQQTexNXHgLrYx6ANscqkb7EK4qeRzFMXSYMmhocCatgVlt+O3UbBL&#10;Bzl9+9q/nD73u2s7w+v8w/8o9TjuNwsQnnr/L767Ux3mz2L4eyZcIF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N3b58QAAADcAAAADwAAAAAAAAAAAAAAAACXAgAAZHJzL2Rv&#10;d25yZXYueG1sUEsFBgAAAAAEAAQA9QAAAIgDAAAAAA==&#10;" fillcolor="#dbe5f1 [660]" strokecolor="#0070c0">
                  <v:textbox inset=".5mm,0,0">
                    <w:txbxContent>
                      <w:p w14:paraId="37666137" w14:textId="77777777" w:rsidR="008A541A" w:rsidRPr="00F95E13" w:rsidRDefault="008A541A" w:rsidP="008E143E">
                        <w:pPr>
                          <w:rPr>
                            <w:sz w:val="16"/>
                            <w:szCs w:val="16"/>
                          </w:rPr>
                        </w:pPr>
                        <w:r w:rsidRPr="00F95E13">
                          <w:rPr>
                            <w:sz w:val="16"/>
                            <w:szCs w:val="16"/>
                          </w:rPr>
                          <w:t>Time selector up and down triangular arrows</w:t>
                        </w:r>
                      </w:p>
                    </w:txbxContent>
                  </v:textbox>
                </v:roundrect>
                <v:shape id="Freeform 101" o:spid="_x0000_s1203" style="position:absolute;left:22119;top:2129;width:6155;height:132;visibility:visible;mso-wrap-style:square;v-text-anchor:top" coordsize="970,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c1NwgAA&#10;ANwAAAAPAAAAZHJzL2Rvd25yZXYueG1sRE/dasIwFL4f7B3CGXg306kTrUYZDlGmCFYf4NAcm7Lm&#10;pDTR1rc3wmB35+P7PfNlZytxo8aXjhV89BMQxLnTJRcKzqf1+wSED8gaK8ek4E4elovXlzmm2rV8&#10;pFsWChFD2KeowIRQp1L63JBF33c1ceQurrEYImwKqRtsY7it5CBJxtJiybHBYE0rQ/lvdrUKMlyN&#10;vv0Ud8dNPjgk1f7HtJ9jpXpv3dcMRKAu/Iv/3Fsd5w+n8HwmX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X9zU3CAAAA3AAAAA8AAAAAAAAAAAAAAAAAlwIAAGRycy9kb3du&#10;cmV2LnhtbFBLBQYAAAAABAAEAPUAAACGAwAAAAA=&#10;" path="m970,0c634,6,298,13,,20e" filled="f" strokecolor="#0070c0">
                  <v:stroke endarrow="open"/>
                  <v:path arrowok="t" o:connecttype="custom" o:connectlocs="3905474,0;0,87146" o:connectangles="0,0"/>
                </v:shape>
                <v:shape id="Freeform 102" o:spid="_x0000_s1204" style="position:absolute;left:14306;top:12734;width:13712;height:2038;visibility:visible;mso-wrap-style:square;v-text-anchor:top" coordsize="2159,3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CTZswAAA&#10;ANwAAAAPAAAAZHJzL2Rvd25yZXYueG1sRE/NisIwEL4LvkMYYW+aVlZxa1MRQVDXi64PMDRjW2wm&#10;JYnaffuNsOBtPr7fyVe9acWDnG8sK0gnCQji0uqGKwWXn+14AcIHZI2tZVLwSx5WxXCQY6btk0/0&#10;OIdKxBD2GSqoQ+gyKX1Zk0E/sR1x5K7WGQwRukpqh88Yblo5TZK5NNhwbKixo01N5e18Nwq62eJY&#10;yfU+xQ3t5xf6+t4dZk6pj1G/XoII1Ie3+N+903H+ZwqvZ+IFsvg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YCTZswAAAANwAAAAPAAAAAAAAAAAAAAAAAJcCAABkcnMvZG93bnJl&#10;di54bWxQSwUGAAAAAAQABAD1AAAAhAMAAAAA&#10;" path="m2159,0c2159,,1079,160,,320e" filled="f" strokecolor="#0070c0">
                  <v:stroke endarrow="open"/>
                  <v:path arrowok="t" o:connecttype="custom" o:connectlocs="8708790,0;0,1298231" o:connectangles="0,0"/>
                </v:shape>
                <w10:anchorlock/>
              </v:group>
            </w:pict>
          </mc:Fallback>
        </mc:AlternateContent>
      </w:r>
    </w:p>
    <w:p w14:paraId="38D2C008" w14:textId="77777777" w:rsidR="008E143E" w:rsidRDefault="008E143E" w:rsidP="008E143E">
      <w:pPr>
        <w:pStyle w:val="Caption"/>
      </w:pPr>
      <w:r>
        <w:t xml:space="preserve">Figure </w:t>
      </w:r>
      <w:r>
        <w:fldChar w:fldCharType="begin"/>
      </w:r>
      <w:r>
        <w:instrText xml:space="preserve"> SEQ Figure \* ARABIC </w:instrText>
      </w:r>
      <w:r>
        <w:fldChar w:fldCharType="separate"/>
      </w:r>
      <w:r w:rsidR="00057C13">
        <w:rPr>
          <w:noProof/>
        </w:rPr>
        <w:t>41</w:t>
      </w:r>
      <w:r>
        <w:rPr>
          <w:noProof/>
        </w:rPr>
        <w:fldChar w:fldCharType="end"/>
      </w:r>
      <w:r>
        <w:t>: Date and Time picker dialog</w:t>
      </w:r>
      <w:bookmarkEnd w:id="328"/>
    </w:p>
    <w:p w14:paraId="081DD84A" w14:textId="77777777" w:rsidR="008E143E" w:rsidRDefault="008E143E" w:rsidP="008E143E">
      <w:pPr>
        <w:pStyle w:val="Bullet"/>
        <w:ind w:left="1134"/>
      </w:pPr>
      <w:r>
        <w:t>Select the Time first. (Because selecting the Date closes the dialog.)</w:t>
      </w:r>
    </w:p>
    <w:p w14:paraId="7BFF3924" w14:textId="77777777" w:rsidR="008E143E" w:rsidRDefault="008E143E" w:rsidP="008E143E">
      <w:pPr>
        <w:pStyle w:val="Bullet"/>
        <w:ind w:left="1134"/>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14:paraId="09400501" w14:textId="77777777" w:rsidR="008E143E" w:rsidRDefault="008E143E" w:rsidP="008E143E">
      <w:pPr>
        <w:pStyle w:val="Bullet"/>
        <w:ind w:left="1134"/>
      </w:pPr>
      <w:r>
        <w:t>To change Minutes and Seconds, do as for Hours.</w:t>
      </w:r>
    </w:p>
    <w:p w14:paraId="780CB2A1" w14:textId="77777777" w:rsidR="008E143E" w:rsidRDefault="008E143E" w:rsidP="008E143E">
      <w:pPr>
        <w:pStyle w:val="Bullet"/>
        <w:ind w:left="1134"/>
      </w:pPr>
      <w:r>
        <w:t>Clicking on the required Date closes the dialog box, but only if the date is not already highlighted.</w:t>
      </w:r>
    </w:p>
    <w:p w14:paraId="1A2DBE54" w14:textId="77777777" w:rsidR="008E143E" w:rsidRDefault="008E143E" w:rsidP="008E143E">
      <w:pPr>
        <w:pStyle w:val="Bullet"/>
        <w:ind w:left="1134"/>
      </w:pPr>
      <w:r>
        <w:t>If you do not want to change the date, click on the down triangle in the data input field to close the date picker.</w:t>
      </w:r>
    </w:p>
    <w:p w14:paraId="67EB6F76" w14:textId="77777777" w:rsidR="008E143E" w:rsidRPr="00D3641C" w:rsidRDefault="008E143E" w:rsidP="00D934DC">
      <w:pPr>
        <w:pStyle w:val="Body"/>
      </w:pPr>
    </w:p>
    <w:p w14:paraId="4E1FDEA1" w14:textId="77777777" w:rsidR="00D934DC" w:rsidRPr="00084655" w:rsidRDefault="00D934DC" w:rsidP="00D934DC">
      <w:pPr>
        <w:pStyle w:val="Heading2"/>
      </w:pPr>
      <w:bookmarkStart w:id="329" w:name="_Ref153761959"/>
      <w:bookmarkStart w:id="330" w:name="_Toc355280389"/>
      <w:bookmarkStart w:id="331" w:name="_Toc398023946"/>
      <w:bookmarkStart w:id="332" w:name="_Toc296956712"/>
      <w:r>
        <w:t xml:space="preserve">Show </w:t>
      </w:r>
      <w:r w:rsidRPr="00084655">
        <w:t>Report</w:t>
      </w:r>
      <w:bookmarkEnd w:id="329"/>
      <w:bookmarkEnd w:id="330"/>
      <w:bookmarkEnd w:id="331"/>
      <w:bookmarkEnd w:id="332"/>
    </w:p>
    <w:p w14:paraId="37AC9B62" w14:textId="77777777" w:rsidR="00D934DC" w:rsidRDefault="00D934DC" w:rsidP="00D934DC">
      <w:pPr>
        <w:pStyle w:val="Body"/>
      </w:pPr>
      <w:r w:rsidRPr="00084655">
        <w:t xml:space="preserve">Reports are generated by </w:t>
      </w:r>
      <w:r>
        <w:t>clicking on</w:t>
      </w:r>
      <w:r w:rsidRPr="00084655">
        <w:t xml:space="preserve"> the</w:t>
      </w:r>
      <w:r w:rsidR="00985F87">
        <w:t xml:space="preserve"> </w:t>
      </w:r>
      <w:r w:rsidR="00985F87" w:rsidRPr="00985F87">
        <w:rPr>
          <w:b/>
        </w:rPr>
        <w:t>Show report</w:t>
      </w:r>
      <w:r w:rsidRPr="00084655">
        <w:t xml:space="preserve"> button in the Query Builder </w:t>
      </w:r>
      <w:r>
        <w:t>or Spectrum Browser. It operates on all Spectra which are selected at the time this button is clicked.</w:t>
      </w:r>
    </w:p>
    <w:p w14:paraId="73D1D0B8" w14:textId="77777777" w:rsidR="00D934DC" w:rsidRDefault="00D934DC" w:rsidP="00D934DC">
      <w:pPr>
        <w:pStyle w:val="Body"/>
      </w:pPr>
      <w:r>
        <w:t>Reports are shown in a window in the following form.</w:t>
      </w:r>
    </w:p>
    <w:p w14:paraId="5341260B" w14:textId="77777777" w:rsidR="00D934DC" w:rsidRDefault="00D934DC" w:rsidP="00D934DC">
      <w:pPr>
        <w:pStyle w:val="Figure"/>
      </w:pPr>
      <w:r>
        <w:rPr>
          <w:lang w:val="en-US" w:eastAsia="en-US"/>
        </w:rPr>
        <w:lastRenderedPageBreak/>
        <w:drawing>
          <wp:inline distT="0" distB="0" distL="0" distR="0" wp14:anchorId="5AD5CC32" wp14:editId="5707719B">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3" cstate="print"/>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55D4FF0" w14:textId="77777777" w:rsidR="00D934DC" w:rsidRPr="00084655" w:rsidRDefault="00D934DC" w:rsidP="00D934DC">
      <w:pPr>
        <w:pStyle w:val="Caption"/>
      </w:pPr>
      <w:r w:rsidRPr="00084655">
        <w:t xml:space="preserve">Figure </w:t>
      </w:r>
      <w:r>
        <w:fldChar w:fldCharType="begin"/>
      </w:r>
      <w:r>
        <w:instrText xml:space="preserve"> SEQ Figure \* ARABIC </w:instrText>
      </w:r>
      <w:r>
        <w:fldChar w:fldCharType="separate"/>
      </w:r>
      <w:r w:rsidR="00057C13">
        <w:rPr>
          <w:noProof/>
        </w:rPr>
        <w:t>42</w:t>
      </w:r>
      <w:r>
        <w:rPr>
          <w:noProof/>
        </w:rPr>
        <w:fldChar w:fldCharType="end"/>
      </w:r>
      <w:r w:rsidRPr="00084655">
        <w:t>: Spectrum report frame</w:t>
      </w:r>
    </w:p>
    <w:p w14:paraId="67D058CA" w14:textId="77777777" w:rsidR="00D934DC" w:rsidRDefault="00D934DC" w:rsidP="00D934DC">
      <w:pPr>
        <w:pStyle w:val="Body"/>
      </w:pPr>
      <w:r>
        <w:t>Just below the Spectrum graph, the number of Spectra graphs in the report is shown with a control to allow you to select which Spectrum graph you wish to display.</w:t>
      </w:r>
    </w:p>
    <w:p w14:paraId="3EEB3CD6" w14:textId="77777777" w:rsidR="00D934DC" w:rsidRDefault="00D934DC" w:rsidP="00D934DC">
      <w:pPr>
        <w:pStyle w:val="Figure"/>
      </w:pPr>
      <w:r>
        <w:rPr>
          <w:lang w:val="en-US" w:eastAsia="en-US"/>
        </w:rPr>
        <w:drawing>
          <wp:inline distT="0" distB="0" distL="0" distR="0" wp14:anchorId="539E202C" wp14:editId="74452228">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cstate="print"/>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14:paraId="6189B675" w14:textId="77777777" w:rsidR="00D934DC" w:rsidRPr="00084655" w:rsidRDefault="00D934DC" w:rsidP="00D934DC">
      <w:pPr>
        <w:pStyle w:val="Caption"/>
      </w:pPr>
      <w:r w:rsidRPr="00084655">
        <w:t xml:space="preserve">Figure </w:t>
      </w:r>
      <w:r>
        <w:fldChar w:fldCharType="begin"/>
      </w:r>
      <w:r>
        <w:instrText xml:space="preserve"> SEQ Figure \* ARABIC </w:instrText>
      </w:r>
      <w:r>
        <w:fldChar w:fldCharType="separate"/>
      </w:r>
      <w:r w:rsidR="00057C13">
        <w:rPr>
          <w:noProof/>
        </w:rPr>
        <w:t>43</w:t>
      </w:r>
      <w:r>
        <w:rPr>
          <w:noProof/>
        </w:rPr>
        <w:fldChar w:fldCharType="end"/>
      </w:r>
      <w:r w:rsidRPr="00084655">
        <w:t xml:space="preserve">: Spectrum </w:t>
      </w:r>
      <w:r>
        <w:t>Graph selection control</w:t>
      </w:r>
    </w:p>
    <w:p w14:paraId="7B2982BD" w14:textId="77777777" w:rsidR="00D934DC" w:rsidRDefault="00D934DC" w:rsidP="00D934DC">
      <w:pPr>
        <w:pStyle w:val="Body"/>
      </w:pPr>
      <w:r>
        <w:t>Click on the up and down arrows to cause the Spectrum graph display to cycle through the available Spectra. The selected graph is displayed after a short processing delay.</w:t>
      </w:r>
    </w:p>
    <w:p w14:paraId="02897D82" w14:textId="77777777" w:rsidR="00D934DC" w:rsidRDefault="00D934DC" w:rsidP="00D934DC">
      <w:pPr>
        <w:pStyle w:val="Body"/>
      </w:pPr>
      <w:r>
        <w:t>Click on the Metadata Group check boxes to enable or disable display of the respective Metadata Group.</w:t>
      </w:r>
    </w:p>
    <w:p w14:paraId="6FA0869E" w14:textId="77777777" w:rsidR="00D934DC" w:rsidRDefault="00D934DC" w:rsidP="00D934DC">
      <w:pPr>
        <w:pStyle w:val="Body"/>
      </w:pPr>
      <w:r>
        <w:t>Click on the</w:t>
      </w:r>
      <w:r w:rsidR="00985F87">
        <w:t xml:space="preserve"> </w:t>
      </w:r>
      <w:r w:rsidR="00985F87" w:rsidRPr="00985F87">
        <w:rPr>
          <w:b/>
        </w:rPr>
        <w:t>Close</w:t>
      </w:r>
      <w:r>
        <w:t xml:space="preserve"> button to close this window.</w:t>
      </w:r>
    </w:p>
    <w:p w14:paraId="7C59438C" w14:textId="77777777" w:rsidR="00D934DC" w:rsidRDefault="00D934DC" w:rsidP="00D934DC">
      <w:pPr>
        <w:pStyle w:val="Body"/>
      </w:pPr>
      <w:bookmarkStart w:id="333" w:name="FourPlotOptions"/>
      <w:r>
        <w:t>There are four action buttons at the top of this window.</w:t>
      </w:r>
    </w:p>
    <w:tbl>
      <w:tblPr>
        <w:tblStyle w:val="TableGrid"/>
        <w:tblW w:w="0" w:type="auto"/>
        <w:tblInd w:w="709" w:type="dxa"/>
        <w:tblLook w:val="04A0" w:firstRow="1" w:lastRow="0" w:firstColumn="1" w:lastColumn="0" w:noHBand="0" w:noVBand="1"/>
      </w:tblPr>
      <w:tblGrid>
        <w:gridCol w:w="828"/>
        <w:gridCol w:w="1430"/>
        <w:gridCol w:w="6275"/>
      </w:tblGrid>
      <w:tr w:rsidR="00D934DC" w:rsidRPr="006A68C3" w14:paraId="5FCBE851" w14:textId="77777777" w:rsidTr="00710979">
        <w:tc>
          <w:tcPr>
            <w:tcW w:w="0" w:type="auto"/>
            <w:tcBorders>
              <w:right w:val="nil"/>
            </w:tcBorders>
          </w:tcPr>
          <w:bookmarkEnd w:id="333"/>
          <w:p w14:paraId="07815536" w14:textId="77777777" w:rsidR="00D934DC" w:rsidRPr="006A68C3" w:rsidRDefault="00D934DC" w:rsidP="00710979">
            <w:pPr>
              <w:pStyle w:val="Body"/>
              <w:ind w:left="0"/>
            </w:pPr>
            <w:r w:rsidRPr="006A68C3">
              <w:rPr>
                <w:noProof/>
                <w:lang w:val="en-US"/>
              </w:rPr>
              <w:drawing>
                <wp:inline distT="0" distB="0" distL="0" distR="0" wp14:anchorId="1B3C4122" wp14:editId="719B7EB4">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07AEBC22" w14:textId="77777777" w:rsidR="00D934DC" w:rsidRPr="006A68C3" w:rsidRDefault="00D934DC" w:rsidP="00710979">
            <w:pPr>
              <w:pStyle w:val="Body"/>
              <w:ind w:left="0"/>
            </w:pPr>
            <w:r>
              <w:t>Print</w:t>
            </w:r>
          </w:p>
        </w:tc>
        <w:tc>
          <w:tcPr>
            <w:tcW w:w="0" w:type="auto"/>
          </w:tcPr>
          <w:p w14:paraId="55740AB7" w14:textId="77777777" w:rsidR="00D934DC" w:rsidRPr="006A68C3" w:rsidRDefault="00D934DC" w:rsidP="00710979">
            <w:pPr>
              <w:pStyle w:val="Body"/>
              <w:ind w:left="0"/>
            </w:pPr>
            <w:r w:rsidRPr="006A68C3">
              <w:t>Click on this button to Print the graph.</w:t>
            </w:r>
            <w:r>
              <w:t xml:space="preserve"> The Metadata are not printed. It is recommended that you set the plot parameters first using the </w:t>
            </w:r>
            <w:r w:rsidRPr="006A68C3">
              <w:rPr>
                <w:noProof/>
                <w:lang w:val="en-US"/>
              </w:rPr>
              <w:drawing>
                <wp:inline distT="0" distB="0" distL="0" distR="0" wp14:anchorId="7558B8EC" wp14:editId="67BB278C">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 to add a title and identifying information to your printed graph.</w:t>
            </w:r>
          </w:p>
        </w:tc>
      </w:tr>
      <w:tr w:rsidR="00D934DC" w:rsidRPr="006A68C3" w14:paraId="4385F7A5" w14:textId="77777777" w:rsidTr="00710979">
        <w:tc>
          <w:tcPr>
            <w:tcW w:w="0" w:type="auto"/>
            <w:tcBorders>
              <w:right w:val="nil"/>
            </w:tcBorders>
          </w:tcPr>
          <w:p w14:paraId="2C9C6376" w14:textId="77777777" w:rsidR="00D934DC" w:rsidRPr="006A68C3" w:rsidRDefault="00D934DC" w:rsidP="00710979">
            <w:pPr>
              <w:pStyle w:val="Body"/>
              <w:ind w:left="0"/>
            </w:pPr>
            <w:r w:rsidRPr="006A68C3">
              <w:rPr>
                <w:noProof/>
                <w:lang w:val="en-US"/>
              </w:rPr>
              <w:drawing>
                <wp:inline distT="0" distB="0" distL="0" distR="0" wp14:anchorId="11E922C5" wp14:editId="37E78B2D">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06A07F43" w14:textId="77777777" w:rsidR="00D934DC" w:rsidRPr="006A68C3" w:rsidRDefault="00D934DC" w:rsidP="00710979">
            <w:pPr>
              <w:pStyle w:val="Body"/>
              <w:ind w:left="0"/>
            </w:pPr>
            <w:r>
              <w:t>Reset</w:t>
            </w:r>
          </w:p>
        </w:tc>
        <w:tc>
          <w:tcPr>
            <w:tcW w:w="0" w:type="auto"/>
          </w:tcPr>
          <w:p w14:paraId="563ED533" w14:textId="77777777" w:rsidR="00D934DC" w:rsidRPr="006A68C3" w:rsidRDefault="00D934DC" w:rsidP="00710979">
            <w:pPr>
              <w:pStyle w:val="Body"/>
              <w:ind w:left="0"/>
            </w:pPr>
            <w:r w:rsidRPr="006A68C3">
              <w:t>Click on this button to reset the graph to its original</w:t>
            </w:r>
            <w:r>
              <w:t>ly</w:t>
            </w:r>
            <w:r w:rsidRPr="006A68C3">
              <w:t xml:space="preserve"> display</w:t>
            </w:r>
            <w:r>
              <w:t>ed</w:t>
            </w:r>
            <w:r w:rsidRPr="006A68C3">
              <w:t xml:space="preserve"> form.</w:t>
            </w:r>
          </w:p>
        </w:tc>
      </w:tr>
      <w:tr w:rsidR="00D934DC" w:rsidRPr="006A68C3" w14:paraId="19F53713" w14:textId="77777777" w:rsidTr="00710979">
        <w:tc>
          <w:tcPr>
            <w:tcW w:w="0" w:type="auto"/>
            <w:tcBorders>
              <w:right w:val="nil"/>
            </w:tcBorders>
          </w:tcPr>
          <w:p w14:paraId="057A40EC" w14:textId="77777777" w:rsidR="00D934DC" w:rsidRPr="006A68C3" w:rsidRDefault="00D934DC" w:rsidP="00710979">
            <w:pPr>
              <w:pStyle w:val="Body"/>
              <w:ind w:left="0"/>
            </w:pPr>
            <w:r w:rsidRPr="006A68C3">
              <w:rPr>
                <w:noProof/>
                <w:lang w:val="en-US"/>
              </w:rPr>
              <w:drawing>
                <wp:inline distT="0" distB="0" distL="0" distR="0" wp14:anchorId="48D30C3F" wp14:editId="6389B0FD">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3E195841" w14:textId="77777777" w:rsidR="00D934DC" w:rsidRPr="006A68C3" w:rsidRDefault="00D934DC" w:rsidP="00710979">
            <w:pPr>
              <w:pStyle w:val="Body"/>
              <w:ind w:left="0"/>
            </w:pPr>
            <w:r>
              <w:t>Set plot parameters</w:t>
            </w:r>
          </w:p>
        </w:tc>
        <w:tc>
          <w:tcPr>
            <w:tcW w:w="0" w:type="auto"/>
          </w:tcPr>
          <w:p w14:paraId="6D5B8A21" w14:textId="77777777" w:rsidR="00D934DC" w:rsidRDefault="00D934DC" w:rsidP="00710979">
            <w:pPr>
              <w:pStyle w:val="Body"/>
              <w:ind w:left="0"/>
            </w:pPr>
            <w:r w:rsidRPr="006A68C3">
              <w:t>Click on this button to change the display parameters for the graph.</w:t>
            </w:r>
            <w:r>
              <w:t xml:space="preserve"> The following Dialog is displayed.</w:t>
            </w:r>
          </w:p>
          <w:p w14:paraId="6BCF0FFE" w14:textId="77777777" w:rsidR="00D934DC" w:rsidRDefault="00D934DC" w:rsidP="00710979">
            <w:pPr>
              <w:pStyle w:val="FigureinTable"/>
            </w:pPr>
            <w:r>
              <w:rPr>
                <w:lang w:val="en-US" w:eastAsia="en-US"/>
              </w:rPr>
              <w:lastRenderedPageBreak/>
              <w:drawing>
                <wp:inline distT="0" distB="0" distL="0" distR="0" wp14:anchorId="3457CD87" wp14:editId="277471F0">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cstate="print"/>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1A574CB" w14:textId="77777777" w:rsidR="00D934DC" w:rsidRPr="00084655" w:rsidRDefault="00D934DC" w:rsidP="00710979">
            <w:pPr>
              <w:pStyle w:val="CaptioninTable"/>
            </w:pPr>
            <w:r w:rsidRPr="00084655">
              <w:t xml:space="preserve">Figure </w:t>
            </w:r>
            <w:r>
              <w:fldChar w:fldCharType="begin"/>
            </w:r>
            <w:r>
              <w:instrText xml:space="preserve"> SEQ Figure \* ARABIC </w:instrText>
            </w:r>
            <w:r>
              <w:fldChar w:fldCharType="separate"/>
            </w:r>
            <w:r w:rsidR="00057C13">
              <w:rPr>
                <w:noProof/>
              </w:rPr>
              <w:t>44</w:t>
            </w:r>
            <w:r>
              <w:rPr>
                <w:noProof/>
              </w:rPr>
              <w:fldChar w:fldCharType="end"/>
            </w:r>
            <w:r w:rsidRPr="00084655">
              <w:t>: File output dialog</w:t>
            </w:r>
          </w:p>
          <w:p w14:paraId="437E4A6A" w14:textId="77777777" w:rsidR="00D934DC" w:rsidRDefault="00D934DC" w:rsidP="00710979">
            <w:pPr>
              <w:pStyle w:val="HangingIndentinTable"/>
            </w:pPr>
            <w:r w:rsidRPr="001A43B4">
              <w:rPr>
                <w:rStyle w:val="GUIWord"/>
              </w:rPr>
              <w:t>Title:</w:t>
            </w:r>
            <w:r>
              <w:tab/>
              <w:t>Enter the Title you want to appear at the top of the printed page.</w:t>
            </w:r>
          </w:p>
          <w:p w14:paraId="5EF9A6F7" w14:textId="77777777" w:rsidR="00D934DC" w:rsidRDefault="00D934DC" w:rsidP="00710979">
            <w:pPr>
              <w:pStyle w:val="HangingIndentinTable"/>
            </w:pPr>
            <w:r w:rsidRPr="001A43B4">
              <w:rPr>
                <w:rStyle w:val="GUIWord"/>
              </w:rPr>
              <w:t>Caption:</w:t>
            </w:r>
            <w:r>
              <w:tab/>
              <w:t>Enter text that you want to appear under the graph.</w:t>
            </w:r>
          </w:p>
          <w:p w14:paraId="2A872A99" w14:textId="77777777" w:rsidR="00D934DC" w:rsidRDefault="00D934DC" w:rsidP="00710979">
            <w:pPr>
              <w:pStyle w:val="HangingIndentinTable"/>
            </w:pPr>
            <w:r w:rsidRPr="001A43B4">
              <w:rPr>
                <w:rStyle w:val="GUIWord"/>
              </w:rPr>
              <w:t>X/Y Label:</w:t>
            </w:r>
            <w:r>
              <w:tab/>
              <w:t>Enter the labels that you want to use to label the X and Y axes.</w:t>
            </w:r>
          </w:p>
          <w:p w14:paraId="1E79F365" w14:textId="77777777" w:rsidR="00D934DC" w:rsidRDefault="00D934DC" w:rsidP="00710979">
            <w:pPr>
              <w:pStyle w:val="HangingIndentinTable"/>
            </w:pPr>
            <w:r w:rsidRPr="001A43B4">
              <w:rPr>
                <w:rStyle w:val="GUIWord"/>
              </w:rPr>
              <w:t>X/Y Range:</w:t>
            </w:r>
            <w:r>
              <w:tab/>
              <w:t>Enter the lowest and highest values that you want to appear on the X and Y axes. The two values in each question must be separated by a comma.</w:t>
            </w:r>
          </w:p>
          <w:p w14:paraId="477B2BEE" w14:textId="77777777" w:rsidR="00D934DC" w:rsidRDefault="00D934DC" w:rsidP="00710979">
            <w:pPr>
              <w:pStyle w:val="HangingIndentinTable"/>
            </w:pPr>
            <w:r w:rsidRPr="001A43B4">
              <w:rPr>
                <w:rStyle w:val="GUIWord"/>
              </w:rPr>
              <w:t>Marks:</w:t>
            </w:r>
            <w:r>
              <w:tab/>
              <w:t>Select the way you want the data points represented on the graph.</w:t>
            </w:r>
          </w:p>
          <w:p w14:paraId="5B5112D0" w14:textId="77777777" w:rsidR="00D934DC" w:rsidRPr="003D0FB0" w:rsidRDefault="00D934DC" w:rsidP="00710979">
            <w:pPr>
              <w:pStyle w:val="HangingIndentinTable"/>
            </w:pPr>
            <w:r w:rsidRPr="001A43B4">
              <w:rPr>
                <w:rStyle w:val="GUIWord"/>
              </w:rPr>
              <w:t>X/Y Ticks:</w:t>
            </w:r>
            <w:r w:rsidRPr="003D0FB0">
              <w:tab/>
              <w:t>Place specific labels along the X and Y axes. For example, entering “Threshold 450.3, Maximum 670.23” will place the string “Threshold” at the point 450.3 along the axis and “Maximum” at 670.23.</w:t>
            </w:r>
          </w:p>
          <w:p w14:paraId="504BAF18" w14:textId="77777777" w:rsidR="00D934DC" w:rsidRDefault="00D934DC" w:rsidP="00710979">
            <w:pPr>
              <w:pStyle w:val="HangingIndentinTable"/>
            </w:pPr>
            <w:r w:rsidRPr="001A43B4">
              <w:rPr>
                <w:rStyle w:val="GUIWord"/>
              </w:rPr>
              <w:t>Grid:</w:t>
            </w:r>
            <w:r>
              <w:tab/>
              <w:t xml:space="preserve">If checked, the graph will include a grid. </w:t>
            </w:r>
          </w:p>
          <w:p w14:paraId="02891D64" w14:textId="77777777" w:rsidR="00D934DC" w:rsidRDefault="00D934DC" w:rsidP="00710979">
            <w:pPr>
              <w:pStyle w:val="HangingIndentinTable"/>
            </w:pPr>
            <w:r w:rsidRPr="001A43B4">
              <w:rPr>
                <w:rStyle w:val="GUIWord"/>
              </w:rPr>
              <w:t>Stems:</w:t>
            </w:r>
            <w:r>
              <w:tab/>
              <w:t>If checked, each data point will be joined to the X axis by a straight line.</w:t>
            </w:r>
          </w:p>
          <w:p w14:paraId="6139277E" w14:textId="77777777" w:rsidR="00D934DC" w:rsidRDefault="00D934DC" w:rsidP="00710979">
            <w:pPr>
              <w:pStyle w:val="HangingIndentinTable"/>
            </w:pPr>
            <w:r w:rsidRPr="001A43B4">
              <w:rPr>
                <w:rStyle w:val="GUIWord"/>
              </w:rPr>
              <w:t>Connect:</w:t>
            </w:r>
            <w:r>
              <w:tab/>
              <w:t xml:space="preserve">If checked, the data points will be joined by straight lines. If you check this option, it is probably best to select the option </w:t>
            </w:r>
            <w:r w:rsidRPr="001A43B4">
              <w:rPr>
                <w:rStyle w:val="GUIWord"/>
              </w:rPr>
              <w:t>None</w:t>
            </w:r>
            <w:r>
              <w:t xml:space="preserve"> for the </w:t>
            </w:r>
            <w:r w:rsidRPr="001A43B4">
              <w:rPr>
                <w:rStyle w:val="GUIWord"/>
              </w:rPr>
              <w:t>Marks:</w:t>
            </w:r>
            <w:r>
              <w:t xml:space="preserve"> question in order to show a thin clean line.</w:t>
            </w:r>
          </w:p>
          <w:p w14:paraId="68AD0662" w14:textId="77777777" w:rsidR="00D934DC" w:rsidRDefault="00D934DC" w:rsidP="00710979">
            <w:pPr>
              <w:pStyle w:val="HangingIndentinTable"/>
            </w:pPr>
            <w:r w:rsidRPr="001A43B4">
              <w:rPr>
                <w:rStyle w:val="GUIWord"/>
              </w:rPr>
              <w:t>Use Color:</w:t>
            </w:r>
            <w:r>
              <w:tab/>
              <w:t>If checked, the various data lines on the graph will be given different colours. If not checked, they will all be black.</w:t>
            </w:r>
          </w:p>
          <w:p w14:paraId="50DAC6E0" w14:textId="77777777" w:rsidR="00D934DC" w:rsidRDefault="00D934DC" w:rsidP="00710979">
            <w:pPr>
              <w:pStyle w:val="HangingIndentinTable"/>
            </w:pPr>
            <w:r w:rsidRPr="001A43B4">
              <w:rPr>
                <w:rStyle w:val="GUIWord"/>
              </w:rPr>
              <w:lastRenderedPageBreak/>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14:paraId="740C6114" w14:textId="77777777" w:rsidR="00D934DC" w:rsidRPr="00F949A7" w:rsidRDefault="00D934DC" w:rsidP="00710979">
            <w:pPr>
              <w:pStyle w:val="TableText"/>
            </w:pPr>
            <w:r>
              <w:t>These details are not remembered once you move away from viewing this graph.</w:t>
            </w:r>
          </w:p>
        </w:tc>
      </w:tr>
      <w:tr w:rsidR="00D934DC" w:rsidRPr="006A68C3" w14:paraId="2DF4720B" w14:textId="77777777" w:rsidTr="00710979">
        <w:tc>
          <w:tcPr>
            <w:tcW w:w="0" w:type="auto"/>
            <w:tcBorders>
              <w:right w:val="nil"/>
            </w:tcBorders>
          </w:tcPr>
          <w:p w14:paraId="6F4EA2A6" w14:textId="77777777" w:rsidR="00D934DC" w:rsidRPr="006A68C3" w:rsidRDefault="00D934DC" w:rsidP="00710979">
            <w:pPr>
              <w:pStyle w:val="Body"/>
              <w:ind w:left="0"/>
            </w:pPr>
            <w:r w:rsidRPr="006A68C3">
              <w:rPr>
                <w:noProof/>
                <w:lang w:val="en-US"/>
              </w:rPr>
              <w:lastRenderedPageBreak/>
              <w:drawing>
                <wp:inline distT="0" distB="0" distL="0" distR="0" wp14:anchorId="3943B903" wp14:editId="761D8419">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14:paraId="36C2B6D6" w14:textId="77777777" w:rsidR="00D934DC" w:rsidRPr="006A68C3" w:rsidRDefault="00D934DC" w:rsidP="00710979">
            <w:pPr>
              <w:pStyle w:val="Body"/>
              <w:ind w:left="0"/>
            </w:pPr>
            <w:r>
              <w:t>Fit data</w:t>
            </w:r>
          </w:p>
        </w:tc>
        <w:tc>
          <w:tcPr>
            <w:tcW w:w="0" w:type="auto"/>
          </w:tcPr>
          <w:p w14:paraId="66ED0562" w14:textId="77777777" w:rsidR="00D934DC" w:rsidRPr="006A68C3" w:rsidRDefault="00D934DC" w:rsidP="00710979">
            <w:pPr>
              <w:pStyle w:val="Body"/>
              <w:ind w:left="0"/>
            </w:pPr>
            <w:r w:rsidRPr="006A68C3">
              <w:t xml:space="preserve">Click on this button to set the graph axis parameters to values which fit the displayed axes </w:t>
            </w:r>
            <w:r>
              <w:t xml:space="preserve">to the </w:t>
            </w:r>
            <w:r w:rsidRPr="006A68C3">
              <w:t>data.</w:t>
            </w:r>
          </w:p>
        </w:tc>
      </w:tr>
    </w:tbl>
    <w:p w14:paraId="15C7E9FD" w14:textId="77777777" w:rsidR="00D934DC" w:rsidRDefault="00D934DC" w:rsidP="00D934DC">
      <w:pPr>
        <w:pStyle w:val="Body"/>
      </w:pPr>
      <w:r>
        <w:t>SPECCHIO scales t</w:t>
      </w:r>
      <w:r w:rsidRPr="00084655">
        <w:t xml:space="preserve">he </w:t>
      </w:r>
      <w:r>
        <w:t>graph’s Y A</w:t>
      </w:r>
      <w:r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Pr="00084655">
        <w:t xml:space="preserve">to display correctly even when </w:t>
      </w:r>
      <w:r>
        <w:t xml:space="preserve">there is </w:t>
      </w:r>
      <w:r w:rsidRPr="00084655">
        <w:t xml:space="preserve">strong atmospheric noise in the usual regions of 1350-1440nm, 1790-1980nm and 2360-2500nm. </w:t>
      </w:r>
      <w:r>
        <w:t xml:space="preserve">For these graphs, the maximum Y value is set by </w:t>
      </w:r>
      <w:r w:rsidRPr="00084655">
        <w:t>calculating the mean and standard deviation in the wavelength region 300-1200nm</w:t>
      </w:r>
      <w:r>
        <w:t xml:space="preserve"> and then setting...</w:t>
      </w:r>
    </w:p>
    <w:p w14:paraId="31684828" w14:textId="77777777" w:rsidR="00D934DC" w:rsidRPr="00A307F9" w:rsidRDefault="00D934DC" w:rsidP="00D934DC">
      <w:pPr>
        <w:pStyle w:val="Formula"/>
      </w:pPr>
      <w:r w:rsidRPr="00A307F9">
        <w:t>Max Y Axis value = Mean + 3 * StdDev</w:t>
      </w:r>
    </w:p>
    <w:p w14:paraId="08A4F7AF" w14:textId="77777777" w:rsidR="00D934DC" w:rsidRPr="00084655" w:rsidRDefault="00D934DC" w:rsidP="00D934DC">
      <w:pPr>
        <w:pStyle w:val="Body"/>
      </w:pPr>
      <w:r>
        <w:t xml:space="preserve">When </w:t>
      </w:r>
      <w:r w:rsidRPr="00084655">
        <w:t xml:space="preserve">Spectra having no </w:t>
      </w:r>
      <w:r>
        <w:t>Sensor</w:t>
      </w:r>
      <w:r w:rsidRPr="00084655">
        <w:t xml:space="preserve"> definition </w:t>
      </w:r>
      <w:r>
        <w:t>are</w:t>
      </w:r>
      <w:r w:rsidRPr="00084655">
        <w:t xml:space="preserve"> plotted</w:t>
      </w:r>
      <w:r>
        <w:t>, the X-axis will represent bands and not frequency</w:t>
      </w:r>
      <w:r w:rsidRPr="00084655">
        <w:t>.</w:t>
      </w:r>
    </w:p>
    <w:p w14:paraId="3BBE9D30" w14:textId="77777777" w:rsidR="00D934DC" w:rsidRPr="00084655" w:rsidRDefault="00D934DC" w:rsidP="00D934DC">
      <w:pPr>
        <w:pStyle w:val="Body"/>
      </w:pPr>
      <w:r w:rsidRPr="00084655">
        <w:t>For sensors comprising broad and narrow band elements (e.g. MFR) only the narrow bands will be plotted.</w:t>
      </w:r>
    </w:p>
    <w:p w14:paraId="1AA0FF26" w14:textId="77777777" w:rsidR="00D934DC" w:rsidRDefault="00D934DC" w:rsidP="00D934DC">
      <w:pPr>
        <w:pStyle w:val="Heading2"/>
      </w:pPr>
      <w:bookmarkStart w:id="334" w:name="_Ref153761992"/>
      <w:bookmarkStart w:id="335" w:name="_Ref157230540"/>
      <w:bookmarkStart w:id="336" w:name="_Toc355280390"/>
      <w:bookmarkStart w:id="337" w:name="_Toc398023947"/>
      <w:bookmarkStart w:id="338" w:name="_Ref413409711"/>
      <w:bookmarkStart w:id="339" w:name="_Toc296956713"/>
      <w:r w:rsidRPr="00084655">
        <w:t xml:space="preserve">File </w:t>
      </w:r>
      <w:bookmarkEnd w:id="334"/>
      <w:bookmarkEnd w:id="335"/>
      <w:bookmarkEnd w:id="336"/>
      <w:r>
        <w:t>Export</w:t>
      </w:r>
      <w:bookmarkEnd w:id="337"/>
      <w:bookmarkEnd w:id="338"/>
      <w:bookmarkEnd w:id="339"/>
    </w:p>
    <w:p w14:paraId="2D691DF0" w14:textId="77777777" w:rsidR="00D934DC" w:rsidRDefault="00D934DC" w:rsidP="00D934DC">
      <w:pPr>
        <w:pStyle w:val="Body"/>
      </w:pPr>
      <w:r>
        <w:t xml:space="preserve">Files are exported </w:t>
      </w:r>
      <w:r w:rsidRPr="00084655">
        <w:t xml:space="preserve">by </w:t>
      </w:r>
      <w:r>
        <w:t>clicking on</w:t>
      </w:r>
      <w:r w:rsidRPr="00084655">
        <w:t xml:space="preserve"> the</w:t>
      </w:r>
      <w:r w:rsidR="00F37581">
        <w:t xml:space="preserve"> </w:t>
      </w:r>
      <w:r w:rsidR="00F37581" w:rsidRPr="00F37581">
        <w:rPr>
          <w:b/>
        </w:rPr>
        <w:t>File export</w:t>
      </w:r>
      <w:r w:rsidRPr="00084655">
        <w:t xml:space="preserve"> button in the Query Builder </w:t>
      </w:r>
      <w:r>
        <w:t>or Spectrum Browser. It operates on all Spectra which are selected at the time this button is clicked.</w:t>
      </w:r>
      <w:r w:rsidR="00617805">
        <w:t xml:space="preserve"> The following window will open:</w:t>
      </w:r>
    </w:p>
    <w:p w14:paraId="34AE3E74" w14:textId="77777777" w:rsidR="00D934DC" w:rsidRDefault="00D934DC" w:rsidP="00D934DC">
      <w:pPr>
        <w:pStyle w:val="Figure"/>
      </w:pPr>
      <w:r>
        <w:rPr>
          <w:lang w:val="en-US" w:eastAsia="en-US"/>
        </w:rPr>
        <w:drawing>
          <wp:inline distT="0" distB="0" distL="0" distR="0" wp14:anchorId="6561B561" wp14:editId="707845A4">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cstate="print"/>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9EBFCF" w14:textId="77777777" w:rsidR="00D934DC" w:rsidRPr="00084655" w:rsidRDefault="00D934DC" w:rsidP="00D934DC">
      <w:pPr>
        <w:pStyle w:val="Caption"/>
      </w:pPr>
      <w:bookmarkStart w:id="340" w:name="_Ref153767385"/>
      <w:r w:rsidRPr="00084655">
        <w:t xml:space="preserve">Figure </w:t>
      </w:r>
      <w:r>
        <w:fldChar w:fldCharType="begin"/>
      </w:r>
      <w:r>
        <w:instrText xml:space="preserve"> SEQ Figure \* ARABIC </w:instrText>
      </w:r>
      <w:r>
        <w:fldChar w:fldCharType="separate"/>
      </w:r>
      <w:r w:rsidR="00057C13">
        <w:rPr>
          <w:noProof/>
        </w:rPr>
        <w:t>45</w:t>
      </w:r>
      <w:r>
        <w:rPr>
          <w:noProof/>
        </w:rPr>
        <w:fldChar w:fldCharType="end"/>
      </w:r>
      <w:bookmarkEnd w:id="340"/>
      <w:r w:rsidRPr="00084655">
        <w:t>: File output dialog</w:t>
      </w:r>
    </w:p>
    <w:p w14:paraId="34312F9B" w14:textId="77777777" w:rsidR="00D934DC" w:rsidRDefault="00D934DC" w:rsidP="00D934DC">
      <w:pPr>
        <w:pStyle w:val="HangingIndent"/>
      </w:pPr>
      <w:r>
        <w:t>Controls are as follows:</w:t>
      </w:r>
    </w:p>
    <w:tbl>
      <w:tblPr>
        <w:tblStyle w:val="TableGrid"/>
        <w:tblW w:w="0" w:type="auto"/>
        <w:tblInd w:w="817" w:type="dxa"/>
        <w:tblLook w:val="04A0" w:firstRow="1" w:lastRow="0" w:firstColumn="1" w:lastColumn="0" w:noHBand="0" w:noVBand="1"/>
      </w:tblPr>
      <w:tblGrid>
        <w:gridCol w:w="1701"/>
        <w:gridCol w:w="6724"/>
      </w:tblGrid>
      <w:tr w:rsidR="002D6098" w:rsidRPr="00280B8D" w14:paraId="371F576E" w14:textId="77777777" w:rsidTr="00B62D7B">
        <w:trPr>
          <w:trHeight w:val="3697"/>
        </w:trPr>
        <w:tc>
          <w:tcPr>
            <w:tcW w:w="1701" w:type="dxa"/>
          </w:tcPr>
          <w:p w14:paraId="5DFC2B1E" w14:textId="77777777" w:rsidR="002D6098" w:rsidRPr="00280B8D" w:rsidRDefault="002D6098" w:rsidP="00B62D7B">
            <w:pPr>
              <w:pStyle w:val="HangingIndent"/>
              <w:ind w:left="0" w:firstLine="0"/>
            </w:pPr>
            <w:r w:rsidRPr="00280B8D">
              <w:rPr>
                <w:rStyle w:val="GUIWord"/>
              </w:rPr>
              <w:lastRenderedPageBreak/>
              <w:t>File format:</w:t>
            </w:r>
            <w:r w:rsidRPr="00280B8D">
              <w:t xml:space="preserve">   </w:t>
            </w:r>
          </w:p>
          <w:p w14:paraId="2E0F07A0" w14:textId="77777777" w:rsidR="002D6098" w:rsidRPr="00280B8D" w:rsidRDefault="002D6098" w:rsidP="00280B8D">
            <w:pPr>
              <w:pStyle w:val="HangingIndent"/>
              <w:ind w:left="0" w:firstLine="0"/>
              <w:jc w:val="right"/>
            </w:pPr>
            <w:r w:rsidRPr="00280B8D">
              <w:t>CSV:</w:t>
            </w:r>
          </w:p>
          <w:p w14:paraId="11A443EB" w14:textId="77777777" w:rsidR="002D6098" w:rsidRDefault="002D6098" w:rsidP="00280B8D">
            <w:pPr>
              <w:pStyle w:val="HangingIndent"/>
              <w:ind w:left="0"/>
              <w:jc w:val="right"/>
            </w:pPr>
          </w:p>
          <w:p w14:paraId="65CE4A16" w14:textId="77777777" w:rsidR="002D6098" w:rsidRDefault="002D6098" w:rsidP="00280B8D">
            <w:pPr>
              <w:pStyle w:val="HangingIndent"/>
              <w:ind w:left="0"/>
              <w:jc w:val="right"/>
            </w:pPr>
          </w:p>
          <w:p w14:paraId="35FD2547" w14:textId="77777777" w:rsidR="002D6098" w:rsidRDefault="002D6098" w:rsidP="00280B8D">
            <w:pPr>
              <w:pStyle w:val="HangingIndent"/>
              <w:ind w:left="0"/>
              <w:jc w:val="center"/>
            </w:pPr>
          </w:p>
          <w:p w14:paraId="4B8BF53A" w14:textId="77777777" w:rsidR="002D6098" w:rsidRPr="00280B8D" w:rsidRDefault="002D6098" w:rsidP="00280B8D">
            <w:pPr>
              <w:pStyle w:val="HangingIndent"/>
              <w:ind w:left="0"/>
              <w:jc w:val="right"/>
            </w:pPr>
            <w:r w:rsidRPr="00280B8D">
              <w:t>ENVI SLB:</w:t>
            </w:r>
          </w:p>
        </w:tc>
        <w:tc>
          <w:tcPr>
            <w:tcW w:w="6724" w:type="dxa"/>
          </w:tcPr>
          <w:p w14:paraId="534B8324" w14:textId="77777777" w:rsidR="002D6098" w:rsidRPr="00280B8D" w:rsidRDefault="002D6098" w:rsidP="00B62D7B">
            <w:pPr>
              <w:pStyle w:val="HangingIndent"/>
              <w:ind w:left="0" w:firstLine="0"/>
            </w:pPr>
            <w:r w:rsidRPr="00280B8D">
              <w:t>Select from the drop down list.</w:t>
            </w:r>
          </w:p>
          <w:p w14:paraId="12F2EA73" w14:textId="77777777" w:rsidR="002D6098" w:rsidRDefault="002D6098" w:rsidP="002D6098">
            <w:pPr>
              <w:pStyle w:val="HangingIndent"/>
              <w:ind w:left="0" w:firstLine="0"/>
            </w:pPr>
            <w:r w:rsidRPr="00280B8D">
              <w:t xml:space="preserve">Data is written to a text file in comma separated value format. This file type can be read into Excel. A full description of the way CSV files are used can be found below at </w:t>
            </w:r>
            <w:r w:rsidR="008378F6" w:rsidRPr="008378F6">
              <w:rPr>
                <w:i/>
              </w:rPr>
              <w:t>Section</w:t>
            </w:r>
            <w:r w:rsidRPr="008378F6">
              <w:rPr>
                <w:i/>
              </w:rPr>
              <w:t xml:space="preserve"> </w:t>
            </w:r>
            <w:r w:rsidR="008378F6" w:rsidRPr="008378F6">
              <w:rPr>
                <w:i/>
              </w:rPr>
              <w:t>8.6.1</w:t>
            </w:r>
            <w:r w:rsidRPr="008378F6">
              <w:rPr>
                <w:rStyle w:val="CrossReference"/>
                <w:i w:val="0"/>
              </w:rPr>
              <w:t xml:space="preserve"> </w:t>
            </w:r>
            <w:r w:rsidR="008378F6" w:rsidRPr="008378F6">
              <w:rPr>
                <w:i/>
              </w:rPr>
              <w:fldChar w:fldCharType="begin"/>
            </w:r>
            <w:r w:rsidR="008378F6" w:rsidRPr="008378F6">
              <w:rPr>
                <w:rStyle w:val="CrossReference"/>
                <w:i w:val="0"/>
              </w:rPr>
              <w:instrText xml:space="preserve"> REF _Ref413329509 \h </w:instrText>
            </w:r>
            <w:r w:rsidR="008378F6">
              <w:rPr>
                <w:i/>
              </w:rPr>
              <w:instrText xml:space="preserve"> \* MERGEFORMAT </w:instrText>
            </w:r>
            <w:r w:rsidR="008378F6" w:rsidRPr="008378F6">
              <w:rPr>
                <w:i/>
              </w:rPr>
            </w:r>
            <w:r w:rsidR="008378F6" w:rsidRPr="008378F6">
              <w:rPr>
                <w:i/>
              </w:rPr>
              <w:fldChar w:fldCharType="separate"/>
            </w:r>
            <w:r w:rsidR="00057C13" w:rsidRPr="00057C13">
              <w:rPr>
                <w:i/>
              </w:rPr>
              <w:t>CSV Spectrum Export Format</w:t>
            </w:r>
            <w:r w:rsidR="008378F6" w:rsidRPr="008378F6">
              <w:rPr>
                <w:i/>
              </w:rPr>
              <w:fldChar w:fldCharType="end"/>
            </w:r>
            <w:r w:rsidRPr="00280B8D">
              <w:t>.</w:t>
            </w:r>
          </w:p>
          <w:p w14:paraId="0C19069C" w14:textId="77777777" w:rsidR="002D6098" w:rsidRPr="00280B8D" w:rsidRDefault="002D6098" w:rsidP="002D6098">
            <w:pPr>
              <w:pStyle w:val="HangingIndent"/>
              <w:ind w:left="0" w:firstLine="0"/>
            </w:pPr>
            <w:r w:rsidRPr="00280B8D">
              <w:t>ENVI Spectral library file consisting of two files: a header file (&lt;file_name&gt;.hdr) and a body file (&lt;file_name&gt;.slb). Spectral data are written as floating point values, either 32 bit or 64 bit depending on the architecture of the machine. The datatype field in the header file is set accordingly (datatype 4 or 5 respectively).</w:t>
            </w:r>
          </w:p>
        </w:tc>
      </w:tr>
      <w:tr w:rsidR="00280B8D" w:rsidRPr="00280B8D" w14:paraId="4B722FED" w14:textId="77777777" w:rsidTr="00280B8D">
        <w:tc>
          <w:tcPr>
            <w:tcW w:w="1701" w:type="dxa"/>
          </w:tcPr>
          <w:p w14:paraId="4869D8BF" w14:textId="77777777" w:rsidR="00280B8D" w:rsidRPr="00280B8D" w:rsidRDefault="00280B8D" w:rsidP="00B62D7B">
            <w:pPr>
              <w:pStyle w:val="HangingIndent"/>
              <w:ind w:left="0" w:firstLine="0"/>
            </w:pPr>
            <w:r w:rsidRPr="00280B8D">
              <w:rPr>
                <w:rStyle w:val="GUIWord"/>
              </w:rPr>
              <w:t>Target folder:</w:t>
            </w:r>
            <w:r w:rsidRPr="00280B8D">
              <w:t xml:space="preserve">   </w:t>
            </w:r>
          </w:p>
        </w:tc>
        <w:tc>
          <w:tcPr>
            <w:tcW w:w="6724" w:type="dxa"/>
          </w:tcPr>
          <w:p w14:paraId="1FAD03A9" w14:textId="77777777" w:rsidR="00280B8D" w:rsidRPr="00280B8D" w:rsidRDefault="0088215B" w:rsidP="008378F6">
            <w:pPr>
              <w:pStyle w:val="HangingIndent"/>
              <w:ind w:left="0" w:firstLine="0"/>
            </w:pPr>
            <w:r>
              <w:t xml:space="preserve">Click </w:t>
            </w:r>
            <w:r w:rsidR="00833E1E" w:rsidRPr="00833E1E">
              <w:rPr>
                <w:b/>
              </w:rPr>
              <w:t>Browse</w:t>
            </w:r>
            <w:r w:rsidR="00280B8D" w:rsidRPr="00280B8D">
              <w:t xml:space="preserve"> to select the folder into which the output files will be written. Note that when using a UNIX system you may have to enter a dot as filename (see </w:t>
            </w:r>
            <w:r w:rsidR="008378F6" w:rsidRPr="008378F6">
              <w:rPr>
                <w:i/>
              </w:rPr>
              <w:t>Section</w:t>
            </w:r>
            <w:r w:rsidR="00280B8D" w:rsidRPr="00280B8D">
              <w:t xml:space="preserve"> </w:t>
            </w:r>
            <w:r w:rsidR="00280B8D" w:rsidRPr="00280B8D">
              <w:fldChar w:fldCharType="begin"/>
            </w:r>
            <w:r w:rsidR="00280B8D" w:rsidRPr="00280B8D">
              <w:instrText xml:space="preserve"> REF _Ref358393092 \r \h  \* MERGEFORMAT </w:instrText>
            </w:r>
            <w:r w:rsidR="00280B8D" w:rsidRPr="00280B8D">
              <w:fldChar w:fldCharType="separate"/>
            </w:r>
            <w:r w:rsidR="00057C13">
              <w:rPr>
                <w:b/>
              </w:rPr>
              <w:t>Error! Reference source not found.</w:t>
            </w:r>
            <w:r w:rsidR="00280B8D" w:rsidRPr="00280B8D">
              <w:fldChar w:fldCharType="end"/>
            </w:r>
            <w:r w:rsidR="00280B8D" w:rsidRPr="00280B8D">
              <w:rPr>
                <w:rStyle w:val="CrossReference"/>
              </w:rPr>
              <w:t xml:space="preserve"> </w:t>
            </w:r>
            <w:r w:rsidR="008378F6" w:rsidRPr="008378F6">
              <w:rPr>
                <w:i/>
              </w:rPr>
              <w:fldChar w:fldCharType="begin"/>
            </w:r>
            <w:r w:rsidR="008378F6" w:rsidRPr="008378F6">
              <w:rPr>
                <w:rStyle w:val="CrossReference"/>
                <w:i w:val="0"/>
              </w:rPr>
              <w:instrText xml:space="preserve"> REF _Ref413329564 \h </w:instrText>
            </w:r>
            <w:r w:rsidR="008378F6">
              <w:rPr>
                <w:i/>
              </w:rPr>
              <w:instrText xml:space="preserve"> \* MERGEFORMAT </w:instrText>
            </w:r>
            <w:r w:rsidR="008378F6" w:rsidRPr="008378F6">
              <w:rPr>
                <w:i/>
              </w:rPr>
            </w:r>
            <w:r w:rsidR="008378F6" w:rsidRPr="008378F6">
              <w:rPr>
                <w:i/>
              </w:rPr>
              <w:fldChar w:fldCharType="separate"/>
            </w:r>
            <w:r w:rsidR="00057C13" w:rsidRPr="00057C13">
              <w:rPr>
                <w:i/>
              </w:rPr>
              <w:t>Unix Operation</w:t>
            </w:r>
            <w:r w:rsidR="008378F6" w:rsidRPr="008378F6">
              <w:rPr>
                <w:i/>
              </w:rPr>
              <w:fldChar w:fldCharType="end"/>
            </w:r>
            <w:r w:rsidR="00280B8D" w:rsidRPr="00280B8D">
              <w:t>).</w:t>
            </w:r>
          </w:p>
        </w:tc>
      </w:tr>
      <w:tr w:rsidR="00280B8D" w:rsidRPr="00280B8D" w14:paraId="1F0ACADA" w14:textId="77777777" w:rsidTr="00B62D7B">
        <w:trPr>
          <w:trHeight w:val="4117"/>
        </w:trPr>
        <w:tc>
          <w:tcPr>
            <w:tcW w:w="1701" w:type="dxa"/>
          </w:tcPr>
          <w:p w14:paraId="76A58683" w14:textId="77777777" w:rsidR="00280B8D" w:rsidRPr="00280B8D" w:rsidRDefault="00280B8D" w:rsidP="00B62D7B">
            <w:pPr>
              <w:pStyle w:val="HangingIndent"/>
              <w:ind w:left="0" w:firstLine="0"/>
            </w:pPr>
            <w:r w:rsidRPr="00280B8D">
              <w:rPr>
                <w:rStyle w:val="GUIWord"/>
              </w:rPr>
              <w:t>Base name:</w:t>
            </w:r>
            <w:r w:rsidRPr="00280B8D">
              <w:t xml:space="preserve">   </w:t>
            </w:r>
          </w:p>
        </w:tc>
        <w:tc>
          <w:tcPr>
            <w:tcW w:w="6724" w:type="dxa"/>
          </w:tcPr>
          <w:p w14:paraId="4726539D" w14:textId="77777777" w:rsidR="00280B8D" w:rsidRPr="00280B8D" w:rsidRDefault="00280B8D" w:rsidP="00B62D7B">
            <w:pPr>
              <w:pStyle w:val="HangingIndent"/>
              <w:ind w:left="0" w:firstLine="0"/>
            </w:pPr>
            <w:r w:rsidRPr="00280B8D">
              <w:t xml:space="preserve">Enter a character string which will be prefixed to the file name. This name should contain only characters that are allowed in filenames (depends on your operating system). The base name is used to build the real filenames according to one of the following patterns: </w:t>
            </w:r>
          </w:p>
          <w:p w14:paraId="246289F9" w14:textId="77777777" w:rsidR="00280B8D" w:rsidRPr="00280B8D" w:rsidRDefault="00280B8D" w:rsidP="00B62D7B">
            <w:pPr>
              <w:pStyle w:val="Code"/>
              <w:shd w:val="clear" w:color="auto" w:fill="auto"/>
              <w:tabs>
                <w:tab w:val="clear" w:pos="1134"/>
                <w:tab w:val="clear" w:pos="1701"/>
                <w:tab w:val="clear" w:pos="2268"/>
                <w:tab w:val="clear" w:pos="2835"/>
                <w:tab w:val="clear" w:pos="3402"/>
              </w:tabs>
              <w:ind w:left="0" w:firstLine="0"/>
            </w:pPr>
            <w:r w:rsidRPr="00280B8D">
              <w:t>&lt;base name&gt;_&lt;sensor_name&gt;.&lt;file extension&gt;</w:t>
            </w:r>
          </w:p>
          <w:p w14:paraId="7353EA6C" w14:textId="77777777" w:rsidR="00280B8D" w:rsidRPr="00280B8D" w:rsidRDefault="00280B8D" w:rsidP="00B62D7B">
            <w:pPr>
              <w:pStyle w:val="Code"/>
              <w:shd w:val="clear" w:color="auto" w:fill="auto"/>
              <w:tabs>
                <w:tab w:val="clear" w:pos="1134"/>
                <w:tab w:val="clear" w:pos="1701"/>
                <w:tab w:val="clear" w:pos="2268"/>
                <w:tab w:val="clear" w:pos="2835"/>
                <w:tab w:val="clear" w:pos="3402"/>
              </w:tabs>
              <w:ind w:left="0" w:firstLine="0"/>
            </w:pPr>
            <w:r w:rsidRPr="00280B8D">
              <w:t>&lt;base name&gt;_&lt;instrument_name&gt;[cal&lt;calibration sequence number&gt;].&lt;file extension&gt;</w:t>
            </w:r>
          </w:p>
          <w:p w14:paraId="755530AF" w14:textId="77777777" w:rsidR="00280B8D" w:rsidRDefault="00280B8D" w:rsidP="00280B8D">
            <w:pPr>
              <w:pStyle w:val="HangingIndent"/>
              <w:ind w:left="0" w:firstLine="0"/>
            </w:pPr>
            <w:r w:rsidRPr="00280B8D">
              <w:t xml:space="preserve">The actual choice of naming pattern depends on the selection made in the </w:t>
            </w:r>
            <w:r w:rsidRPr="00280B8D">
              <w:rPr>
                <w:rStyle w:val="GUIWord"/>
              </w:rPr>
              <w:t>Splitting rules for exporting and plotting:</w:t>
            </w:r>
            <w:r w:rsidRPr="00280B8D">
              <w:t xml:space="preserve"> question in the previous </w:t>
            </w:r>
            <w:r w:rsidRPr="00280B8D">
              <w:rPr>
                <w:rStyle w:val="GUIWord"/>
              </w:rPr>
              <w:t>Query builder</w:t>
            </w:r>
            <w:r w:rsidRPr="00280B8D">
              <w:t xml:space="preserve"> dialog or </w:t>
            </w:r>
            <w:r w:rsidRPr="00280B8D">
              <w:rPr>
                <w:rStyle w:val="GUIWord"/>
              </w:rPr>
              <w:t>Data browser</w:t>
            </w:r>
            <w:r w:rsidRPr="00280B8D">
              <w:t xml:space="preserve"> dialog.</w:t>
            </w:r>
            <w:r>
              <w:t xml:space="preserve"> </w:t>
            </w:r>
          </w:p>
          <w:p w14:paraId="6039A8BA" w14:textId="77777777" w:rsidR="00280B8D" w:rsidRPr="00280B8D" w:rsidRDefault="00280B8D" w:rsidP="00280B8D">
            <w:pPr>
              <w:pStyle w:val="HangingIndent"/>
              <w:ind w:left="0" w:firstLine="0"/>
            </w:pPr>
            <w:r w:rsidRPr="00280B8D">
              <w:t>If no Instrument has been defined the Sensor name will be used.</w:t>
            </w:r>
          </w:p>
        </w:tc>
      </w:tr>
      <w:tr w:rsidR="00280B8D" w:rsidRPr="00280B8D" w14:paraId="4D978446" w14:textId="77777777" w:rsidTr="00280B8D">
        <w:tc>
          <w:tcPr>
            <w:tcW w:w="1701" w:type="dxa"/>
          </w:tcPr>
          <w:p w14:paraId="7C14DA85" w14:textId="77777777" w:rsidR="00280B8D" w:rsidRPr="00280B8D" w:rsidRDefault="00280B8D" w:rsidP="00B62D7B">
            <w:pPr>
              <w:pStyle w:val="HangingIndent"/>
              <w:ind w:left="0" w:firstLine="0"/>
            </w:pPr>
            <w:r w:rsidRPr="00280B8D">
              <w:rPr>
                <w:rStyle w:val="GUIWord"/>
              </w:rPr>
              <w:t>Split header and body</w:t>
            </w:r>
            <w:r w:rsidRPr="00280B8D">
              <w:t xml:space="preserve">   </w:t>
            </w:r>
          </w:p>
        </w:tc>
        <w:tc>
          <w:tcPr>
            <w:tcW w:w="6724" w:type="dxa"/>
          </w:tcPr>
          <w:p w14:paraId="47100B8A" w14:textId="77777777" w:rsidR="00280B8D" w:rsidRPr="00280B8D" w:rsidRDefault="00280B8D" w:rsidP="00B62D7B">
            <w:pPr>
              <w:pStyle w:val="HangingIndent"/>
              <w:ind w:left="0" w:firstLine="0"/>
            </w:pPr>
            <w:r w:rsidRPr="00280B8D">
              <w:t xml:space="preserve">Applies to CSV files only. The Spectra data will be split into two separate CSV files. The body file will have the string </w:t>
            </w:r>
            <w:r w:rsidRPr="00280B8D">
              <w:rPr>
                <w:rStyle w:val="Codeintext"/>
              </w:rPr>
              <w:t>_BODY</w:t>
            </w:r>
            <w:r w:rsidRPr="00280B8D">
              <w:t xml:space="preserve"> appended to the file name and </w:t>
            </w:r>
            <w:r w:rsidRPr="00280B8D">
              <w:rPr>
                <w:rStyle w:val="Codeintext"/>
              </w:rPr>
              <w:t>_HDR</w:t>
            </w:r>
            <w:r w:rsidRPr="00280B8D">
              <w:t xml:space="preserve"> is appended to the file name for the header file. (ENVI SLB files are always split into header and body.) The data are also split according to the selection made on the </w:t>
            </w:r>
            <w:r w:rsidRPr="00280B8D">
              <w:rPr>
                <w:rStyle w:val="GUIWord"/>
              </w:rPr>
              <w:t xml:space="preserve">Splitting rules for file export and plotting: </w:t>
            </w:r>
            <w:r w:rsidRPr="00280B8D">
              <w:t>question in the</w:t>
            </w:r>
            <w:r w:rsidRPr="00280B8D">
              <w:rPr>
                <w:rStyle w:val="GUIWord"/>
              </w:rPr>
              <w:t xml:space="preserve"> Query Builder </w:t>
            </w:r>
            <w:r w:rsidRPr="00280B8D">
              <w:t>or</w:t>
            </w:r>
            <w:r w:rsidRPr="00280B8D">
              <w:rPr>
                <w:rStyle w:val="GUIWord"/>
              </w:rPr>
              <w:t xml:space="preserve"> Spectrum Browser </w:t>
            </w:r>
            <w:r w:rsidRPr="00280B8D">
              <w:t>dialogs</w:t>
            </w:r>
            <w:r w:rsidRPr="00280B8D">
              <w:rPr>
                <w:rStyle w:val="GUIWord"/>
              </w:rPr>
              <w:t>.</w:t>
            </w:r>
            <w:r w:rsidRPr="00280B8D">
              <w:t xml:space="preserve"> See comment below about file naming.</w:t>
            </w:r>
          </w:p>
        </w:tc>
      </w:tr>
      <w:tr w:rsidR="00280B8D" w:rsidRPr="001A43B4" w14:paraId="30151F2A" w14:textId="77777777" w:rsidTr="00280B8D">
        <w:tc>
          <w:tcPr>
            <w:tcW w:w="1701" w:type="dxa"/>
          </w:tcPr>
          <w:p w14:paraId="48BA54C9" w14:textId="77777777" w:rsidR="00280B8D" w:rsidRPr="00280B8D" w:rsidRDefault="00280B8D" w:rsidP="00B62D7B">
            <w:pPr>
              <w:pStyle w:val="HangingIndent"/>
              <w:ind w:left="0" w:firstLine="0"/>
            </w:pPr>
            <w:r w:rsidRPr="00280B8D">
              <w:rPr>
                <w:rStyle w:val="GUIWord"/>
              </w:rPr>
              <w:t>Time format:</w:t>
            </w:r>
            <w:r w:rsidRPr="00280B8D">
              <w:t xml:space="preserve">   </w:t>
            </w:r>
          </w:p>
        </w:tc>
        <w:tc>
          <w:tcPr>
            <w:tcW w:w="6724" w:type="dxa"/>
          </w:tcPr>
          <w:p w14:paraId="2F537751" w14:textId="77777777" w:rsidR="00280B8D" w:rsidRPr="001A43B4" w:rsidRDefault="00280B8D" w:rsidP="00B62D7B">
            <w:pPr>
              <w:pStyle w:val="HangingIndent"/>
              <w:ind w:left="0" w:firstLine="0"/>
            </w:pPr>
            <w:r w:rsidRPr="00280B8D">
              <w:t>Select your desired time format. Selecting milliseconds makes it easier to use the timestamp as an X axis value in Excel plotting.</w:t>
            </w:r>
          </w:p>
        </w:tc>
      </w:tr>
    </w:tbl>
    <w:p w14:paraId="355965B3" w14:textId="77777777" w:rsidR="00D934DC" w:rsidRPr="001A43B4" w:rsidRDefault="00D934DC" w:rsidP="00D934DC">
      <w:pPr>
        <w:pStyle w:val="HangingIndent"/>
      </w:pPr>
    </w:p>
    <w:p w14:paraId="419F5CE4" w14:textId="77777777" w:rsidR="00D934DC" w:rsidRDefault="00D934DC" w:rsidP="00D934DC">
      <w:pPr>
        <w:pStyle w:val="Body"/>
      </w:pPr>
      <w:r>
        <w:t>The data file names are constructed using the following components.</w:t>
      </w:r>
    </w:p>
    <w:tbl>
      <w:tblPr>
        <w:tblStyle w:val="TableGrid"/>
        <w:tblW w:w="0" w:type="auto"/>
        <w:tblInd w:w="817" w:type="dxa"/>
        <w:tblLook w:val="04A0" w:firstRow="1" w:lastRow="0" w:firstColumn="1" w:lastColumn="0" w:noHBand="0" w:noVBand="1"/>
      </w:tblPr>
      <w:tblGrid>
        <w:gridCol w:w="2126"/>
        <w:gridCol w:w="6299"/>
      </w:tblGrid>
      <w:tr w:rsidR="00CC60E6" w:rsidRPr="00CC60E6" w14:paraId="3AB96E4D" w14:textId="77777777" w:rsidTr="00BB36EF">
        <w:tc>
          <w:tcPr>
            <w:tcW w:w="2126" w:type="dxa"/>
          </w:tcPr>
          <w:p w14:paraId="19BB8101" w14:textId="77777777" w:rsidR="00CC60E6" w:rsidRPr="00CC60E6" w:rsidRDefault="00CC60E6" w:rsidP="00B62D7B">
            <w:pPr>
              <w:pStyle w:val="HangingIndent"/>
              <w:ind w:left="0" w:firstLine="0"/>
            </w:pPr>
            <w:r w:rsidRPr="00CC60E6">
              <w:rPr>
                <w:rStyle w:val="Strong"/>
              </w:rPr>
              <w:lastRenderedPageBreak/>
              <w:t>Campaign name</w:t>
            </w:r>
          </w:p>
        </w:tc>
        <w:tc>
          <w:tcPr>
            <w:tcW w:w="6299" w:type="dxa"/>
          </w:tcPr>
          <w:p w14:paraId="4950C59A" w14:textId="77777777" w:rsidR="00CC60E6" w:rsidRPr="00CC60E6" w:rsidRDefault="00CC60E6" w:rsidP="00B62D7B">
            <w:pPr>
              <w:pStyle w:val="HangingIndent"/>
              <w:ind w:left="0" w:firstLine="0"/>
            </w:pPr>
            <w:r w:rsidRPr="00CC60E6">
              <w:t>The Campaign name is always used in the output file name. It is not recommended to export data from multiple Campaigns at one time. The results are undefined.</w:t>
            </w:r>
          </w:p>
        </w:tc>
      </w:tr>
      <w:tr w:rsidR="00CC60E6" w:rsidRPr="00CC60E6" w14:paraId="7CEFD0FD" w14:textId="77777777" w:rsidTr="00BB36EF">
        <w:tc>
          <w:tcPr>
            <w:tcW w:w="2126" w:type="dxa"/>
          </w:tcPr>
          <w:p w14:paraId="76C95324" w14:textId="77777777" w:rsidR="00CC60E6" w:rsidRPr="00CC60E6" w:rsidRDefault="00CC60E6" w:rsidP="00B62D7B">
            <w:pPr>
              <w:pStyle w:val="HangingIndent"/>
              <w:ind w:left="0" w:firstLine="0"/>
              <w:rPr>
                <w:rStyle w:val="Strong"/>
              </w:rPr>
            </w:pPr>
            <w:r w:rsidRPr="00CC60E6">
              <w:rPr>
                <w:rStyle w:val="Strong"/>
              </w:rPr>
              <w:t>Sensor name</w:t>
            </w:r>
          </w:p>
        </w:tc>
        <w:tc>
          <w:tcPr>
            <w:tcW w:w="6299" w:type="dxa"/>
          </w:tcPr>
          <w:p w14:paraId="24877DBF" w14:textId="77777777" w:rsidR="00CC60E6" w:rsidRPr="00CC60E6" w:rsidRDefault="00CC60E6" w:rsidP="00B62D7B">
            <w:pPr>
              <w:pStyle w:val="HangingIndent"/>
              <w:ind w:left="0" w:firstLine="0"/>
            </w:pPr>
            <w:r w:rsidRPr="00CC60E6">
              <w:t>The Sensor name is always used in the output file name. There will be separate files for each Sensor.</w:t>
            </w:r>
          </w:p>
        </w:tc>
      </w:tr>
      <w:tr w:rsidR="00CC60E6" w:rsidRPr="00CC60E6" w14:paraId="66D7E818" w14:textId="77777777" w:rsidTr="00BB36EF">
        <w:tc>
          <w:tcPr>
            <w:tcW w:w="2126" w:type="dxa"/>
          </w:tcPr>
          <w:p w14:paraId="17317A7D" w14:textId="77777777" w:rsidR="00CC60E6" w:rsidRPr="00CC60E6" w:rsidRDefault="00CC60E6" w:rsidP="00B62D7B">
            <w:pPr>
              <w:pStyle w:val="HangingIndent"/>
              <w:ind w:left="0" w:firstLine="0"/>
              <w:rPr>
                <w:rStyle w:val="Strong"/>
              </w:rPr>
            </w:pPr>
            <w:r w:rsidRPr="00CC60E6">
              <w:rPr>
                <w:rStyle w:val="Strong"/>
              </w:rPr>
              <w:t>Unit type</w:t>
            </w:r>
          </w:p>
        </w:tc>
        <w:tc>
          <w:tcPr>
            <w:tcW w:w="6299" w:type="dxa"/>
          </w:tcPr>
          <w:p w14:paraId="6034DB8F" w14:textId="77777777" w:rsidR="00CC60E6" w:rsidRPr="00CC60E6" w:rsidRDefault="00CC60E6" w:rsidP="00B62D7B">
            <w:pPr>
              <w:pStyle w:val="HangingIndent"/>
              <w:ind w:left="0" w:firstLine="0"/>
            </w:pPr>
            <w:r w:rsidRPr="00CC60E6">
              <w:t xml:space="preserve">If you select </w:t>
            </w:r>
            <w:r w:rsidRPr="00CC60E6">
              <w:rPr>
                <w:rStyle w:val="GUIWord"/>
              </w:rPr>
              <w:t xml:space="preserve">Split spaces by sensor and unit </w:t>
            </w:r>
            <w:r w:rsidRPr="00CC60E6">
              <w:t>or</w:t>
            </w:r>
            <w:r w:rsidRPr="00CC60E6">
              <w:rPr>
                <w:rStyle w:val="GUIWord"/>
              </w:rPr>
              <w:t xml:space="preserve"> Split spaces by sensor, instrument, calibration_no and units</w:t>
            </w:r>
            <w:r w:rsidRPr="00CC60E6">
              <w:t>, there will be separate files for each value of the Unit Metadata Attribute.</w:t>
            </w:r>
          </w:p>
        </w:tc>
      </w:tr>
      <w:tr w:rsidR="00CC60E6" w:rsidRPr="00CC60E6" w14:paraId="728C9C62" w14:textId="77777777" w:rsidTr="00BB36EF">
        <w:tc>
          <w:tcPr>
            <w:tcW w:w="2126" w:type="dxa"/>
          </w:tcPr>
          <w:p w14:paraId="03EFD72F" w14:textId="77777777" w:rsidR="00CC60E6" w:rsidRPr="00CC60E6" w:rsidRDefault="00CC60E6" w:rsidP="00B62D7B">
            <w:pPr>
              <w:pStyle w:val="HangingIndent"/>
              <w:ind w:left="0" w:firstLine="0"/>
              <w:rPr>
                <w:rStyle w:val="Strong"/>
              </w:rPr>
            </w:pPr>
            <w:r w:rsidRPr="00CC60E6">
              <w:rPr>
                <w:rStyle w:val="Strong"/>
              </w:rPr>
              <w:t>Calibration number</w:t>
            </w:r>
          </w:p>
        </w:tc>
        <w:tc>
          <w:tcPr>
            <w:tcW w:w="6299" w:type="dxa"/>
          </w:tcPr>
          <w:p w14:paraId="231EE038" w14:textId="77777777" w:rsidR="00CC60E6" w:rsidRPr="00CC60E6" w:rsidRDefault="00CC60E6" w:rsidP="00B62D7B">
            <w:pPr>
              <w:pStyle w:val="HangingIndent"/>
              <w:ind w:left="0" w:firstLine="0"/>
            </w:pPr>
            <w:r w:rsidRPr="00CC60E6">
              <w:t xml:space="preserve">If you select </w:t>
            </w:r>
            <w:r w:rsidRPr="00CC60E6">
              <w:rPr>
                <w:rStyle w:val="GUIWord"/>
              </w:rPr>
              <w:t>Split spaces by sensor, instrument, calibration_no and units</w:t>
            </w:r>
            <w:r w:rsidRPr="00CC60E6">
              <w:t>, there will also be separate files for each Calibration for each Sensor and Unit combination.</w:t>
            </w:r>
          </w:p>
        </w:tc>
      </w:tr>
    </w:tbl>
    <w:p w14:paraId="175845DA" w14:textId="77777777" w:rsidR="00D934DC" w:rsidRPr="00340BAD" w:rsidRDefault="00D934DC" w:rsidP="00D934DC">
      <w:pPr>
        <w:pStyle w:val="HeadingSubUnnumbered"/>
      </w:pPr>
      <w:r w:rsidRPr="00340BAD">
        <w:t>Example</w:t>
      </w:r>
    </w:p>
    <w:p w14:paraId="307C858D" w14:textId="77777777" w:rsidR="00D934DC" w:rsidRPr="00084655" w:rsidRDefault="00D934DC" w:rsidP="00D934DC">
      <w:pPr>
        <w:pStyle w:val="Body"/>
      </w:pPr>
      <w:r>
        <w:t>C</w:t>
      </w:r>
      <w:r w:rsidRPr="00084655">
        <w:t xml:space="preserve">onsider a </w:t>
      </w:r>
      <w:r>
        <w:t>Campaign</w:t>
      </w:r>
      <w:r w:rsidRPr="00084655">
        <w:t xml:space="preserve"> containing Spectra captured with</w:t>
      </w:r>
      <w:r>
        <w:t xml:space="preserve"> the following three Instruments</w:t>
      </w:r>
      <w:r w:rsidRPr="00084655">
        <w:t>:</w:t>
      </w:r>
    </w:p>
    <w:p w14:paraId="341C4565" w14:textId="77777777" w:rsidR="00D934DC" w:rsidRPr="00084655" w:rsidRDefault="00D934DC" w:rsidP="00D934DC">
      <w:pPr>
        <w:pStyle w:val="Bullet"/>
        <w:ind w:left="1134"/>
      </w:pPr>
      <w:r w:rsidRPr="00084655">
        <w:t xml:space="preserve">An ASD </w:t>
      </w:r>
      <w:r>
        <w:t>Instrument</w:t>
      </w:r>
      <w:r w:rsidRPr="00084655">
        <w:t xml:space="preserve"> belonging to the Institute of Natural Resources, Massey University (named INR ASD) with calibration sequence number 1</w:t>
      </w:r>
    </w:p>
    <w:p w14:paraId="3B9EFEFF" w14:textId="77777777" w:rsidR="00D934DC" w:rsidRPr="00084655" w:rsidRDefault="00D934DC" w:rsidP="00D934DC">
      <w:pPr>
        <w:pStyle w:val="Bullet"/>
        <w:ind w:left="1134"/>
      </w:pPr>
      <w:r w:rsidRPr="00084655">
        <w:t xml:space="preserve">An ASD </w:t>
      </w:r>
      <w:r>
        <w:t>Instrument</w:t>
      </w:r>
      <w:r w:rsidRPr="00084655">
        <w:t xml:space="preserve"> belonging to the Remote Sensing Laboratories, University of Zurich (named RSL ASD 1) with no calibrations entered in the database</w:t>
      </w:r>
    </w:p>
    <w:p w14:paraId="5DA9452A" w14:textId="77777777" w:rsidR="00D934DC" w:rsidRPr="00084655" w:rsidRDefault="00D934DC" w:rsidP="00D934DC">
      <w:pPr>
        <w:pStyle w:val="Bullet"/>
        <w:ind w:left="1134"/>
      </w:pPr>
      <w:r w:rsidRPr="00084655">
        <w:t xml:space="preserve">A GER 3700 </w:t>
      </w:r>
      <w:r>
        <w:t>Instrument</w:t>
      </w:r>
      <w:r w:rsidRPr="00084655">
        <w:t xml:space="preserve"> belonging to the Remote Sensing Laboratories, University of Zurich (named RSL GER 3700) with no calibrations entered in the database</w:t>
      </w:r>
    </w:p>
    <w:p w14:paraId="41CF55DE" w14:textId="77777777" w:rsidR="00D934DC" w:rsidRPr="00084655" w:rsidRDefault="00D934DC" w:rsidP="00D934DC">
      <w:pPr>
        <w:pStyle w:val="Body"/>
      </w:pPr>
      <w:r w:rsidRPr="00084655">
        <w:t xml:space="preserve">A CSV file output of this </w:t>
      </w:r>
      <w:r>
        <w:t>Campaign</w:t>
      </w:r>
      <w:r w:rsidRPr="00084655">
        <w:t xml:space="preserve"> with the option </w:t>
      </w:r>
      <w:r w:rsidRPr="00A73E7B">
        <w:rPr>
          <w:rStyle w:val="GUIWord"/>
        </w:rPr>
        <w:t>Split header and body</w:t>
      </w:r>
      <w:r w:rsidRPr="00084655">
        <w:t xml:space="preserve"> results in the following files:</w:t>
      </w:r>
    </w:p>
    <w:p w14:paraId="4A1DF7EB" w14:textId="77777777" w:rsidR="00D934DC" w:rsidRPr="00084655" w:rsidRDefault="00D934DC" w:rsidP="00D934DC">
      <w:pPr>
        <w:pStyle w:val="Figure"/>
      </w:pPr>
      <w:r>
        <w:rPr>
          <w:lang w:val="en-US" w:eastAsia="en-US"/>
        </w:rPr>
        <w:drawing>
          <wp:inline distT="0" distB="0" distL="0" distR="0" wp14:anchorId="5114AB00" wp14:editId="20F0F3BF">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cstate="print"/>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7ABCDD24" w14:textId="77777777" w:rsidR="00D934DC" w:rsidRPr="00084655" w:rsidRDefault="00D934DC" w:rsidP="00D934DC">
      <w:pPr>
        <w:pStyle w:val="Heading3"/>
      </w:pPr>
      <w:bookmarkStart w:id="341" w:name="_Toc355280391"/>
      <w:bookmarkStart w:id="342" w:name="_Ref356826590"/>
      <w:bookmarkStart w:id="343" w:name="_Ref356826592"/>
      <w:bookmarkStart w:id="344" w:name="_Toc398023948"/>
      <w:bookmarkStart w:id="345" w:name="_Ref413329509"/>
      <w:bookmarkStart w:id="346" w:name="_Toc296956714"/>
      <w:r w:rsidRPr="00084655">
        <w:t xml:space="preserve">CSV </w:t>
      </w:r>
      <w:r>
        <w:t>Spectrum</w:t>
      </w:r>
      <w:r w:rsidRPr="00084655">
        <w:t xml:space="preserve"> </w:t>
      </w:r>
      <w:r>
        <w:t xml:space="preserve">Export </w:t>
      </w:r>
      <w:r w:rsidRPr="00084655">
        <w:t>Format</w:t>
      </w:r>
      <w:bookmarkEnd w:id="341"/>
      <w:bookmarkEnd w:id="342"/>
      <w:bookmarkEnd w:id="343"/>
      <w:bookmarkEnd w:id="344"/>
      <w:bookmarkEnd w:id="345"/>
      <w:bookmarkEnd w:id="346"/>
    </w:p>
    <w:p w14:paraId="3A7CA810" w14:textId="77777777" w:rsidR="00D934DC" w:rsidRDefault="00D934DC" w:rsidP="00D934DC">
      <w:pPr>
        <w:pStyle w:val="Body"/>
      </w:pPr>
      <w:r>
        <w:t>Multiple Spectra are written into a single CSV file, with the data for each Spectrum in a separate column.</w:t>
      </w:r>
    </w:p>
    <w:p w14:paraId="5B483C90" w14:textId="77777777" w:rsidR="00D934DC" w:rsidRDefault="00D934DC" w:rsidP="00D934DC">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14:paraId="7D48367A" w14:textId="77777777" w:rsidR="00D934DC" w:rsidRDefault="00D934DC" w:rsidP="00D934DC">
      <w:pPr>
        <w:pStyle w:val="Body"/>
      </w:pPr>
      <w:r>
        <w:t>The header contains as many lines as there are Metadata Attributes defined in all of the selected Spectra. The first column of each row is the Metadata Attribute name.</w:t>
      </w:r>
    </w:p>
    <w:p w14:paraId="565EE22D" w14:textId="77777777" w:rsidR="00D934DC" w:rsidRDefault="00D934DC" w:rsidP="00D934DC">
      <w:pPr>
        <w:pStyle w:val="Body"/>
      </w:pPr>
      <w:r>
        <w:t>The body contains one row for each wavelength. The first column is the wavelength in nanometres and the subsequent columns are the values at those wavelengths for each selected Spectrum.</w:t>
      </w:r>
    </w:p>
    <w:p w14:paraId="1117BBEE" w14:textId="77777777" w:rsidR="00D934DC" w:rsidRPr="00084655" w:rsidRDefault="00D934DC" w:rsidP="00D934DC">
      <w:pPr>
        <w:pStyle w:val="Body"/>
      </w:pPr>
      <w:r>
        <w:lastRenderedPageBreak/>
        <w:t>The following figure shows an Excel view of a CSV file created with three Spectra and the header and body written into the same file.</w:t>
      </w:r>
    </w:p>
    <w:p w14:paraId="56915C4C" w14:textId="77777777" w:rsidR="00D934DC" w:rsidRPr="00084655" w:rsidRDefault="00D934DC" w:rsidP="00D934DC">
      <w:pPr>
        <w:pStyle w:val="Figure"/>
      </w:pPr>
      <w:r>
        <w:rPr>
          <w:lang w:val="en-US" w:eastAsia="en-US"/>
        </w:rPr>
        <w:drawing>
          <wp:inline distT="0" distB="0" distL="0" distR="0" wp14:anchorId="56C3AA92" wp14:editId="2B73881E">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cstate="print"/>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18EAA5A" w14:textId="77777777" w:rsidR="00D934DC" w:rsidRPr="00084655" w:rsidRDefault="00D934DC" w:rsidP="00D934DC">
      <w:pPr>
        <w:pStyle w:val="Caption"/>
      </w:pPr>
      <w:bookmarkStart w:id="347" w:name="_Ref153770960"/>
      <w:r w:rsidRPr="00084655">
        <w:t xml:space="preserve">Figure </w:t>
      </w:r>
      <w:r>
        <w:fldChar w:fldCharType="begin"/>
      </w:r>
      <w:r>
        <w:instrText xml:space="preserve"> SEQ Figure \* ARABIC </w:instrText>
      </w:r>
      <w:r>
        <w:fldChar w:fldCharType="separate"/>
      </w:r>
      <w:r w:rsidR="00057C13">
        <w:rPr>
          <w:noProof/>
        </w:rPr>
        <w:t>46</w:t>
      </w:r>
      <w:r>
        <w:rPr>
          <w:noProof/>
        </w:rPr>
        <w:fldChar w:fldCharType="end"/>
      </w:r>
      <w:bookmarkEnd w:id="347"/>
      <w:r w:rsidRPr="00084655">
        <w:t>: CSV file example (loaded into Excel)</w:t>
      </w:r>
    </w:p>
    <w:p w14:paraId="7929F0E5" w14:textId="77777777" w:rsidR="00D934DC" w:rsidRDefault="00D934DC" w:rsidP="00D934DC">
      <w:pPr>
        <w:pStyle w:val="Heading2"/>
      </w:pPr>
      <w:bookmarkStart w:id="348" w:name="_Toc398023949"/>
      <w:bookmarkStart w:id="349" w:name="_Toc296956715"/>
      <w:r w:rsidRPr="003579B4">
        <w:t>Process</w:t>
      </w:r>
      <w:bookmarkEnd w:id="348"/>
      <w:bookmarkEnd w:id="349"/>
    </w:p>
    <w:p w14:paraId="590B75DB" w14:textId="77777777" w:rsidR="00D934DC" w:rsidRPr="00816EF8" w:rsidRDefault="00D934DC" w:rsidP="00D934DC">
      <w:pPr>
        <w:pStyle w:val="Body"/>
      </w:pPr>
      <w:r>
        <w:t xml:space="preserve">A separate chapter of this Use Guide is devoted to this topic. Please see </w:t>
      </w:r>
      <w:r w:rsidR="00EC2964">
        <w:rPr>
          <w:rStyle w:val="CrossReference"/>
        </w:rPr>
        <w:t>Section 13</w:t>
      </w:r>
      <w:r w:rsidRPr="003579B4">
        <w:rPr>
          <w:rStyle w:val="CrossReference"/>
        </w:rPr>
        <w:t xml:space="preserve"> </w:t>
      </w:r>
      <w:r>
        <w:fldChar w:fldCharType="begin"/>
      </w:r>
      <w:r>
        <w:instrText xml:space="preserve"> REF _Ref355793053 \h  \* MERGEFORMAT </w:instrText>
      </w:r>
      <w:r>
        <w:fldChar w:fldCharType="separate"/>
      </w:r>
      <w:r w:rsidR="00057C13" w:rsidRPr="00057C13">
        <w:rPr>
          <w:rStyle w:val="CrossReference"/>
        </w:rPr>
        <w:t>Interactive Processing using Space Networks</w:t>
      </w:r>
      <w:r>
        <w:fldChar w:fldCharType="end"/>
      </w:r>
      <w:r>
        <w:t>.</w:t>
      </w:r>
    </w:p>
    <w:p w14:paraId="27B5255B" w14:textId="77777777" w:rsidR="00D934DC" w:rsidRDefault="00D934DC" w:rsidP="00D934DC">
      <w:pPr>
        <w:pStyle w:val="Heading2"/>
      </w:pPr>
      <w:bookmarkStart w:id="350" w:name="_Toc398023950"/>
      <w:bookmarkStart w:id="351" w:name="_Toc296956716"/>
      <w:r w:rsidRPr="003579B4">
        <w:t>Spectral plot</w:t>
      </w:r>
      <w:bookmarkEnd w:id="350"/>
      <w:bookmarkEnd w:id="351"/>
    </w:p>
    <w:p w14:paraId="6B66E2E1" w14:textId="77777777" w:rsidR="00D934DC" w:rsidRDefault="00D934DC" w:rsidP="00D934DC">
      <w:pPr>
        <w:pStyle w:val="Body"/>
      </w:pPr>
      <w:r>
        <w:t>Using this option, plots of all currently selected Spectra are displayed.</w:t>
      </w:r>
    </w:p>
    <w:p w14:paraId="651AD53C" w14:textId="77777777" w:rsidR="00D934DC" w:rsidRDefault="00D934DC" w:rsidP="00D934DC">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14:paraId="5173569B" w14:textId="77777777" w:rsidR="00D934DC" w:rsidRDefault="00D934DC" w:rsidP="00D934DC">
      <w:pPr>
        <w:pStyle w:val="Body"/>
      </w:pPr>
      <w:r>
        <w:t>This example shows six Spectra plotted on a single graph.</w:t>
      </w:r>
    </w:p>
    <w:p w14:paraId="50CE6328" w14:textId="77777777" w:rsidR="00D934DC" w:rsidRDefault="00D934DC" w:rsidP="00D934DC">
      <w:pPr>
        <w:pStyle w:val="Figure"/>
      </w:pPr>
      <w:r>
        <w:rPr>
          <w:lang w:val="en-US" w:eastAsia="en-US"/>
        </w:rPr>
        <w:lastRenderedPageBreak/>
        <w:drawing>
          <wp:inline distT="0" distB="0" distL="0" distR="0" wp14:anchorId="0A39C204" wp14:editId="64D4C222">
            <wp:extent cx="2690949" cy="2029459"/>
            <wp:effectExtent l="0" t="19050" r="71301" b="66041"/>
            <wp:docPr id="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cstate="print"/>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8BED01F" w14:textId="77777777" w:rsidR="00D934DC" w:rsidRPr="00084655" w:rsidRDefault="00D934DC" w:rsidP="00D934DC">
      <w:pPr>
        <w:pStyle w:val="Caption"/>
      </w:pPr>
      <w:r w:rsidRPr="00084655">
        <w:t xml:space="preserve">Figure </w:t>
      </w:r>
      <w:r>
        <w:fldChar w:fldCharType="begin"/>
      </w:r>
      <w:r>
        <w:instrText xml:space="preserve"> SEQ Figure \* ARABIC </w:instrText>
      </w:r>
      <w:r>
        <w:fldChar w:fldCharType="separate"/>
      </w:r>
      <w:r w:rsidR="00057C13">
        <w:rPr>
          <w:noProof/>
        </w:rPr>
        <w:t>47</w:t>
      </w:r>
      <w:r>
        <w:rPr>
          <w:noProof/>
        </w:rPr>
        <w:fldChar w:fldCharType="end"/>
      </w:r>
      <w:r w:rsidRPr="00084655">
        <w:t xml:space="preserve">: </w:t>
      </w:r>
      <w:r>
        <w:t>Spectral plot graph</w:t>
      </w:r>
    </w:p>
    <w:p w14:paraId="6B42FFE3" w14:textId="77777777" w:rsidR="00D934DC" w:rsidRDefault="00D934DC" w:rsidP="00D934DC">
      <w:pPr>
        <w:pStyle w:val="Body"/>
      </w:pPr>
      <w:r>
        <w:t>The four plot opt</w:t>
      </w:r>
      <w:r w:rsidR="006C77ED">
        <w:t xml:space="preserve">ions that are described </w:t>
      </w:r>
      <w:r>
        <w:t xml:space="preserve">in </w:t>
      </w:r>
      <w:r w:rsidR="008378F6" w:rsidRPr="006C77ED">
        <w:rPr>
          <w:i/>
        </w:rPr>
        <w:t>Section</w:t>
      </w:r>
      <w:r w:rsidR="006C77ED" w:rsidRPr="006C77ED">
        <w:rPr>
          <w:i/>
        </w:rPr>
        <w:t xml:space="preserve"> 8.5</w:t>
      </w:r>
      <w:r w:rsidRPr="006C77ED">
        <w:rPr>
          <w:rStyle w:val="CrossReference"/>
          <w:i w:val="0"/>
        </w:rPr>
        <w:t xml:space="preserve"> </w:t>
      </w:r>
      <w:r w:rsidR="006C77ED" w:rsidRPr="006C77ED">
        <w:rPr>
          <w:i/>
        </w:rPr>
        <w:fldChar w:fldCharType="begin"/>
      </w:r>
      <w:r w:rsidR="006C77ED" w:rsidRPr="006C77ED">
        <w:rPr>
          <w:rStyle w:val="CrossReference"/>
          <w:i w:val="0"/>
        </w:rPr>
        <w:instrText xml:space="preserve"> REF _Ref153761959 \h </w:instrText>
      </w:r>
      <w:r w:rsidR="006C77ED">
        <w:rPr>
          <w:i/>
        </w:rPr>
        <w:instrText xml:space="preserve"> \* MERGEFORMAT </w:instrText>
      </w:r>
      <w:r w:rsidR="006C77ED" w:rsidRPr="006C77ED">
        <w:rPr>
          <w:i/>
        </w:rPr>
      </w:r>
      <w:r w:rsidR="006C77ED" w:rsidRPr="006C77ED">
        <w:rPr>
          <w:i/>
        </w:rPr>
        <w:fldChar w:fldCharType="separate"/>
      </w:r>
      <w:r w:rsidR="00057C13" w:rsidRPr="00057C13">
        <w:rPr>
          <w:i/>
        </w:rPr>
        <w:t>Show Report</w:t>
      </w:r>
      <w:r w:rsidR="006C77ED" w:rsidRPr="006C77ED">
        <w:rPr>
          <w:i/>
        </w:rPr>
        <w:fldChar w:fldCharType="end"/>
      </w:r>
      <w:r w:rsidR="006C77ED">
        <w:t xml:space="preserve"> </w:t>
      </w:r>
      <w:r>
        <w:t>are also available for the Spectral Plot option. They relate to the four buttons shown at the top right of the above window.</w:t>
      </w:r>
    </w:p>
    <w:p w14:paraId="045FA460" w14:textId="77777777" w:rsidR="00D934DC" w:rsidRDefault="00D934DC" w:rsidP="00D934DC">
      <w:pPr>
        <w:pStyle w:val="Heading2"/>
      </w:pPr>
      <w:bookmarkStart w:id="352" w:name="_Toc398023951"/>
      <w:bookmarkStart w:id="353" w:name="_Toc296956717"/>
      <w:r w:rsidRPr="003579B4">
        <w:t>Refl.</w:t>
      </w:r>
      <w:r w:rsidR="001065F5">
        <w:t xml:space="preserve"> </w:t>
      </w:r>
      <w:r w:rsidRPr="003579B4">
        <w:t>calc</w:t>
      </w:r>
      <w:bookmarkEnd w:id="352"/>
      <w:bookmarkEnd w:id="353"/>
    </w:p>
    <w:p w14:paraId="6431A28E" w14:textId="77777777" w:rsidR="00D934DC" w:rsidRDefault="00D934DC" w:rsidP="00D934DC">
      <w:pPr>
        <w:pStyle w:val="Body"/>
      </w:pPr>
      <w:r>
        <w:t>This function is the same as</w:t>
      </w:r>
      <w:r w:rsidR="00D34320">
        <w:t xml:space="preserve"> </w:t>
      </w:r>
      <w:r w:rsidR="00D34320" w:rsidRPr="00D34320">
        <w:rPr>
          <w:b/>
        </w:rPr>
        <w:t>Process</w:t>
      </w:r>
      <w:r>
        <w:t>, except that if you have a set of Spectra selected which all have Data Links to white Reference Spectra, it will set up a transformation from Radiance to Reflectance for those Spectra as default operations in the Process window.</w:t>
      </w:r>
    </w:p>
    <w:p w14:paraId="5F361DD1" w14:textId="77777777" w:rsidR="00D934DC" w:rsidRPr="001D236D" w:rsidRDefault="00D934DC" w:rsidP="00D934DC">
      <w:pPr>
        <w:pStyle w:val="Body"/>
      </w:pPr>
      <w:r>
        <w:t xml:space="preserve">Refer to </w:t>
      </w:r>
      <w:r w:rsidR="00D34320">
        <w:rPr>
          <w:rStyle w:val="CrossReference"/>
        </w:rPr>
        <w:t>Section 13</w:t>
      </w:r>
      <w:r w:rsidRPr="003579B4">
        <w:rPr>
          <w:rStyle w:val="CrossReference"/>
        </w:rPr>
        <w:t xml:space="preserve"> </w:t>
      </w:r>
      <w:r w:rsidR="00FF6A53" w:rsidRPr="00FF6A53">
        <w:rPr>
          <w:i/>
        </w:rPr>
        <w:fldChar w:fldCharType="begin"/>
      </w:r>
      <w:r w:rsidR="00FF6A53" w:rsidRPr="00FF6A53">
        <w:rPr>
          <w:rStyle w:val="CrossReference"/>
          <w:i w:val="0"/>
        </w:rPr>
        <w:instrText xml:space="preserve"> REF _Ref413329684 \h </w:instrText>
      </w:r>
      <w:r w:rsidR="00FF6A53">
        <w:rPr>
          <w:i/>
        </w:rPr>
        <w:instrText xml:space="preserve"> \* MERGEFORMAT </w:instrText>
      </w:r>
      <w:r w:rsidR="00FF6A53" w:rsidRPr="00FF6A53">
        <w:rPr>
          <w:i/>
        </w:rPr>
      </w:r>
      <w:r w:rsidR="00FF6A53" w:rsidRPr="00FF6A53">
        <w:rPr>
          <w:i/>
        </w:rPr>
        <w:fldChar w:fldCharType="separate"/>
      </w:r>
      <w:r w:rsidR="00057C13" w:rsidRPr="00057C13">
        <w:rPr>
          <w:i/>
        </w:rPr>
        <w:t>Interactive Processing using Space Networks</w:t>
      </w:r>
      <w:r w:rsidR="00FF6A53" w:rsidRPr="00FF6A53">
        <w:rPr>
          <w:i/>
        </w:rPr>
        <w:fldChar w:fldCharType="end"/>
      </w:r>
      <w:r>
        <w:t xml:space="preserve"> for further information.</w:t>
      </w:r>
    </w:p>
    <w:p w14:paraId="3A22BAE9" w14:textId="77777777" w:rsidR="00D934DC" w:rsidRDefault="00D934DC" w:rsidP="00D934DC">
      <w:pPr>
        <w:pStyle w:val="Heading2"/>
      </w:pPr>
      <w:bookmarkStart w:id="354" w:name="_Toc398023952"/>
      <w:bookmarkStart w:id="355" w:name="_Toc296956718"/>
      <w:r w:rsidRPr="003579B4">
        <w:t>Publish Collection</w:t>
      </w:r>
      <w:bookmarkEnd w:id="354"/>
      <w:bookmarkEnd w:id="355"/>
    </w:p>
    <w:p w14:paraId="61694A45" w14:textId="77777777" w:rsidR="00D934DC" w:rsidRPr="003579B4" w:rsidRDefault="00D934DC" w:rsidP="00D934DC">
      <w:pPr>
        <w:pStyle w:val="Body"/>
      </w:pPr>
      <w:r>
        <w:t xml:space="preserve">A separate chapter of this User Guide is devoted to this topic. Please see </w:t>
      </w:r>
      <w:r w:rsidR="00D34320">
        <w:rPr>
          <w:rStyle w:val="CrossReference"/>
        </w:rPr>
        <w:t>Section 12</w:t>
      </w:r>
      <w:r w:rsidRPr="008C6ACF">
        <w:rPr>
          <w:rStyle w:val="CrossReference"/>
        </w:rPr>
        <w:t xml:space="preserve"> </w:t>
      </w:r>
      <w:r w:rsidR="00FF6A53" w:rsidRPr="00FF6A53">
        <w:rPr>
          <w:i/>
        </w:rPr>
        <w:fldChar w:fldCharType="begin"/>
      </w:r>
      <w:r w:rsidR="00FF6A53" w:rsidRPr="00FF6A53">
        <w:rPr>
          <w:rStyle w:val="CrossReference"/>
          <w:i w:val="0"/>
        </w:rPr>
        <w:instrText xml:space="preserve"> REF _Ref413329717 \h </w:instrText>
      </w:r>
      <w:r w:rsidR="00FF6A53">
        <w:rPr>
          <w:i/>
        </w:rPr>
        <w:instrText xml:space="preserve"> \* MERGEFORMAT </w:instrText>
      </w:r>
      <w:r w:rsidR="00FF6A53" w:rsidRPr="00FF6A53">
        <w:rPr>
          <w:i/>
        </w:rPr>
      </w:r>
      <w:r w:rsidR="00FF6A53" w:rsidRPr="00FF6A53">
        <w:rPr>
          <w:i/>
        </w:rPr>
        <w:fldChar w:fldCharType="separate"/>
      </w:r>
      <w:r w:rsidR="00057C13" w:rsidRPr="00057C13">
        <w:rPr>
          <w:i/>
        </w:rPr>
        <w:t>Publishing Data to ANDS</w:t>
      </w:r>
      <w:r w:rsidR="00FF6A53" w:rsidRPr="00FF6A53">
        <w:rPr>
          <w:i/>
        </w:rPr>
        <w:fldChar w:fldCharType="end"/>
      </w:r>
      <w:r>
        <w:t>.</w:t>
      </w:r>
    </w:p>
    <w:p w14:paraId="1F5319CD" w14:textId="77777777" w:rsidR="00085DF0" w:rsidRDefault="00085DF0" w:rsidP="00085DF0">
      <w:pPr>
        <w:pStyle w:val="Heading1"/>
      </w:pPr>
      <w:bookmarkStart w:id="356" w:name="_Toc296956719"/>
      <w:r>
        <w:lastRenderedPageBreak/>
        <w:t>Data Maintenance</w:t>
      </w:r>
      <w:bookmarkEnd w:id="356"/>
    </w:p>
    <w:p w14:paraId="5211940E" w14:textId="77777777" w:rsidR="00C53E7F" w:rsidRDefault="008440CC" w:rsidP="00C53E7F">
      <w:r>
        <w:rPr>
          <w:noProof/>
          <w:lang w:val="en-US"/>
        </w:rPr>
        <mc:AlternateContent>
          <mc:Choice Requires="wps">
            <w:drawing>
              <wp:anchor distT="0" distB="0" distL="114300" distR="114300" simplePos="0" relativeHeight="251646464" behindDoc="0" locked="0" layoutInCell="1" allowOverlap="1" wp14:anchorId="51287269" wp14:editId="17B9FABE">
                <wp:simplePos x="0" y="0"/>
                <wp:positionH relativeFrom="column">
                  <wp:posOffset>1866900</wp:posOffset>
                </wp:positionH>
                <wp:positionV relativeFrom="paragraph">
                  <wp:posOffset>309245</wp:posOffset>
                </wp:positionV>
                <wp:extent cx="2590800" cy="1562100"/>
                <wp:effectExtent l="0" t="4445" r="12700" b="8255"/>
                <wp:wrapTopAndBottom/>
                <wp:docPr id="127"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0" cy="1562100"/>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0505A792" w14:textId="77777777" w:rsidR="008A541A" w:rsidRDefault="008A541A" w:rsidP="00633D22">
                            <w:pPr>
                              <w:jc w:val="center"/>
                              <w:rPr>
                                <w:b/>
                              </w:rPr>
                            </w:pPr>
                            <w:r w:rsidRPr="00213FEA">
                              <w:rPr>
                                <w:b/>
                              </w:rPr>
                              <w:t>Data Maintenance</w:t>
                            </w:r>
                          </w:p>
                          <w:p w14:paraId="44FA4968" w14:textId="77777777" w:rsidR="008A541A" w:rsidRDefault="008A541A" w:rsidP="00633D22">
                            <w:pPr>
                              <w:pStyle w:val="ListParagraph"/>
                              <w:numPr>
                                <w:ilvl w:val="0"/>
                                <w:numId w:val="40"/>
                              </w:numPr>
                              <w:spacing w:after="160" w:line="259" w:lineRule="auto"/>
                            </w:pPr>
                            <w:r>
                              <w:t>Remove data</w:t>
                            </w:r>
                          </w:p>
                          <w:p w14:paraId="50DEEB8E" w14:textId="77777777" w:rsidR="008A541A" w:rsidRDefault="008A541A" w:rsidP="00633D22">
                            <w:pPr>
                              <w:pStyle w:val="ListParagraph"/>
                              <w:numPr>
                                <w:ilvl w:val="0"/>
                                <w:numId w:val="40"/>
                              </w:numPr>
                              <w:spacing w:after="160" w:line="259" w:lineRule="auto"/>
                            </w:pPr>
                            <w:r>
                              <w:t>Export campaign</w:t>
                            </w:r>
                          </w:p>
                          <w:p w14:paraId="12FF7916" w14:textId="77777777" w:rsidR="008A541A" w:rsidRDefault="008A541A" w:rsidP="00633D22">
                            <w:pPr>
                              <w:pStyle w:val="ListParagraph"/>
                              <w:numPr>
                                <w:ilvl w:val="0"/>
                                <w:numId w:val="40"/>
                              </w:numPr>
                              <w:spacing w:after="160" w:line="259" w:lineRule="auto"/>
                            </w:pPr>
                            <w:r>
                              <w:t>Import campaign</w:t>
                            </w:r>
                          </w:p>
                          <w:p w14:paraId="6DD4F3F1" w14:textId="77777777" w:rsidR="008A541A" w:rsidRDefault="008A541A" w:rsidP="00633D22">
                            <w:pPr>
                              <w:pStyle w:val="ListParagraph"/>
                              <w:numPr>
                                <w:ilvl w:val="0"/>
                                <w:numId w:val="40"/>
                              </w:numPr>
                              <w:spacing w:after="160" w:line="259" w:lineRule="auto"/>
                            </w:pPr>
                            <w:r>
                              <w:t>Load sensor definition</w:t>
                            </w:r>
                          </w:p>
                          <w:p w14:paraId="1D9F522C" w14:textId="77777777" w:rsidR="008A541A" w:rsidRPr="00213FEA" w:rsidRDefault="008A541A" w:rsidP="00633D22">
                            <w:pPr>
                              <w:pStyle w:val="ListParagraph"/>
                              <w:numPr>
                                <w:ilvl w:val="0"/>
                                <w:numId w:val="40"/>
                              </w:numPr>
                              <w:spacing w:after="160" w:line="259" w:lineRule="auto"/>
                            </w:pPr>
                            <w:r>
                              <w:t>Instrumentation admi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205" style="position:absolute;margin-left:147pt;margin-top:24.35pt;width:204pt;height:123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" fillcolor="#c0504d [3205]" strokecolor="#622423 [1605]" strokeweight="1pt">
                <v:stroke joinstyle="miter"/>
                <v:textbox>
                  <w:txbxContent>
                    <w:p w14:paraId="0505A792" w14:textId="77777777" w:rsidR="008A541A" w:rsidRDefault="008A541A" w:rsidP="00633D22">
                      <w:pPr>
                        <w:jc w:val="center"/>
                        <w:rPr>
                          <w:b/>
                        </w:rPr>
                      </w:pPr>
                      <w:r w:rsidRPr="00213FEA">
                        <w:rPr>
                          <w:b/>
                        </w:rPr>
                        <w:t>Data Maintenance</w:t>
                      </w:r>
                    </w:p>
                    <w:p w14:paraId="44FA4968" w14:textId="77777777" w:rsidR="008A541A" w:rsidRDefault="008A541A" w:rsidP="00633D22">
                      <w:pPr>
                        <w:pStyle w:val="ListParagraph"/>
                        <w:numPr>
                          <w:ilvl w:val="0"/>
                          <w:numId w:val="40"/>
                        </w:numPr>
                        <w:spacing w:after="160" w:line="259" w:lineRule="auto"/>
                      </w:pPr>
                      <w:r>
                        <w:t>Remove data</w:t>
                      </w:r>
                    </w:p>
                    <w:p w14:paraId="50DEEB8E" w14:textId="77777777" w:rsidR="008A541A" w:rsidRDefault="008A541A" w:rsidP="00633D22">
                      <w:pPr>
                        <w:pStyle w:val="ListParagraph"/>
                        <w:numPr>
                          <w:ilvl w:val="0"/>
                          <w:numId w:val="40"/>
                        </w:numPr>
                        <w:spacing w:after="160" w:line="259" w:lineRule="auto"/>
                      </w:pPr>
                      <w:r>
                        <w:t>Export campaign</w:t>
                      </w:r>
                    </w:p>
                    <w:p w14:paraId="12FF7916" w14:textId="77777777" w:rsidR="008A541A" w:rsidRDefault="008A541A" w:rsidP="00633D22">
                      <w:pPr>
                        <w:pStyle w:val="ListParagraph"/>
                        <w:numPr>
                          <w:ilvl w:val="0"/>
                          <w:numId w:val="40"/>
                        </w:numPr>
                        <w:spacing w:after="160" w:line="259" w:lineRule="auto"/>
                      </w:pPr>
                      <w:r>
                        <w:t>Import campaign</w:t>
                      </w:r>
                    </w:p>
                    <w:p w14:paraId="6DD4F3F1" w14:textId="77777777" w:rsidR="008A541A" w:rsidRDefault="008A541A" w:rsidP="00633D22">
                      <w:pPr>
                        <w:pStyle w:val="ListParagraph"/>
                        <w:numPr>
                          <w:ilvl w:val="0"/>
                          <w:numId w:val="40"/>
                        </w:numPr>
                        <w:spacing w:after="160" w:line="259" w:lineRule="auto"/>
                      </w:pPr>
                      <w:r>
                        <w:t>Load sensor definition</w:t>
                      </w:r>
                    </w:p>
                    <w:p w14:paraId="1D9F522C" w14:textId="77777777" w:rsidR="008A541A" w:rsidRPr="00213FEA" w:rsidRDefault="008A541A" w:rsidP="00633D22">
                      <w:pPr>
                        <w:pStyle w:val="ListParagraph"/>
                        <w:numPr>
                          <w:ilvl w:val="0"/>
                          <w:numId w:val="40"/>
                        </w:numPr>
                        <w:spacing w:after="160" w:line="259" w:lineRule="auto"/>
                      </w:pPr>
                      <w:r>
                        <w:t>Instrumentation admin.</w:t>
                      </w:r>
                    </w:p>
                  </w:txbxContent>
                </v:textbox>
                <w10:wrap type="topAndBottom"/>
              </v:roundrect>
            </w:pict>
          </mc:Fallback>
        </mc:AlternateContent>
      </w:r>
      <w:r w:rsidR="00C53E7F">
        <w:t>In this section you will find information on how to:</w:t>
      </w:r>
    </w:p>
    <w:p w14:paraId="0769BAFA" w14:textId="77777777" w:rsidR="00BD14FD" w:rsidRPr="00853FDC" w:rsidRDefault="00BD14FD" w:rsidP="00C53E7F"/>
    <w:p w14:paraId="7E36ACC8" w14:textId="77777777" w:rsidR="00C53E7F" w:rsidRDefault="00015D7B" w:rsidP="00015D7B">
      <w:pPr>
        <w:pStyle w:val="Heading2"/>
      </w:pPr>
      <w:bookmarkStart w:id="357" w:name="_Toc296956720"/>
      <w:r>
        <w:t>Remove data</w:t>
      </w:r>
      <w:bookmarkEnd w:id="357"/>
    </w:p>
    <w:p w14:paraId="128F7C0E" w14:textId="77777777" w:rsidR="00081BC8" w:rsidRDefault="00081BC8" w:rsidP="00081BC8">
      <w:pPr>
        <w:pStyle w:val="Body"/>
      </w:pPr>
      <w:r w:rsidRPr="00084655">
        <w:t xml:space="preserve">Spectra, hierarchies </w:t>
      </w:r>
      <w:r>
        <w:t>or entire</w:t>
      </w:r>
      <w:r w:rsidRPr="00084655">
        <w:t xml:space="preserve"> </w:t>
      </w:r>
      <w:r>
        <w:t>C</w:t>
      </w:r>
      <w:r w:rsidRPr="00084655">
        <w:t>ampaigns can be removed from the database using the Data Remover</w:t>
      </w:r>
      <w:r>
        <w:t>.</w:t>
      </w:r>
    </w:p>
    <w:p w14:paraId="2596E141" w14:textId="77777777" w:rsidR="00081BC8" w:rsidRPr="00084655" w:rsidRDefault="00081BC8" w:rsidP="00081BC8">
      <w:pPr>
        <w:pStyle w:val="Body"/>
      </w:pPr>
      <w:r w:rsidRPr="00084655">
        <w:t>Users can only remove data from the database</w:t>
      </w:r>
      <w:r>
        <w:t xml:space="preserve"> if they are a member of the Campaign’s Research Group (see </w:t>
      </w:r>
      <w:r w:rsidR="00B94D8E" w:rsidRPr="00B94D8E">
        <w:rPr>
          <w:i/>
        </w:rPr>
        <w:t>Section 6.3</w:t>
      </w:r>
      <w:r w:rsidRPr="00E1195F">
        <w:rPr>
          <w:rStyle w:val="CrossReference"/>
        </w:rPr>
        <w:t xml:space="preserve"> </w:t>
      </w:r>
      <w:r w:rsidR="00FF6A53" w:rsidRPr="00FF6A53">
        <w:rPr>
          <w:i/>
        </w:rPr>
        <w:fldChar w:fldCharType="begin"/>
      </w:r>
      <w:r w:rsidR="00FF6A53" w:rsidRPr="00FF6A53">
        <w:rPr>
          <w:rStyle w:val="CrossReference"/>
          <w:i w:val="0"/>
        </w:rPr>
        <w:instrText xml:space="preserve"> REF _Ref358394245 \h </w:instrText>
      </w:r>
      <w:r w:rsidR="00FF6A53">
        <w:rPr>
          <w:i/>
        </w:rPr>
        <w:instrText xml:space="preserve"> \* MERGEFORMAT </w:instrText>
      </w:r>
      <w:r w:rsidR="00FF6A53" w:rsidRPr="00FF6A53">
        <w:rPr>
          <w:i/>
        </w:rPr>
      </w:r>
      <w:r w:rsidR="00FF6A53" w:rsidRPr="00FF6A53">
        <w:rPr>
          <w:i/>
        </w:rPr>
        <w:fldChar w:fldCharType="separate"/>
      </w:r>
      <w:r w:rsidR="00057C13" w:rsidRPr="00057C13">
        <w:rPr>
          <w:i/>
        </w:rPr>
        <w:t>Research Groups and Accessing SPECCHIO Campaigns</w:t>
      </w:r>
      <w:r w:rsidR="00FF6A53" w:rsidRPr="00FF6A53">
        <w:rPr>
          <w:i/>
        </w:rPr>
        <w:fldChar w:fldCharType="end"/>
      </w:r>
      <w:r w:rsidRPr="00084655">
        <w:t>.</w:t>
      </w:r>
      <w:r>
        <w:t xml:space="preserve"> A user with Administrator permissions can remove all datasets irrespective of their owner.</w:t>
      </w:r>
    </w:p>
    <w:p w14:paraId="284C4EFC" w14:textId="77777777" w:rsidR="00081BC8" w:rsidRDefault="009B3CD0" w:rsidP="00081BC8">
      <w:pPr>
        <w:pStyle w:val="ProcessHeading"/>
      </w:pPr>
      <w:r>
        <w:t>To remove data:</w:t>
      </w:r>
    </w:p>
    <w:tbl>
      <w:tblPr>
        <w:tblStyle w:val="Instructions"/>
        <w:tblW w:w="0" w:type="auto"/>
        <w:tblLook w:val="04A0" w:firstRow="1" w:lastRow="0" w:firstColumn="1" w:lastColumn="0" w:noHBand="0" w:noVBand="1"/>
      </w:tblPr>
      <w:tblGrid>
        <w:gridCol w:w="8533"/>
      </w:tblGrid>
      <w:tr w:rsidR="00081BC8" w14:paraId="1CCAA314"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27EE142" w14:textId="77777777" w:rsidR="00081BC8" w:rsidRDefault="00E372C8" w:rsidP="00710979">
            <w:pPr>
              <w:pStyle w:val="ProcessStep"/>
            </w:pPr>
            <w:r>
              <w:t>From the Main menu s</w:t>
            </w:r>
            <w:r w:rsidR="00081BC8">
              <w:t xml:space="preserve">elect </w:t>
            </w:r>
            <w:r w:rsidR="00081BC8" w:rsidRPr="00493F81">
              <w:rPr>
                <w:rStyle w:val="GUIWord"/>
              </w:rPr>
              <w:t>Data Maintenance</w:t>
            </w:r>
            <w:r w:rsidR="004B290E">
              <w:t xml:space="preserve"> -</w:t>
            </w:r>
            <w:r w:rsidR="00081BC8">
              <w:t xml:space="preserve"> </w:t>
            </w:r>
            <w:r w:rsidR="00081BC8" w:rsidRPr="00493F81">
              <w:rPr>
                <w:rStyle w:val="GUIWord"/>
              </w:rPr>
              <w:t>Remove data</w:t>
            </w:r>
            <w:r w:rsidR="00081BC8">
              <w:t>. The following window is displayed. Only the Campaigns which you have permiss</w:t>
            </w:r>
            <w:r w:rsidR="00040FF8">
              <w:t>ion to remove will be displayed:</w:t>
            </w:r>
          </w:p>
          <w:p w14:paraId="28944DEF" w14:textId="77777777" w:rsidR="00081BC8" w:rsidRDefault="00081BC8" w:rsidP="00710979">
            <w:pPr>
              <w:pStyle w:val="Figure"/>
            </w:pPr>
            <w:r>
              <w:rPr>
                <w:lang w:val="en-US" w:eastAsia="en-US"/>
              </w:rPr>
              <w:drawing>
                <wp:inline distT="0" distB="0" distL="0" distR="0" wp14:anchorId="54D50145" wp14:editId="0A9EA164">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90" cstate="print"/>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C7EA310" w14:textId="62921A0F" w:rsidR="00081BC8" w:rsidRPr="00084655" w:rsidRDefault="00980823" w:rsidP="00710979">
            <w:pPr>
              <w:pStyle w:val="Caption"/>
            </w:pPr>
            <w:r>
              <w:t xml:space="preserve">Figure </w:t>
            </w:r>
            <w:r>
              <w:fldChar w:fldCharType="begin"/>
            </w:r>
            <w:r>
              <w:instrText xml:space="preserve"> SEQ Figure \* ARABIC </w:instrText>
            </w:r>
            <w:r>
              <w:fldChar w:fldCharType="separate"/>
            </w:r>
            <w:r w:rsidR="00057C13">
              <w:rPr>
                <w:noProof/>
              </w:rPr>
              <w:t>48</w:t>
            </w:r>
            <w:r>
              <w:fldChar w:fldCharType="end"/>
            </w:r>
            <w:r w:rsidR="00081BC8" w:rsidRPr="00084655">
              <w:t>: Data Remover dialog</w:t>
            </w:r>
          </w:p>
          <w:p w14:paraId="01428378" w14:textId="77777777" w:rsidR="00081BC8" w:rsidRDefault="00081BC8" w:rsidP="00710979">
            <w:pPr>
              <w:pStyle w:val="ProcessStep"/>
            </w:pPr>
            <w:r w:rsidRPr="00084655">
              <w:t xml:space="preserve">Use the </w:t>
            </w:r>
            <w:r>
              <w:t>Spectr</w:t>
            </w:r>
            <w:r w:rsidRPr="00084655">
              <w:t xml:space="preserve">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14:paraId="6FBA4039" w14:textId="77777777" w:rsidR="00081BC8" w:rsidRDefault="00081BC8" w:rsidP="00710979">
            <w:pPr>
              <w:pStyle w:val="ProcessStep"/>
            </w:pPr>
            <w:r>
              <w:t>C</w:t>
            </w:r>
            <w:r w:rsidR="00040FF8">
              <w:t xml:space="preserve">lick </w:t>
            </w:r>
            <w:r w:rsidR="003B47BD" w:rsidRPr="003B47BD">
              <w:rPr>
                <w:b/>
              </w:rPr>
              <w:t>Remove</w:t>
            </w:r>
            <w:r w:rsidRPr="00084655">
              <w:t>.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t>Spectr</w:t>
            </w:r>
            <w:r w:rsidRPr="00084655">
              <w:t xml:space="preserve">a belonging to this Campaign will be deleted. In addition, all </w:t>
            </w:r>
            <w:r>
              <w:t>Metadata</w:t>
            </w:r>
            <w:r w:rsidRPr="00084655">
              <w:t xml:space="preserve"> that has </w:t>
            </w:r>
            <w:r w:rsidRPr="00084655">
              <w:lastRenderedPageBreak/>
              <w:t xml:space="preserve">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14:paraId="573EBC4C" w14:textId="77777777" w:rsidR="00081BC8" w:rsidRDefault="00081BC8" w:rsidP="00980823">
            <w:pPr>
              <w:pStyle w:val="ProcessStep"/>
              <w:keepNext/>
            </w:pPr>
            <w:r>
              <w:t>Clo</w:t>
            </w:r>
            <w:r w:rsidR="00012AEE">
              <w:t xml:space="preserve">se the dialog box by clicking </w:t>
            </w:r>
            <w:r w:rsidR="003B47BD" w:rsidRPr="003B47BD">
              <w:rPr>
                <w:b/>
              </w:rPr>
              <w:t>Close</w:t>
            </w:r>
            <w:r>
              <w:t>.</w:t>
            </w:r>
          </w:p>
        </w:tc>
      </w:tr>
    </w:tbl>
    <w:p w14:paraId="50395CC5" w14:textId="314942BD" w:rsidR="00980823" w:rsidRDefault="00980823">
      <w:pPr>
        <w:pStyle w:val="Caption"/>
      </w:pPr>
    </w:p>
    <w:p w14:paraId="24DEE639" w14:textId="77777777" w:rsidR="00081BC8" w:rsidRPr="00084655" w:rsidRDefault="00081BC8" w:rsidP="00081BC8">
      <w:pPr>
        <w:pStyle w:val="Warning"/>
      </w:pPr>
      <w:r>
        <w:t>Warning</w:t>
      </w:r>
      <w:r>
        <w:tab/>
      </w:r>
      <w:r w:rsidRPr="00084655">
        <w:t>There is no further prompt to warn you</w:t>
      </w:r>
      <w:r>
        <w:t>.</w:t>
      </w:r>
      <w:r w:rsidRPr="00084655">
        <w:t xml:space="preserve"> </w:t>
      </w:r>
      <w:r>
        <w:t>The data are deleted as soon as you click the</w:t>
      </w:r>
      <w:r w:rsidR="003B47BD">
        <w:t xml:space="preserve"> </w:t>
      </w:r>
      <w:r w:rsidR="003B47BD" w:rsidRPr="003B47BD">
        <w:rPr>
          <w:b/>
        </w:rPr>
        <w:t>Remove</w:t>
      </w:r>
      <w:r w:rsidR="003B47BD">
        <w:t xml:space="preserve"> </w:t>
      </w:r>
      <w:r>
        <w:t>button. This action cannot be undone.</w:t>
      </w:r>
    </w:p>
    <w:p w14:paraId="1632D5C7" w14:textId="77777777" w:rsidR="00081BC8" w:rsidRPr="00081BC8" w:rsidRDefault="00081BC8" w:rsidP="00081BC8">
      <w:pPr>
        <w:pStyle w:val="Body"/>
      </w:pPr>
      <w:r w:rsidRPr="00084655">
        <w:t>Rem</w:t>
      </w:r>
      <w:r>
        <w:t>oving data can take a long time. A progress bar shows which hierarchy is currently being removed</w:t>
      </w:r>
      <w:r w:rsidRPr="00084655">
        <w:t xml:space="preserve">. </w:t>
      </w:r>
    </w:p>
    <w:p w14:paraId="373FE831" w14:textId="77777777" w:rsidR="00015D7B" w:rsidRDefault="00015D7B" w:rsidP="00015D7B">
      <w:pPr>
        <w:pStyle w:val="Heading2"/>
      </w:pPr>
      <w:bookmarkStart w:id="358" w:name="_Toc296956721"/>
      <w:r>
        <w:t>Export campaign</w:t>
      </w:r>
      <w:bookmarkEnd w:id="358"/>
    </w:p>
    <w:p w14:paraId="29BB82C8" w14:textId="77777777" w:rsidR="00081BC8" w:rsidRDefault="00081BC8" w:rsidP="00081BC8">
      <w:pPr>
        <w:pStyle w:val="Body"/>
      </w:pPr>
      <w:r w:rsidRPr="00084655">
        <w:t xml:space="preserve">The </w:t>
      </w:r>
      <w:r>
        <w:t>C</w:t>
      </w:r>
      <w:r w:rsidRPr="00084655">
        <w:t xml:space="preserve">ampaign export functionality </w:t>
      </w:r>
      <w:r>
        <w:t>w</w:t>
      </w:r>
      <w:r w:rsidRPr="00084655">
        <w:t>rite</w:t>
      </w:r>
      <w:r>
        <w:t>s</w:t>
      </w:r>
      <w:r w:rsidRPr="00084655">
        <w:t xml:space="preserve"> all data of a </w:t>
      </w:r>
      <w:r>
        <w:t>Campaign to a single</w:t>
      </w:r>
      <w:r w:rsidRPr="00084655">
        <w:t xml:space="preserve"> </w:t>
      </w:r>
      <w:r>
        <w:t>XML</w:t>
      </w:r>
      <w:r w:rsidRPr="00084655">
        <w:t xml:space="preserve"> file </w:t>
      </w:r>
      <w:r>
        <w:t>which</w:t>
      </w:r>
      <w:r w:rsidRPr="00084655">
        <w:t xml:space="preserve"> retain</w:t>
      </w:r>
      <w:r>
        <w:t>s</w:t>
      </w:r>
      <w:r w:rsidRPr="00084655">
        <w:t xml:space="preserve"> the </w:t>
      </w:r>
      <w:r>
        <w:t>hierarchy</w:t>
      </w:r>
      <w:r w:rsidRPr="00084655">
        <w:t xml:space="preserve"> </w:t>
      </w:r>
      <w:r>
        <w:t xml:space="preserve">and Metadata </w:t>
      </w:r>
      <w:r w:rsidRPr="00084655">
        <w:t>structure</w:t>
      </w:r>
      <w:r>
        <w:t xml:space="preserve"> of the Campaign</w:t>
      </w:r>
      <w:r w:rsidRPr="00084655">
        <w:t xml:space="preserve">. </w:t>
      </w:r>
      <w:r>
        <w:t>The information from the Sensors, Instruments and Calibrations used by the Campaign is also copied into the XML file.</w:t>
      </w:r>
    </w:p>
    <w:p w14:paraId="19950A7A" w14:textId="77777777" w:rsidR="00081BC8" w:rsidRDefault="00081BC8" w:rsidP="00081BC8">
      <w:pPr>
        <w:pStyle w:val="Body"/>
      </w:pPr>
      <w:r w:rsidRPr="00084655">
        <w:t xml:space="preserve">These </w:t>
      </w:r>
      <w:r>
        <w:t>XML</w:t>
      </w:r>
      <w:r w:rsidRPr="00084655">
        <w:t xml:space="preserve"> files can be used to import the </w:t>
      </w:r>
      <w:r>
        <w:t>Campaign</w:t>
      </w:r>
      <w:r w:rsidRPr="00084655">
        <w:t xml:space="preserve"> into another </w:t>
      </w:r>
      <w:r>
        <w:t>SPECCHIO</w:t>
      </w:r>
      <w:r w:rsidRPr="00084655">
        <w:t xml:space="preserve"> database instance.</w:t>
      </w:r>
    </w:p>
    <w:p w14:paraId="05BF994E" w14:textId="77777777" w:rsidR="00081BC8" w:rsidRDefault="00081BC8" w:rsidP="00081BC8">
      <w:pPr>
        <w:pStyle w:val="Body"/>
      </w:pPr>
      <w:r>
        <w:t>The exported XML file will be named with the Campaign name, date and time of export.</w:t>
      </w:r>
    </w:p>
    <w:p w14:paraId="2268F48B" w14:textId="77777777" w:rsidR="00081BC8" w:rsidRPr="00084655" w:rsidRDefault="00081BC8" w:rsidP="00081BC8">
      <w:pPr>
        <w:pStyle w:val="ProcessHeading"/>
      </w:pPr>
      <w:r>
        <w:t>To expor</w:t>
      </w:r>
      <w:r w:rsidR="009B3CD0">
        <w:t>t a Campaign:</w:t>
      </w:r>
    </w:p>
    <w:tbl>
      <w:tblPr>
        <w:tblStyle w:val="Instructions"/>
        <w:tblW w:w="0" w:type="auto"/>
        <w:tblLook w:val="04A0" w:firstRow="1" w:lastRow="0" w:firstColumn="1" w:lastColumn="0" w:noHBand="0" w:noVBand="1"/>
      </w:tblPr>
      <w:tblGrid>
        <w:gridCol w:w="8533"/>
      </w:tblGrid>
      <w:tr w:rsidR="00081BC8" w14:paraId="4ACD3FE9"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F7A3C9B" w14:textId="77777777" w:rsidR="00081BC8" w:rsidRDefault="00E372C8" w:rsidP="00710979">
            <w:pPr>
              <w:pStyle w:val="ProcessStep"/>
            </w:pPr>
            <w:r>
              <w:t>From the Main menu s</w:t>
            </w:r>
            <w:r w:rsidR="00081BC8">
              <w:t xml:space="preserve">elect </w:t>
            </w:r>
            <w:r w:rsidR="00081BC8" w:rsidRPr="00413DFD">
              <w:rPr>
                <w:rStyle w:val="GUIWord"/>
              </w:rPr>
              <w:t>Data Maintenance</w:t>
            </w:r>
            <w:r w:rsidR="00081BC8">
              <w:t xml:space="preserve"> </w:t>
            </w:r>
            <w:r w:rsidR="00340A12">
              <w:t>-</w:t>
            </w:r>
            <w:r w:rsidR="00081BC8">
              <w:t xml:space="preserve"> </w:t>
            </w:r>
            <w:r w:rsidR="00081BC8" w:rsidRPr="00413DFD">
              <w:rPr>
                <w:rStyle w:val="GUIWord"/>
              </w:rPr>
              <w:t>Export campaign</w:t>
            </w:r>
            <w:r w:rsidR="00081BC8">
              <w:t>.</w:t>
            </w:r>
          </w:p>
          <w:p w14:paraId="7F73E46A" w14:textId="77777777" w:rsidR="00081BC8" w:rsidRDefault="00081BC8" w:rsidP="00710979">
            <w:pPr>
              <w:pStyle w:val="Figure"/>
            </w:pPr>
            <w:r>
              <w:rPr>
                <w:lang w:val="en-US" w:eastAsia="en-US"/>
              </w:rPr>
              <w:drawing>
                <wp:inline distT="0" distB="0" distL="0" distR="0" wp14:anchorId="02A22D55" wp14:editId="22B1CB9B">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91" cstate="print"/>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C0EBC1C" w14:textId="5023D912" w:rsidR="00081BC8" w:rsidRDefault="00980823" w:rsidP="00710979">
            <w:pPr>
              <w:pStyle w:val="Caption"/>
            </w:pPr>
            <w:r>
              <w:t xml:space="preserve">Figure </w:t>
            </w:r>
            <w:r>
              <w:fldChar w:fldCharType="begin"/>
            </w:r>
            <w:r>
              <w:instrText xml:space="preserve"> SEQ Figure \* ARABIC </w:instrText>
            </w:r>
            <w:r>
              <w:fldChar w:fldCharType="separate"/>
            </w:r>
            <w:r w:rsidR="00057C13">
              <w:rPr>
                <w:noProof/>
              </w:rPr>
              <w:t>49</w:t>
            </w:r>
            <w:r>
              <w:fldChar w:fldCharType="end"/>
            </w:r>
            <w:r w:rsidR="00081BC8" w:rsidRPr="00084655">
              <w:t>: Campaign Export Dialog</w:t>
            </w:r>
          </w:p>
          <w:p w14:paraId="7C532C8D" w14:textId="77777777" w:rsidR="00081BC8" w:rsidRDefault="00081BC8" w:rsidP="00710979">
            <w:pPr>
              <w:pStyle w:val="ProcessStep"/>
            </w:pPr>
            <w:r>
              <w:t xml:space="preserve">Select the Campaign you wish to export from the </w:t>
            </w:r>
            <w:r w:rsidRPr="00413DFD">
              <w:rPr>
                <w:rStyle w:val="GUIWord"/>
              </w:rPr>
              <w:t>Campaign name:</w:t>
            </w:r>
            <w:r>
              <w:t xml:space="preserve"> dropdown list.</w:t>
            </w:r>
          </w:p>
          <w:p w14:paraId="1DE107C6" w14:textId="77777777" w:rsidR="00081BC8" w:rsidRDefault="00340A12" w:rsidP="00710979">
            <w:pPr>
              <w:pStyle w:val="ProcessStep"/>
            </w:pPr>
            <w:r>
              <w:t xml:space="preserve">Click </w:t>
            </w:r>
            <w:r w:rsidR="00887FA7" w:rsidRPr="00887FA7">
              <w:rPr>
                <w:b/>
              </w:rPr>
              <w:t>Browse</w:t>
            </w:r>
            <w:r w:rsidR="00081BC8">
              <w:t xml:space="preserve"> to open a file dialog box.</w:t>
            </w:r>
          </w:p>
          <w:p w14:paraId="5CF3F5CB" w14:textId="77777777" w:rsidR="00081BC8" w:rsidRDefault="00081BC8" w:rsidP="00710979">
            <w:pPr>
              <w:pStyle w:val="ProcessStep"/>
            </w:pPr>
            <w:r>
              <w:t>Select the folder into which you want the XML file to be written and close the dialog box.</w:t>
            </w:r>
          </w:p>
          <w:p w14:paraId="162955CC" w14:textId="77777777" w:rsidR="00081BC8" w:rsidRDefault="00081BC8" w:rsidP="00980823">
            <w:pPr>
              <w:pStyle w:val="ProcessStep"/>
              <w:keepNext/>
            </w:pPr>
            <w:r>
              <w:t>Click</w:t>
            </w:r>
            <w:r w:rsidR="00887FA7">
              <w:t xml:space="preserve"> </w:t>
            </w:r>
            <w:r w:rsidR="00887FA7" w:rsidRPr="00887FA7">
              <w:rPr>
                <w:b/>
              </w:rPr>
              <w:t>Export</w:t>
            </w:r>
            <w:r>
              <w:t>. The Campaign Export dialog box will close and a progress box will appear. When the export is complete, it will close.</w:t>
            </w:r>
          </w:p>
        </w:tc>
      </w:tr>
    </w:tbl>
    <w:p w14:paraId="3F19AE74" w14:textId="30A1F43F" w:rsidR="00081BC8" w:rsidRPr="00081BC8" w:rsidRDefault="00081BC8" w:rsidP="00980823">
      <w:pPr>
        <w:pStyle w:val="Caption"/>
      </w:pPr>
    </w:p>
    <w:p w14:paraId="574665B1" w14:textId="77777777" w:rsidR="00015D7B" w:rsidRDefault="00015D7B" w:rsidP="00015D7B">
      <w:pPr>
        <w:pStyle w:val="Heading2"/>
      </w:pPr>
      <w:bookmarkStart w:id="359" w:name="_Toc296956722"/>
      <w:r>
        <w:t>Import campaign</w:t>
      </w:r>
      <w:bookmarkEnd w:id="359"/>
    </w:p>
    <w:p w14:paraId="42B81111" w14:textId="77777777" w:rsidR="00081BC8" w:rsidRDefault="00081BC8" w:rsidP="00081BC8">
      <w:pPr>
        <w:pStyle w:val="Note"/>
      </w:pPr>
      <w:r>
        <w:t>Note</w:t>
      </w:r>
      <w:r>
        <w:tab/>
        <w:t>In order to use this option, you must be logged in as an Administrator.</w:t>
      </w:r>
    </w:p>
    <w:p w14:paraId="2A7383E2" w14:textId="77777777" w:rsidR="00081BC8" w:rsidRDefault="00081BC8" w:rsidP="00081BC8">
      <w:pPr>
        <w:pStyle w:val="Body"/>
      </w:pPr>
      <w:r>
        <w:t xml:space="preserve">The import function reads an XML file that was created by the SPECCHIO </w:t>
      </w:r>
      <w:r w:rsidRPr="009B73BB">
        <w:rPr>
          <w:rStyle w:val="GUIWord"/>
        </w:rPr>
        <w:t>Export campaign</w:t>
      </w:r>
      <w:r>
        <w:t xml:space="preserve"> function. The import will create an exact copy of the exported Campaign. It will also add any Sensor, Instrument or Calibration information that is referenced by this Campaign if it does not already appear in this database.</w:t>
      </w:r>
    </w:p>
    <w:p w14:paraId="2C972C40" w14:textId="77777777" w:rsidR="00081BC8" w:rsidRPr="00084655" w:rsidRDefault="00E914EB" w:rsidP="00081BC8">
      <w:pPr>
        <w:pStyle w:val="ProcessHeading"/>
      </w:pPr>
      <w:r>
        <w:t>To import a Campaign:</w:t>
      </w:r>
    </w:p>
    <w:tbl>
      <w:tblPr>
        <w:tblStyle w:val="Instructions"/>
        <w:tblW w:w="0" w:type="auto"/>
        <w:tblLook w:val="04A0" w:firstRow="1" w:lastRow="0" w:firstColumn="1" w:lastColumn="0" w:noHBand="0" w:noVBand="1"/>
      </w:tblPr>
      <w:tblGrid>
        <w:gridCol w:w="8533"/>
      </w:tblGrid>
      <w:tr w:rsidR="00081BC8" w14:paraId="349425A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E89611A" w14:textId="77777777" w:rsidR="00081BC8" w:rsidRDefault="00E372C8" w:rsidP="00710979">
            <w:pPr>
              <w:pStyle w:val="ProcessStep"/>
            </w:pPr>
            <w:r>
              <w:t>From the Main menu s</w:t>
            </w:r>
            <w:r w:rsidR="00081BC8">
              <w:t xml:space="preserve">elect </w:t>
            </w:r>
            <w:r w:rsidR="00081BC8" w:rsidRPr="00413DFD">
              <w:rPr>
                <w:rStyle w:val="GUIWord"/>
              </w:rPr>
              <w:t>Data Maintenance</w:t>
            </w:r>
            <w:r w:rsidR="00081BC8">
              <w:t xml:space="preserve"> </w:t>
            </w:r>
            <w:r w:rsidR="002F3C70">
              <w:t>-</w:t>
            </w:r>
            <w:r w:rsidR="00081BC8">
              <w:t xml:space="preserve"> </w:t>
            </w:r>
            <w:r w:rsidR="00081BC8">
              <w:rPr>
                <w:rStyle w:val="GUIWord"/>
              </w:rPr>
              <w:t>Im</w:t>
            </w:r>
            <w:r w:rsidR="00081BC8" w:rsidRPr="00413DFD">
              <w:rPr>
                <w:rStyle w:val="GUIWord"/>
              </w:rPr>
              <w:t>port campaign</w:t>
            </w:r>
            <w:r>
              <w:t>.</w:t>
            </w:r>
          </w:p>
          <w:p w14:paraId="375EF1B8" w14:textId="77777777" w:rsidR="00081BC8" w:rsidRDefault="00081BC8" w:rsidP="00710979">
            <w:pPr>
              <w:pStyle w:val="Figure"/>
            </w:pPr>
            <w:r>
              <w:rPr>
                <w:lang w:val="en-US" w:eastAsia="en-US"/>
              </w:rPr>
              <w:lastRenderedPageBreak/>
              <w:drawing>
                <wp:inline distT="0" distB="0" distL="0" distR="0" wp14:anchorId="19DCB5DB" wp14:editId="4339540C">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92" cstate="print"/>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506C006D" w14:textId="5CCF232B" w:rsidR="00081BC8" w:rsidRDefault="00980823" w:rsidP="00710979">
            <w:pPr>
              <w:pStyle w:val="Caption"/>
            </w:pPr>
            <w:r>
              <w:t xml:space="preserve">Figure </w:t>
            </w:r>
            <w:r>
              <w:fldChar w:fldCharType="begin"/>
            </w:r>
            <w:r>
              <w:instrText xml:space="preserve"> SEQ Figure \* ARABIC </w:instrText>
            </w:r>
            <w:r>
              <w:fldChar w:fldCharType="separate"/>
            </w:r>
            <w:r w:rsidR="00057C13">
              <w:rPr>
                <w:noProof/>
              </w:rPr>
              <w:t>50</w:t>
            </w:r>
            <w:r>
              <w:fldChar w:fldCharType="end"/>
            </w:r>
            <w:r w:rsidR="00081BC8">
              <w:t>: Campaign Import Dialog</w:t>
            </w:r>
          </w:p>
          <w:p w14:paraId="5A59349B" w14:textId="77777777" w:rsidR="00081BC8" w:rsidRDefault="00081BC8" w:rsidP="00710979">
            <w:pPr>
              <w:pStyle w:val="ProcessStep"/>
            </w:pPr>
            <w:r>
              <w:t xml:space="preserve">Click </w:t>
            </w:r>
            <w:r w:rsidR="00377980" w:rsidRPr="00377980">
              <w:rPr>
                <w:b/>
              </w:rPr>
              <w:t>Browse</w:t>
            </w:r>
            <w:r>
              <w:t xml:space="preserve"> to open a file dialog box.</w:t>
            </w:r>
          </w:p>
          <w:p w14:paraId="2B440470" w14:textId="77777777" w:rsidR="00081BC8" w:rsidRDefault="00081BC8" w:rsidP="00710979">
            <w:pPr>
              <w:pStyle w:val="ProcessStep"/>
            </w:pPr>
            <w:r>
              <w:t>Select the XML file that you want to import into your current SPECCHIO database and close the dialog box.</w:t>
            </w:r>
          </w:p>
          <w:p w14:paraId="6B6B0644" w14:textId="77777777" w:rsidR="00081BC8" w:rsidRDefault="00081BC8" w:rsidP="00710979">
            <w:pPr>
              <w:pStyle w:val="ProcessStep"/>
            </w:pPr>
            <w:r>
              <w:t xml:space="preserve">In the </w:t>
            </w:r>
            <w:r w:rsidRPr="002E2FCF">
              <w:rPr>
                <w:rStyle w:val="GUIWord"/>
              </w:rPr>
              <w:t>Campaign Owner</w:t>
            </w:r>
            <w:r>
              <w:rPr>
                <w:rStyle w:val="GUIWord"/>
              </w:rPr>
              <w:t>:</w:t>
            </w:r>
            <w:r>
              <w:t xml:space="preserve"> box, select the name of the Researcher who will be the imported Campaign’s owner.</w:t>
            </w:r>
          </w:p>
          <w:p w14:paraId="03DC46C8" w14:textId="77777777" w:rsidR="00081BC8" w:rsidRDefault="00081BC8" w:rsidP="00980823">
            <w:pPr>
              <w:pStyle w:val="ProcessStep"/>
              <w:keepNext/>
            </w:pPr>
            <w:r>
              <w:t>Click</w:t>
            </w:r>
            <w:r w:rsidR="001C349D">
              <w:t xml:space="preserve"> </w:t>
            </w:r>
            <w:r w:rsidR="001C349D" w:rsidRPr="001C349D">
              <w:rPr>
                <w:b/>
              </w:rPr>
              <w:t>Import</w:t>
            </w:r>
            <w:r>
              <w:t>. When the import is complete, the Campaign Import dialog will close.</w:t>
            </w:r>
          </w:p>
        </w:tc>
      </w:tr>
    </w:tbl>
    <w:p w14:paraId="2B63E8E9" w14:textId="2443EC5B" w:rsidR="00980823" w:rsidRDefault="00980823">
      <w:pPr>
        <w:pStyle w:val="Caption"/>
      </w:pPr>
    </w:p>
    <w:p w14:paraId="3276081C" w14:textId="77777777" w:rsidR="00081BC8" w:rsidRDefault="00081BC8" w:rsidP="00081BC8">
      <w:pPr>
        <w:pStyle w:val="Note"/>
      </w:pPr>
      <w:r>
        <w:t>Notes</w:t>
      </w:r>
      <w:r>
        <w:tab/>
        <w:t>The Export and Import database versions must be the same. SPECCHIO does not check this. If they are not the same, the new Campaign will not be readable and the database may give unpredictable results.</w:t>
      </w:r>
    </w:p>
    <w:p w14:paraId="7521DEBA" w14:textId="77777777" w:rsidR="00081BC8" w:rsidRPr="002E2FCF" w:rsidRDefault="00081BC8" w:rsidP="00081BC8">
      <w:pPr>
        <w:pStyle w:val="Note"/>
      </w:pPr>
      <w:r>
        <w:tab/>
        <w:t xml:space="preserve">The name of the imported Campaign will be identical to the name of the exported Campaign. If you import into the same database you exported from, you will have two identically named Campaigns. To avoid confusion, it would be advisable to rename the newly imported one using the Metadata Editor to change the Campaign Metadata’s Campaign Name value. </w:t>
      </w:r>
    </w:p>
    <w:p w14:paraId="2F6A8D7E" w14:textId="77777777" w:rsidR="00015D7B" w:rsidRDefault="00015D7B" w:rsidP="00015D7B">
      <w:pPr>
        <w:pStyle w:val="Heading2"/>
      </w:pPr>
      <w:bookmarkStart w:id="360" w:name="_Ref413327484"/>
      <w:bookmarkStart w:id="361" w:name="_Ref413327521"/>
      <w:bookmarkStart w:id="362" w:name="_Toc296956723"/>
      <w:r>
        <w:t>Load sensor definition</w:t>
      </w:r>
      <w:bookmarkEnd w:id="360"/>
      <w:bookmarkEnd w:id="361"/>
      <w:bookmarkEnd w:id="362"/>
    </w:p>
    <w:p w14:paraId="25C2E16F" w14:textId="77777777" w:rsidR="00081BC8" w:rsidRPr="00084655" w:rsidRDefault="00081BC8" w:rsidP="00081BC8">
      <w:bookmarkStart w:id="363" w:name="_Toc355280416"/>
      <w:bookmarkStart w:id="364" w:name="_Ref357089162"/>
      <w:bookmarkStart w:id="365" w:name="_Ref357089166"/>
      <w:bookmarkStart w:id="366" w:name="_Ref358896264"/>
      <w:bookmarkStart w:id="367" w:name="_Ref358896286"/>
      <w:bookmarkStart w:id="368" w:name="_Toc398023980"/>
      <w:r w:rsidRPr="00084655">
        <w:t>Definition of new Sensors</w:t>
      </w:r>
      <w:bookmarkEnd w:id="363"/>
      <w:bookmarkEnd w:id="364"/>
      <w:bookmarkEnd w:id="365"/>
      <w:bookmarkEnd w:id="366"/>
      <w:bookmarkEnd w:id="367"/>
      <w:bookmarkEnd w:id="368"/>
    </w:p>
    <w:p w14:paraId="404F1DD1" w14:textId="77777777" w:rsidR="00081BC8" w:rsidRDefault="00081BC8" w:rsidP="00081BC8">
      <w:pPr>
        <w:pStyle w:val="Body"/>
      </w:pPr>
      <w:r>
        <w:t>A n</w:t>
      </w:r>
      <w:r w:rsidRPr="00084655">
        <w:t xml:space="preserve">ew </w:t>
      </w:r>
      <w:r>
        <w:t>Sensor</w:t>
      </w:r>
      <w:r w:rsidRPr="00084655">
        <w:t xml:space="preserve"> can be defined by lo</w:t>
      </w:r>
      <w:r>
        <w:t>ading a Sensor definition file. Once defined, it will appear in the dropdown list of Sensor names which appears at several places within SPECCHIO.</w:t>
      </w:r>
    </w:p>
    <w:p w14:paraId="7B1468D9" w14:textId="77777777" w:rsidR="00AD588F" w:rsidRDefault="00AD588F" w:rsidP="00AD588F">
      <w:pPr>
        <w:pStyle w:val="Note"/>
      </w:pPr>
      <w:r>
        <w:t>Note</w:t>
      </w:r>
      <w:r>
        <w:tab/>
        <w:t>This function is essentially obsolete as new sensors are automatically generated upon loading. The only information that usually may be a bit sparse is the exact sensor name or type designator as these are taken from information generated by the file readers in turn. Editing sensor information must be done directly on the database by an administrator, e.g. by using MySQL Workbench.</w:t>
      </w:r>
    </w:p>
    <w:p w14:paraId="3FD575C9" w14:textId="77777777" w:rsidR="00AD588F" w:rsidRDefault="00AD588F" w:rsidP="00081BC8">
      <w:pPr>
        <w:pStyle w:val="Body"/>
      </w:pPr>
    </w:p>
    <w:p w14:paraId="3637A122" w14:textId="77777777" w:rsidR="00081BC8" w:rsidRDefault="00081BC8" w:rsidP="00081BC8">
      <w:pPr>
        <w:pStyle w:val="Warning"/>
      </w:pPr>
      <w:r>
        <w:t>Warning</w:t>
      </w:r>
      <w:r>
        <w:tab/>
        <w:t>Take care when defining new sensors.</w:t>
      </w:r>
      <w:r w:rsidRPr="00684366">
        <w:t xml:space="preserve"> </w:t>
      </w:r>
      <w:r>
        <w:t>There is no method of editing or inspecting Sensor information using the SPECCHIO Client. Therefore, there is no method of confirming that your data was entered correctly, so prepare your input Sensor definition file very carefully.</w:t>
      </w:r>
    </w:p>
    <w:p w14:paraId="0F2D76C3" w14:textId="77777777" w:rsidR="00081BC8" w:rsidRDefault="00081BC8" w:rsidP="00081BC8">
      <w:pPr>
        <w:pStyle w:val="ProcessHeading"/>
      </w:pPr>
      <w:r>
        <w:t>T</w:t>
      </w:r>
      <w:r w:rsidR="00E914EB">
        <w:t>o load a Sensor Definition file:</w:t>
      </w:r>
    </w:p>
    <w:tbl>
      <w:tblPr>
        <w:tblStyle w:val="Instructions"/>
        <w:tblW w:w="0" w:type="auto"/>
        <w:tblLook w:val="04A0" w:firstRow="1" w:lastRow="0" w:firstColumn="1" w:lastColumn="0" w:noHBand="0" w:noVBand="1"/>
      </w:tblPr>
      <w:tblGrid>
        <w:gridCol w:w="8533"/>
      </w:tblGrid>
      <w:tr w:rsidR="00081BC8" w14:paraId="05469B1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31CF69" w14:textId="77777777" w:rsidR="00081BC8" w:rsidRDefault="0009257F" w:rsidP="00710979">
            <w:pPr>
              <w:pStyle w:val="ProcessStep"/>
            </w:pPr>
            <w:r>
              <w:t>From the Main menu s</w:t>
            </w:r>
            <w:r w:rsidR="00081BC8" w:rsidRPr="00084655">
              <w:t xml:space="preserve">elect </w:t>
            </w:r>
            <w:r w:rsidR="00081BC8" w:rsidRPr="00561BB8">
              <w:rPr>
                <w:rStyle w:val="GUIWord"/>
              </w:rPr>
              <w:t>Data Maintenance</w:t>
            </w:r>
            <w:r w:rsidR="00081BC8">
              <w:t xml:space="preserve"> </w:t>
            </w:r>
            <w:r>
              <w:t>-</w:t>
            </w:r>
            <w:r w:rsidR="00081BC8">
              <w:t xml:space="preserve"> </w:t>
            </w:r>
            <w:r w:rsidR="00081BC8" w:rsidRPr="00561BB8">
              <w:rPr>
                <w:rStyle w:val="GUIWord"/>
              </w:rPr>
              <w:t>Load sensor definition</w:t>
            </w:r>
            <w:r w:rsidR="00081BC8">
              <w:t>. Th</w:t>
            </w:r>
            <w:r>
              <w:t>e following dialog is displayed:</w:t>
            </w:r>
          </w:p>
          <w:p w14:paraId="37EECE4E" w14:textId="77777777" w:rsidR="00FC0DB6" w:rsidRDefault="00FC0DB6" w:rsidP="00FC0DB6">
            <w:pPr>
              <w:pStyle w:val="ProcessStep"/>
              <w:numPr>
                <w:ilvl w:val="0"/>
                <w:numId w:val="0"/>
              </w:numPr>
              <w:ind w:left="459" w:hanging="360"/>
            </w:pPr>
          </w:p>
          <w:p w14:paraId="5F6D5409" w14:textId="77777777" w:rsidR="00FC0DB6" w:rsidRPr="00084655" w:rsidRDefault="00FC0DB6" w:rsidP="00FC0DB6">
            <w:pPr>
              <w:pStyle w:val="ProcessStep"/>
              <w:numPr>
                <w:ilvl w:val="0"/>
                <w:numId w:val="0"/>
              </w:numPr>
              <w:ind w:left="459" w:hanging="360"/>
            </w:pPr>
          </w:p>
          <w:p w14:paraId="003DC4F9" w14:textId="77777777" w:rsidR="00081BC8" w:rsidRPr="00084655" w:rsidRDefault="00081BC8" w:rsidP="00710979">
            <w:pPr>
              <w:pStyle w:val="Figure"/>
            </w:pPr>
            <w:r>
              <w:rPr>
                <w:lang w:val="en-US" w:eastAsia="en-US"/>
              </w:rPr>
              <w:drawing>
                <wp:inline distT="0" distB="0" distL="0" distR="0" wp14:anchorId="095A20C3" wp14:editId="61A7887E">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93" cstate="print"/>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5CBA46EB" w14:textId="118506BC" w:rsidR="00081BC8" w:rsidRPr="00084655" w:rsidRDefault="00081BC8" w:rsidP="00710979">
            <w:pPr>
              <w:pStyle w:val="Caption"/>
            </w:pPr>
            <w:bookmarkStart w:id="369" w:name="_Ref153771867"/>
            <w:r w:rsidRPr="00084655">
              <w:t xml:space="preserve">Figure </w:t>
            </w:r>
            <w:r>
              <w:fldChar w:fldCharType="begin"/>
            </w:r>
            <w:r>
              <w:instrText xml:space="preserve"> SEQ Figure \* ARABIC </w:instrText>
            </w:r>
            <w:r>
              <w:fldChar w:fldCharType="separate"/>
            </w:r>
            <w:r w:rsidR="00057C13">
              <w:rPr>
                <w:noProof/>
              </w:rPr>
              <w:t>51</w:t>
            </w:r>
            <w:r>
              <w:rPr>
                <w:noProof/>
              </w:rPr>
              <w:fldChar w:fldCharType="end"/>
            </w:r>
            <w:bookmarkEnd w:id="369"/>
            <w:r w:rsidRPr="00084655">
              <w:t>: Read Sensor Definition File dialog</w:t>
            </w:r>
          </w:p>
          <w:p w14:paraId="713F83A1" w14:textId="77777777" w:rsidR="00081BC8" w:rsidRDefault="00081BC8" w:rsidP="00710979">
            <w:pPr>
              <w:pStyle w:val="ProcessStep"/>
            </w:pPr>
            <w:r>
              <w:t>Click</w:t>
            </w:r>
            <w:r w:rsidR="00CD0F05">
              <w:t xml:space="preserve"> </w:t>
            </w:r>
            <w:r w:rsidR="00CD0F05" w:rsidRPr="00CD0F05">
              <w:rPr>
                <w:b/>
              </w:rPr>
              <w:t>Browse</w:t>
            </w:r>
            <w:r>
              <w:t>, navigate to the Sensor</w:t>
            </w:r>
            <w:r w:rsidRPr="00084655">
              <w:t xml:space="preserve"> definition file</w:t>
            </w:r>
            <w:r>
              <w:t xml:space="preserve"> and open it.</w:t>
            </w:r>
          </w:p>
          <w:p w14:paraId="2CA9B30C" w14:textId="77777777" w:rsidR="00081BC8" w:rsidRDefault="00081BC8" w:rsidP="00CD0F05">
            <w:pPr>
              <w:pStyle w:val="ProcessStep"/>
            </w:pPr>
            <w:r>
              <w:t>C</w:t>
            </w:r>
            <w:r w:rsidRPr="00084655">
              <w:t>lick</w:t>
            </w:r>
            <w:r w:rsidR="00CD0F05">
              <w:t xml:space="preserve"> </w:t>
            </w:r>
            <w:r w:rsidR="00CD0F05" w:rsidRPr="00CD0F05">
              <w:rPr>
                <w:b/>
              </w:rPr>
              <w:t>OK</w:t>
            </w:r>
            <w:r w:rsidRPr="00084655">
              <w:t xml:space="preserve"> to read the file and insert </w:t>
            </w:r>
            <w:r>
              <w:t>the</w:t>
            </w:r>
            <w:r w:rsidRPr="00084655">
              <w:t xml:space="preserve"> new </w:t>
            </w:r>
            <w:r>
              <w:t>Sensor</w:t>
            </w:r>
            <w:r w:rsidRPr="00084655">
              <w:t xml:space="preserve"> into the database.</w:t>
            </w:r>
          </w:p>
        </w:tc>
      </w:tr>
    </w:tbl>
    <w:p w14:paraId="00B7AE80" w14:textId="77777777" w:rsidR="00081BC8" w:rsidRPr="00084655" w:rsidRDefault="00081BC8" w:rsidP="00081BC8">
      <w:pPr>
        <w:pStyle w:val="Body"/>
      </w:pPr>
      <w:r w:rsidRPr="00084655">
        <w:lastRenderedPageBreak/>
        <w:t xml:space="preserve">Sensor definition files are </w:t>
      </w:r>
      <w:r>
        <w:t xml:space="preserve">a proprietary format </w:t>
      </w:r>
      <w:r w:rsidRPr="00084655">
        <w:t xml:space="preserve">tab separated text file that can be edited in </w:t>
      </w:r>
      <w:r>
        <w:t xml:space="preserve">a text editor or in </w:t>
      </w:r>
      <w:r w:rsidRPr="00084655">
        <w:t>Excel</w:t>
      </w:r>
      <w:r>
        <w:t>.</w:t>
      </w:r>
      <w:r w:rsidRPr="00084655">
        <w:t xml:space="preserve"> The file format is as follows</w:t>
      </w:r>
      <w:r>
        <w:t xml:space="preserve"> (the tab positions have been lined up for clarity)</w:t>
      </w:r>
      <w:r w:rsidRPr="00084655">
        <w:t>:</w:t>
      </w:r>
    </w:p>
    <w:p w14:paraId="21AE1761" w14:textId="77777777" w:rsidR="00081BC8" w:rsidRPr="004C3526" w:rsidRDefault="00081BC8" w:rsidP="00081BC8">
      <w:pPr>
        <w:pStyle w:val="Code"/>
      </w:pPr>
      <w:r w:rsidRPr="004C3526">
        <w:t>Name</w:t>
      </w:r>
      <w:r w:rsidRPr="004C3526">
        <w:tab/>
        <w:t>Description</w:t>
      </w:r>
      <w:r w:rsidRPr="004C3526">
        <w:tab/>
        <w:t>Company</w:t>
      </w:r>
      <w:r w:rsidRPr="004C3526">
        <w:tab/>
        <w:t>Type no</w:t>
      </w:r>
      <w:r w:rsidRPr="004C3526">
        <w:tab/>
        <w:t>no of channels</w:t>
      </w:r>
    </w:p>
    <w:p w14:paraId="2EC3A488" w14:textId="77777777" w:rsidR="00081BC8" w:rsidRPr="004C3526" w:rsidRDefault="00081BC8" w:rsidP="00081BC8">
      <w:pPr>
        <w:pStyle w:val="Code"/>
      </w:pPr>
      <w:r w:rsidRPr="004C3526">
        <w:t>&lt;sensor name&gt;</w:t>
      </w:r>
      <w:r w:rsidRPr="004C3526">
        <w:tab/>
        <w:t>&lt;sensor descr&gt;</w:t>
      </w:r>
      <w:r w:rsidRPr="004C3526">
        <w:tab/>
        <w:t>&lt;company name&gt;</w:t>
      </w:r>
      <w:r w:rsidRPr="004C3526">
        <w:tab/>
        <w:t>&lt;type number&gt;</w:t>
      </w:r>
      <w:r w:rsidRPr="004C3526">
        <w:tab/>
        <w:t>&lt;no of channels&gt;</w:t>
      </w:r>
    </w:p>
    <w:p w14:paraId="228BAE8B" w14:textId="77777777" w:rsidR="00081BC8" w:rsidRPr="004C3526" w:rsidRDefault="00081BC8" w:rsidP="00081BC8">
      <w:pPr>
        <w:pStyle w:val="Code"/>
      </w:pPr>
      <w:r w:rsidRPr="004C3526">
        <w:t>Band</w:t>
      </w:r>
      <w:r w:rsidRPr="004C3526">
        <w:tab/>
        <w:t>Average Wavelength(nm)</w:t>
      </w:r>
      <w:r w:rsidRPr="004C3526">
        <w:tab/>
        <w:t>FWHM (nm)</w:t>
      </w:r>
      <w:r w:rsidRPr="004C3526">
        <w:tab/>
      </w:r>
      <w:r w:rsidRPr="004C3526">
        <w:tab/>
      </w:r>
      <w:r w:rsidRPr="004C3526">
        <w:tab/>
      </w:r>
      <w:r w:rsidRPr="004C3526">
        <w:tab/>
      </w:r>
      <w:r w:rsidRPr="004C3526">
        <w:tab/>
      </w:r>
    </w:p>
    <w:p w14:paraId="63B3BE02" w14:textId="77777777" w:rsidR="00081BC8" w:rsidRPr="004C3526" w:rsidRDefault="00081BC8" w:rsidP="00081BC8">
      <w:pPr>
        <w:pStyle w:val="Code"/>
      </w:pPr>
      <w:r w:rsidRPr="004C3526">
        <w:t>&lt;band number&gt;</w:t>
      </w:r>
      <w:r w:rsidRPr="004C3526">
        <w:tab/>
        <w:t>&lt;wavelength&gt;</w:t>
      </w:r>
      <w:r w:rsidRPr="004C3526">
        <w:tab/>
        <w:t>&lt;fwhm&gt;</w:t>
      </w:r>
    </w:p>
    <w:p w14:paraId="018D3B11" w14:textId="77777777" w:rsidR="00081BC8" w:rsidRPr="004C3526" w:rsidRDefault="00081BC8" w:rsidP="00081BC8">
      <w:pPr>
        <w:pStyle w:val="Code"/>
      </w:pPr>
      <w:r w:rsidRPr="004C3526">
        <w:t>&lt;band number&gt;</w:t>
      </w:r>
      <w:r w:rsidRPr="004C3526">
        <w:tab/>
        <w:t>&lt;wavelength&gt;</w:t>
      </w:r>
      <w:r w:rsidRPr="004C3526">
        <w:tab/>
        <w:t>&lt;fwhm&gt;</w:t>
      </w:r>
    </w:p>
    <w:p w14:paraId="221FBF5D" w14:textId="77777777" w:rsidR="00081BC8" w:rsidRPr="004C3526" w:rsidRDefault="00081BC8" w:rsidP="00081BC8">
      <w:pPr>
        <w:pStyle w:val="Code"/>
      </w:pPr>
      <w:r w:rsidRPr="004C3526">
        <w:t>&lt;band number&gt;</w:t>
      </w:r>
      <w:r w:rsidRPr="004C3526">
        <w:tab/>
        <w:t>&lt;wavelength&gt;</w:t>
      </w:r>
      <w:r w:rsidRPr="004C3526">
        <w:tab/>
        <w:t>&lt;fwhm&gt;</w:t>
      </w:r>
    </w:p>
    <w:p w14:paraId="36FD1181" w14:textId="77777777" w:rsidR="00081BC8" w:rsidRPr="004C3526" w:rsidRDefault="00081BC8" w:rsidP="00081BC8">
      <w:pPr>
        <w:pStyle w:val="Code"/>
      </w:pPr>
      <w:r w:rsidRPr="004C3526">
        <w:t xml:space="preserve">    :</w:t>
      </w:r>
    </w:p>
    <w:p w14:paraId="2595421E" w14:textId="77777777" w:rsidR="00081BC8" w:rsidRPr="004C3526" w:rsidRDefault="00081BC8" w:rsidP="00081BC8">
      <w:pPr>
        <w:pStyle w:val="Code"/>
      </w:pPr>
      <w:r w:rsidRPr="004C3526">
        <w:t xml:space="preserve">    :</w:t>
      </w:r>
    </w:p>
    <w:p w14:paraId="6A163630" w14:textId="77777777" w:rsidR="00081BC8" w:rsidRDefault="00081BC8" w:rsidP="00081BC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tbl>
      <w:tblPr>
        <w:tblStyle w:val="TableGrid"/>
        <w:tblW w:w="0" w:type="auto"/>
        <w:tblInd w:w="817" w:type="dxa"/>
        <w:tblLook w:val="04A0" w:firstRow="1" w:lastRow="0" w:firstColumn="1" w:lastColumn="0" w:noHBand="0" w:noVBand="1"/>
      </w:tblPr>
      <w:tblGrid>
        <w:gridCol w:w="1985"/>
        <w:gridCol w:w="6440"/>
      </w:tblGrid>
      <w:tr w:rsidR="007F2B6E" w:rsidRPr="007F2B6E" w14:paraId="7E742409" w14:textId="77777777" w:rsidTr="007F2B6E">
        <w:tc>
          <w:tcPr>
            <w:tcW w:w="1985" w:type="dxa"/>
          </w:tcPr>
          <w:p w14:paraId="7129BF9A" w14:textId="77777777" w:rsidR="007F2B6E" w:rsidRPr="007F2B6E" w:rsidRDefault="007F2B6E" w:rsidP="003E74DD">
            <w:pPr>
              <w:pStyle w:val="HangingIndent"/>
              <w:ind w:left="0" w:firstLine="0"/>
            </w:pPr>
            <w:r w:rsidRPr="007F2B6E">
              <w:rPr>
                <w:rStyle w:val="Codeintext"/>
              </w:rPr>
              <w:t>&lt;sensor name&gt;</w:t>
            </w:r>
          </w:p>
        </w:tc>
        <w:tc>
          <w:tcPr>
            <w:tcW w:w="6440" w:type="dxa"/>
          </w:tcPr>
          <w:p w14:paraId="69A873EC" w14:textId="77777777" w:rsidR="007F2B6E" w:rsidRPr="007F2B6E" w:rsidRDefault="007F2B6E" w:rsidP="003E74DD">
            <w:pPr>
              <w:pStyle w:val="HangingIndent"/>
              <w:ind w:left="0" w:firstLine="0"/>
              <w:rPr>
                <w:sz w:val="22"/>
                <w:szCs w:val="22"/>
              </w:rPr>
            </w:pPr>
            <w:r w:rsidRPr="007F2B6E">
              <w:rPr>
                <w:sz w:val="22"/>
                <w:szCs w:val="22"/>
              </w:rPr>
              <w:t>The name by which this new Sensor will be known to SPECCHIO. It will appear in the Sensor Metadata Attribute’s dropdown list.</w:t>
            </w:r>
          </w:p>
        </w:tc>
      </w:tr>
      <w:tr w:rsidR="007F2B6E" w:rsidRPr="007F2B6E" w14:paraId="158F7199" w14:textId="77777777" w:rsidTr="007F2B6E">
        <w:tc>
          <w:tcPr>
            <w:tcW w:w="1985" w:type="dxa"/>
          </w:tcPr>
          <w:p w14:paraId="48975E69" w14:textId="77777777" w:rsidR="007F2B6E" w:rsidRPr="007F2B6E" w:rsidRDefault="007F2B6E" w:rsidP="003E74DD">
            <w:pPr>
              <w:pStyle w:val="HangingIndent"/>
              <w:ind w:left="0" w:firstLine="0"/>
            </w:pPr>
            <w:r w:rsidRPr="007F2B6E">
              <w:rPr>
                <w:rStyle w:val="Codeintext"/>
              </w:rPr>
              <w:t>&lt;sensor descr&gt;</w:t>
            </w:r>
          </w:p>
        </w:tc>
        <w:tc>
          <w:tcPr>
            <w:tcW w:w="6440" w:type="dxa"/>
          </w:tcPr>
          <w:p w14:paraId="720DC6C5" w14:textId="77777777" w:rsidR="007F2B6E" w:rsidRPr="007F2B6E" w:rsidRDefault="007F2B6E" w:rsidP="003E74DD">
            <w:pPr>
              <w:pStyle w:val="HangingIndent"/>
              <w:ind w:left="0" w:firstLine="0"/>
              <w:rPr>
                <w:sz w:val="22"/>
                <w:szCs w:val="22"/>
              </w:rPr>
            </w:pPr>
            <w:r w:rsidRPr="007F2B6E">
              <w:rPr>
                <w:sz w:val="22"/>
                <w:szCs w:val="22"/>
              </w:rPr>
              <w:t>A short description of this Sensor</w:t>
            </w:r>
          </w:p>
        </w:tc>
      </w:tr>
      <w:tr w:rsidR="007F2B6E" w:rsidRPr="007F2B6E" w14:paraId="78B32459" w14:textId="77777777" w:rsidTr="007F2B6E">
        <w:tc>
          <w:tcPr>
            <w:tcW w:w="1985" w:type="dxa"/>
          </w:tcPr>
          <w:p w14:paraId="3B05C224" w14:textId="77777777" w:rsidR="007F2B6E" w:rsidRPr="007F2B6E" w:rsidRDefault="007F2B6E" w:rsidP="003E74DD">
            <w:pPr>
              <w:pStyle w:val="HangingIndent"/>
              <w:ind w:left="0" w:firstLine="0"/>
            </w:pPr>
            <w:r w:rsidRPr="007F2B6E">
              <w:rPr>
                <w:rStyle w:val="Codeintext"/>
              </w:rPr>
              <w:t>&lt;company name&gt;</w:t>
            </w:r>
          </w:p>
        </w:tc>
        <w:tc>
          <w:tcPr>
            <w:tcW w:w="6440" w:type="dxa"/>
          </w:tcPr>
          <w:p w14:paraId="66F5A476" w14:textId="77777777" w:rsidR="007F2B6E" w:rsidRPr="007F2B6E" w:rsidRDefault="007F2B6E" w:rsidP="003E74DD">
            <w:pPr>
              <w:pStyle w:val="HangingIndent"/>
              <w:ind w:left="0" w:firstLine="0"/>
              <w:rPr>
                <w:sz w:val="22"/>
                <w:szCs w:val="22"/>
              </w:rPr>
            </w:pPr>
            <w:r w:rsidRPr="007F2B6E">
              <w:rPr>
                <w:sz w:val="22"/>
                <w:szCs w:val="22"/>
              </w:rPr>
              <w:t xml:space="preserve">The name of the company which manufactures this Sensor. It must exactly match the value in the </w:t>
            </w:r>
            <w:r w:rsidRPr="007F2B6E">
              <w:rPr>
                <w:rStyle w:val="GUIWord"/>
                <w:sz w:val="22"/>
                <w:szCs w:val="22"/>
              </w:rPr>
              <w:t>short_name</w:t>
            </w:r>
            <w:r w:rsidRPr="007F2B6E">
              <w:rPr>
                <w:sz w:val="22"/>
                <w:szCs w:val="22"/>
              </w:rPr>
              <w:t xml:space="preserve"> column for one of the manufacturers in SPECCHIO’s predefined manufacturer’s table. </w:t>
            </w:r>
            <w:r w:rsidRPr="007F2B6E">
              <w:rPr>
                <w:rStyle w:val="CrossReference"/>
                <w:sz w:val="22"/>
                <w:szCs w:val="22"/>
              </w:rPr>
              <w:t xml:space="preserve">See </w:t>
            </w:r>
            <w:r w:rsidRPr="007F2B6E">
              <w:rPr>
                <w:szCs w:val="22"/>
              </w:rPr>
              <w:fldChar w:fldCharType="begin"/>
            </w:r>
            <w:r w:rsidRPr="007F2B6E">
              <w:rPr>
                <w:sz w:val="22"/>
                <w:szCs w:val="22"/>
              </w:rPr>
              <w:instrText xml:space="preserve"> REF _Ref357589894 \r \h  \* MERGEFORMAT </w:instrText>
            </w:r>
            <w:r w:rsidRPr="007F2B6E">
              <w:rPr>
                <w:szCs w:val="22"/>
              </w:rPr>
            </w:r>
            <w:r w:rsidRPr="007F2B6E">
              <w:rPr>
                <w:szCs w:val="22"/>
              </w:rPr>
              <w:fldChar w:fldCharType="separate"/>
            </w:r>
            <w:r w:rsidR="00057C13" w:rsidRPr="00057C13">
              <w:rPr>
                <w:rStyle w:val="CrossReference"/>
              </w:rPr>
              <w:t xml:space="preserve">Appendix B: </w:t>
            </w:r>
            <w:r w:rsidRPr="007F2B6E">
              <w:rPr>
                <w:szCs w:val="22"/>
              </w:rPr>
              <w:fldChar w:fldCharType="end"/>
            </w:r>
            <w:r w:rsidRPr="007F2B6E">
              <w:rPr>
                <w:szCs w:val="22"/>
              </w:rPr>
              <w:fldChar w:fldCharType="begin"/>
            </w:r>
            <w:r w:rsidRPr="007F2B6E">
              <w:rPr>
                <w:sz w:val="22"/>
                <w:szCs w:val="22"/>
              </w:rPr>
              <w:instrText xml:space="preserve"> REF _Ref357589894 \h  \* MERGEFORMAT </w:instrText>
            </w:r>
            <w:r w:rsidRPr="007F2B6E">
              <w:rPr>
                <w:szCs w:val="22"/>
              </w:rPr>
            </w:r>
            <w:r w:rsidRPr="007F2B6E">
              <w:rPr>
                <w:szCs w:val="22"/>
              </w:rPr>
              <w:fldChar w:fldCharType="separate"/>
            </w:r>
            <w:r w:rsidR="00057C13" w:rsidRPr="00057C13">
              <w:rPr>
                <w:rStyle w:val="CrossReference"/>
                <w:sz w:val="22"/>
                <w:szCs w:val="22"/>
              </w:rPr>
              <w:t>Predefined Manufacturer Table</w:t>
            </w:r>
            <w:r w:rsidRPr="007F2B6E">
              <w:rPr>
                <w:szCs w:val="22"/>
              </w:rPr>
              <w:fldChar w:fldCharType="end"/>
            </w:r>
            <w:r w:rsidRPr="007F2B6E">
              <w:rPr>
                <w:sz w:val="22"/>
                <w:szCs w:val="22"/>
              </w:rPr>
              <w:t xml:space="preserve"> for the list of manufacturers and their </w:t>
            </w:r>
            <w:r w:rsidRPr="007F2B6E">
              <w:rPr>
                <w:rStyle w:val="GUIWord"/>
                <w:sz w:val="22"/>
                <w:szCs w:val="22"/>
              </w:rPr>
              <w:t>short_name</w:t>
            </w:r>
            <w:r w:rsidRPr="007F2B6E">
              <w:rPr>
                <w:sz w:val="22"/>
                <w:szCs w:val="22"/>
              </w:rPr>
              <w:t xml:space="preserve"> values.</w:t>
            </w:r>
          </w:p>
        </w:tc>
      </w:tr>
      <w:tr w:rsidR="007F2B6E" w:rsidRPr="007F2B6E" w14:paraId="15B127D2" w14:textId="77777777" w:rsidTr="007F2B6E">
        <w:tc>
          <w:tcPr>
            <w:tcW w:w="1985" w:type="dxa"/>
          </w:tcPr>
          <w:p w14:paraId="0B86503D" w14:textId="77777777" w:rsidR="007F2B6E" w:rsidRPr="007F2B6E" w:rsidRDefault="007F2B6E" w:rsidP="003E74DD">
            <w:pPr>
              <w:pStyle w:val="HangingIndent"/>
              <w:ind w:left="0" w:firstLine="0"/>
            </w:pPr>
            <w:r w:rsidRPr="007F2B6E">
              <w:rPr>
                <w:rStyle w:val="Codeintext"/>
              </w:rPr>
              <w:t>&lt;type number&gt;</w:t>
            </w:r>
          </w:p>
        </w:tc>
        <w:tc>
          <w:tcPr>
            <w:tcW w:w="6440" w:type="dxa"/>
          </w:tcPr>
          <w:p w14:paraId="3AC0E8D6" w14:textId="77777777" w:rsidR="007F2B6E" w:rsidRPr="007F2B6E" w:rsidRDefault="007F2B6E" w:rsidP="003E74DD">
            <w:pPr>
              <w:pStyle w:val="HangingIndent"/>
              <w:ind w:left="0" w:firstLine="0"/>
              <w:rPr>
                <w:sz w:val="22"/>
                <w:szCs w:val="22"/>
              </w:rPr>
            </w:pPr>
            <w:r w:rsidRPr="007F2B6E">
              <w:rPr>
                <w:sz w:val="22"/>
                <w:szCs w:val="22"/>
              </w:rPr>
              <w:t>SPECCHIO will attempt to match this integer number to the Instrument Type number in Spectrum files when they are read. This is used to automatically set the Sensor in the Spectrum’s Metadata.</w:t>
            </w:r>
          </w:p>
        </w:tc>
      </w:tr>
      <w:tr w:rsidR="007F2B6E" w:rsidRPr="007F2B6E" w14:paraId="2CF175AD" w14:textId="77777777" w:rsidTr="007F2B6E">
        <w:tc>
          <w:tcPr>
            <w:tcW w:w="1985" w:type="dxa"/>
          </w:tcPr>
          <w:p w14:paraId="4851611B" w14:textId="77777777" w:rsidR="007F2B6E" w:rsidRPr="007F2B6E" w:rsidRDefault="007F2B6E" w:rsidP="003E74DD">
            <w:pPr>
              <w:pStyle w:val="HangingIndent"/>
              <w:ind w:left="0" w:firstLine="0"/>
            </w:pPr>
            <w:r w:rsidRPr="007F2B6E">
              <w:rPr>
                <w:rStyle w:val="Codeintext"/>
              </w:rPr>
              <w:t>&lt;no of channels&gt;</w:t>
            </w:r>
          </w:p>
        </w:tc>
        <w:tc>
          <w:tcPr>
            <w:tcW w:w="6440" w:type="dxa"/>
          </w:tcPr>
          <w:p w14:paraId="75071D06" w14:textId="77777777" w:rsidR="007F2B6E" w:rsidRPr="007F2B6E" w:rsidRDefault="007F2B6E" w:rsidP="003E74DD">
            <w:pPr>
              <w:pStyle w:val="HangingIndent"/>
              <w:ind w:left="0" w:firstLine="0"/>
              <w:rPr>
                <w:sz w:val="22"/>
                <w:szCs w:val="22"/>
              </w:rPr>
            </w:pPr>
            <w:r w:rsidRPr="007F2B6E">
              <w:rPr>
                <w:sz w:val="22"/>
                <w:szCs w:val="22"/>
              </w:rPr>
              <w:t>The number of frequency channels measured by this Sensor. This must be the same as the number of lines in the Band Table in this file.</w:t>
            </w:r>
          </w:p>
        </w:tc>
      </w:tr>
    </w:tbl>
    <w:p w14:paraId="463C497C" w14:textId="77777777" w:rsidR="00081BC8" w:rsidRPr="00432D97" w:rsidRDefault="00081BC8" w:rsidP="00081BC8">
      <w:pPr>
        <w:pStyle w:val="Body"/>
        <w:rPr>
          <w:rStyle w:val="DocActionChar"/>
          <w:i w:val="0"/>
        </w:rPr>
      </w:pPr>
      <w:r w:rsidRPr="00432D97">
        <w:rPr>
          <w:rStyle w:val="DocActionChar"/>
        </w:rPr>
        <w:t>The third row must have the headings of the parameters for each band.</w:t>
      </w:r>
    </w:p>
    <w:p w14:paraId="11DBF982" w14:textId="77777777" w:rsidR="00081BC8" w:rsidRPr="00432D97" w:rsidRDefault="00081BC8" w:rsidP="00081BC8">
      <w:pPr>
        <w:pStyle w:val="Body"/>
      </w:pPr>
      <w:r w:rsidRPr="00432D97">
        <w:rPr>
          <w:rStyle w:val="DocActionChar"/>
        </w:rPr>
        <w:t xml:space="preserve">Rows 4 to 3 + &lt;no of channels&gt; must have three numeric values on each line. </w:t>
      </w:r>
    </w:p>
    <w:p w14:paraId="3EFFB370" w14:textId="77777777" w:rsidR="00081BC8" w:rsidRDefault="00081BC8" w:rsidP="00081BC8">
      <w:pPr>
        <w:pStyle w:val="HangingIndent"/>
      </w:pPr>
      <w:r w:rsidRPr="000F0766">
        <w:rPr>
          <w:rStyle w:val="Codeintext"/>
        </w:rPr>
        <w:lastRenderedPageBreak/>
        <w:t>&lt;band number&gt;</w:t>
      </w:r>
      <w:r>
        <w:tab/>
        <w:t>An integer number, starting at 1 and incrementing for each band in the Band Table.</w:t>
      </w:r>
    </w:p>
    <w:p w14:paraId="7293A6E7" w14:textId="77777777" w:rsidR="00081BC8" w:rsidRDefault="00081BC8" w:rsidP="00081BC8">
      <w:pPr>
        <w:pStyle w:val="HangingIndent"/>
      </w:pPr>
      <w:r w:rsidRPr="000F0766">
        <w:rPr>
          <w:rStyle w:val="Codeintext"/>
        </w:rPr>
        <w:t>&lt;wavelength&gt;</w:t>
      </w:r>
      <w:r>
        <w:tab/>
        <w:t>The central wavelength of this band in nanometers.</w:t>
      </w:r>
    </w:p>
    <w:p w14:paraId="2576D63E" w14:textId="77777777" w:rsidR="00081BC8" w:rsidRDefault="00081BC8" w:rsidP="00081BC8">
      <w:pPr>
        <w:pStyle w:val="HangingIndent"/>
      </w:pPr>
      <w:r w:rsidRPr="000F0766">
        <w:rPr>
          <w:rStyle w:val="Codeintext"/>
        </w:rPr>
        <w:t>&lt;fwhm&gt;</w:t>
      </w:r>
      <w:r>
        <w:tab/>
        <w:t xml:space="preserve">The Full Width at Half the Maximum value for this band. The value is difference of the upper and lower frequencies in nanometers. </w:t>
      </w:r>
      <w:r>
        <w:rPr>
          <w:rStyle w:val="DocActionChar"/>
        </w:rPr>
        <w:t xml:space="preserve">This value </w:t>
      </w:r>
      <w:r w:rsidRPr="00432D97">
        <w:rPr>
          <w:rStyle w:val="DocActionChar"/>
        </w:rPr>
        <w:t>is presently ignored. (It is included for possible later new features.)</w:t>
      </w:r>
    </w:p>
    <w:p w14:paraId="5B05D8C5" w14:textId="77777777" w:rsidR="00081BC8" w:rsidRDefault="00081BC8" w:rsidP="00081BC8">
      <w:pPr>
        <w:pStyle w:val="Body"/>
      </w:pPr>
      <w:r>
        <w:t>Notes on the file format.</w:t>
      </w:r>
    </w:p>
    <w:p w14:paraId="0A59EC04" w14:textId="77777777" w:rsidR="00081BC8" w:rsidRDefault="00081BC8" w:rsidP="00081BC8">
      <w:pPr>
        <w:pStyle w:val="Bullet"/>
        <w:ind w:left="1134"/>
      </w:pPr>
      <w:r>
        <w:t>There must be exactly one tab character between each field.</w:t>
      </w:r>
    </w:p>
    <w:p w14:paraId="36BFFEE4" w14:textId="77777777" w:rsidR="00081BC8" w:rsidRDefault="00081BC8" w:rsidP="00081BC8">
      <w:pPr>
        <w:pStyle w:val="Bullet"/>
        <w:ind w:left="1134"/>
      </w:pPr>
      <w:r>
        <w:t>The lines must not start with a tab character.</w:t>
      </w:r>
    </w:p>
    <w:p w14:paraId="7EA23575" w14:textId="77777777" w:rsidR="00081BC8" w:rsidRDefault="00081BC8" w:rsidP="00081BC8">
      <w:pPr>
        <w:pStyle w:val="HeadingSubUnnumbered"/>
      </w:pPr>
      <w:r>
        <w:t>Example</w:t>
      </w:r>
    </w:p>
    <w:p w14:paraId="2FE9D865" w14:textId="77777777" w:rsidR="00081BC8" w:rsidRPr="00571329" w:rsidRDefault="00081BC8" w:rsidP="00081BC8">
      <w:pPr>
        <w:pStyle w:val="Body"/>
      </w:pPr>
      <w:r>
        <w:t>An Excel view of a Sensor Definition File.</w:t>
      </w:r>
    </w:p>
    <w:p w14:paraId="391F5D27" w14:textId="77777777" w:rsidR="00081BC8" w:rsidRPr="00084655" w:rsidRDefault="00081BC8" w:rsidP="00081BC8">
      <w:pPr>
        <w:pStyle w:val="Figure"/>
      </w:pPr>
      <w:r>
        <w:rPr>
          <w:lang w:val="en-US" w:eastAsia="en-US"/>
        </w:rPr>
        <w:drawing>
          <wp:inline distT="0" distB="0" distL="0" distR="0" wp14:anchorId="732C37B1" wp14:editId="02616D0D">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4" cstate="print"/>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03457F6F" w14:textId="336F624D" w:rsidR="00081BC8" w:rsidRDefault="00980823" w:rsidP="00980823">
      <w:pPr>
        <w:pStyle w:val="Caption"/>
      </w:pPr>
      <w:r>
        <w:t xml:space="preserve">Figure </w:t>
      </w:r>
      <w:r>
        <w:fldChar w:fldCharType="begin"/>
      </w:r>
      <w:r>
        <w:instrText xml:space="preserve"> SEQ Figure \* ARABIC </w:instrText>
      </w:r>
      <w:r>
        <w:fldChar w:fldCharType="separate"/>
      </w:r>
      <w:r w:rsidR="00057C13">
        <w:rPr>
          <w:noProof/>
        </w:rPr>
        <w:t>52</w:t>
      </w:r>
      <w:r>
        <w:fldChar w:fldCharType="end"/>
      </w:r>
      <w:r w:rsidR="00081BC8" w:rsidRPr="00084655">
        <w:t xml:space="preserve">: Part of a </w:t>
      </w:r>
      <w:r w:rsidR="00081BC8">
        <w:t>Sensor</w:t>
      </w:r>
      <w:r w:rsidR="00081BC8" w:rsidRPr="00084655">
        <w:t xml:space="preserve"> definition file being edited in Excel</w:t>
      </w:r>
    </w:p>
    <w:p w14:paraId="1C3665C5" w14:textId="77777777" w:rsidR="00081BC8" w:rsidRDefault="00081BC8" w:rsidP="00081BC8">
      <w:pPr>
        <w:pStyle w:val="Body"/>
      </w:pPr>
      <w:r>
        <w:t>A text file view of the same file. Note that the tab positions do not appear to line up when displayed this way.</w:t>
      </w:r>
    </w:p>
    <w:p w14:paraId="6DEB02FE" w14:textId="77777777" w:rsidR="00081BC8" w:rsidRPr="004C3526" w:rsidRDefault="00081BC8" w:rsidP="00081BC8">
      <w:pPr>
        <w:pStyle w:val="Code"/>
      </w:pPr>
      <w:r w:rsidRPr="004C3526">
        <w:t>Name</w:t>
      </w:r>
      <w:r w:rsidRPr="004C3526">
        <w:tab/>
        <w:t>Description</w:t>
      </w:r>
      <w:r w:rsidRPr="004C3526">
        <w:tab/>
        <w:t>Company</w:t>
      </w:r>
      <w:r w:rsidRPr="004C3526">
        <w:tab/>
        <w:t>Type no</w:t>
      </w:r>
      <w:r w:rsidRPr="004C3526">
        <w:tab/>
        <w:t>no of channels</w:t>
      </w:r>
    </w:p>
    <w:p w14:paraId="6BDEC59A" w14:textId="77777777" w:rsidR="00081BC8" w:rsidRPr="004C3526" w:rsidRDefault="00081BC8" w:rsidP="00081BC8">
      <w:pPr>
        <w:pStyle w:val="Code"/>
      </w:pPr>
      <w:r w:rsidRPr="004C3526">
        <w:t>ASD FSFR</w:t>
      </w:r>
      <w:r w:rsidRPr="004C3526">
        <w:tab/>
        <w:t>ASD Fieldspec FR</w:t>
      </w:r>
      <w:r w:rsidRPr="004C3526">
        <w:tab/>
        <w:t>ASD</w:t>
      </w:r>
      <w:r w:rsidRPr="004C3526">
        <w:tab/>
        <w:t>4</w:t>
      </w:r>
      <w:r w:rsidRPr="004C3526">
        <w:tab/>
        <w:t>2151</w:t>
      </w:r>
    </w:p>
    <w:p w14:paraId="5C4FA48C" w14:textId="77777777" w:rsidR="00081BC8" w:rsidRPr="004C3526" w:rsidRDefault="00081BC8" w:rsidP="00081BC8">
      <w:pPr>
        <w:pStyle w:val="Code"/>
      </w:pPr>
      <w:r w:rsidRPr="004C3526">
        <w:t>Band</w:t>
      </w:r>
      <w:r w:rsidRPr="004C3526">
        <w:tab/>
        <w:t>Average Wavelength (nm)</w:t>
      </w:r>
      <w:r w:rsidRPr="004C3526">
        <w:tab/>
        <w:t>Full Width at Half the Maximum FWHM (nm)</w:t>
      </w:r>
      <w:r w:rsidRPr="004C3526">
        <w:tab/>
      </w:r>
      <w:r w:rsidRPr="004C3526">
        <w:tab/>
      </w:r>
    </w:p>
    <w:p w14:paraId="76687595" w14:textId="77777777" w:rsidR="00081BC8" w:rsidRPr="004C3526" w:rsidRDefault="00081BC8" w:rsidP="00081BC8">
      <w:pPr>
        <w:pStyle w:val="Code"/>
      </w:pPr>
      <w:r w:rsidRPr="004C3526">
        <w:t>1</w:t>
      </w:r>
      <w:r w:rsidRPr="004C3526">
        <w:tab/>
        <w:t>350</w:t>
      </w:r>
      <w:r w:rsidRPr="004C3526">
        <w:tab/>
        <w:t>2</w:t>
      </w:r>
      <w:r w:rsidRPr="004C3526">
        <w:tab/>
      </w:r>
      <w:r w:rsidRPr="004C3526">
        <w:tab/>
      </w:r>
    </w:p>
    <w:p w14:paraId="2073D675" w14:textId="77777777" w:rsidR="00081BC8" w:rsidRPr="004C3526" w:rsidRDefault="00081BC8" w:rsidP="00081BC8">
      <w:pPr>
        <w:pStyle w:val="Code"/>
      </w:pPr>
      <w:r w:rsidRPr="004C3526">
        <w:t>2</w:t>
      </w:r>
      <w:r w:rsidRPr="004C3526">
        <w:tab/>
        <w:t>351</w:t>
      </w:r>
      <w:r w:rsidRPr="004C3526">
        <w:tab/>
        <w:t>2</w:t>
      </w:r>
      <w:r w:rsidRPr="004C3526">
        <w:tab/>
      </w:r>
      <w:r w:rsidRPr="004C3526">
        <w:tab/>
      </w:r>
    </w:p>
    <w:p w14:paraId="16F70DC3" w14:textId="77777777" w:rsidR="00081BC8" w:rsidRPr="004C3526" w:rsidRDefault="00081BC8" w:rsidP="00081BC8">
      <w:pPr>
        <w:pStyle w:val="Code"/>
      </w:pPr>
      <w:r w:rsidRPr="004C3526">
        <w:t>3</w:t>
      </w:r>
      <w:r w:rsidRPr="004C3526">
        <w:tab/>
        <w:t>352</w:t>
      </w:r>
      <w:r w:rsidRPr="004C3526">
        <w:tab/>
        <w:t>2</w:t>
      </w:r>
      <w:r w:rsidRPr="004C3526">
        <w:tab/>
      </w:r>
      <w:r w:rsidRPr="004C3526">
        <w:tab/>
      </w:r>
    </w:p>
    <w:p w14:paraId="1ED7C1B7" w14:textId="77777777" w:rsidR="00081BC8" w:rsidRPr="004C3526" w:rsidRDefault="00081BC8" w:rsidP="00081BC8">
      <w:pPr>
        <w:pStyle w:val="Code"/>
      </w:pPr>
      <w:r w:rsidRPr="004C3526">
        <w:t>4</w:t>
      </w:r>
      <w:r w:rsidRPr="004C3526">
        <w:tab/>
        <w:t>353</w:t>
      </w:r>
      <w:r w:rsidRPr="004C3526">
        <w:tab/>
        <w:t>2</w:t>
      </w:r>
      <w:r w:rsidRPr="004C3526">
        <w:tab/>
      </w:r>
      <w:r w:rsidRPr="004C3526">
        <w:tab/>
      </w:r>
    </w:p>
    <w:p w14:paraId="562F5515" w14:textId="77777777" w:rsidR="00081BC8" w:rsidRPr="004C3526" w:rsidRDefault="00081BC8" w:rsidP="00081BC8">
      <w:pPr>
        <w:pStyle w:val="Code"/>
      </w:pPr>
      <w:r w:rsidRPr="004C3526">
        <w:t>5</w:t>
      </w:r>
      <w:r w:rsidRPr="004C3526">
        <w:tab/>
        <w:t>354</w:t>
      </w:r>
      <w:r w:rsidRPr="004C3526">
        <w:tab/>
        <w:t>2</w:t>
      </w:r>
      <w:r w:rsidRPr="004C3526">
        <w:tab/>
      </w:r>
      <w:r w:rsidRPr="004C3526">
        <w:tab/>
      </w:r>
    </w:p>
    <w:p w14:paraId="70DFEB08" w14:textId="77777777" w:rsidR="00081BC8" w:rsidRPr="004C3526" w:rsidRDefault="00081BC8" w:rsidP="00081BC8">
      <w:pPr>
        <w:pStyle w:val="Code"/>
      </w:pPr>
      <w:r w:rsidRPr="004C3526">
        <w:t>6</w:t>
      </w:r>
      <w:r w:rsidRPr="004C3526">
        <w:tab/>
        <w:t>355</w:t>
      </w:r>
      <w:r w:rsidRPr="004C3526">
        <w:tab/>
        <w:t>2</w:t>
      </w:r>
      <w:r w:rsidRPr="004C3526">
        <w:tab/>
      </w:r>
      <w:r w:rsidRPr="004C3526">
        <w:tab/>
      </w:r>
    </w:p>
    <w:p w14:paraId="59487B08" w14:textId="77777777" w:rsidR="00081BC8" w:rsidRPr="004C3526" w:rsidRDefault="00081BC8" w:rsidP="00081BC8">
      <w:pPr>
        <w:pStyle w:val="Code"/>
      </w:pPr>
      <w:r w:rsidRPr="004C3526">
        <w:t>7</w:t>
      </w:r>
      <w:r w:rsidRPr="004C3526">
        <w:tab/>
        <w:t>356</w:t>
      </w:r>
      <w:r w:rsidRPr="004C3526">
        <w:tab/>
        <w:t>2</w:t>
      </w:r>
      <w:r w:rsidRPr="004C3526">
        <w:tab/>
      </w:r>
      <w:r w:rsidRPr="004C3526">
        <w:tab/>
      </w:r>
    </w:p>
    <w:p w14:paraId="4CA4B5C0" w14:textId="77777777" w:rsidR="00081BC8" w:rsidRPr="004C3526" w:rsidRDefault="00081BC8" w:rsidP="00081BC8">
      <w:pPr>
        <w:pStyle w:val="Code"/>
      </w:pPr>
      <w:r w:rsidRPr="004C3526">
        <w:t>8</w:t>
      </w:r>
      <w:r w:rsidRPr="004C3526">
        <w:tab/>
        <w:t>357</w:t>
      </w:r>
      <w:r w:rsidRPr="004C3526">
        <w:tab/>
        <w:t>2</w:t>
      </w:r>
      <w:r w:rsidRPr="004C3526">
        <w:tab/>
      </w:r>
      <w:r w:rsidRPr="004C3526">
        <w:tab/>
      </w:r>
    </w:p>
    <w:p w14:paraId="65DD6A67" w14:textId="77777777" w:rsidR="00081BC8" w:rsidRPr="004C3526" w:rsidRDefault="00081BC8" w:rsidP="00081BC8">
      <w:pPr>
        <w:pStyle w:val="Code"/>
      </w:pPr>
      <w:r w:rsidRPr="004C3526">
        <w:t>9</w:t>
      </w:r>
      <w:r w:rsidRPr="004C3526">
        <w:tab/>
        <w:t>358</w:t>
      </w:r>
      <w:r w:rsidRPr="004C3526">
        <w:tab/>
        <w:t>2</w:t>
      </w:r>
      <w:r w:rsidRPr="004C3526">
        <w:tab/>
      </w:r>
      <w:r w:rsidRPr="004C3526">
        <w:tab/>
      </w:r>
    </w:p>
    <w:p w14:paraId="7A47E195" w14:textId="77777777" w:rsidR="00081BC8" w:rsidRPr="004C3526" w:rsidRDefault="00081BC8" w:rsidP="00081BC8">
      <w:pPr>
        <w:pStyle w:val="Code"/>
      </w:pPr>
      <w:r w:rsidRPr="004C3526">
        <w:t>10</w:t>
      </w:r>
      <w:r w:rsidRPr="004C3526">
        <w:tab/>
        <w:t>359</w:t>
      </w:r>
      <w:r w:rsidRPr="004C3526">
        <w:tab/>
        <w:t>2</w:t>
      </w:r>
      <w:r w:rsidRPr="004C3526">
        <w:tab/>
      </w:r>
      <w:r w:rsidRPr="004C3526">
        <w:tab/>
      </w:r>
    </w:p>
    <w:p w14:paraId="32A60E1C" w14:textId="77777777" w:rsidR="00081BC8" w:rsidRPr="004C3526" w:rsidRDefault="00081BC8" w:rsidP="00081BC8">
      <w:pPr>
        <w:pStyle w:val="Code"/>
      </w:pPr>
      <w:r w:rsidRPr="004C3526">
        <w:t>11</w:t>
      </w:r>
      <w:r w:rsidRPr="004C3526">
        <w:tab/>
        <w:t>360</w:t>
      </w:r>
      <w:r w:rsidRPr="004C3526">
        <w:tab/>
        <w:t>2</w:t>
      </w:r>
      <w:r w:rsidRPr="004C3526">
        <w:tab/>
      </w:r>
      <w:r w:rsidRPr="004C3526">
        <w:tab/>
      </w:r>
    </w:p>
    <w:p w14:paraId="2778211D" w14:textId="77777777" w:rsidR="00081BC8" w:rsidRPr="004C3526" w:rsidRDefault="00081BC8" w:rsidP="00081BC8">
      <w:pPr>
        <w:pStyle w:val="Code"/>
      </w:pPr>
      <w:r w:rsidRPr="004C3526">
        <w:t>12</w:t>
      </w:r>
      <w:r w:rsidRPr="004C3526">
        <w:tab/>
        <w:t>361</w:t>
      </w:r>
      <w:r w:rsidRPr="004C3526">
        <w:tab/>
        <w:t>2</w:t>
      </w:r>
      <w:r w:rsidRPr="004C3526">
        <w:tab/>
      </w:r>
      <w:r w:rsidRPr="004C3526">
        <w:tab/>
      </w:r>
    </w:p>
    <w:p w14:paraId="469B2050" w14:textId="77777777" w:rsidR="00081BC8" w:rsidRPr="004C3526" w:rsidRDefault="00081BC8" w:rsidP="00081BC8">
      <w:pPr>
        <w:pStyle w:val="Code"/>
      </w:pPr>
      <w:r w:rsidRPr="004C3526">
        <w:t>13</w:t>
      </w:r>
      <w:r w:rsidRPr="004C3526">
        <w:tab/>
        <w:t>362</w:t>
      </w:r>
      <w:r w:rsidRPr="004C3526">
        <w:tab/>
        <w:t>2</w:t>
      </w:r>
      <w:r w:rsidRPr="004C3526">
        <w:tab/>
      </w:r>
      <w:r w:rsidRPr="004C3526">
        <w:tab/>
      </w:r>
    </w:p>
    <w:p w14:paraId="4833818B" w14:textId="77777777" w:rsidR="00081BC8" w:rsidRPr="004C3526" w:rsidRDefault="00081BC8" w:rsidP="00081BC8">
      <w:pPr>
        <w:pStyle w:val="Code"/>
      </w:pPr>
      <w:r w:rsidRPr="004C3526">
        <w:t>14</w:t>
      </w:r>
      <w:r w:rsidRPr="004C3526">
        <w:tab/>
        <w:t>363</w:t>
      </w:r>
      <w:r w:rsidRPr="004C3526">
        <w:tab/>
        <w:t>2</w:t>
      </w:r>
    </w:p>
    <w:p w14:paraId="7AFD7B39" w14:textId="77777777" w:rsidR="00081BC8" w:rsidRPr="004C3526" w:rsidRDefault="00081BC8" w:rsidP="00081BC8">
      <w:pPr>
        <w:pStyle w:val="Code"/>
      </w:pPr>
      <w:r w:rsidRPr="004C3526">
        <w:t>15</w:t>
      </w:r>
      <w:r w:rsidRPr="004C3526">
        <w:tab/>
        <w:t>364</w:t>
      </w:r>
      <w:r w:rsidRPr="004C3526">
        <w:tab/>
        <w:t>2</w:t>
      </w:r>
    </w:p>
    <w:p w14:paraId="696D2FB8" w14:textId="77777777" w:rsidR="00081BC8" w:rsidRPr="004C3526" w:rsidRDefault="00081BC8" w:rsidP="00081BC8">
      <w:pPr>
        <w:pStyle w:val="Code"/>
      </w:pPr>
      <w:r w:rsidRPr="004C3526">
        <w:t>16</w:t>
      </w:r>
      <w:r w:rsidRPr="004C3526">
        <w:tab/>
        <w:t>365</w:t>
      </w:r>
      <w:r w:rsidRPr="004C3526">
        <w:tab/>
        <w:t>2</w:t>
      </w:r>
    </w:p>
    <w:p w14:paraId="1CCC82FB" w14:textId="77777777" w:rsidR="00081BC8" w:rsidRPr="004C3526" w:rsidRDefault="00081BC8" w:rsidP="00081BC8">
      <w:pPr>
        <w:pStyle w:val="Code"/>
      </w:pPr>
      <w:r w:rsidRPr="004C3526">
        <w:t>17</w:t>
      </w:r>
      <w:r w:rsidRPr="004C3526">
        <w:tab/>
        <w:t>366</w:t>
      </w:r>
      <w:r w:rsidRPr="004C3526">
        <w:tab/>
        <w:t>2</w:t>
      </w:r>
    </w:p>
    <w:p w14:paraId="6CC9A88E" w14:textId="77777777" w:rsidR="00081BC8" w:rsidRPr="004C3526" w:rsidRDefault="00081BC8" w:rsidP="00081BC8">
      <w:pPr>
        <w:pStyle w:val="Code"/>
      </w:pPr>
      <w:r w:rsidRPr="004C3526">
        <w:t>18</w:t>
      </w:r>
      <w:r w:rsidRPr="004C3526">
        <w:tab/>
        <w:t>367</w:t>
      </w:r>
      <w:r w:rsidRPr="004C3526">
        <w:tab/>
        <w:t>2</w:t>
      </w:r>
    </w:p>
    <w:p w14:paraId="0F543378" w14:textId="77777777" w:rsidR="00081BC8" w:rsidRPr="004C3526" w:rsidRDefault="00081BC8" w:rsidP="00081BC8">
      <w:pPr>
        <w:pStyle w:val="Code"/>
      </w:pPr>
      <w:r w:rsidRPr="004C3526">
        <w:t>19</w:t>
      </w:r>
      <w:r w:rsidRPr="004C3526">
        <w:tab/>
        <w:t>368</w:t>
      </w:r>
      <w:r w:rsidRPr="004C3526">
        <w:tab/>
        <w:t>2</w:t>
      </w:r>
    </w:p>
    <w:p w14:paraId="2C473B04" w14:textId="77777777" w:rsidR="00081BC8" w:rsidRPr="004C3526" w:rsidRDefault="00081BC8" w:rsidP="00081BC8">
      <w:pPr>
        <w:pStyle w:val="Code"/>
      </w:pPr>
      <w:r w:rsidRPr="004C3526">
        <w:t>20</w:t>
      </w:r>
      <w:r w:rsidRPr="004C3526">
        <w:tab/>
        <w:t>369</w:t>
      </w:r>
      <w:r w:rsidRPr="004C3526">
        <w:tab/>
        <w:t>2</w:t>
      </w:r>
    </w:p>
    <w:p w14:paraId="43AFD9AD" w14:textId="77777777" w:rsidR="00081BC8" w:rsidRPr="004C3526" w:rsidRDefault="00081BC8" w:rsidP="00081BC8">
      <w:pPr>
        <w:pStyle w:val="Code"/>
      </w:pPr>
      <w:r w:rsidRPr="004C3526">
        <w:t>21</w:t>
      </w:r>
      <w:r w:rsidRPr="004C3526">
        <w:tab/>
        <w:t>370</w:t>
      </w:r>
      <w:r w:rsidRPr="004C3526">
        <w:tab/>
        <w:t>2</w:t>
      </w:r>
    </w:p>
    <w:p w14:paraId="4C3E97CA" w14:textId="77777777" w:rsidR="00081BC8" w:rsidRPr="00081BC8" w:rsidRDefault="00081BC8" w:rsidP="00081BC8"/>
    <w:p w14:paraId="18520756" w14:textId="77777777" w:rsidR="00015D7B" w:rsidRDefault="00015D7B" w:rsidP="00015D7B">
      <w:pPr>
        <w:pStyle w:val="Heading2"/>
      </w:pPr>
      <w:bookmarkStart w:id="370" w:name="_Ref413330771"/>
      <w:bookmarkStart w:id="371" w:name="_Ref413411823"/>
      <w:bookmarkStart w:id="372" w:name="_Toc296956724"/>
      <w:r>
        <w:t>Instrument admin.</w:t>
      </w:r>
      <w:bookmarkEnd w:id="370"/>
      <w:bookmarkEnd w:id="371"/>
      <w:bookmarkEnd w:id="372"/>
    </w:p>
    <w:p w14:paraId="1DF037C0" w14:textId="77777777" w:rsidR="00081BC8" w:rsidRDefault="00081BC8" w:rsidP="00081BC8">
      <w:pPr>
        <w:pStyle w:val="Note"/>
      </w:pPr>
      <w:r>
        <w:t>Note</w:t>
      </w:r>
      <w:r>
        <w:tab/>
        <w:t>Any user can open the Instrument Administration dialogs but only Administrators can save changes to the database.</w:t>
      </w:r>
    </w:p>
    <w:p w14:paraId="23977B7F" w14:textId="77777777" w:rsidR="00081BC8" w:rsidRDefault="00081BC8" w:rsidP="00081BC8">
      <w:pPr>
        <w:pStyle w:val="Body"/>
      </w:pPr>
      <w:r>
        <w:t>For each Instrument in the SPECCHIO database, the following fields are stored.</w:t>
      </w:r>
    </w:p>
    <w:tbl>
      <w:tblPr>
        <w:tblStyle w:val="TableSimple"/>
        <w:tblW w:w="0" w:type="auto"/>
        <w:tblLook w:val="04A0" w:firstRow="1" w:lastRow="0" w:firstColumn="1" w:lastColumn="0" w:noHBand="0" w:noVBand="1"/>
      </w:tblPr>
      <w:tblGrid>
        <w:gridCol w:w="1531"/>
        <w:gridCol w:w="3483"/>
        <w:gridCol w:w="3519"/>
      </w:tblGrid>
      <w:tr w:rsidR="00081BC8" w:rsidRPr="00CE0A1B" w14:paraId="35EF22D8" w14:textId="77777777" w:rsidTr="00710979">
        <w:tc>
          <w:tcPr>
            <w:tcW w:w="0" w:type="auto"/>
          </w:tcPr>
          <w:p w14:paraId="05697A34" w14:textId="77777777" w:rsidR="00081BC8" w:rsidRPr="00CE0A1B" w:rsidRDefault="00081BC8" w:rsidP="00710979">
            <w:pPr>
              <w:pStyle w:val="TableText"/>
              <w:rPr>
                <w:rStyle w:val="Strong"/>
              </w:rPr>
            </w:pPr>
            <w:r w:rsidRPr="00CE0A1B">
              <w:rPr>
                <w:rStyle w:val="Strong"/>
              </w:rPr>
              <w:t>Field name</w:t>
            </w:r>
          </w:p>
        </w:tc>
        <w:tc>
          <w:tcPr>
            <w:tcW w:w="0" w:type="auto"/>
          </w:tcPr>
          <w:p w14:paraId="3A81BFCF" w14:textId="77777777" w:rsidR="00081BC8" w:rsidRPr="00CE0A1B" w:rsidRDefault="00081BC8" w:rsidP="00710979">
            <w:pPr>
              <w:pStyle w:val="TableText"/>
              <w:rPr>
                <w:rStyle w:val="Strong"/>
              </w:rPr>
            </w:pPr>
            <w:r w:rsidRPr="00CE0A1B">
              <w:rPr>
                <w:rStyle w:val="Strong"/>
              </w:rPr>
              <w:t>Format</w:t>
            </w:r>
          </w:p>
        </w:tc>
        <w:tc>
          <w:tcPr>
            <w:tcW w:w="0" w:type="auto"/>
          </w:tcPr>
          <w:p w14:paraId="1EA83467" w14:textId="77777777" w:rsidR="00081BC8" w:rsidRPr="00CE0A1B" w:rsidRDefault="00081BC8" w:rsidP="00710979">
            <w:pPr>
              <w:pStyle w:val="TableText"/>
              <w:rPr>
                <w:rStyle w:val="Strong"/>
              </w:rPr>
            </w:pPr>
            <w:r w:rsidRPr="00CE0A1B">
              <w:rPr>
                <w:rStyle w:val="Strong"/>
              </w:rPr>
              <w:t>Comments</w:t>
            </w:r>
          </w:p>
        </w:tc>
      </w:tr>
      <w:tr w:rsidR="00081BC8" w:rsidRPr="00CE0A1B" w14:paraId="43B8DF5E" w14:textId="77777777" w:rsidTr="00710979">
        <w:tc>
          <w:tcPr>
            <w:tcW w:w="0" w:type="auto"/>
          </w:tcPr>
          <w:p w14:paraId="321880A0" w14:textId="77777777" w:rsidR="00081BC8" w:rsidRPr="00CE0A1B" w:rsidRDefault="00081BC8" w:rsidP="00710979">
            <w:pPr>
              <w:pStyle w:val="TableText"/>
            </w:pPr>
            <w:r w:rsidRPr="00CE0A1B">
              <w:t>Instrument name</w:t>
            </w:r>
          </w:p>
        </w:tc>
        <w:tc>
          <w:tcPr>
            <w:tcW w:w="0" w:type="auto"/>
          </w:tcPr>
          <w:p w14:paraId="710B50E4" w14:textId="77777777" w:rsidR="00081BC8" w:rsidRPr="00CE0A1B" w:rsidRDefault="00081BC8" w:rsidP="00710979">
            <w:pPr>
              <w:pStyle w:val="TableText"/>
            </w:pPr>
            <w:r>
              <w:t>Text string</w:t>
            </w:r>
          </w:p>
        </w:tc>
        <w:tc>
          <w:tcPr>
            <w:tcW w:w="0" w:type="auto"/>
          </w:tcPr>
          <w:p w14:paraId="5A2B21B4" w14:textId="77777777" w:rsidR="00081BC8" w:rsidRPr="00CE0A1B" w:rsidRDefault="00081BC8" w:rsidP="00710979">
            <w:pPr>
              <w:pStyle w:val="TableText"/>
            </w:pPr>
            <w:r w:rsidRPr="00CE0A1B">
              <w:t>This name will appear in the dropdown list of Instruments.</w:t>
            </w:r>
          </w:p>
        </w:tc>
      </w:tr>
      <w:tr w:rsidR="00081BC8" w:rsidRPr="00CE0A1B" w14:paraId="2DC7FC8E" w14:textId="77777777" w:rsidTr="00710979">
        <w:tc>
          <w:tcPr>
            <w:tcW w:w="0" w:type="auto"/>
          </w:tcPr>
          <w:p w14:paraId="265DDEFC" w14:textId="77777777" w:rsidR="00081BC8" w:rsidRPr="00CE0A1B" w:rsidRDefault="00081BC8" w:rsidP="00710979">
            <w:pPr>
              <w:pStyle w:val="TableText"/>
            </w:pPr>
            <w:r w:rsidRPr="00CE0A1B">
              <w:t>Instrument owner</w:t>
            </w:r>
          </w:p>
        </w:tc>
        <w:tc>
          <w:tcPr>
            <w:tcW w:w="0" w:type="auto"/>
          </w:tcPr>
          <w:p w14:paraId="7A40281C" w14:textId="77777777" w:rsidR="00081BC8" w:rsidRPr="00CE0A1B" w:rsidRDefault="00081BC8" w:rsidP="00710979">
            <w:pPr>
              <w:pStyle w:val="TableText"/>
            </w:pPr>
            <w:r>
              <w:t>S</w:t>
            </w:r>
            <w:r w:rsidRPr="00CE0A1B">
              <w:t>elected from dropdown list of Institutes</w:t>
            </w:r>
          </w:p>
        </w:tc>
        <w:tc>
          <w:tcPr>
            <w:tcW w:w="0" w:type="auto"/>
          </w:tcPr>
          <w:p w14:paraId="0A4FADB7" w14:textId="77777777" w:rsidR="00081BC8" w:rsidRPr="00CE0A1B" w:rsidRDefault="00081BC8" w:rsidP="00A97E21">
            <w:pPr>
              <w:pStyle w:val="TableText"/>
            </w:pPr>
            <w:r w:rsidRPr="00CE0A1B">
              <w:t xml:space="preserve">This Institute list is created in the </w:t>
            </w:r>
            <w:r w:rsidR="00A97E21" w:rsidRPr="00A97E21">
              <w:rPr>
                <w:rStyle w:val="GUIWord"/>
                <w:i w:val="0"/>
              </w:rPr>
              <w:fldChar w:fldCharType="begin"/>
            </w:r>
            <w:r w:rsidR="00A97E21" w:rsidRPr="00A97E21">
              <w:rPr>
                <w:i/>
              </w:rPr>
              <w:instrText xml:space="preserve"> REF _Ref413329816 \h </w:instrText>
            </w:r>
            <w:r w:rsidR="00A97E21">
              <w:rPr>
                <w:rStyle w:val="GUIWord"/>
                <w:i w:val="0"/>
              </w:rPr>
              <w:instrText xml:space="preserve"> \* MERGEFORMAT </w:instrText>
            </w:r>
            <w:r w:rsidR="00A97E21" w:rsidRPr="00A97E21">
              <w:rPr>
                <w:rStyle w:val="GUIWord"/>
                <w:i w:val="0"/>
              </w:rPr>
            </w:r>
            <w:r w:rsidR="00A97E21" w:rsidRPr="00A97E21">
              <w:rPr>
                <w:rStyle w:val="GUIWord"/>
                <w:i w:val="0"/>
              </w:rPr>
              <w:fldChar w:fldCharType="separate"/>
            </w:r>
            <w:r w:rsidR="00057C13" w:rsidRPr="00057C13">
              <w:rPr>
                <w:i/>
              </w:rPr>
              <w:t>Create new user account</w:t>
            </w:r>
            <w:r w:rsidR="00A97E21" w:rsidRPr="00A97E21">
              <w:rPr>
                <w:rStyle w:val="GUIWord"/>
                <w:i w:val="0"/>
              </w:rPr>
              <w:fldChar w:fldCharType="end"/>
            </w:r>
            <w:r w:rsidR="00A97E21">
              <w:rPr>
                <w:rStyle w:val="GUIWord"/>
              </w:rPr>
              <w:t xml:space="preserve"> </w:t>
            </w:r>
            <w:r w:rsidRPr="00CE0A1B">
              <w:t>dialog. See</w:t>
            </w:r>
            <w:r>
              <w:t xml:space="preserve"> </w:t>
            </w:r>
            <w:r w:rsidR="00771534" w:rsidRPr="00771534">
              <w:rPr>
                <w:i/>
              </w:rPr>
              <w:t>S</w:t>
            </w:r>
            <w:r w:rsidRPr="00771534">
              <w:rPr>
                <w:i/>
              </w:rPr>
              <w:t>ection</w:t>
            </w:r>
            <w:r w:rsidR="00771534">
              <w:rPr>
                <w:i/>
              </w:rPr>
              <w:t xml:space="preserve"> </w:t>
            </w:r>
            <w:r w:rsidR="002E06FC">
              <w:rPr>
                <w:i/>
              </w:rPr>
              <w:t>3.4</w:t>
            </w:r>
            <w:r w:rsidR="00EF55A6">
              <w:rPr>
                <w:i/>
              </w:rPr>
              <w:t>.</w:t>
            </w:r>
          </w:p>
        </w:tc>
      </w:tr>
      <w:tr w:rsidR="00081BC8" w:rsidRPr="00CE0A1B" w14:paraId="450C634D" w14:textId="77777777" w:rsidTr="00710979">
        <w:tc>
          <w:tcPr>
            <w:tcW w:w="0" w:type="auto"/>
          </w:tcPr>
          <w:p w14:paraId="6C309A77" w14:textId="77777777" w:rsidR="00081BC8" w:rsidRPr="00CE0A1B" w:rsidRDefault="00081BC8" w:rsidP="00710979">
            <w:pPr>
              <w:pStyle w:val="TableText"/>
            </w:pPr>
            <w:r w:rsidRPr="00CE0A1B">
              <w:t>Serial number</w:t>
            </w:r>
          </w:p>
        </w:tc>
        <w:tc>
          <w:tcPr>
            <w:tcW w:w="0" w:type="auto"/>
          </w:tcPr>
          <w:p w14:paraId="1FA2C0FE" w14:textId="77777777" w:rsidR="00081BC8" w:rsidRPr="00CE0A1B" w:rsidRDefault="00081BC8" w:rsidP="00710979">
            <w:pPr>
              <w:pStyle w:val="TableText"/>
            </w:pPr>
            <w:r>
              <w:t>Text string</w:t>
            </w:r>
          </w:p>
        </w:tc>
        <w:tc>
          <w:tcPr>
            <w:tcW w:w="0" w:type="auto"/>
          </w:tcPr>
          <w:p w14:paraId="41D28A31" w14:textId="77777777" w:rsidR="00081BC8" w:rsidRPr="00CE0A1B" w:rsidRDefault="00081BC8" w:rsidP="00710979">
            <w:pPr>
              <w:pStyle w:val="TableText"/>
            </w:pPr>
            <w:r w:rsidRPr="00CE0A1B">
              <w:t>The Instrument’s physical serial number.</w:t>
            </w:r>
          </w:p>
        </w:tc>
      </w:tr>
      <w:tr w:rsidR="00081BC8" w:rsidRPr="00CE0A1B" w14:paraId="04DB67B6" w14:textId="77777777" w:rsidTr="00710979">
        <w:tc>
          <w:tcPr>
            <w:tcW w:w="0" w:type="auto"/>
          </w:tcPr>
          <w:p w14:paraId="074A513A" w14:textId="77777777" w:rsidR="00081BC8" w:rsidRPr="00CE0A1B" w:rsidRDefault="00081BC8" w:rsidP="00710979">
            <w:pPr>
              <w:pStyle w:val="TableText"/>
            </w:pPr>
            <w:r w:rsidRPr="00CE0A1B">
              <w:t>Sensor</w:t>
            </w:r>
          </w:p>
        </w:tc>
        <w:tc>
          <w:tcPr>
            <w:tcW w:w="0" w:type="auto"/>
          </w:tcPr>
          <w:p w14:paraId="491ABFCA" w14:textId="77777777" w:rsidR="00081BC8" w:rsidRPr="00CE0A1B" w:rsidRDefault="00081BC8" w:rsidP="00710979">
            <w:pPr>
              <w:pStyle w:val="TableText"/>
            </w:pPr>
            <w:r>
              <w:t>S</w:t>
            </w:r>
            <w:r w:rsidRPr="00CE0A1B">
              <w:t>elected from dropdown list of Sensors defined in database</w:t>
            </w:r>
          </w:p>
        </w:tc>
        <w:tc>
          <w:tcPr>
            <w:tcW w:w="0" w:type="auto"/>
          </w:tcPr>
          <w:p w14:paraId="223C782F" w14:textId="77777777" w:rsidR="00081BC8" w:rsidRPr="00CE0A1B" w:rsidRDefault="00081BC8" w:rsidP="00710979">
            <w:pPr>
              <w:pStyle w:val="TableText"/>
            </w:pPr>
            <w:r>
              <w:t>Defines the Instrument type or model for this particular Instrument.</w:t>
            </w:r>
          </w:p>
        </w:tc>
      </w:tr>
      <w:tr w:rsidR="00081BC8" w:rsidRPr="00CE0A1B" w14:paraId="153F1A0E" w14:textId="77777777" w:rsidTr="00710979">
        <w:tc>
          <w:tcPr>
            <w:tcW w:w="0" w:type="auto"/>
          </w:tcPr>
          <w:p w14:paraId="70267347" w14:textId="77777777" w:rsidR="00081BC8" w:rsidRPr="00CE0A1B" w:rsidRDefault="00081BC8" w:rsidP="00710979">
            <w:pPr>
              <w:pStyle w:val="TableText"/>
            </w:pPr>
            <w:r w:rsidRPr="00CE0A1B">
              <w:t>Pictures</w:t>
            </w:r>
          </w:p>
        </w:tc>
        <w:tc>
          <w:tcPr>
            <w:tcW w:w="0" w:type="auto"/>
          </w:tcPr>
          <w:p w14:paraId="0E21538C" w14:textId="77777777" w:rsidR="00081BC8" w:rsidRPr="00CE0A1B" w:rsidRDefault="00081BC8" w:rsidP="00710979">
            <w:pPr>
              <w:pStyle w:val="TableText"/>
            </w:pPr>
            <w:r>
              <w:t>JPEG image (on some users’ computers, PNG, GIF or TIFF may also be supported.)</w:t>
            </w:r>
          </w:p>
        </w:tc>
        <w:tc>
          <w:tcPr>
            <w:tcW w:w="0" w:type="auto"/>
          </w:tcPr>
          <w:p w14:paraId="2F8ED2F0" w14:textId="77777777" w:rsidR="00081BC8" w:rsidRPr="00CE0A1B" w:rsidRDefault="00081BC8" w:rsidP="00710979">
            <w:pPr>
              <w:pStyle w:val="TableText"/>
            </w:pPr>
            <w:r w:rsidRPr="00CE0A1B">
              <w:t>Multiple pictures of the Instrument may be uploaded to each Instrument definition.</w:t>
            </w:r>
          </w:p>
        </w:tc>
      </w:tr>
      <w:tr w:rsidR="00081BC8" w:rsidRPr="00CE0A1B" w14:paraId="12EE409E" w14:textId="77777777" w:rsidTr="00710979">
        <w:tc>
          <w:tcPr>
            <w:tcW w:w="0" w:type="auto"/>
          </w:tcPr>
          <w:p w14:paraId="30D74EE6" w14:textId="77777777" w:rsidR="00081BC8" w:rsidRPr="00CE0A1B" w:rsidRDefault="00081BC8" w:rsidP="00710979">
            <w:pPr>
              <w:pStyle w:val="TableText"/>
            </w:pPr>
            <w:r w:rsidRPr="00CE0A1B">
              <w:t>Calibrations</w:t>
            </w:r>
          </w:p>
        </w:tc>
        <w:tc>
          <w:tcPr>
            <w:tcW w:w="0" w:type="auto"/>
          </w:tcPr>
          <w:p w14:paraId="4EFA8FCA" w14:textId="77777777" w:rsidR="00081BC8" w:rsidRPr="00CE0A1B" w:rsidRDefault="00081BC8" w:rsidP="00F023A3">
            <w:pPr>
              <w:pStyle w:val="TableText"/>
            </w:pPr>
            <w:r>
              <w:t xml:space="preserve">See </w:t>
            </w:r>
            <w:r w:rsidR="00F023A3" w:rsidRPr="00F023A3">
              <w:rPr>
                <w:i/>
              </w:rPr>
              <w:t>Section</w:t>
            </w:r>
            <w:r>
              <w:t xml:space="preserve"> </w:t>
            </w:r>
            <w:r>
              <w:fldChar w:fldCharType="begin"/>
            </w:r>
            <w:r>
              <w:instrText xml:space="preserve"> REF _Ref357602656 \r \h  \* MERGEFORMAT </w:instrText>
            </w:r>
            <w:r>
              <w:fldChar w:fldCharType="separate"/>
            </w:r>
            <w:r w:rsidR="00057C13" w:rsidRPr="00057C13">
              <w:rPr>
                <w:rStyle w:val="CrossReference"/>
              </w:rPr>
              <w:t>9.5.1</w:t>
            </w:r>
            <w:r>
              <w:fldChar w:fldCharType="end"/>
            </w:r>
            <w:r w:rsidRPr="00887779">
              <w:rPr>
                <w:rStyle w:val="CrossReference"/>
              </w:rPr>
              <w:t xml:space="preserve"> </w:t>
            </w:r>
            <w:r w:rsidR="00F023A3" w:rsidRPr="00F023A3">
              <w:rPr>
                <w:i/>
              </w:rPr>
              <w:fldChar w:fldCharType="begin"/>
            </w:r>
            <w:r w:rsidR="00F023A3" w:rsidRPr="00F023A3">
              <w:rPr>
                <w:rStyle w:val="CrossReference"/>
                <w:i w:val="0"/>
              </w:rPr>
              <w:instrText xml:space="preserve"> REF _Ref357602394 \h </w:instrText>
            </w:r>
            <w:r w:rsidR="00F023A3">
              <w:rPr>
                <w:i/>
              </w:rPr>
              <w:instrText xml:space="preserve"> \* MERGEFORMAT </w:instrText>
            </w:r>
            <w:r w:rsidR="00F023A3" w:rsidRPr="00F023A3">
              <w:rPr>
                <w:i/>
              </w:rPr>
            </w:r>
            <w:r w:rsidR="00F023A3" w:rsidRPr="00F023A3">
              <w:rPr>
                <w:i/>
              </w:rPr>
              <w:fldChar w:fldCharType="separate"/>
            </w:r>
            <w:r w:rsidR="00057C13" w:rsidRPr="00057C13">
              <w:rPr>
                <w:i/>
              </w:rPr>
              <w:t>Instrument Calibrations</w:t>
            </w:r>
            <w:r w:rsidR="00F023A3" w:rsidRPr="00F023A3">
              <w:rPr>
                <w:i/>
              </w:rPr>
              <w:fldChar w:fldCharType="end"/>
            </w:r>
            <w:r>
              <w:t>.</w:t>
            </w:r>
          </w:p>
        </w:tc>
        <w:tc>
          <w:tcPr>
            <w:tcW w:w="0" w:type="auto"/>
          </w:tcPr>
          <w:p w14:paraId="7D6B2819" w14:textId="77777777" w:rsidR="00081BC8" w:rsidRPr="00CE0A1B" w:rsidRDefault="00081BC8" w:rsidP="00710979">
            <w:pPr>
              <w:pStyle w:val="TableText"/>
            </w:pPr>
            <w:r w:rsidRPr="00CE0A1B">
              <w:t>Multiple Calibrations make up the Calibration history for each Instrument.</w:t>
            </w:r>
          </w:p>
        </w:tc>
      </w:tr>
    </w:tbl>
    <w:p w14:paraId="5931B8DA" w14:textId="77777777" w:rsidR="00081BC8" w:rsidRDefault="00081BC8" w:rsidP="00081BC8">
      <w:pPr>
        <w:pStyle w:val="ProcessHeading"/>
      </w:pPr>
      <w:r>
        <w:t>To open the Ins</w:t>
      </w:r>
      <w:r w:rsidR="00E914EB">
        <w:t>trument Administration dialog:</w:t>
      </w:r>
    </w:p>
    <w:tbl>
      <w:tblPr>
        <w:tblStyle w:val="Instructions"/>
        <w:tblW w:w="0" w:type="auto"/>
        <w:tblLook w:val="04A0" w:firstRow="1" w:lastRow="0" w:firstColumn="1" w:lastColumn="0" w:noHBand="0" w:noVBand="1"/>
      </w:tblPr>
      <w:tblGrid>
        <w:gridCol w:w="8533"/>
      </w:tblGrid>
      <w:tr w:rsidR="00081BC8" w14:paraId="11D8A0D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38D59A9" w14:textId="77777777" w:rsidR="00081BC8" w:rsidRDefault="00DF1335" w:rsidP="00710979">
            <w:pPr>
              <w:pStyle w:val="ProcessStep"/>
            </w:pPr>
            <w:r>
              <w:t>From the Main menu s</w:t>
            </w:r>
            <w:r w:rsidR="00081BC8">
              <w:t xml:space="preserve">elect </w:t>
            </w:r>
            <w:r w:rsidR="00081BC8" w:rsidRPr="00FF7036">
              <w:rPr>
                <w:rStyle w:val="GUIWord"/>
              </w:rPr>
              <w:t>Data Maintenance</w:t>
            </w:r>
            <w:r w:rsidR="00081BC8">
              <w:t xml:space="preserve"> and </w:t>
            </w:r>
            <w:r w:rsidR="00081BC8" w:rsidRPr="00FF7036">
              <w:rPr>
                <w:rStyle w:val="GUIWord"/>
              </w:rPr>
              <w:t>Instrumentation Admin.</w:t>
            </w:r>
            <w:r w:rsidR="00081BC8">
              <w:t>.</w:t>
            </w:r>
          </w:p>
          <w:p w14:paraId="40B599C3" w14:textId="77777777" w:rsidR="00081BC8" w:rsidRDefault="00081BC8" w:rsidP="00710979">
            <w:pPr>
              <w:pStyle w:val="ProcessStep"/>
            </w:pPr>
            <w:r>
              <w:t xml:space="preserve">Click in the </w:t>
            </w:r>
            <w:r w:rsidRPr="00FF7036">
              <w:rPr>
                <w:rStyle w:val="GUIWord"/>
              </w:rPr>
              <w:t>Instrument Data</w:t>
            </w:r>
            <w:r>
              <w:t xml:space="preserve"> tab.</w:t>
            </w:r>
          </w:p>
        </w:tc>
      </w:tr>
    </w:tbl>
    <w:p w14:paraId="3E9FFBA7" w14:textId="77777777" w:rsidR="00081BC8" w:rsidRDefault="008440CC" w:rsidP="00081BC8">
      <w:pPr>
        <w:pStyle w:val="Figure"/>
        <w:rPr>
          <w:lang w:val="en-AU"/>
        </w:rPr>
      </w:pPr>
      <w:r>
        <w:rPr>
          <w:lang w:val="en-US" w:eastAsia="en-US"/>
        </w:rPr>
        <w:lastRenderedPageBreak/>
        <mc:AlternateContent>
          <mc:Choice Requires="wpg">
            <w:drawing>
              <wp:inline distT="0" distB="0" distL="0" distR="0" wp14:anchorId="6EA146FD" wp14:editId="3C2D4BC1">
                <wp:extent cx="5483860" cy="3034665"/>
                <wp:effectExtent l="0" t="0" r="2540" b="635"/>
                <wp:docPr id="110" name="Canvas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111" name="AutoShape 565"/>
                        <wps:cNvSpPr>
                          <a:spLocks noChangeAspect="1" noChangeArrowheads="1"/>
                        </wps:cNvSpPr>
                        <wps:spPr bwMode="auto">
                          <a:xfrm>
                            <a:off x="0" y="0"/>
                            <a:ext cx="54838" cy="3034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4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6897" y="0"/>
                            <a:ext cx="47941" cy="30346"/>
                          </a:xfrm>
                          <a:prstGeom prst="rect">
                            <a:avLst/>
                          </a:prstGeom>
                          <a:noFill/>
                          <a:extLst>
                            <a:ext uri="{909E8E84-426E-40dd-AFC4-6F175D3DCCD1}">
                              <a14:hiddenFill xmlns:a14="http://schemas.microsoft.com/office/drawing/2010/main">
                                <a:solidFill>
                                  <a:srgbClr val="FFFFFF"/>
                                </a:solidFill>
                              </a14:hiddenFill>
                            </a:ext>
                          </a:extLst>
                        </pic:spPr>
                      </pic:pic>
                      <wps:wsp>
                        <wps:cNvPr id="122" name="AutoShape 218"/>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2287065" w14:textId="77777777" w:rsidR="008A541A" w:rsidRPr="00170A8D" w:rsidRDefault="008A541A"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23" name="Freeform 220"/>
                        <wps:cNvSpPr>
                          <a:spLocks/>
                        </wps:cNvSpPr>
                        <wps:spPr bwMode="auto">
                          <a:xfrm>
                            <a:off x="4851" y="10981"/>
                            <a:ext cx="4314" cy="2575"/>
                          </a:xfrm>
                          <a:custGeom>
                            <a:avLst/>
                            <a:gdLst>
                              <a:gd name="T0" fmla="*/ 0 w 365"/>
                              <a:gd name="T1" fmla="*/ 0 h 365"/>
                              <a:gd name="T2" fmla="*/ 431482 w 365"/>
                              <a:gd name="T3" fmla="*/ 257427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AutoShape 348"/>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91AE3F5" w14:textId="77777777" w:rsidR="008A541A" w:rsidRPr="00170A8D" w:rsidRDefault="008A541A"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26" name="Freeform 349"/>
                        <wps:cNvSpPr>
                          <a:spLocks/>
                        </wps:cNvSpPr>
                        <wps:spPr bwMode="auto">
                          <a:xfrm>
                            <a:off x="14008" y="23193"/>
                            <a:ext cx="13374" cy="445"/>
                          </a:xfrm>
                          <a:custGeom>
                            <a:avLst/>
                            <a:gdLst>
                              <a:gd name="T0" fmla="*/ 0 w 365"/>
                              <a:gd name="T1" fmla="*/ 0 h 365"/>
                              <a:gd name="T2" fmla="*/ 1337346 w 365"/>
                              <a:gd name="T3" fmla="*/ 4455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16" o:spid="_x0000_s1206"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">
                <v:rect id="AutoShape 565" o:spid="_x0000_s1207"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56hUwwAA&#10;ANwAAAAPAAAAZHJzL2Rvd25yZXYueG1sRE9Na8JAEL0L/odlhF6k2cRDkdSNiCANUpDG1vOQnSah&#10;2dmY3Sbx37uFgrd5vM/ZbCfTioF611hWkEQxCOLS6oYrBZ/nw/MahPPIGlvLpOBGDrbZfLbBVNuR&#10;P2gofCVCCLsUFdTed6mUrqzJoItsRxy4b9sb9AH2ldQ9jiHctHIVxy/SYMOhocaO9jWVP8WvUTCW&#10;p+Fyfn+Tp+Ult3zNr/vi66jU02LavYLwNPmH+N+d6zA/SeDvmXCBzO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56hUwwAAANwAAAAPAAAAAAAAAAAAAAAAAJcCAABkcnMvZG93&#10;bnJldi54bWxQSwUGAAAAAAQABAD1AAAAhwMAAAAA&#10;" filled="f" stroked="f">
                  <o:lock v:ext="edit" aspectratio="t"/>
                </v:rect>
                <v:shape id="Picture 347" o:spid="_x0000_s1208" type="#_x0000_t75" style="position:absolute;left:6897;width:47941;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10;BCnFAAAA3AAAAA8AAABkcnMvZG93bnJldi54bWxET01rwkAQvRf6H5YpeBHdWIqENBupUkEqEUxa&#10;8Dhkp0lodjZkV03/fVcQepvH+5x0NZpOXGhwrWUFi3kEgriyuuVawWe5ncUgnEfW2FkmBb/kYJU9&#10;PqSYaHvlI10KX4sQwi5BBY33fSKlqxoy6Oa2Jw7ctx0M+gCHWuoBryHcdPI5ipbSYMuhocGeNg1V&#10;P8XZKNiuTx9xv8/LfKwOX+/L+DQt851Sk6fx7RWEp9H/i+/unQ7zFy9weyZcIL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sgQpxQAAANwAAAAPAAAAAAAAAAAAAAAAAJwC&#10;AABkcnMvZG93bnJldi54bWxQSwUGAAAAAAQABAD3AAAAjgMAAAAA&#10;">
                  <v:imagedata r:id="rId96" o:title=""/>
                </v:shape>
                <v:roundrect id="AutoShape 218" o:spid="_x0000_s1209"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HZCwwAA&#10;ANwAAAAPAAAAZHJzL2Rvd25yZXYueG1sRE/bagIxEH0X+g9hCn3TbLcgsjUrVigU2mK14vO4mb3g&#10;ZrIm6br+vSkIvs3hXGe+GEwrenK+sazgeZKAIC6sbrhSsPt9H89A+ICssbVMCi7kYZE/jOaYaXvm&#10;DfXbUIkYwj5DBXUIXSalL2oy6Ce2I45caZ3BEKGrpHZ4juGmlWmSTKXBhmNDjR2taiqO2z+joNm9&#10;7cvvwR0+V6evdX+arn/opVfq6XFYvoIINIS7+Ob+0HF+msL/M/ECm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JHZCwwAAANwAAAAPAAAAAAAAAAAAAAAAAJcCAABkcnMvZG93&#10;bnJldi54bWxQSwUGAAAAAAQABAD1AAAAhwMAAAAA&#10;" fillcolor="#dbe5f1 [660]" strokecolor="#0070c0">
                  <v:textbox inset=".5mm,.5mm,.5mm,.5mm">
                    <w:txbxContent>
                      <w:p w14:paraId="62287065" w14:textId="77777777" w:rsidR="008A541A" w:rsidRPr="00170A8D" w:rsidRDefault="008A541A" w:rsidP="00081BC8">
                        <w:pPr>
                          <w:rPr>
                            <w:sz w:val="14"/>
                            <w:lang w:val="en-US"/>
                          </w:rPr>
                        </w:pPr>
                        <w:r w:rsidRPr="00170A8D">
                          <w:rPr>
                            <w:sz w:val="14"/>
                            <w:lang w:val="en-US"/>
                          </w:rPr>
                          <w:t>Instrument Selector</w:t>
                        </w:r>
                      </w:p>
                    </w:txbxContent>
                  </v:textbox>
                </v:roundrect>
                <v:shape id="Freeform 220" o:spid="_x0000_s1210"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ahRhwAAA&#10;ANwAAAAPAAAAZHJzL2Rvd25yZXYueG1sRE9Li8IwEL4v+B/CCN7W1Aci1bSIsuBNfBw8js3YVJtJ&#10;abK1++83wsLe5uN7zjrvbS06an3lWMFknIAgLpyuuFRwOX99LkH4gKyxdkwKfshDng0+1phq9+Ij&#10;dadQihjCPkUFJoQmldIXhiz6sWuII3d3rcUQYVtK3eIrhttaTpNkIS1WHBsMNrQ1VDxP31aBfsx9&#10;1dm52bGtb7Pr9lA0fFBqNOw3KxCB+vAv/nPvdZw/ncH7mXiBzH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ahRhwAAAANwAAAAPAAAAAAAAAAAAAAAAAJcCAABkcnMvZG93bnJl&#10;di54bWxQSwUGAAAAAAQABAD1AAAAhAMAAAAA&#10;" path="m0,0c129,129,259,259,365,365e" filled="f" strokecolor="#0070c0" strokeweight="1pt">
                  <v:stroke endarrow="open"/>
                  <v:path arrowok="t" o:connecttype="custom" o:connectlocs="0,0;5099763,1816095" o:connectangles="0,0"/>
                </v:shape>
                <v:roundrect id="AutoShape 348" o:spid="_x0000_s1211"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gUutwwAA&#10;ANwAAAAPAAAAZHJzL2Rvd25yZXYueG1sRE/bagIxEH0v+A9hhL7VrFZEtmZFBUGoxUulz9PN7AU3&#10;kzVJ1+3fN4VC3+ZwrrNY9qYRHTlfW1YwHiUgiHOray4VXN63T3MQPiBrbCyTgm/ysMwGDwtMtb3z&#10;ibpzKEUMYZ+igiqENpXS5xUZ9CPbEkeusM5giNCVUju8x3DTyEmSzKTBmmNDhS1tKsqv5y+joL6s&#10;P4q33n2+bm77Q3ebHY703Cn1OOxXLyAC9eFf/Ofe6Th/MoXfZ+IFMvs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gUutwwAAANwAAAAPAAAAAAAAAAAAAAAAAJcCAABkcnMvZG93&#10;bnJldi54bWxQSwUGAAAAAAQABAD1AAAAhwMAAAAA&#10;" fillcolor="#dbe5f1 [660]" strokecolor="#0070c0">
                  <v:textbox inset=".5mm,.5mm,.5mm,.5mm">
                    <w:txbxContent>
                      <w:p w14:paraId="191AE3F5" w14:textId="77777777" w:rsidR="008A541A" w:rsidRPr="00170A8D" w:rsidRDefault="008A541A" w:rsidP="00081BC8">
                        <w:pPr>
                          <w:rPr>
                            <w:sz w:val="14"/>
                            <w:lang w:val="en-US"/>
                          </w:rPr>
                        </w:pPr>
                        <w:r>
                          <w:rPr>
                            <w:sz w:val="14"/>
                            <w:lang w:val="en-US"/>
                          </w:rPr>
                          <w:t>Calibration information and graphs will be shown here</w:t>
                        </w:r>
                      </w:p>
                    </w:txbxContent>
                  </v:textbox>
                </v:roundrect>
                <v:shape id="Freeform 349" o:spid="_x0000_s1212"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Hbf5wAAA&#10;ANwAAAAPAAAAZHJzL2Rvd25yZXYueG1sRE9Li8IwEL4L+x/CCN409YFINS3iIniTdT14HJuxqTaT&#10;0sRa//1mYWFv8/E9Z5P3thYdtb5yrGA6SUAQF05XXCo4f+/HKxA+IGusHZOCN3nIs4/BBlPtXvxF&#10;3SmUIoawT1GBCaFJpfSFIYt+4hriyN1cazFE2JZSt/iK4baWsyRZSosVxwaDDe0MFY/T0yrQ94Wv&#10;Orswn2zr6/yyOxYNH5UaDfvtGkSgPvyL/9wHHefPlvD7TLxAZj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Hbf5wAAAANwAAAAPAAAAAAAAAAAAAAAAAJcCAABkcnMvZG93bnJl&#10;di54bWxQSwUGAAAAAAQABAD1AAAAhAMAAAAA&#10;" path="m0,0c129,129,259,259,365,365e" filled="f" strokecolor="#0070c0" strokeweight="1pt">
                  <v:stroke endarrow="open"/>
                  <v:path arrowok="t" o:connecttype="custom" o:connectlocs="0,0;49001823,54320" o:connectangles="0,0"/>
                </v:shape>
                <w10:anchorlock/>
              </v:group>
            </w:pict>
          </mc:Fallback>
        </mc:AlternateContent>
      </w:r>
    </w:p>
    <w:p w14:paraId="1A860671" w14:textId="77777777" w:rsidR="00CB3B41" w:rsidRDefault="00CB3B41" w:rsidP="00081BC8">
      <w:pPr>
        <w:pStyle w:val="Caption"/>
      </w:pPr>
    </w:p>
    <w:p w14:paraId="22B1EF8D" w14:textId="6A4254C5" w:rsidR="00081BC8" w:rsidRPr="00084655" w:rsidRDefault="00980823" w:rsidP="00980823">
      <w:pPr>
        <w:pStyle w:val="Caption"/>
      </w:pPr>
      <w:r>
        <w:t xml:space="preserve">Figure </w:t>
      </w:r>
      <w:r>
        <w:fldChar w:fldCharType="begin"/>
      </w:r>
      <w:r>
        <w:instrText xml:space="preserve"> SEQ Figure \* ARABIC </w:instrText>
      </w:r>
      <w:r>
        <w:fldChar w:fldCharType="separate"/>
      </w:r>
      <w:r w:rsidR="00057C13">
        <w:rPr>
          <w:noProof/>
        </w:rPr>
        <w:t>53</w:t>
      </w:r>
      <w:r>
        <w:fldChar w:fldCharType="end"/>
      </w:r>
      <w:r w:rsidR="00081BC8" w:rsidRPr="00084655">
        <w:t xml:space="preserve">: </w:t>
      </w:r>
      <w:r w:rsidR="00081BC8">
        <w:t>Instrument Data Editor</w:t>
      </w:r>
    </w:p>
    <w:p w14:paraId="1F3FA72D" w14:textId="77777777" w:rsidR="00081BC8" w:rsidRDefault="00081BC8" w:rsidP="00081BC8">
      <w:pPr>
        <w:pStyle w:val="Figure"/>
        <w:rPr>
          <w:lang w:val="en-GB"/>
        </w:rPr>
      </w:pPr>
      <w:r>
        <w:rPr>
          <w:lang w:val="en-GB"/>
        </w:rPr>
        <w:t>The various parts of this dialog and their operation are explained in the following table.</w:t>
      </w:r>
    </w:p>
    <w:tbl>
      <w:tblPr>
        <w:tblStyle w:val="TableGrid"/>
        <w:tblW w:w="0" w:type="auto"/>
        <w:tblInd w:w="817" w:type="dxa"/>
        <w:tblLook w:val="04A0" w:firstRow="1" w:lastRow="0" w:firstColumn="1" w:lastColumn="0" w:noHBand="0" w:noVBand="1"/>
      </w:tblPr>
      <w:tblGrid>
        <w:gridCol w:w="1701"/>
        <w:gridCol w:w="6724"/>
      </w:tblGrid>
      <w:tr w:rsidR="00E914EB" w:rsidRPr="00E914EB" w14:paraId="32E228AE" w14:textId="77777777" w:rsidTr="00E914EB">
        <w:tc>
          <w:tcPr>
            <w:tcW w:w="1701" w:type="dxa"/>
          </w:tcPr>
          <w:p w14:paraId="67FD309A" w14:textId="77777777" w:rsidR="00E914EB" w:rsidRPr="00E914EB" w:rsidRDefault="00E914EB" w:rsidP="00B62D7B">
            <w:pPr>
              <w:pStyle w:val="HangingIndent"/>
              <w:ind w:left="0" w:firstLine="0"/>
              <w:rPr>
                <w:sz w:val="22"/>
                <w:szCs w:val="22"/>
              </w:rPr>
            </w:pPr>
            <w:r w:rsidRPr="00E914EB">
              <w:rPr>
                <w:sz w:val="22"/>
                <w:szCs w:val="22"/>
              </w:rPr>
              <w:t xml:space="preserve">Instrument Selector   </w:t>
            </w:r>
          </w:p>
        </w:tc>
        <w:tc>
          <w:tcPr>
            <w:tcW w:w="6724" w:type="dxa"/>
          </w:tcPr>
          <w:p w14:paraId="773E7A2E" w14:textId="77777777" w:rsidR="00E914EB" w:rsidRPr="00E914EB" w:rsidRDefault="00E914EB" w:rsidP="00B62D7B">
            <w:pPr>
              <w:pStyle w:val="HangingIndent"/>
              <w:ind w:left="0" w:firstLine="0"/>
              <w:rPr>
                <w:sz w:val="22"/>
                <w:szCs w:val="22"/>
              </w:rPr>
            </w:pPr>
            <w:r w:rsidRPr="00E914EB">
              <w:rPr>
                <w:sz w:val="22"/>
                <w:szCs w:val="22"/>
              </w:rPr>
              <w:t>This dropdown list includes all Instruments in the SPECCHIO Instrument Table. Use this to select which Instrument you wish to view or edit.</w:t>
            </w:r>
          </w:p>
        </w:tc>
      </w:tr>
      <w:tr w:rsidR="00E914EB" w:rsidRPr="00E914EB" w14:paraId="46000189" w14:textId="77777777" w:rsidTr="00E914EB">
        <w:tc>
          <w:tcPr>
            <w:tcW w:w="1701" w:type="dxa"/>
          </w:tcPr>
          <w:p w14:paraId="293F5954" w14:textId="77777777" w:rsidR="00E914EB" w:rsidRPr="00E914EB" w:rsidRDefault="00E914EB" w:rsidP="00B62D7B">
            <w:pPr>
              <w:pStyle w:val="HangingIndent"/>
              <w:ind w:left="0" w:firstLine="0"/>
              <w:rPr>
                <w:sz w:val="22"/>
                <w:szCs w:val="22"/>
              </w:rPr>
            </w:pPr>
            <w:r w:rsidRPr="00E914EB">
              <w:rPr>
                <w:rStyle w:val="GUIWord"/>
                <w:sz w:val="22"/>
                <w:szCs w:val="22"/>
              </w:rPr>
              <w:t>Instrument Data</w:t>
            </w:r>
            <w:r w:rsidRPr="00E914EB">
              <w:rPr>
                <w:sz w:val="22"/>
                <w:szCs w:val="22"/>
              </w:rPr>
              <w:t xml:space="preserve">   </w:t>
            </w:r>
          </w:p>
        </w:tc>
        <w:tc>
          <w:tcPr>
            <w:tcW w:w="6724" w:type="dxa"/>
          </w:tcPr>
          <w:p w14:paraId="7E52B53E" w14:textId="77777777" w:rsidR="00E914EB" w:rsidRPr="00E914EB" w:rsidRDefault="00E914EB" w:rsidP="00B62D7B">
            <w:pPr>
              <w:pStyle w:val="HangingIndent"/>
              <w:ind w:left="0" w:firstLine="0"/>
              <w:rPr>
                <w:sz w:val="22"/>
                <w:szCs w:val="22"/>
              </w:rPr>
            </w:pPr>
            <w:r w:rsidRPr="00E914EB">
              <w:rPr>
                <w:sz w:val="22"/>
                <w:szCs w:val="22"/>
              </w:rPr>
              <w:t>There are two related boxes with this title. One shows the data for the Instrument Selected by the Instrument Selector. You can modify the data displayed in this box. The other has two buttons.</w:t>
            </w:r>
          </w:p>
        </w:tc>
      </w:tr>
      <w:tr w:rsidR="00E914EB" w:rsidRPr="00E914EB" w14:paraId="4D60948C" w14:textId="77777777" w:rsidTr="005E4DAB">
        <w:tc>
          <w:tcPr>
            <w:tcW w:w="1701" w:type="dxa"/>
            <w:shd w:val="clear" w:color="auto" w:fill="auto"/>
          </w:tcPr>
          <w:p w14:paraId="0947C1E9" w14:textId="77777777" w:rsidR="00E914EB" w:rsidRPr="005E4DAB" w:rsidRDefault="005E4DAB" w:rsidP="00E50073">
            <w:pPr>
              <w:pStyle w:val="HangingIndentSub0"/>
              <w:ind w:left="0" w:firstLine="0"/>
              <w:rPr>
                <w:b/>
                <w:sz w:val="22"/>
                <w:szCs w:val="22"/>
              </w:rPr>
            </w:pPr>
            <w:r w:rsidRPr="005E4DAB">
              <w:rPr>
                <w:b/>
                <w:sz w:val="22"/>
                <w:szCs w:val="22"/>
              </w:rPr>
              <w:t>Reset</w:t>
            </w:r>
          </w:p>
        </w:tc>
        <w:tc>
          <w:tcPr>
            <w:tcW w:w="6724" w:type="dxa"/>
          </w:tcPr>
          <w:p w14:paraId="20E6B2A8" w14:textId="77777777" w:rsidR="00E914EB" w:rsidRPr="00E914EB" w:rsidRDefault="00E914EB" w:rsidP="00B62D7B">
            <w:pPr>
              <w:pStyle w:val="HangingIndentSub0"/>
              <w:ind w:left="0" w:firstLine="0"/>
              <w:rPr>
                <w:sz w:val="22"/>
                <w:szCs w:val="22"/>
              </w:rPr>
            </w:pPr>
            <w:r w:rsidRPr="00E914EB">
              <w:rPr>
                <w:sz w:val="22"/>
                <w:szCs w:val="22"/>
              </w:rPr>
              <w:t>Click this button to reset the display in the Instrument Data box with information re-read from the database.</w:t>
            </w:r>
          </w:p>
        </w:tc>
      </w:tr>
      <w:tr w:rsidR="00E914EB" w:rsidRPr="00E914EB" w14:paraId="405D7B4F" w14:textId="77777777" w:rsidTr="00E914EB">
        <w:tc>
          <w:tcPr>
            <w:tcW w:w="1701" w:type="dxa"/>
          </w:tcPr>
          <w:p w14:paraId="0D2F9D92" w14:textId="77777777" w:rsidR="00E914EB" w:rsidRPr="005E4DAB" w:rsidRDefault="005E4DAB" w:rsidP="00B62D7B">
            <w:pPr>
              <w:pStyle w:val="HangingIndent"/>
              <w:ind w:left="0" w:firstLine="0"/>
              <w:rPr>
                <w:b/>
                <w:sz w:val="22"/>
                <w:szCs w:val="22"/>
              </w:rPr>
            </w:pPr>
            <w:r w:rsidRPr="005E4DAB">
              <w:rPr>
                <w:b/>
                <w:sz w:val="22"/>
                <w:szCs w:val="22"/>
              </w:rPr>
              <w:t>Update</w:t>
            </w:r>
          </w:p>
        </w:tc>
        <w:tc>
          <w:tcPr>
            <w:tcW w:w="6724" w:type="dxa"/>
          </w:tcPr>
          <w:p w14:paraId="76BCB44A" w14:textId="77777777" w:rsidR="00E914EB" w:rsidRPr="00E914EB" w:rsidRDefault="00E914EB" w:rsidP="00B62D7B">
            <w:pPr>
              <w:pStyle w:val="HangingIndent"/>
              <w:ind w:left="0" w:firstLine="0"/>
              <w:rPr>
                <w:sz w:val="22"/>
                <w:szCs w:val="22"/>
              </w:rPr>
            </w:pPr>
            <w:r w:rsidRPr="00E914EB">
              <w:rPr>
                <w:sz w:val="22"/>
                <w:szCs w:val="22"/>
              </w:rPr>
              <w:t>Click this button to write any updated data entered into the fields in the Instrument Data box back to the database. This button is only active for users with Administration permission.</w:t>
            </w:r>
          </w:p>
        </w:tc>
      </w:tr>
      <w:tr w:rsidR="00E914EB" w:rsidRPr="00E914EB" w14:paraId="01BD976C" w14:textId="77777777" w:rsidTr="00E914EB">
        <w:tc>
          <w:tcPr>
            <w:tcW w:w="1701" w:type="dxa"/>
          </w:tcPr>
          <w:p w14:paraId="5D506C6D" w14:textId="77777777" w:rsidR="00E914EB" w:rsidRPr="00E914EB" w:rsidRDefault="00E914EB" w:rsidP="00B62D7B">
            <w:pPr>
              <w:pStyle w:val="HangingIndent"/>
              <w:ind w:left="0" w:firstLine="0"/>
              <w:rPr>
                <w:sz w:val="22"/>
                <w:szCs w:val="22"/>
              </w:rPr>
            </w:pPr>
            <w:r w:rsidRPr="00E914EB">
              <w:rPr>
                <w:rStyle w:val="GUIWord"/>
                <w:sz w:val="22"/>
                <w:szCs w:val="22"/>
              </w:rPr>
              <w:t>Pictures</w:t>
            </w:r>
            <w:r w:rsidRPr="00E914EB">
              <w:rPr>
                <w:sz w:val="22"/>
                <w:szCs w:val="22"/>
              </w:rPr>
              <w:t xml:space="preserve">   </w:t>
            </w:r>
          </w:p>
        </w:tc>
        <w:tc>
          <w:tcPr>
            <w:tcW w:w="6724" w:type="dxa"/>
          </w:tcPr>
          <w:p w14:paraId="715C6C8F" w14:textId="77777777" w:rsidR="00E914EB" w:rsidRPr="00E914EB" w:rsidRDefault="00E914EB" w:rsidP="00B62D7B">
            <w:pPr>
              <w:pStyle w:val="HangingIndent"/>
              <w:ind w:left="0" w:firstLine="0"/>
              <w:rPr>
                <w:sz w:val="22"/>
                <w:szCs w:val="22"/>
              </w:rPr>
            </w:pPr>
            <w:r w:rsidRPr="00E914EB">
              <w:rPr>
                <w:sz w:val="22"/>
                <w:szCs w:val="22"/>
              </w:rPr>
              <w:t>Any picture of the Instrument uploaded to the database is displayed in this box.</w:t>
            </w:r>
          </w:p>
        </w:tc>
      </w:tr>
      <w:tr w:rsidR="00E914EB" w:rsidRPr="00E914EB" w14:paraId="53B53490" w14:textId="77777777" w:rsidTr="00E914EB">
        <w:tc>
          <w:tcPr>
            <w:tcW w:w="1701" w:type="dxa"/>
          </w:tcPr>
          <w:p w14:paraId="6166CC3F" w14:textId="77777777" w:rsidR="00E914EB" w:rsidRPr="00E914EB" w:rsidRDefault="00E914EB" w:rsidP="00B62D7B">
            <w:pPr>
              <w:pStyle w:val="HangingIndent"/>
              <w:ind w:left="0" w:firstLine="0"/>
              <w:rPr>
                <w:sz w:val="22"/>
                <w:szCs w:val="22"/>
              </w:rPr>
            </w:pPr>
            <w:r w:rsidRPr="00E914EB">
              <w:rPr>
                <w:rStyle w:val="GUIWord"/>
                <w:sz w:val="22"/>
                <w:szCs w:val="22"/>
              </w:rPr>
              <w:t>Calibrations</w:t>
            </w:r>
            <w:r w:rsidRPr="00E914EB">
              <w:rPr>
                <w:sz w:val="22"/>
                <w:szCs w:val="22"/>
              </w:rPr>
              <w:t xml:space="preserve">   </w:t>
            </w:r>
          </w:p>
        </w:tc>
        <w:tc>
          <w:tcPr>
            <w:tcW w:w="6724" w:type="dxa"/>
          </w:tcPr>
          <w:p w14:paraId="3FB667B4" w14:textId="77777777" w:rsidR="00E914EB" w:rsidRPr="00E914EB" w:rsidRDefault="00E914EB" w:rsidP="00B62D7B">
            <w:pPr>
              <w:pStyle w:val="HangingIndent"/>
              <w:ind w:left="0" w:firstLine="0"/>
              <w:rPr>
                <w:sz w:val="22"/>
                <w:szCs w:val="22"/>
              </w:rPr>
            </w:pPr>
            <w:r w:rsidRPr="00E914EB">
              <w:rPr>
                <w:sz w:val="22"/>
                <w:szCs w:val="22"/>
              </w:rPr>
              <w:t>This box shows all Calibrations which have been uploaded for this Instrument.</w:t>
            </w:r>
          </w:p>
        </w:tc>
      </w:tr>
      <w:tr w:rsidR="00E914EB" w:rsidRPr="00E914EB" w14:paraId="76822098" w14:textId="77777777" w:rsidTr="00E914EB">
        <w:tc>
          <w:tcPr>
            <w:tcW w:w="1701" w:type="dxa"/>
          </w:tcPr>
          <w:p w14:paraId="69AE5FC9" w14:textId="77777777" w:rsidR="00E914EB" w:rsidRPr="005E4DAB" w:rsidRDefault="005E4DAB" w:rsidP="00B62D7B">
            <w:pPr>
              <w:pStyle w:val="HangingIndent"/>
              <w:ind w:left="0" w:firstLine="0"/>
              <w:rPr>
                <w:b/>
                <w:sz w:val="22"/>
                <w:szCs w:val="22"/>
              </w:rPr>
            </w:pPr>
            <w:r w:rsidRPr="005E4DAB">
              <w:rPr>
                <w:b/>
                <w:sz w:val="22"/>
                <w:szCs w:val="22"/>
              </w:rPr>
              <w:t>Insert new instrument</w:t>
            </w:r>
            <w:r w:rsidR="00E914EB" w:rsidRPr="005E4DAB">
              <w:rPr>
                <w:b/>
                <w:sz w:val="22"/>
                <w:szCs w:val="22"/>
              </w:rPr>
              <w:t xml:space="preserve">  </w:t>
            </w:r>
          </w:p>
        </w:tc>
        <w:tc>
          <w:tcPr>
            <w:tcW w:w="6724" w:type="dxa"/>
          </w:tcPr>
          <w:p w14:paraId="619D9C4D" w14:textId="77777777" w:rsidR="00E914EB" w:rsidRPr="00E914EB" w:rsidRDefault="00E914EB" w:rsidP="00E50073">
            <w:pPr>
              <w:pStyle w:val="HangingIndent"/>
              <w:ind w:left="0" w:firstLine="0"/>
              <w:rPr>
                <w:sz w:val="22"/>
                <w:szCs w:val="22"/>
              </w:rPr>
            </w:pPr>
            <w:r w:rsidRPr="00E914EB">
              <w:rPr>
                <w:sz w:val="22"/>
                <w:szCs w:val="22"/>
              </w:rPr>
              <w:t>Click this button to create a new Instrument in the database. Set the correct details for this new Instrument in the Instrument Data fields, and then click</w:t>
            </w:r>
            <w:r w:rsidR="00E50073">
              <w:rPr>
                <w:sz w:val="22"/>
                <w:szCs w:val="22"/>
              </w:rPr>
              <w:t xml:space="preserve"> </w:t>
            </w:r>
            <w:r w:rsidR="00E50073" w:rsidRPr="00E50073">
              <w:rPr>
                <w:b/>
                <w:sz w:val="22"/>
                <w:szCs w:val="22"/>
              </w:rPr>
              <w:t>Update</w:t>
            </w:r>
            <w:r w:rsidRPr="00E914EB">
              <w:rPr>
                <w:sz w:val="22"/>
                <w:szCs w:val="22"/>
              </w:rPr>
              <w:t xml:space="preserve"> to write this new data back into the database. This button is only active if you have Administrator permissions.</w:t>
            </w:r>
          </w:p>
        </w:tc>
      </w:tr>
      <w:tr w:rsidR="00E914EB" w:rsidRPr="00E914EB" w14:paraId="402C0DD1" w14:textId="77777777" w:rsidTr="00B62D7B">
        <w:trPr>
          <w:trHeight w:val="1933"/>
        </w:trPr>
        <w:tc>
          <w:tcPr>
            <w:tcW w:w="1701" w:type="dxa"/>
          </w:tcPr>
          <w:p w14:paraId="79295343" w14:textId="77777777" w:rsidR="00E914EB" w:rsidRPr="005E4DAB" w:rsidRDefault="005E4DAB" w:rsidP="00B62D7B">
            <w:pPr>
              <w:pStyle w:val="HangingIndent"/>
              <w:ind w:left="0" w:firstLine="0"/>
              <w:rPr>
                <w:b/>
                <w:sz w:val="22"/>
                <w:szCs w:val="22"/>
              </w:rPr>
            </w:pPr>
            <w:r w:rsidRPr="005E4DAB">
              <w:rPr>
                <w:b/>
                <w:sz w:val="22"/>
                <w:szCs w:val="22"/>
              </w:rPr>
              <w:lastRenderedPageBreak/>
              <w:t>Delete instrument</w:t>
            </w:r>
            <w:r w:rsidR="00E914EB" w:rsidRPr="005E4DAB">
              <w:rPr>
                <w:b/>
                <w:sz w:val="22"/>
                <w:szCs w:val="22"/>
              </w:rPr>
              <w:t xml:space="preserve">  </w:t>
            </w:r>
          </w:p>
        </w:tc>
        <w:tc>
          <w:tcPr>
            <w:tcW w:w="6724" w:type="dxa"/>
          </w:tcPr>
          <w:p w14:paraId="416C2ED8" w14:textId="77777777" w:rsidR="00E914EB" w:rsidRDefault="00E914EB" w:rsidP="00E914EB">
            <w:pPr>
              <w:pStyle w:val="HangingIndent"/>
              <w:ind w:left="0" w:firstLine="0"/>
              <w:rPr>
                <w:sz w:val="22"/>
                <w:szCs w:val="22"/>
              </w:rPr>
            </w:pPr>
            <w:r w:rsidRPr="00E914EB">
              <w:rPr>
                <w:sz w:val="22"/>
                <w:szCs w:val="22"/>
              </w:rPr>
              <w:t>Click this button to delete the currently displayed Instrument. You must click</w:t>
            </w:r>
            <w:r w:rsidR="00E50073">
              <w:rPr>
                <w:sz w:val="22"/>
                <w:szCs w:val="22"/>
              </w:rPr>
              <w:t xml:space="preserve"> </w:t>
            </w:r>
            <w:r w:rsidR="00E50073" w:rsidRPr="00E50073">
              <w:rPr>
                <w:b/>
                <w:sz w:val="22"/>
                <w:szCs w:val="22"/>
              </w:rPr>
              <w:t>OK</w:t>
            </w:r>
            <w:r w:rsidRPr="00E914EB">
              <w:rPr>
                <w:sz w:val="22"/>
                <w:szCs w:val="22"/>
              </w:rPr>
              <w:t xml:space="preserve"> in a confirmation dialog box which is displayed before the Instrument is deleted from the database. This button is only active if you have Administrator permissions.</w:t>
            </w:r>
          </w:p>
          <w:p w14:paraId="6E4DF7E5" w14:textId="77777777" w:rsidR="00E914EB" w:rsidRPr="00E914EB" w:rsidRDefault="00E914EB" w:rsidP="00E914EB">
            <w:pPr>
              <w:pStyle w:val="HangingIndent"/>
              <w:ind w:left="0" w:firstLine="0"/>
              <w:rPr>
                <w:sz w:val="22"/>
                <w:szCs w:val="22"/>
              </w:rPr>
            </w:pPr>
            <w:r w:rsidRPr="00E914EB">
              <w:rPr>
                <w:sz w:val="22"/>
                <w:szCs w:val="22"/>
              </w:rPr>
              <w:t xml:space="preserve">An Instrument cannot be deleted while still referenced by one or more Spectra in the database. </w:t>
            </w:r>
          </w:p>
        </w:tc>
      </w:tr>
    </w:tbl>
    <w:p w14:paraId="751AEE0E" w14:textId="77777777" w:rsidR="00081BC8" w:rsidRDefault="00081BC8" w:rsidP="00081BC8">
      <w:pPr>
        <w:pStyle w:val="Body"/>
      </w:pPr>
      <w:r>
        <w:t>Each Instrument can have one or more pictures loaded. JPEG images are supported on all platforms. On some computer systems, GIF, PNG and TIFF may also be supported. It is recommended not to load large images to avoid lengthy upload times. Images should generally be re-sampled to be about 400 to 500 pixels high or wide.</w:t>
      </w:r>
    </w:p>
    <w:p w14:paraId="252B74D7" w14:textId="77777777" w:rsidR="00081BC8" w:rsidRPr="001B763C" w:rsidRDefault="00081BC8" w:rsidP="00081BC8">
      <w:pPr>
        <w:pStyle w:val="ProcessHeading"/>
      </w:pPr>
      <w:r>
        <w:t xml:space="preserve">To add a picture to the currently </w:t>
      </w:r>
      <w:r w:rsidR="00493FA5">
        <w:t>displayed Instrument definition:</w:t>
      </w:r>
    </w:p>
    <w:tbl>
      <w:tblPr>
        <w:tblStyle w:val="Instructions"/>
        <w:tblW w:w="0" w:type="auto"/>
        <w:tblLook w:val="04A0" w:firstRow="1" w:lastRow="0" w:firstColumn="1" w:lastColumn="0" w:noHBand="0" w:noVBand="1"/>
      </w:tblPr>
      <w:tblGrid>
        <w:gridCol w:w="8533"/>
      </w:tblGrid>
      <w:tr w:rsidR="00081BC8" w14:paraId="626AFF8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E295C" w14:textId="77777777" w:rsidR="00081BC8" w:rsidRDefault="00081BC8" w:rsidP="00710979">
            <w:pPr>
              <w:pStyle w:val="ProcessStep"/>
            </w:pPr>
            <w:r>
              <w:t xml:space="preserve">Right click anywhere within the </w:t>
            </w:r>
            <w:r w:rsidRPr="001B763C">
              <w:rPr>
                <w:rStyle w:val="GUIWord"/>
              </w:rPr>
              <w:t>Pictures</w:t>
            </w:r>
            <w:r>
              <w:t xml:space="preserve"> box. A menu will be displayed.</w:t>
            </w:r>
          </w:p>
          <w:p w14:paraId="78F56C4F" w14:textId="77777777" w:rsidR="00081BC8" w:rsidRDefault="00081BC8" w:rsidP="00710979">
            <w:pPr>
              <w:pStyle w:val="ProcessStep"/>
            </w:pPr>
            <w:r>
              <w:t xml:space="preserve">Click </w:t>
            </w:r>
            <w:r w:rsidRPr="001B763C">
              <w:rPr>
                <w:rStyle w:val="GUIWord"/>
              </w:rPr>
              <w:t>Add picture</w:t>
            </w:r>
            <w:r>
              <w:t xml:space="preserve"> from this menu. A file selection dialog box is displayed.</w:t>
            </w:r>
          </w:p>
          <w:p w14:paraId="7A49143F" w14:textId="77777777" w:rsidR="00081BC8" w:rsidRDefault="00081BC8" w:rsidP="00710979">
            <w:pPr>
              <w:pStyle w:val="ProcessStep"/>
            </w:pPr>
            <w:r>
              <w:t xml:space="preserve">Select the image file you wish to upload. The image will appear in the </w:t>
            </w:r>
            <w:r w:rsidRPr="001B763C">
              <w:rPr>
                <w:rStyle w:val="GUIWord"/>
              </w:rPr>
              <w:t>Pictures</w:t>
            </w:r>
            <w:r>
              <w:t xml:space="preserve"> box with a space for a caption below it.</w:t>
            </w:r>
          </w:p>
          <w:p w14:paraId="609AB756" w14:textId="77777777" w:rsidR="00081BC8" w:rsidRDefault="00081BC8" w:rsidP="00710979">
            <w:pPr>
              <w:pStyle w:val="ProcessStep"/>
            </w:pPr>
            <w:r>
              <w:t>Click within the caption entry control and type in your required image caption.</w:t>
            </w:r>
          </w:p>
          <w:p w14:paraId="2A784139" w14:textId="77777777" w:rsidR="00081BC8" w:rsidRDefault="00E76F83" w:rsidP="00E76F83">
            <w:pPr>
              <w:pStyle w:val="ProcessStep"/>
            </w:pPr>
            <w:r>
              <w:t xml:space="preserve">Click the </w:t>
            </w:r>
            <w:r w:rsidRPr="00E76F83">
              <w:rPr>
                <w:b/>
              </w:rPr>
              <w:t>Update</w:t>
            </w:r>
            <w:r w:rsidR="00081BC8">
              <w:t xml:space="preserve"> button to load the image and caption to the database. (Larger images may take a short while to upload.)</w:t>
            </w:r>
          </w:p>
        </w:tc>
      </w:tr>
    </w:tbl>
    <w:p w14:paraId="3DD98D06" w14:textId="77777777" w:rsidR="00081BC8" w:rsidRDefault="00081BC8" w:rsidP="00081BC8">
      <w:pPr>
        <w:pStyle w:val="Note"/>
      </w:pPr>
      <w:r>
        <w:t>Note</w:t>
      </w:r>
      <w:r>
        <w:tab/>
        <w:t>If you decide against uploading your new selected image, click the</w:t>
      </w:r>
      <w:r w:rsidR="00E76F83">
        <w:t xml:space="preserve"> </w:t>
      </w:r>
      <w:r w:rsidR="00E76F83" w:rsidRPr="00E76F83">
        <w:rPr>
          <w:b/>
        </w:rPr>
        <w:t>Reset</w:t>
      </w:r>
      <w:r w:rsidRPr="00EC35D9">
        <w:t xml:space="preserve"> </w:t>
      </w:r>
      <w:r>
        <w:t xml:space="preserve">button. Do not right click and select </w:t>
      </w:r>
      <w:r w:rsidRPr="00EC35D9">
        <w:rPr>
          <w:rStyle w:val="GUIWord"/>
        </w:rPr>
        <w:t>Remove Image</w:t>
      </w:r>
      <w:r>
        <w:t>. This may not yield the desired result when</w:t>
      </w:r>
      <w:r w:rsidR="00E76F83" w:rsidRPr="00E76F83">
        <w:rPr>
          <w:b/>
        </w:rPr>
        <w:t xml:space="preserve"> Update</w:t>
      </w:r>
      <w:r w:rsidR="00E76F83">
        <w:t xml:space="preserve"> </w:t>
      </w:r>
      <w:r>
        <w:t>is clicked.</w:t>
      </w:r>
    </w:p>
    <w:p w14:paraId="5E03F4BF" w14:textId="77777777" w:rsidR="00081BC8" w:rsidRDefault="00081BC8" w:rsidP="00081BC8">
      <w:pPr>
        <w:pStyle w:val="ProcessHeading"/>
      </w:pPr>
      <w:r>
        <w:t>To remove a picture</w:t>
      </w:r>
      <w:r w:rsidRPr="001B763C">
        <w:t xml:space="preserve"> </w:t>
      </w:r>
      <w:r>
        <w:t xml:space="preserve">from the currently </w:t>
      </w:r>
      <w:r w:rsidR="00493FA5">
        <w:t>displayed Instrument definition:</w:t>
      </w:r>
    </w:p>
    <w:tbl>
      <w:tblPr>
        <w:tblStyle w:val="Instructions"/>
        <w:tblW w:w="0" w:type="auto"/>
        <w:tblLook w:val="04A0" w:firstRow="1" w:lastRow="0" w:firstColumn="1" w:lastColumn="0" w:noHBand="0" w:noVBand="1"/>
      </w:tblPr>
      <w:tblGrid>
        <w:gridCol w:w="8533"/>
      </w:tblGrid>
      <w:tr w:rsidR="00081BC8" w14:paraId="1C13AAD3"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8D12DDC" w14:textId="77777777" w:rsidR="00081BC8" w:rsidRDefault="00081BC8" w:rsidP="00710979">
            <w:pPr>
              <w:pStyle w:val="ProcessStep"/>
            </w:pPr>
            <w:r>
              <w:t>Right click on the image you wish to remove. A menu will be displayed.</w:t>
            </w:r>
          </w:p>
          <w:p w14:paraId="6BD92F08" w14:textId="77777777" w:rsidR="00081BC8" w:rsidRDefault="00081BC8" w:rsidP="0071097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14:paraId="05EE2525" w14:textId="77777777" w:rsidR="00081BC8" w:rsidRDefault="00081BC8" w:rsidP="00E76F83">
            <w:pPr>
              <w:pStyle w:val="ProcessStep"/>
            </w:pPr>
            <w:r>
              <w:t>Click</w:t>
            </w:r>
            <w:r w:rsidR="00E76F83">
              <w:t xml:space="preserve"> </w:t>
            </w:r>
            <w:r w:rsidR="00E76F83" w:rsidRPr="00E76F83">
              <w:rPr>
                <w:b/>
              </w:rPr>
              <w:t>Update</w:t>
            </w:r>
            <w:r>
              <w:t xml:space="preserve"> to write this change to the database.</w:t>
            </w:r>
          </w:p>
        </w:tc>
      </w:tr>
    </w:tbl>
    <w:p w14:paraId="398D24D6" w14:textId="77777777" w:rsidR="00081BC8" w:rsidRDefault="00081BC8" w:rsidP="00081BC8">
      <w:pPr>
        <w:pStyle w:val="Heading3"/>
      </w:pPr>
      <w:bookmarkStart w:id="373" w:name="_Ref357602394"/>
      <w:bookmarkStart w:id="374" w:name="_Ref357602397"/>
      <w:bookmarkStart w:id="375" w:name="_Ref357602656"/>
      <w:bookmarkStart w:id="376" w:name="_Ref357602658"/>
      <w:bookmarkStart w:id="377" w:name="_Toc398023982"/>
      <w:bookmarkStart w:id="378" w:name="_Toc296956725"/>
      <w:r>
        <w:t>Instrument Calibrations</w:t>
      </w:r>
      <w:bookmarkEnd w:id="373"/>
      <w:bookmarkEnd w:id="374"/>
      <w:bookmarkEnd w:id="375"/>
      <w:bookmarkEnd w:id="376"/>
      <w:bookmarkEnd w:id="377"/>
      <w:bookmarkEnd w:id="378"/>
    </w:p>
    <w:p w14:paraId="303AC070" w14:textId="58F5521E" w:rsidR="00060593" w:rsidRDefault="00060593" w:rsidP="00060593">
      <w:pPr>
        <w:pStyle w:val="Note"/>
      </w:pPr>
      <w:r>
        <w:t>Note</w:t>
      </w:r>
      <w:r>
        <w:tab/>
        <w:t>SPECCHIO versions 3.1 and higher automatically insert wavelength calibration data upon spectral file loading. The manual handling of instrument calibrations as described here is essentially no longer required.</w:t>
      </w:r>
    </w:p>
    <w:p w14:paraId="76CB0AD1" w14:textId="77777777" w:rsidR="00081BC8" w:rsidRDefault="00081BC8" w:rsidP="00081BC8">
      <w:pPr>
        <w:pStyle w:val="Body"/>
      </w:pPr>
      <w:r>
        <w:t>Each Instrument has an optional Calibration History with one or more Calibrations. 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666AF566" w14:textId="77777777" w:rsidR="00081BC8" w:rsidRDefault="00081BC8" w:rsidP="00081BC8">
      <w:pPr>
        <w:pStyle w:val="Body"/>
      </w:pPr>
      <w:r>
        <w:t>For each Calibration, the following information can be stored.</w:t>
      </w:r>
    </w:p>
    <w:tbl>
      <w:tblPr>
        <w:tblStyle w:val="TableSimple"/>
        <w:tblW w:w="0" w:type="auto"/>
        <w:tblLook w:val="04A0" w:firstRow="1" w:lastRow="0" w:firstColumn="1" w:lastColumn="0" w:noHBand="0" w:noVBand="1"/>
      </w:tblPr>
      <w:tblGrid>
        <w:gridCol w:w="1571"/>
        <w:gridCol w:w="1485"/>
        <w:gridCol w:w="5477"/>
      </w:tblGrid>
      <w:tr w:rsidR="00081BC8" w:rsidRPr="0039380A" w14:paraId="632D31E9" w14:textId="77777777" w:rsidTr="00710979">
        <w:tc>
          <w:tcPr>
            <w:tcW w:w="0" w:type="auto"/>
          </w:tcPr>
          <w:p w14:paraId="30554576" w14:textId="77777777" w:rsidR="00081BC8" w:rsidRPr="0039380A" w:rsidRDefault="00081BC8" w:rsidP="00710979">
            <w:pPr>
              <w:pStyle w:val="HangingIndent"/>
              <w:ind w:left="0" w:firstLine="0"/>
              <w:rPr>
                <w:rStyle w:val="Strong"/>
              </w:rPr>
            </w:pPr>
            <w:r w:rsidRPr="0039380A">
              <w:rPr>
                <w:rStyle w:val="Strong"/>
              </w:rPr>
              <w:t>Field name</w:t>
            </w:r>
          </w:p>
        </w:tc>
        <w:tc>
          <w:tcPr>
            <w:tcW w:w="0" w:type="auto"/>
          </w:tcPr>
          <w:p w14:paraId="52569FED" w14:textId="77777777" w:rsidR="00081BC8" w:rsidRPr="0039380A" w:rsidRDefault="00081BC8" w:rsidP="00710979">
            <w:pPr>
              <w:pStyle w:val="HangingIndent"/>
              <w:ind w:left="0" w:firstLine="0"/>
              <w:rPr>
                <w:rStyle w:val="Strong"/>
              </w:rPr>
            </w:pPr>
            <w:r w:rsidRPr="0039380A">
              <w:rPr>
                <w:rStyle w:val="Strong"/>
              </w:rPr>
              <w:t>Format</w:t>
            </w:r>
          </w:p>
        </w:tc>
        <w:tc>
          <w:tcPr>
            <w:tcW w:w="0" w:type="auto"/>
          </w:tcPr>
          <w:p w14:paraId="60421BB1" w14:textId="77777777" w:rsidR="00081BC8" w:rsidRPr="0039380A" w:rsidRDefault="00081BC8" w:rsidP="00710979">
            <w:pPr>
              <w:pStyle w:val="HangingIndent"/>
              <w:ind w:left="0" w:firstLine="0"/>
              <w:rPr>
                <w:rStyle w:val="Strong"/>
              </w:rPr>
            </w:pPr>
            <w:r w:rsidRPr="0039380A">
              <w:rPr>
                <w:rStyle w:val="Strong"/>
              </w:rPr>
              <w:t>Comment</w:t>
            </w:r>
          </w:p>
        </w:tc>
      </w:tr>
      <w:tr w:rsidR="00081BC8" w:rsidRPr="00887779" w14:paraId="11EE67BF" w14:textId="77777777" w:rsidTr="00710979">
        <w:tc>
          <w:tcPr>
            <w:tcW w:w="0" w:type="auto"/>
          </w:tcPr>
          <w:p w14:paraId="57E0A4F7" w14:textId="77777777" w:rsidR="00081BC8" w:rsidRPr="00887779" w:rsidRDefault="00081BC8" w:rsidP="00710979">
            <w:pPr>
              <w:pStyle w:val="HangingIndent"/>
              <w:ind w:left="0" w:firstLine="0"/>
            </w:pPr>
            <w:r w:rsidRPr="00887779">
              <w:lastRenderedPageBreak/>
              <w:t xml:space="preserve">Calibration date   </w:t>
            </w:r>
          </w:p>
        </w:tc>
        <w:tc>
          <w:tcPr>
            <w:tcW w:w="0" w:type="auto"/>
          </w:tcPr>
          <w:p w14:paraId="60257218" w14:textId="77777777" w:rsidR="00081BC8" w:rsidRPr="00887779" w:rsidRDefault="00081BC8" w:rsidP="00710979">
            <w:pPr>
              <w:pStyle w:val="HangingIndent"/>
              <w:ind w:left="0" w:firstLine="0"/>
            </w:pPr>
            <w:r>
              <w:t>Date/time selected by date picker</w:t>
            </w:r>
          </w:p>
        </w:tc>
        <w:tc>
          <w:tcPr>
            <w:tcW w:w="0" w:type="auto"/>
          </w:tcPr>
          <w:p w14:paraId="1796DECF" w14:textId="77777777" w:rsidR="00081BC8" w:rsidRPr="00887779" w:rsidRDefault="00081BC8" w:rsidP="00710979">
            <w:pPr>
              <w:pStyle w:val="HangingIndent"/>
              <w:ind w:left="0" w:firstLine="0"/>
            </w:pPr>
            <w:r w:rsidRPr="00887779">
              <w:t xml:space="preserve">The date on which this Calibration was performed. Where possible, </w:t>
            </w:r>
            <w:r>
              <w:t>SPECCHIO</w:t>
            </w:r>
            <w:r w:rsidRPr="00887779">
              <w:t xml:space="preserve"> will use the Calibration with the most recent date and time which is prior to the Acquisition date/time of the Spectrum being processed.</w:t>
            </w:r>
          </w:p>
        </w:tc>
      </w:tr>
      <w:tr w:rsidR="00081BC8" w:rsidRPr="00887779" w14:paraId="322D1794" w14:textId="77777777" w:rsidTr="00710979">
        <w:tc>
          <w:tcPr>
            <w:tcW w:w="0" w:type="auto"/>
          </w:tcPr>
          <w:p w14:paraId="020EB4E0" w14:textId="77777777" w:rsidR="00081BC8" w:rsidRPr="00887779" w:rsidRDefault="00081BC8" w:rsidP="00710979">
            <w:pPr>
              <w:pStyle w:val="HangingIndent"/>
              <w:ind w:left="0" w:firstLine="0"/>
            </w:pPr>
            <w:r>
              <w:t>Calibration number</w:t>
            </w:r>
          </w:p>
        </w:tc>
        <w:tc>
          <w:tcPr>
            <w:tcW w:w="0" w:type="auto"/>
          </w:tcPr>
          <w:p w14:paraId="093DA87B" w14:textId="77777777" w:rsidR="00081BC8" w:rsidRPr="00887779" w:rsidRDefault="00081BC8" w:rsidP="00710979">
            <w:pPr>
              <w:pStyle w:val="HangingIndent"/>
              <w:ind w:left="0" w:firstLine="0"/>
            </w:pPr>
            <w:r>
              <w:t>Integer</w:t>
            </w:r>
          </w:p>
        </w:tc>
        <w:tc>
          <w:tcPr>
            <w:tcW w:w="0" w:type="auto"/>
          </w:tcPr>
          <w:p w14:paraId="1D752585" w14:textId="77777777" w:rsidR="00081BC8" w:rsidRPr="00887779" w:rsidRDefault="00081BC8" w:rsidP="00710979">
            <w:pPr>
              <w:pStyle w:val="HangingIndent"/>
              <w:ind w:left="0" w:firstLine="0"/>
            </w:pPr>
            <w:r>
              <w:t>The sequence number of this</w:t>
            </w:r>
            <w:r w:rsidRPr="00887779">
              <w:t xml:space="preserve"> Calibration. If there is insufficient date information, </w:t>
            </w:r>
            <w:r>
              <w:t>and a Calibration Number is given in the Spectrum’s Metadata, 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t>SPECCHIO</w:t>
            </w:r>
            <w:r w:rsidRPr="00887779">
              <w:t xml:space="preserve"> requirement.</w:t>
            </w:r>
          </w:p>
        </w:tc>
      </w:tr>
      <w:tr w:rsidR="00081BC8" w:rsidRPr="00887779" w14:paraId="185B9A27" w14:textId="77777777" w:rsidTr="00710979">
        <w:tc>
          <w:tcPr>
            <w:tcW w:w="0" w:type="auto"/>
          </w:tcPr>
          <w:p w14:paraId="06EE632C" w14:textId="77777777" w:rsidR="00081BC8" w:rsidRPr="00887779" w:rsidRDefault="00081BC8" w:rsidP="00710979">
            <w:pPr>
              <w:pStyle w:val="HangingIndent"/>
              <w:ind w:left="0" w:firstLine="0"/>
            </w:pPr>
            <w:r>
              <w:t>Comments</w:t>
            </w:r>
          </w:p>
        </w:tc>
        <w:tc>
          <w:tcPr>
            <w:tcW w:w="0" w:type="auto"/>
          </w:tcPr>
          <w:p w14:paraId="025F3504" w14:textId="77777777" w:rsidR="00081BC8" w:rsidRPr="00887779" w:rsidRDefault="00081BC8" w:rsidP="00710979">
            <w:pPr>
              <w:pStyle w:val="HangingIndent"/>
              <w:ind w:left="0" w:firstLine="0"/>
            </w:pPr>
            <w:r>
              <w:t>Text String</w:t>
            </w:r>
          </w:p>
        </w:tc>
        <w:tc>
          <w:tcPr>
            <w:tcW w:w="0" w:type="auto"/>
          </w:tcPr>
          <w:p w14:paraId="198181C1" w14:textId="77777777" w:rsidR="00081BC8" w:rsidRPr="00887779" w:rsidRDefault="00081BC8" w:rsidP="00710979">
            <w:pPr>
              <w:pStyle w:val="HangingIndent"/>
              <w:ind w:left="0" w:firstLine="0"/>
            </w:pPr>
            <w:r w:rsidRPr="00887779">
              <w:t>A comment about this Calibration.</w:t>
            </w:r>
          </w:p>
        </w:tc>
      </w:tr>
      <w:tr w:rsidR="00081BC8" w:rsidRPr="00887779" w14:paraId="03E5D843" w14:textId="77777777" w:rsidTr="00710979">
        <w:tc>
          <w:tcPr>
            <w:tcW w:w="0" w:type="auto"/>
          </w:tcPr>
          <w:p w14:paraId="0D359284" w14:textId="77777777" w:rsidR="00081BC8" w:rsidRPr="00887779" w:rsidRDefault="00081BC8" w:rsidP="00710979">
            <w:pPr>
              <w:pStyle w:val="HangingIndent"/>
              <w:ind w:left="0" w:firstLine="0"/>
            </w:pPr>
            <w:r>
              <w:t>Calibration wavelengths</w:t>
            </w:r>
          </w:p>
        </w:tc>
        <w:tc>
          <w:tcPr>
            <w:tcW w:w="0" w:type="auto"/>
          </w:tcPr>
          <w:p w14:paraId="5B428098" w14:textId="77777777" w:rsidR="00081BC8" w:rsidRPr="00887779" w:rsidRDefault="00081BC8" w:rsidP="00710979">
            <w:pPr>
              <w:pStyle w:val="HangingIndent"/>
              <w:ind w:left="0" w:firstLine="0"/>
            </w:pPr>
            <w:r>
              <w:t>Floating point array</w:t>
            </w:r>
          </w:p>
        </w:tc>
        <w:tc>
          <w:tcPr>
            <w:tcW w:w="0" w:type="auto"/>
          </w:tcPr>
          <w:p w14:paraId="214C36FA" w14:textId="77777777" w:rsidR="00081BC8" w:rsidRPr="00887779" w:rsidRDefault="00081BC8" w:rsidP="00710979">
            <w:pPr>
              <w:pStyle w:val="HangingIndent"/>
              <w:ind w:left="0" w:firstLine="0"/>
            </w:pPr>
            <w:r>
              <w:t>T</w:t>
            </w:r>
            <w:r w:rsidRPr="00887779">
              <w:t xml:space="preserve">able of </w:t>
            </w:r>
            <w:r>
              <w:t>wavelengths of the centre of each band</w:t>
            </w:r>
            <w:r w:rsidRPr="00887779">
              <w:t>.</w:t>
            </w:r>
            <w:r>
              <w:t xml:space="preserve"> The number of entries in this table must match the number of entries in the Sensor definition for this Instrument.</w:t>
            </w:r>
          </w:p>
        </w:tc>
      </w:tr>
    </w:tbl>
    <w:p w14:paraId="23A621BD" w14:textId="77777777" w:rsidR="00081BC8" w:rsidRDefault="00081BC8" w:rsidP="00081BC8">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37690742" w14:textId="77777777" w:rsidR="00081BC8" w:rsidRDefault="00081BC8" w:rsidP="00081BC8">
      <w:pPr>
        <w:pStyle w:val="Body"/>
      </w:pPr>
      <w:r>
        <w:t>SPECCHIO supports the following formats for loading Instrument Calibrations.</w:t>
      </w:r>
    </w:p>
    <w:p w14:paraId="53484046" w14:textId="77777777" w:rsidR="00081BC8" w:rsidRDefault="00081BC8" w:rsidP="00081BC8">
      <w:pPr>
        <w:pStyle w:val="Bullet"/>
        <w:ind w:left="1134"/>
      </w:pPr>
      <w:r>
        <w:t>Unispec SPU files</w:t>
      </w:r>
    </w:p>
    <w:p w14:paraId="15D69A58" w14:textId="77777777" w:rsidR="00081BC8" w:rsidRDefault="00081BC8" w:rsidP="00081BC8">
      <w:pPr>
        <w:pStyle w:val="Bullet"/>
        <w:ind w:left="1134"/>
      </w:pPr>
      <w:r>
        <w:t>SpectraVista SIG files (Only HR-1024 has been tested)</w:t>
      </w:r>
    </w:p>
    <w:p w14:paraId="64EBDE6F" w14:textId="77777777" w:rsidR="00081BC8" w:rsidRDefault="00081BC8" w:rsidP="00081BC8">
      <w:pPr>
        <w:pStyle w:val="Note"/>
      </w:pPr>
      <w:r>
        <w:t>Note</w:t>
      </w:r>
      <w:r>
        <w:tab/>
        <w:t>ASD calibration files cannot be loaded as SPECCHIO calibration files. The Spectra from these Instruments are adjusted according to the calibration within the ASD Instrument itself and so there is no requirement to load them here.</w:t>
      </w:r>
    </w:p>
    <w:p w14:paraId="47C13891" w14:textId="77777777" w:rsidR="00081BC8" w:rsidRDefault="00081BC8" w:rsidP="00081BC8">
      <w:pPr>
        <w:pStyle w:val="Body"/>
      </w:pPr>
      <w:r>
        <w:t xml:space="preserve">SPECCHIO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fldChar w:fldCharType="begin"/>
      </w:r>
      <w:r>
        <w:instrText xml:space="preserve"> REF _Ref358105086 \r \h  \* MERGEFORMAT </w:instrText>
      </w:r>
      <w:r>
        <w:fldChar w:fldCharType="separate"/>
      </w:r>
      <w:r w:rsidR="00057C13" w:rsidRPr="00057C13">
        <w:rPr>
          <w:rStyle w:val="CrossReference"/>
        </w:rPr>
        <w:t>7.1</w:t>
      </w:r>
      <w:r>
        <w:fldChar w:fldCharType="end"/>
      </w:r>
      <w:r w:rsidR="00AA0B11" w:rsidRPr="00391D00">
        <w:rPr>
          <w:rStyle w:val="CrossReference"/>
        </w:rPr>
        <w:t xml:space="preserve"> </w:t>
      </w:r>
      <w:r w:rsidRPr="00391D00">
        <w:rPr>
          <w:rStyle w:val="CrossReference"/>
        </w:rPr>
        <w:t xml:space="preserve"> </w:t>
      </w:r>
      <w:r>
        <w:fldChar w:fldCharType="begin"/>
      </w:r>
      <w:r>
        <w:instrText xml:space="preserve"> REF _Ref359578676 \h  \* MERGEFORMAT </w:instrText>
      </w:r>
      <w:r>
        <w:fldChar w:fldCharType="separate"/>
      </w:r>
      <w:r w:rsidR="00057C13" w:rsidRPr="00057C13">
        <w:rPr>
          <w:rStyle w:val="CrossReference"/>
        </w:rPr>
        <w:t>Overview of SPECCHIO Data Loading</w:t>
      </w:r>
      <w:r>
        <w:fldChar w:fldCharType="end"/>
      </w:r>
      <w:r>
        <w:t>).</w:t>
      </w:r>
    </w:p>
    <w:p w14:paraId="5AA3F043" w14:textId="77777777" w:rsidR="00081BC8" w:rsidRDefault="00081BC8" w:rsidP="00081BC8">
      <w:pPr>
        <w:pStyle w:val="Note"/>
      </w:pPr>
      <w:r>
        <w:t>Note</w:t>
      </w:r>
      <w:r>
        <w:tab/>
        <w:t>Other file formats which also store centre wavelengths of bands (such as Ocean Optics, UniSpec single beam, GER 3700 or APOGEE) are not yet supported by SPECCHIO for Calibration file reading. Attempting to use these file formats may lead to unpredictable results.</w:t>
      </w:r>
    </w:p>
    <w:p w14:paraId="5E450F28" w14:textId="77777777" w:rsidR="00081BC8" w:rsidRDefault="00081BC8" w:rsidP="00081BC8">
      <w:pPr>
        <w:pStyle w:val="ProcessHeading"/>
      </w:pPr>
      <w:r>
        <w:t>To add</w:t>
      </w:r>
      <w:r w:rsidR="00493FA5">
        <w:t xml:space="preserve"> a new place marker Calibration:</w:t>
      </w:r>
    </w:p>
    <w:tbl>
      <w:tblPr>
        <w:tblStyle w:val="Instructions"/>
        <w:tblW w:w="0" w:type="auto"/>
        <w:tblLook w:val="04A0" w:firstRow="1" w:lastRow="0" w:firstColumn="1" w:lastColumn="0" w:noHBand="0" w:noVBand="1"/>
      </w:tblPr>
      <w:tblGrid>
        <w:gridCol w:w="8533"/>
      </w:tblGrid>
      <w:tr w:rsidR="00081BC8" w14:paraId="5CB5804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A63630D" w14:textId="77777777" w:rsidR="00081BC8" w:rsidRDefault="00081BC8" w:rsidP="00710979">
            <w:pPr>
              <w:pStyle w:val="ProcessStep"/>
            </w:pPr>
            <w:r>
              <w:t>Select the correct Instrument to display its data.</w:t>
            </w:r>
          </w:p>
          <w:p w14:paraId="71DBA450"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123B92EB" w14:textId="77777777" w:rsidR="00081BC8" w:rsidRDefault="00081BC8" w:rsidP="00710979">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14:paraId="127FEC9C" w14:textId="77777777" w:rsidR="00081BC8" w:rsidRDefault="00081BC8" w:rsidP="00710979">
            <w:pPr>
              <w:pStyle w:val="ProcessStep"/>
            </w:pPr>
            <w:r>
              <w:t>Enter the required Calibration identification parameters. You cannot enter the actual calibrated values.</w:t>
            </w:r>
          </w:p>
          <w:p w14:paraId="50A4C8BB" w14:textId="77777777" w:rsidR="00081BC8" w:rsidRDefault="00081BC8" w:rsidP="00E76F83">
            <w:pPr>
              <w:pStyle w:val="ProcessStep"/>
            </w:pPr>
            <w:r>
              <w:t>Click</w:t>
            </w:r>
            <w:r w:rsidR="00E76F83">
              <w:t xml:space="preserve"> </w:t>
            </w:r>
            <w:r w:rsidR="00E76F83" w:rsidRPr="00E76F83">
              <w:rPr>
                <w:b/>
              </w:rPr>
              <w:t>Update</w:t>
            </w:r>
            <w:r>
              <w:t xml:space="preserve"> to write the new Calibration information back to the database.</w:t>
            </w:r>
          </w:p>
        </w:tc>
      </w:tr>
    </w:tbl>
    <w:p w14:paraId="3A071589" w14:textId="77777777" w:rsidR="00081BC8" w:rsidRPr="00EC35D9" w:rsidRDefault="00081BC8" w:rsidP="00081BC8">
      <w:pPr>
        <w:pStyle w:val="ProcessHeading"/>
      </w:pPr>
      <w:r>
        <w:lastRenderedPageBreak/>
        <w:t>To add a new c</w:t>
      </w:r>
      <w:r w:rsidR="00493FA5">
        <w:t>omplete Calibration from a file:</w:t>
      </w:r>
    </w:p>
    <w:tbl>
      <w:tblPr>
        <w:tblStyle w:val="Instructions"/>
        <w:tblW w:w="0" w:type="auto"/>
        <w:tblLook w:val="04A0" w:firstRow="1" w:lastRow="0" w:firstColumn="1" w:lastColumn="0" w:noHBand="0" w:noVBand="1"/>
      </w:tblPr>
      <w:tblGrid>
        <w:gridCol w:w="8533"/>
      </w:tblGrid>
      <w:tr w:rsidR="00081BC8" w14:paraId="75A11B2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CD1F845" w14:textId="77777777" w:rsidR="00081BC8" w:rsidRDefault="00081BC8" w:rsidP="00710979">
            <w:pPr>
              <w:pStyle w:val="ProcessStep"/>
            </w:pPr>
            <w:r>
              <w:t>Select the correct Instrument to display its data.</w:t>
            </w:r>
          </w:p>
          <w:p w14:paraId="5E2E3E30"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2F14B073" w14:textId="77777777" w:rsidR="00081BC8" w:rsidRDefault="00081BC8" w:rsidP="00710979">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14:paraId="47C1ECAA" w14:textId="77777777" w:rsidR="00081BC8" w:rsidRDefault="00081BC8" w:rsidP="00710979">
            <w:pPr>
              <w:pStyle w:val="ProcessStep"/>
            </w:pPr>
            <w:r>
              <w:t>Select the Calibration file (Unispec SPU file or SpectraVista SIG file) you wish to upload.</w:t>
            </w:r>
          </w:p>
        </w:tc>
      </w:tr>
    </w:tbl>
    <w:p w14:paraId="409ADE57" w14:textId="77777777" w:rsidR="00081BC8" w:rsidRPr="001B763C" w:rsidRDefault="00493FA5" w:rsidP="00081BC8">
      <w:pPr>
        <w:pStyle w:val="ProcessHeading"/>
      </w:pPr>
      <w:r>
        <w:t>To remove a Calibration:</w:t>
      </w:r>
    </w:p>
    <w:tbl>
      <w:tblPr>
        <w:tblStyle w:val="Instructions"/>
        <w:tblW w:w="0" w:type="auto"/>
        <w:tblLook w:val="04A0" w:firstRow="1" w:lastRow="0" w:firstColumn="1" w:lastColumn="0" w:noHBand="0" w:noVBand="1"/>
      </w:tblPr>
      <w:tblGrid>
        <w:gridCol w:w="8533"/>
      </w:tblGrid>
      <w:tr w:rsidR="00081BC8" w14:paraId="0A7A287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050742B" w14:textId="77777777" w:rsidR="00081BC8" w:rsidRDefault="00081BC8" w:rsidP="00710979">
            <w:pPr>
              <w:pStyle w:val="ProcessStep"/>
            </w:pPr>
            <w:r>
              <w:t>Right click anywhere over the Calibration you wish to remove from this Instrument’s information. A menu is displayed.</w:t>
            </w:r>
          </w:p>
          <w:p w14:paraId="798550D0" w14:textId="77777777" w:rsidR="00081BC8" w:rsidRDefault="00081BC8" w:rsidP="00710979">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14:paraId="0B6E0152" w14:textId="77777777" w:rsidR="00081BC8" w:rsidRDefault="00081BC8" w:rsidP="00081BC8">
      <w:pPr>
        <w:pStyle w:val="Warning"/>
      </w:pPr>
      <w:r>
        <w:t>Warning</w:t>
      </w:r>
      <w:r>
        <w:tab/>
        <w:t>Calibration removal is immediate and cannot be undone. Please take care not to select this option for Calibrations you do not wish to remove.</w:t>
      </w:r>
    </w:p>
    <w:p w14:paraId="163555D9" w14:textId="77777777" w:rsidR="00081BC8" w:rsidRDefault="00081BC8" w:rsidP="00D84515">
      <w:pPr>
        <w:pStyle w:val="Heading2"/>
      </w:pPr>
      <w:bookmarkStart w:id="379" w:name="_Toc355280419"/>
      <w:bookmarkStart w:id="380" w:name="_Toc398023983"/>
      <w:bookmarkStart w:id="381" w:name="_Toc296956726"/>
      <w:r>
        <w:t>Reference Panel Administration</w:t>
      </w:r>
      <w:bookmarkEnd w:id="379"/>
      <w:bookmarkEnd w:id="380"/>
      <w:bookmarkEnd w:id="381"/>
    </w:p>
    <w:p w14:paraId="172B1C02" w14:textId="77777777" w:rsidR="00081BC8" w:rsidRDefault="00081BC8" w:rsidP="00081BC8">
      <w:pPr>
        <w:pStyle w:val="Note"/>
      </w:pPr>
      <w:r>
        <w:t>Note</w:t>
      </w:r>
      <w:r>
        <w:tab/>
        <w:t>In order to change or remove Reference Panel information, you must be logged in as an Administrator.</w:t>
      </w:r>
    </w:p>
    <w:p w14:paraId="6BDE38B7" w14:textId="77777777" w:rsidR="00081BC8" w:rsidRDefault="00081BC8" w:rsidP="00081BC8">
      <w:pPr>
        <w:pStyle w:val="Body"/>
      </w:pPr>
      <w:r>
        <w:t xml:space="preserve">SPECCHIO stores a table of Reference Panel information. The Reference Panels in this list appear in the dropdown list for the Reference Metadata Attribute in the Instrumentation Group. This Metadata Attribute is used in some functions of the Space Processing Network described in </w:t>
      </w:r>
      <w:r w:rsidR="000E6C92">
        <w:rPr>
          <w:rStyle w:val="CrossReference"/>
        </w:rPr>
        <w:t>Section 13</w:t>
      </w:r>
      <w:r w:rsidRPr="00A51D78">
        <w:rPr>
          <w:rStyle w:val="CrossReference"/>
        </w:rPr>
        <w:t xml:space="preserve"> </w:t>
      </w:r>
      <w:r>
        <w:fldChar w:fldCharType="begin"/>
      </w:r>
      <w:r>
        <w:instrText xml:space="preserve"> REF _Ref357671165 \h  \* MERGEFORMAT </w:instrText>
      </w:r>
      <w:r>
        <w:fldChar w:fldCharType="separate"/>
      </w:r>
      <w:r w:rsidR="00057C13" w:rsidRPr="00057C13">
        <w:rPr>
          <w:rStyle w:val="CrossReference"/>
        </w:rPr>
        <w:t>Interactive Processing using Space Networks</w:t>
      </w:r>
      <w:r>
        <w:fldChar w:fldCharType="end"/>
      </w:r>
      <w:r>
        <w:t xml:space="preserve">, and in particular during the reference panel correction procedure as described in </w:t>
      </w:r>
      <w:r w:rsidR="000E6C92" w:rsidRPr="000E6C92">
        <w:rPr>
          <w:i/>
        </w:rPr>
        <w:t>Section 13.4.2</w:t>
      </w:r>
      <w:r w:rsidRPr="000E6C92">
        <w:rPr>
          <w:i/>
        </w:rPr>
        <w:t xml:space="preserve"> </w:t>
      </w:r>
      <w:r w:rsidR="00EC2964" w:rsidRPr="00EC2964">
        <w:rPr>
          <w:i/>
        </w:rPr>
        <w:fldChar w:fldCharType="begin"/>
      </w:r>
      <w:r w:rsidR="00EC2964" w:rsidRPr="00EC2964">
        <w:rPr>
          <w:i/>
        </w:rPr>
        <w:instrText xml:space="preserve"> REF _Ref97735916 \h  \* MERGEFORMAT </w:instrText>
      </w:r>
      <w:r w:rsidR="00EC2964" w:rsidRPr="00EC2964">
        <w:rPr>
          <w:i/>
        </w:rPr>
      </w:r>
      <w:r w:rsidR="00EC2964" w:rsidRPr="00EC2964">
        <w:rPr>
          <w:i/>
        </w:rPr>
        <w:fldChar w:fldCharType="separate"/>
      </w:r>
      <w:r w:rsidR="00057C13" w:rsidRPr="00057C13">
        <w:rPr>
          <w:i/>
        </w:rPr>
        <w:t>Reference Panel Correction Factors</w:t>
      </w:r>
      <w:r w:rsidR="00EC2964" w:rsidRPr="00EC2964">
        <w:rPr>
          <w:i/>
        </w:rPr>
        <w:fldChar w:fldCharType="end"/>
      </w:r>
      <w:r w:rsidR="000E6C92" w:rsidRPr="00EC2964">
        <w:rPr>
          <w:i/>
        </w:rPr>
        <w:t xml:space="preserve"> </w:t>
      </w:r>
      <w:r>
        <w:t xml:space="preserve">and </w:t>
      </w:r>
      <w:r w:rsidR="000E6C92" w:rsidRPr="000E6C92">
        <w:rPr>
          <w:i/>
        </w:rPr>
        <w:t xml:space="preserve">Section 13.4.3 </w:t>
      </w:r>
      <w:r w:rsidR="00EC2964" w:rsidRPr="00EC2964">
        <w:rPr>
          <w:i/>
        </w:rPr>
        <w:fldChar w:fldCharType="begin"/>
      </w:r>
      <w:r w:rsidR="00EC2964" w:rsidRPr="00EC2964">
        <w:rPr>
          <w:i/>
        </w:rPr>
        <w:instrText xml:space="preserve"> REF _Ref97735928 \h  \* MERGEFORMAT </w:instrText>
      </w:r>
      <w:r w:rsidR="00EC2964" w:rsidRPr="00EC2964">
        <w:rPr>
          <w:i/>
        </w:rPr>
      </w:r>
      <w:r w:rsidR="00EC2964" w:rsidRPr="00EC2964">
        <w:rPr>
          <w:i/>
        </w:rPr>
        <w:fldChar w:fldCharType="separate"/>
      </w:r>
      <w:r w:rsidR="00057C13" w:rsidRPr="00057C13">
        <w:rPr>
          <w:i/>
        </w:rPr>
        <w:t>Correct for Reference Panel Non-Idealness</w:t>
      </w:r>
      <w:r w:rsidR="00EC2964" w:rsidRPr="00EC2964">
        <w:rPr>
          <w:i/>
        </w:rPr>
        <w:fldChar w:fldCharType="end"/>
      </w:r>
      <w:r>
        <w:t>.</w:t>
      </w:r>
    </w:p>
    <w:p w14:paraId="4732A2F7" w14:textId="77777777" w:rsidR="00081BC8" w:rsidRDefault="00081BC8" w:rsidP="00081BC8">
      <w:pPr>
        <w:pStyle w:val="Body"/>
      </w:pPr>
      <w:r>
        <w:t>Each Reference Panel record holds the following information.</w:t>
      </w:r>
    </w:p>
    <w:tbl>
      <w:tblPr>
        <w:tblStyle w:val="TableSimple"/>
        <w:tblW w:w="0" w:type="auto"/>
        <w:tblLook w:val="04A0" w:firstRow="1" w:lastRow="0" w:firstColumn="1" w:lastColumn="0" w:noHBand="0" w:noVBand="1"/>
      </w:tblPr>
      <w:tblGrid>
        <w:gridCol w:w="1446"/>
        <w:gridCol w:w="2769"/>
        <w:gridCol w:w="4318"/>
      </w:tblGrid>
      <w:tr w:rsidR="00081BC8" w:rsidRPr="00CE0A1B" w14:paraId="5FDB06B9" w14:textId="77777777" w:rsidTr="00710979">
        <w:tc>
          <w:tcPr>
            <w:tcW w:w="0" w:type="auto"/>
          </w:tcPr>
          <w:p w14:paraId="7CA2B984" w14:textId="77777777" w:rsidR="00081BC8" w:rsidRPr="00CE0A1B" w:rsidRDefault="00081BC8" w:rsidP="00710979">
            <w:pPr>
              <w:pStyle w:val="TableText"/>
              <w:rPr>
                <w:rStyle w:val="Strong"/>
              </w:rPr>
            </w:pPr>
            <w:r>
              <w:rPr>
                <w:rStyle w:val="Strong"/>
              </w:rPr>
              <w:t>Field n</w:t>
            </w:r>
            <w:r w:rsidRPr="00CE0A1B">
              <w:rPr>
                <w:rStyle w:val="Strong"/>
              </w:rPr>
              <w:t>ame</w:t>
            </w:r>
          </w:p>
        </w:tc>
        <w:tc>
          <w:tcPr>
            <w:tcW w:w="0" w:type="auto"/>
          </w:tcPr>
          <w:p w14:paraId="09B3EA5A" w14:textId="77777777" w:rsidR="00081BC8" w:rsidRPr="00CE0A1B" w:rsidRDefault="00081BC8" w:rsidP="00710979">
            <w:pPr>
              <w:pStyle w:val="TableText"/>
              <w:rPr>
                <w:rStyle w:val="Strong"/>
              </w:rPr>
            </w:pPr>
            <w:r w:rsidRPr="00CE0A1B">
              <w:rPr>
                <w:rStyle w:val="Strong"/>
              </w:rPr>
              <w:t>Format</w:t>
            </w:r>
          </w:p>
        </w:tc>
        <w:tc>
          <w:tcPr>
            <w:tcW w:w="0" w:type="auto"/>
          </w:tcPr>
          <w:p w14:paraId="563239AA" w14:textId="77777777" w:rsidR="00081BC8" w:rsidRPr="00CE0A1B" w:rsidRDefault="00081BC8" w:rsidP="00710979">
            <w:pPr>
              <w:pStyle w:val="TableText"/>
              <w:rPr>
                <w:rStyle w:val="Strong"/>
              </w:rPr>
            </w:pPr>
            <w:r w:rsidRPr="00CE0A1B">
              <w:rPr>
                <w:rStyle w:val="Strong"/>
              </w:rPr>
              <w:t>Comment</w:t>
            </w:r>
          </w:p>
        </w:tc>
      </w:tr>
      <w:tr w:rsidR="00081BC8" w:rsidRPr="00CE0A1B" w14:paraId="1486DA76" w14:textId="77777777" w:rsidTr="00710979">
        <w:tc>
          <w:tcPr>
            <w:tcW w:w="0" w:type="auto"/>
          </w:tcPr>
          <w:p w14:paraId="709DCA7C" w14:textId="77777777" w:rsidR="00081BC8" w:rsidRPr="00CE0A1B" w:rsidRDefault="00081BC8" w:rsidP="00710979">
            <w:pPr>
              <w:pStyle w:val="TableText"/>
            </w:pPr>
            <w:r w:rsidRPr="00CE0A1B">
              <w:t>Reference name</w:t>
            </w:r>
          </w:p>
        </w:tc>
        <w:tc>
          <w:tcPr>
            <w:tcW w:w="0" w:type="auto"/>
          </w:tcPr>
          <w:p w14:paraId="706DEABC" w14:textId="77777777" w:rsidR="00081BC8" w:rsidRPr="00CE0A1B" w:rsidRDefault="00081BC8" w:rsidP="00710979">
            <w:pPr>
              <w:pStyle w:val="TableText"/>
            </w:pPr>
            <w:r>
              <w:t>Text string</w:t>
            </w:r>
          </w:p>
        </w:tc>
        <w:tc>
          <w:tcPr>
            <w:tcW w:w="0" w:type="auto"/>
          </w:tcPr>
          <w:p w14:paraId="43D31985" w14:textId="77777777" w:rsidR="00081BC8" w:rsidRPr="00CE0A1B" w:rsidRDefault="00081BC8" w:rsidP="00710979">
            <w:pPr>
              <w:pStyle w:val="TableText"/>
            </w:pPr>
            <w:r w:rsidRPr="00CE0A1B">
              <w:t>This name will appear in the dropdown list of Reference Panels, which is used to set the Reference Metadata Attribute in the Instrumentation Group.</w:t>
            </w:r>
          </w:p>
        </w:tc>
      </w:tr>
      <w:tr w:rsidR="00081BC8" w:rsidRPr="00CE0A1B" w14:paraId="2FCBAB12" w14:textId="77777777" w:rsidTr="00710979">
        <w:tc>
          <w:tcPr>
            <w:tcW w:w="0" w:type="auto"/>
          </w:tcPr>
          <w:p w14:paraId="14779DDD" w14:textId="77777777" w:rsidR="00081BC8" w:rsidRPr="00CE0A1B" w:rsidRDefault="00081BC8" w:rsidP="00710979">
            <w:pPr>
              <w:pStyle w:val="TableText"/>
            </w:pPr>
            <w:r w:rsidRPr="00CE0A1B">
              <w:t>Reference owner</w:t>
            </w:r>
          </w:p>
        </w:tc>
        <w:tc>
          <w:tcPr>
            <w:tcW w:w="0" w:type="auto"/>
          </w:tcPr>
          <w:p w14:paraId="4BEFD537" w14:textId="77777777" w:rsidR="00081BC8" w:rsidRPr="00CE0A1B" w:rsidRDefault="00081BC8" w:rsidP="00710979">
            <w:pPr>
              <w:pStyle w:val="TableText"/>
            </w:pPr>
            <w:r>
              <w:t>Selected from dropdown list of Institutes</w:t>
            </w:r>
          </w:p>
        </w:tc>
        <w:tc>
          <w:tcPr>
            <w:tcW w:w="0" w:type="auto"/>
          </w:tcPr>
          <w:p w14:paraId="4AD38615" w14:textId="77777777" w:rsidR="00081BC8" w:rsidRPr="00CE0A1B" w:rsidRDefault="00081BC8" w:rsidP="00C5216E">
            <w:pPr>
              <w:pStyle w:val="TableText"/>
            </w:pPr>
            <w:r w:rsidRPr="00CE0A1B">
              <w:t xml:space="preserve">This Institute list is created in the </w:t>
            </w:r>
            <w:r w:rsidR="00C5216E" w:rsidRPr="00C5216E">
              <w:rPr>
                <w:rStyle w:val="GUIWord"/>
                <w:i w:val="0"/>
              </w:rPr>
              <w:fldChar w:fldCharType="begin"/>
            </w:r>
            <w:r w:rsidR="00C5216E" w:rsidRPr="00C5216E">
              <w:rPr>
                <w:i/>
              </w:rPr>
              <w:instrText xml:space="preserve"> REF _Ref413331299 \h </w:instrText>
            </w:r>
            <w:r w:rsidR="00C5216E">
              <w:rPr>
                <w:rStyle w:val="GUIWord"/>
                <w:i w:val="0"/>
              </w:rPr>
              <w:instrText xml:space="preserve"> \* MERGEFORMAT </w:instrText>
            </w:r>
            <w:r w:rsidR="00C5216E" w:rsidRPr="00C5216E">
              <w:rPr>
                <w:rStyle w:val="GUIWord"/>
                <w:i w:val="0"/>
              </w:rPr>
            </w:r>
            <w:r w:rsidR="00C5216E" w:rsidRPr="00C5216E">
              <w:rPr>
                <w:rStyle w:val="GUIWord"/>
                <w:i w:val="0"/>
              </w:rPr>
              <w:fldChar w:fldCharType="separate"/>
            </w:r>
            <w:r w:rsidR="00057C13" w:rsidRPr="00057C13">
              <w:rPr>
                <w:i/>
              </w:rPr>
              <w:t>Create new user account</w:t>
            </w:r>
            <w:r w:rsidR="00C5216E" w:rsidRPr="00C5216E">
              <w:rPr>
                <w:rStyle w:val="GUIWord"/>
                <w:i w:val="0"/>
              </w:rPr>
              <w:fldChar w:fldCharType="end"/>
            </w:r>
            <w:r w:rsidRPr="00CE0A1B">
              <w:t xml:space="preserve"> dialog. See</w:t>
            </w:r>
            <w:r>
              <w:t xml:space="preserve"> </w:t>
            </w:r>
            <w:r w:rsidR="00D27B55" w:rsidRPr="00D27B55">
              <w:rPr>
                <w:i/>
              </w:rPr>
              <w:t>S</w:t>
            </w:r>
            <w:r w:rsidRPr="00D27B55">
              <w:rPr>
                <w:i/>
              </w:rPr>
              <w:t xml:space="preserve">ection </w:t>
            </w:r>
            <w:r w:rsidR="002E06FC">
              <w:rPr>
                <w:i/>
              </w:rPr>
              <w:t>3</w:t>
            </w:r>
            <w:r w:rsidR="00D27B55" w:rsidRPr="00D27B55">
              <w:rPr>
                <w:i/>
              </w:rPr>
              <w:t>.</w:t>
            </w:r>
            <w:r w:rsidR="002E06FC">
              <w:rPr>
                <w:i/>
              </w:rPr>
              <w:t>4</w:t>
            </w:r>
            <w:r w:rsidRPr="00CE0A1B">
              <w:t>.</w:t>
            </w:r>
          </w:p>
        </w:tc>
      </w:tr>
      <w:tr w:rsidR="00081BC8" w:rsidRPr="00CE0A1B" w14:paraId="6F4D49DB" w14:textId="77777777" w:rsidTr="00710979">
        <w:tc>
          <w:tcPr>
            <w:tcW w:w="0" w:type="auto"/>
          </w:tcPr>
          <w:p w14:paraId="336EAA68" w14:textId="77777777" w:rsidR="00081BC8" w:rsidRPr="00CE0A1B" w:rsidRDefault="00081BC8" w:rsidP="00710979">
            <w:pPr>
              <w:pStyle w:val="TableText"/>
            </w:pPr>
            <w:r w:rsidRPr="00CE0A1B">
              <w:t>Serial number</w:t>
            </w:r>
          </w:p>
        </w:tc>
        <w:tc>
          <w:tcPr>
            <w:tcW w:w="0" w:type="auto"/>
          </w:tcPr>
          <w:p w14:paraId="378C1B98" w14:textId="77777777" w:rsidR="00081BC8" w:rsidRPr="00CE0A1B" w:rsidRDefault="00081BC8" w:rsidP="00710979">
            <w:pPr>
              <w:pStyle w:val="TableText"/>
            </w:pPr>
            <w:r>
              <w:t>Text string</w:t>
            </w:r>
          </w:p>
        </w:tc>
        <w:tc>
          <w:tcPr>
            <w:tcW w:w="0" w:type="auto"/>
          </w:tcPr>
          <w:p w14:paraId="150B5875" w14:textId="77777777" w:rsidR="00081BC8" w:rsidRPr="00CE0A1B" w:rsidRDefault="00081BC8" w:rsidP="00710979">
            <w:pPr>
              <w:pStyle w:val="TableText"/>
            </w:pPr>
            <w:r w:rsidRPr="00CE0A1B">
              <w:t>The Reference</w:t>
            </w:r>
            <w:r>
              <w:t xml:space="preserve"> Panel’s physical serial number</w:t>
            </w:r>
          </w:p>
        </w:tc>
      </w:tr>
      <w:tr w:rsidR="00081BC8" w:rsidRPr="00CE0A1B" w14:paraId="7F284E25" w14:textId="77777777" w:rsidTr="00710979">
        <w:tc>
          <w:tcPr>
            <w:tcW w:w="0" w:type="auto"/>
          </w:tcPr>
          <w:p w14:paraId="03175019" w14:textId="77777777" w:rsidR="00081BC8" w:rsidRPr="00CE0A1B" w:rsidRDefault="00081BC8" w:rsidP="00710979">
            <w:pPr>
              <w:pStyle w:val="TableText"/>
            </w:pPr>
            <w:r w:rsidRPr="00CE0A1B">
              <w:t>Reference brand</w:t>
            </w:r>
          </w:p>
        </w:tc>
        <w:tc>
          <w:tcPr>
            <w:tcW w:w="0" w:type="auto"/>
          </w:tcPr>
          <w:p w14:paraId="3068742C" w14:textId="77777777" w:rsidR="00081BC8" w:rsidRPr="00CE0A1B" w:rsidRDefault="00081BC8" w:rsidP="00710979">
            <w:pPr>
              <w:pStyle w:val="TableText"/>
            </w:pPr>
            <w:r>
              <w:t>Selected from predefined dropdown list</w:t>
            </w:r>
          </w:p>
        </w:tc>
        <w:tc>
          <w:tcPr>
            <w:tcW w:w="0" w:type="auto"/>
          </w:tcPr>
          <w:p w14:paraId="323D9275" w14:textId="77777777" w:rsidR="00081BC8" w:rsidRPr="00CE0A1B" w:rsidRDefault="00081BC8" w:rsidP="00710979">
            <w:pPr>
              <w:pStyle w:val="TableText"/>
            </w:pPr>
            <w:r w:rsidRPr="00CE0A1B">
              <w:t xml:space="preserve">There is presently only one brand (Spectralon) </w:t>
            </w:r>
            <w:r>
              <w:t>defined in SPECCHIO</w:t>
            </w:r>
            <w:r w:rsidRPr="00CE0A1B">
              <w:t>. If you require further brands to be added, speak to your System Administrator.</w:t>
            </w:r>
          </w:p>
        </w:tc>
      </w:tr>
      <w:tr w:rsidR="00081BC8" w:rsidRPr="00CE0A1B" w14:paraId="29FF8AE1" w14:textId="77777777" w:rsidTr="00710979">
        <w:tc>
          <w:tcPr>
            <w:tcW w:w="0" w:type="auto"/>
          </w:tcPr>
          <w:p w14:paraId="484AD1C2" w14:textId="77777777" w:rsidR="00081BC8" w:rsidRPr="00CE0A1B" w:rsidRDefault="00081BC8" w:rsidP="00710979">
            <w:pPr>
              <w:pStyle w:val="TableText"/>
            </w:pPr>
            <w:r w:rsidRPr="00CE0A1B">
              <w:lastRenderedPageBreak/>
              <w:t>Pictures</w:t>
            </w:r>
          </w:p>
        </w:tc>
        <w:tc>
          <w:tcPr>
            <w:tcW w:w="0" w:type="auto"/>
          </w:tcPr>
          <w:p w14:paraId="795DE41A" w14:textId="77777777" w:rsidR="00081BC8" w:rsidRPr="00CE0A1B" w:rsidRDefault="00081BC8" w:rsidP="00710979">
            <w:pPr>
              <w:pStyle w:val="TableText"/>
            </w:pPr>
            <w:r>
              <w:t>JPEG image (on some users’ computers, PNG, GIF or TIFF may also be supported.)</w:t>
            </w:r>
          </w:p>
        </w:tc>
        <w:tc>
          <w:tcPr>
            <w:tcW w:w="0" w:type="auto"/>
          </w:tcPr>
          <w:p w14:paraId="2204B77A" w14:textId="77777777" w:rsidR="00081BC8" w:rsidRPr="00CE0A1B" w:rsidRDefault="00081BC8" w:rsidP="00710979">
            <w:pPr>
              <w:pStyle w:val="TableText"/>
            </w:pPr>
            <w:r w:rsidRPr="00CE0A1B">
              <w:t>Multiple pictures of the Reference Panel may be uploaded to each Reference Panel definition.</w:t>
            </w:r>
          </w:p>
        </w:tc>
      </w:tr>
      <w:tr w:rsidR="00081BC8" w:rsidRPr="00CE0A1B" w14:paraId="0291D624" w14:textId="77777777" w:rsidTr="00710979">
        <w:tc>
          <w:tcPr>
            <w:tcW w:w="0" w:type="auto"/>
          </w:tcPr>
          <w:p w14:paraId="4B7F9F1F" w14:textId="77777777" w:rsidR="00081BC8" w:rsidRPr="00CE0A1B" w:rsidRDefault="00081BC8" w:rsidP="00710979">
            <w:pPr>
              <w:pStyle w:val="TableText"/>
            </w:pPr>
            <w:r w:rsidRPr="00CE0A1B">
              <w:t>Calibrations</w:t>
            </w:r>
          </w:p>
        </w:tc>
        <w:tc>
          <w:tcPr>
            <w:tcW w:w="0" w:type="auto"/>
          </w:tcPr>
          <w:p w14:paraId="7A0849BD" w14:textId="77777777" w:rsidR="00081BC8" w:rsidRPr="00CE0A1B" w:rsidRDefault="00081BC8" w:rsidP="00710979">
            <w:pPr>
              <w:pStyle w:val="TableText"/>
            </w:pPr>
            <w:r>
              <w:t xml:space="preserve">See section </w:t>
            </w:r>
            <w:r>
              <w:fldChar w:fldCharType="begin"/>
            </w:r>
            <w:r>
              <w:instrText xml:space="preserve"> REF _Ref357671230 \r \h  \* MERGEFORMAT </w:instrText>
            </w:r>
            <w:r>
              <w:fldChar w:fldCharType="separate"/>
            </w:r>
            <w:r w:rsidR="00057C13" w:rsidRPr="00057C13">
              <w:rPr>
                <w:rStyle w:val="CrossReference"/>
              </w:rPr>
              <w:t>9.6.1</w:t>
            </w:r>
            <w:r>
              <w:fldChar w:fldCharType="end"/>
            </w:r>
            <w:r w:rsidRPr="00A51D78">
              <w:rPr>
                <w:rStyle w:val="CrossReference"/>
              </w:rPr>
              <w:t xml:space="preserve"> </w:t>
            </w:r>
            <w:r>
              <w:fldChar w:fldCharType="begin"/>
            </w:r>
            <w:r>
              <w:instrText xml:space="preserve"> REF _Ref357671230 \h  \* MERGEFORMAT </w:instrText>
            </w:r>
            <w:r>
              <w:fldChar w:fldCharType="separate"/>
            </w:r>
            <w:r w:rsidR="00057C13" w:rsidRPr="00057C13">
              <w:rPr>
                <w:rStyle w:val="CrossReference"/>
              </w:rPr>
              <w:t>Reference Panel Calibrations</w:t>
            </w:r>
            <w:r>
              <w:fldChar w:fldCharType="end"/>
            </w:r>
            <w:r>
              <w:t>.</w:t>
            </w:r>
          </w:p>
        </w:tc>
        <w:tc>
          <w:tcPr>
            <w:tcW w:w="0" w:type="auto"/>
          </w:tcPr>
          <w:p w14:paraId="2B01E3ED" w14:textId="77777777" w:rsidR="00081BC8" w:rsidRPr="00CE0A1B" w:rsidRDefault="00081BC8" w:rsidP="00710979">
            <w:pPr>
              <w:pStyle w:val="TableText"/>
            </w:pPr>
            <w:r w:rsidRPr="00CE0A1B">
              <w:t>Multiple Calibrations make up the Calibration history for each Reference Panel.</w:t>
            </w:r>
          </w:p>
        </w:tc>
      </w:tr>
    </w:tbl>
    <w:p w14:paraId="2FD0CACB" w14:textId="77777777" w:rsidR="00081BC8" w:rsidRDefault="00081BC8" w:rsidP="00081BC8">
      <w:pPr>
        <w:pStyle w:val="Body"/>
      </w:pPr>
      <w:r>
        <w:t>When the SPECCHIO database is installed, the table of Reference Panels is empty.</w:t>
      </w:r>
    </w:p>
    <w:p w14:paraId="78008B90" w14:textId="77777777" w:rsidR="00081BC8" w:rsidRDefault="00081BC8" w:rsidP="00081BC8">
      <w:pPr>
        <w:pStyle w:val="ProcessHeading"/>
      </w:pPr>
      <w:r>
        <w:t>To open the Referenc</w:t>
      </w:r>
      <w:r w:rsidR="00CA3351">
        <w:t>e Panel Administration dialog:</w:t>
      </w:r>
    </w:p>
    <w:tbl>
      <w:tblPr>
        <w:tblStyle w:val="Instructions"/>
        <w:tblW w:w="0" w:type="auto"/>
        <w:tblLook w:val="04A0" w:firstRow="1" w:lastRow="0" w:firstColumn="1" w:lastColumn="0" w:noHBand="0" w:noVBand="1"/>
      </w:tblPr>
      <w:tblGrid>
        <w:gridCol w:w="8533"/>
      </w:tblGrid>
      <w:tr w:rsidR="00081BC8" w14:paraId="46B6620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7F6FE89" w14:textId="77777777" w:rsidR="00081BC8" w:rsidRDefault="00081BC8" w:rsidP="00710979">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14:paraId="698FA4E9" w14:textId="77777777" w:rsidR="00081BC8" w:rsidRDefault="00081BC8" w:rsidP="00710979">
            <w:pPr>
              <w:pStyle w:val="ProcessStep"/>
            </w:pPr>
            <w:r>
              <w:t xml:space="preserve">Click in the </w:t>
            </w:r>
            <w:r>
              <w:rPr>
                <w:rStyle w:val="GUIWord"/>
              </w:rPr>
              <w:t>Reference</w:t>
            </w:r>
            <w:r w:rsidRPr="00FF7036">
              <w:rPr>
                <w:rStyle w:val="GUIWord"/>
              </w:rPr>
              <w:t xml:space="preserve"> Data</w:t>
            </w:r>
            <w:r>
              <w:t xml:space="preserve"> tab.</w:t>
            </w:r>
          </w:p>
        </w:tc>
      </w:tr>
    </w:tbl>
    <w:p w14:paraId="5DDA6E4B" w14:textId="77777777" w:rsidR="00081BC8" w:rsidRDefault="008440CC" w:rsidP="00081BC8">
      <w:pPr>
        <w:pStyle w:val="Figure"/>
        <w:rPr>
          <w:lang w:val="en-AU"/>
        </w:rPr>
      </w:pPr>
      <w:r>
        <w:rPr>
          <w:lang w:val="en-US" w:eastAsia="en-US"/>
        </w:rPr>
        <mc:AlternateContent>
          <mc:Choice Requires="wpg">
            <w:drawing>
              <wp:inline distT="0" distB="0" distL="0" distR="0" wp14:anchorId="30BFEEA0" wp14:editId="4E323CDA">
                <wp:extent cx="5483860" cy="3034665"/>
                <wp:effectExtent l="0" t="0" r="2540" b="635"/>
                <wp:docPr id="103" name="Canvas 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104" name="AutoShape 572"/>
                        <wps:cNvSpPr>
                          <a:spLocks noChangeAspect="1" noChangeArrowheads="1"/>
                        </wps:cNvSpPr>
                        <wps:spPr bwMode="auto">
                          <a:xfrm>
                            <a:off x="0" y="0"/>
                            <a:ext cx="54838" cy="3034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5" name="Picture 36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7788" y="0"/>
                            <a:ext cx="47050" cy="30346"/>
                          </a:xfrm>
                          <a:prstGeom prst="rect">
                            <a:avLst/>
                          </a:prstGeom>
                          <a:noFill/>
                          <a:extLst>
                            <a:ext uri="{909E8E84-426E-40dd-AFC4-6F175D3DCCD1}">
                              <a14:hiddenFill xmlns:a14="http://schemas.microsoft.com/office/drawing/2010/main">
                                <a:solidFill>
                                  <a:srgbClr val="FFFFFF"/>
                                </a:solidFill>
                              </a14:hiddenFill>
                            </a:ext>
                          </a:extLst>
                        </pic:spPr>
                      </pic:pic>
                      <wps:wsp>
                        <wps:cNvPr id="106" name="AutoShape 363"/>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2D1CBB2" w14:textId="77777777" w:rsidR="008A541A" w:rsidRPr="00170A8D" w:rsidRDefault="008A541A"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07" name="Freeform 364"/>
                        <wps:cNvSpPr>
                          <a:spLocks/>
                        </wps:cNvSpPr>
                        <wps:spPr bwMode="auto">
                          <a:xfrm>
                            <a:off x="4851" y="10981"/>
                            <a:ext cx="4314" cy="2575"/>
                          </a:xfrm>
                          <a:custGeom>
                            <a:avLst/>
                            <a:gdLst>
                              <a:gd name="T0" fmla="*/ 0 w 365"/>
                              <a:gd name="T1" fmla="*/ 0 h 365"/>
                              <a:gd name="T2" fmla="*/ 431482 w 365"/>
                              <a:gd name="T3" fmla="*/ 257427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AutoShape 365"/>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37608DE" w14:textId="77777777" w:rsidR="008A541A" w:rsidRPr="00170A8D" w:rsidRDefault="008A541A"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09" name="Freeform 366"/>
                        <wps:cNvSpPr>
                          <a:spLocks/>
                        </wps:cNvSpPr>
                        <wps:spPr bwMode="auto">
                          <a:xfrm>
                            <a:off x="14008" y="23193"/>
                            <a:ext cx="13374" cy="445"/>
                          </a:xfrm>
                          <a:custGeom>
                            <a:avLst/>
                            <a:gdLst>
                              <a:gd name="T0" fmla="*/ 0 w 365"/>
                              <a:gd name="T1" fmla="*/ 0 h 365"/>
                              <a:gd name="T2" fmla="*/ 1337346 w 365"/>
                              <a:gd name="T3" fmla="*/ 4455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360" o:spid="_x0000_s1213" style="width:431.8pt;height:238.95pt;mso-position-horizontal-relative:char;mso-position-vertical-relative:line" coordsize="54838,303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">
                <v:rect id="AutoShape 572" o:spid="_x0000_s1214" style="position:absolute;width:54838;height:30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SZ0RwwAA&#10;ANwAAAAPAAAAZHJzL2Rvd25yZXYueG1sRE/basJAEH0X+g/LFPoiumkRKTEbKUJpKAUxXp6H7JgE&#10;s7Mxu03Sv3cFoW9zONdJ1qNpRE+dqy0reJ1HIIgLq2suFRz2n7N3EM4ja2wsk4I/crBOnyYJxtoO&#10;vKM+96UIIexiVFB538ZSuqIig25uW+LAnW1n0AfYlVJ3OIRw08i3KFpKgzWHhgpb2lRUXPJfo2Ao&#10;tv1p//Mlt9NTZvmaXTf58Vupl+fxYwXC0+j/xQ93psP8aAH3Z8IFMr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SZ0RwwAAANwAAAAPAAAAAAAAAAAAAAAAAJcCAABkcnMvZG93&#10;bnJldi54bWxQSwUGAAAAAAQABAD1AAAAhwMAAAAA&#10;" filled="f" stroked="f">
                  <o:lock v:ext="edit" aspectratio="t"/>
                </v:rect>
                <v:shape id="Picture 368" o:spid="_x0000_s1215" type="#_x0000_t75" style="position:absolute;left:7788;width:47050;height:30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J&#10;tOzEAAAA3AAAAA8AAABkcnMvZG93bnJldi54bWxET9tKAzEQfRf8hzCCbzZRWynrpkUFxZYidCte&#10;3sbNuFncTJYkbbd/bwqCb3M41ynng+vEjkJsPWu4HCkQxLU3LTcaXjePF1MQMSEb7DyThgNFmM9O&#10;T0osjN/zmnZVakQO4VigBptSX0gZa0sO48j3xJn79sFhyjA00gTc53DXySulbqTDlnODxZ4eLNU/&#10;1dZpeLHV+9O1OnykuKJlePtajNf3n1qfnw13tyASDelf/Od+Nnm+msDxmXyBnP0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AJtOzEAAAA3AAAAA8AAAAAAAAAAAAAAAAAnAIA&#10;AGRycy9kb3ducmV2LnhtbFBLBQYAAAAABAAEAPcAAACNAwAAAAA=&#10;">
                  <v:imagedata r:id="rId98" o:title=""/>
                </v:shape>
                <v:roundrect id="AutoShape 363" o:spid="_x0000_s1216" style="position:absolute;top:7846;width:5948;height:313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qiwhwgAA&#10;ANwAAAAPAAAAZHJzL2Rvd25yZXYueG1sRE/fa8IwEH4f7H8IN/BtplMooxrFCQNBRefE57M527Lm&#10;UpNY639vhIFv9/H9vPG0M7VoyfnKsoKPfgKCOLe64kLB/vf7/ROED8gaa8uk4EYeppPXlzFm2l75&#10;h9pdKEQMYZ+hgjKEJpPS5yUZ9H3bEEfuZJ3BEKErpHZ4jeGmloMkSaXBimNDiQ3NS8r/dhejoNp/&#10;HU7rzh2X8/Nq057TzZaGrVK9t242AhGoC0/xv3uh4/wkhccz8QI5u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qLCHCAAAA3AAAAA8AAAAAAAAAAAAAAAAAlwIAAGRycy9kb3du&#10;cmV2LnhtbFBLBQYAAAAABAAEAPUAAACGAwAAAAA=&#10;" fillcolor="#dbe5f1 [660]" strokecolor="#0070c0">
                  <v:textbox inset=".5mm,.5mm,.5mm,.5mm">
                    <w:txbxContent>
                      <w:p w14:paraId="42D1CBB2" w14:textId="77777777" w:rsidR="008A541A" w:rsidRPr="00170A8D" w:rsidRDefault="008A541A" w:rsidP="00081BC8">
                        <w:pPr>
                          <w:rPr>
                            <w:sz w:val="14"/>
                            <w:lang w:val="en-US"/>
                          </w:rPr>
                        </w:pPr>
                        <w:r w:rsidRPr="00170A8D">
                          <w:rPr>
                            <w:sz w:val="14"/>
                            <w:lang w:val="en-US"/>
                          </w:rPr>
                          <w:t>Instrument Selector</w:t>
                        </w:r>
                      </w:p>
                    </w:txbxContent>
                  </v:textbox>
                </v:roundrect>
                <v:shape id="Freeform 364" o:spid="_x0000_s1217" style="position:absolute;left:4851;top:10981;width:4314;height:257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" path="m0,0c129,129,259,259,365,365e" filled="f" strokecolor="#0070c0" strokeweight="1pt">
                  <v:stroke endarrow="open"/>
                  <v:path arrowok="t" o:connecttype="custom" o:connectlocs="0,0;5099763,1816095" o:connectangles="0,0"/>
                </v:shape>
                <v:roundrect id="AutoShape 365" o:spid="_x0000_s1218" style="position:absolute;left:2326;top:21014;width:11682;height:428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eR3IxQAA&#10;ANwAAAAPAAAAZHJzL2Rvd25yZXYueG1sRI9Ba8JAEIXvgv9hGaE33dSClNRVWkEQbLFa6XmaHZPQ&#10;7Gzc3cb03zsHwdsM781738yXvWtURyHWng08TjJQxIW3NZcGjl/r8TOomJAtNp7JwD9FWC6Ggznm&#10;1l94T90hlUpCOOZooEqpzbWORUUO48S3xKKdfHCYZA2ltgEvEu4aPc2ymXZYszRU2NKqouL38OcM&#10;1Me379NHH362q/P7rjvPdp/01BnzMOpfX0Al6tPdfLveWMHPhFaekQn04g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F5HcjFAAAA3AAAAA8AAAAAAAAAAAAAAAAAlwIAAGRycy9k&#10;b3ducmV2LnhtbFBLBQYAAAAABAAEAPUAAACJAwAAAAA=&#10;" fillcolor="#dbe5f1 [660]" strokecolor="#0070c0">
                  <v:textbox inset=".5mm,.5mm,.5mm,.5mm">
                    <w:txbxContent>
                      <w:p w14:paraId="237608DE" w14:textId="77777777" w:rsidR="008A541A" w:rsidRPr="00170A8D" w:rsidRDefault="008A541A" w:rsidP="00081BC8">
                        <w:pPr>
                          <w:rPr>
                            <w:sz w:val="14"/>
                            <w:lang w:val="en-US"/>
                          </w:rPr>
                        </w:pPr>
                        <w:r>
                          <w:rPr>
                            <w:sz w:val="14"/>
                            <w:lang w:val="en-US"/>
                          </w:rPr>
                          <w:t>Calibration information and graphs will be shown here</w:t>
                        </w:r>
                      </w:p>
                    </w:txbxContent>
                  </v:textbox>
                </v:roundrect>
                <v:shape id="Freeform 366" o:spid="_x0000_s1219" style="position:absolute;left:14008;top:23193;width:13374;height:445;visibility:visible;mso-wrap-style:square;v-text-anchor:top" coordsize="365,3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" path="m0,0c129,129,259,259,365,365e" filled="f" strokecolor="#0070c0" strokeweight="1pt">
                  <v:stroke endarrow="open"/>
                  <v:path arrowok="t" o:connecttype="custom" o:connectlocs="0,0;49001823,54320" o:connectangles="0,0"/>
                </v:shape>
                <w10:anchorlock/>
              </v:group>
            </w:pict>
          </mc:Fallback>
        </mc:AlternateContent>
      </w:r>
    </w:p>
    <w:p w14:paraId="1FC61A5A" w14:textId="77777777" w:rsidR="00081BC8" w:rsidRPr="00084655" w:rsidRDefault="00081BC8" w:rsidP="00081BC8">
      <w:pPr>
        <w:pStyle w:val="Caption"/>
      </w:pPr>
      <w:r w:rsidRPr="00084655">
        <w:t xml:space="preserve">Figure </w:t>
      </w:r>
      <w:r>
        <w:fldChar w:fldCharType="begin"/>
      </w:r>
      <w:r>
        <w:instrText xml:space="preserve"> SEQ Figure \* ARABIC </w:instrText>
      </w:r>
      <w:r>
        <w:fldChar w:fldCharType="separate"/>
      </w:r>
      <w:r w:rsidR="00057C13">
        <w:rPr>
          <w:noProof/>
        </w:rPr>
        <w:t>54</w:t>
      </w:r>
      <w:r>
        <w:rPr>
          <w:noProof/>
        </w:rPr>
        <w:fldChar w:fldCharType="end"/>
      </w:r>
      <w:r w:rsidRPr="00084655">
        <w:t xml:space="preserve">: </w:t>
      </w:r>
      <w:r>
        <w:t>Reference Data Editor</w:t>
      </w:r>
    </w:p>
    <w:p w14:paraId="0DED9FC7" w14:textId="77777777" w:rsidR="00081BC8" w:rsidRDefault="00081BC8" w:rsidP="00081BC8">
      <w:pPr>
        <w:pStyle w:val="Body"/>
      </w:pPr>
      <w:r>
        <w:t xml:space="preserve">The operation of the Reference Panel dialog is analogous to that for Instruments. Refer to </w:t>
      </w:r>
      <w:r w:rsidR="00E97988">
        <w:rPr>
          <w:i/>
        </w:rPr>
        <w:t>S</w:t>
      </w:r>
      <w:r w:rsidRPr="00AA601D">
        <w:rPr>
          <w:i/>
        </w:rPr>
        <w:t xml:space="preserve">ection </w:t>
      </w:r>
      <w:r w:rsidRPr="00AA601D">
        <w:rPr>
          <w:i/>
        </w:rPr>
        <w:fldChar w:fldCharType="begin"/>
      </w:r>
      <w:r w:rsidRPr="00AA601D">
        <w:rPr>
          <w:i/>
        </w:rPr>
        <w:instrText xml:space="preserve"> REF _Ref97355090 \r \h </w:instrText>
      </w:r>
      <w:r w:rsidR="00AA601D">
        <w:rPr>
          <w:i/>
        </w:rPr>
        <w:instrText xml:space="preserve"> \* MERGEFORMAT </w:instrText>
      </w:r>
      <w:r w:rsidRPr="00AA601D">
        <w:rPr>
          <w:i/>
        </w:rPr>
        <w:fldChar w:fldCharType="separate"/>
      </w:r>
      <w:r w:rsidR="00057C13">
        <w:rPr>
          <w:b/>
          <w:i/>
        </w:rPr>
        <w:t>Error! Reference source not found.</w:t>
      </w:r>
      <w:r w:rsidRPr="00AA601D">
        <w:rPr>
          <w:i/>
        </w:rPr>
        <w:fldChar w:fldCharType="end"/>
      </w:r>
      <w:r w:rsidRPr="00AA601D">
        <w:rPr>
          <w:i/>
        </w:rPr>
        <w:t xml:space="preserve"> </w:t>
      </w:r>
      <w:r w:rsidR="000A3A0E" w:rsidRPr="000A3A0E">
        <w:rPr>
          <w:i/>
        </w:rPr>
        <w:fldChar w:fldCharType="begin"/>
      </w:r>
      <w:r w:rsidR="000A3A0E" w:rsidRPr="000A3A0E">
        <w:rPr>
          <w:i/>
        </w:rPr>
        <w:instrText xml:space="preserve"> REF _Ref413330771 \h  \* MERGEFORMAT </w:instrText>
      </w:r>
      <w:r w:rsidR="000A3A0E" w:rsidRPr="000A3A0E">
        <w:rPr>
          <w:i/>
        </w:rPr>
      </w:r>
      <w:r w:rsidR="000A3A0E" w:rsidRPr="000A3A0E">
        <w:rPr>
          <w:i/>
        </w:rPr>
        <w:fldChar w:fldCharType="separate"/>
      </w:r>
      <w:r w:rsidR="00057C13" w:rsidRPr="00057C13">
        <w:rPr>
          <w:i/>
        </w:rPr>
        <w:t>Instrument admin.</w:t>
      </w:r>
      <w:r w:rsidR="000A3A0E" w:rsidRPr="000A3A0E">
        <w:rPr>
          <w:i/>
        </w:rPr>
        <w:fldChar w:fldCharType="end"/>
      </w:r>
      <w:r>
        <w:t xml:space="preserve"> and use the instructions in that section and its sub-section on </w:t>
      </w:r>
      <w:r w:rsidR="000A3A0E" w:rsidRPr="000A3A0E">
        <w:rPr>
          <w:i/>
        </w:rPr>
        <w:fldChar w:fldCharType="begin"/>
      </w:r>
      <w:r w:rsidR="000A3A0E" w:rsidRPr="000A3A0E">
        <w:rPr>
          <w:i/>
        </w:rPr>
        <w:instrText xml:space="preserve"> REF _Ref357602394 \h </w:instrText>
      </w:r>
      <w:r w:rsidR="000A3A0E">
        <w:rPr>
          <w:i/>
        </w:rPr>
        <w:instrText xml:space="preserve"> \* MERGEFORMAT </w:instrText>
      </w:r>
      <w:r w:rsidR="000A3A0E" w:rsidRPr="000A3A0E">
        <w:rPr>
          <w:i/>
        </w:rPr>
      </w:r>
      <w:r w:rsidR="000A3A0E" w:rsidRPr="000A3A0E">
        <w:rPr>
          <w:i/>
        </w:rPr>
        <w:fldChar w:fldCharType="separate"/>
      </w:r>
      <w:r w:rsidR="00057C13" w:rsidRPr="00057C13">
        <w:rPr>
          <w:i/>
        </w:rPr>
        <w:t>Instrument Calibrations</w:t>
      </w:r>
      <w:r w:rsidR="000A3A0E" w:rsidRPr="000A3A0E">
        <w:rPr>
          <w:i/>
        </w:rPr>
        <w:fldChar w:fldCharType="end"/>
      </w:r>
      <w:r w:rsidR="000A3A0E">
        <w:t xml:space="preserve"> </w:t>
      </w:r>
      <w:r>
        <w:t>to understand the operation of Reference Panel viewing and maintenance.</w:t>
      </w:r>
    </w:p>
    <w:p w14:paraId="701747CB" w14:textId="77777777" w:rsidR="00081BC8" w:rsidRDefault="00081BC8" w:rsidP="00081BC8">
      <w:pPr>
        <w:pStyle w:val="Heading3"/>
      </w:pPr>
      <w:bookmarkStart w:id="382" w:name="_Ref357671230"/>
      <w:bookmarkStart w:id="383" w:name="_Toc398023984"/>
      <w:bookmarkStart w:id="384" w:name="_Toc296956727"/>
      <w:r>
        <w:t>Reference Panel Calibrations</w:t>
      </w:r>
      <w:bookmarkEnd w:id="382"/>
      <w:bookmarkEnd w:id="383"/>
      <w:bookmarkEnd w:id="384"/>
    </w:p>
    <w:p w14:paraId="482A20EB" w14:textId="77777777" w:rsidR="00081BC8" w:rsidRDefault="00081BC8" w:rsidP="00081BC8">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07"/>
        <w:gridCol w:w="1534"/>
        <w:gridCol w:w="5492"/>
      </w:tblGrid>
      <w:tr w:rsidR="00081BC8" w:rsidRPr="00A51D78" w14:paraId="0D5BE9CE" w14:textId="77777777" w:rsidTr="00710979">
        <w:tc>
          <w:tcPr>
            <w:tcW w:w="1526" w:type="dxa"/>
          </w:tcPr>
          <w:p w14:paraId="133DC00D" w14:textId="77777777" w:rsidR="00081BC8" w:rsidRPr="00A51D78" w:rsidRDefault="00081BC8" w:rsidP="00710979">
            <w:pPr>
              <w:pStyle w:val="HangingIndent"/>
              <w:ind w:left="0" w:firstLine="0"/>
              <w:rPr>
                <w:rStyle w:val="Strong"/>
              </w:rPr>
            </w:pPr>
            <w:r w:rsidRPr="00A51D78">
              <w:rPr>
                <w:rStyle w:val="Strong"/>
              </w:rPr>
              <w:t>Field name</w:t>
            </w:r>
          </w:p>
        </w:tc>
        <w:tc>
          <w:tcPr>
            <w:tcW w:w="1559" w:type="dxa"/>
          </w:tcPr>
          <w:p w14:paraId="42FD5CAF" w14:textId="77777777" w:rsidR="00081BC8" w:rsidRPr="00A51D78" w:rsidRDefault="00081BC8" w:rsidP="00710979">
            <w:pPr>
              <w:pStyle w:val="HangingIndent"/>
              <w:ind w:left="0" w:firstLine="0"/>
              <w:rPr>
                <w:rStyle w:val="Strong"/>
              </w:rPr>
            </w:pPr>
            <w:r w:rsidRPr="00A51D78">
              <w:rPr>
                <w:rStyle w:val="Strong"/>
              </w:rPr>
              <w:t>Format</w:t>
            </w:r>
          </w:p>
        </w:tc>
        <w:tc>
          <w:tcPr>
            <w:tcW w:w="5777" w:type="dxa"/>
          </w:tcPr>
          <w:p w14:paraId="0CD974A1" w14:textId="77777777" w:rsidR="00081BC8" w:rsidRPr="00A51D78" w:rsidRDefault="00081BC8" w:rsidP="00710979">
            <w:pPr>
              <w:pStyle w:val="HangingIndent"/>
              <w:ind w:left="0" w:firstLine="0"/>
              <w:rPr>
                <w:rStyle w:val="Strong"/>
              </w:rPr>
            </w:pPr>
            <w:r w:rsidRPr="00A51D78">
              <w:rPr>
                <w:rStyle w:val="Strong"/>
              </w:rPr>
              <w:t>Comment</w:t>
            </w:r>
          </w:p>
        </w:tc>
      </w:tr>
      <w:tr w:rsidR="00081BC8" w:rsidRPr="00887779" w14:paraId="46CF1F9C" w14:textId="77777777" w:rsidTr="00710979">
        <w:tc>
          <w:tcPr>
            <w:tcW w:w="1526" w:type="dxa"/>
          </w:tcPr>
          <w:p w14:paraId="1A2548D9" w14:textId="77777777" w:rsidR="00081BC8" w:rsidRPr="00887779" w:rsidRDefault="00081BC8" w:rsidP="00710979">
            <w:pPr>
              <w:pStyle w:val="HangingIndent"/>
              <w:ind w:left="0" w:firstLine="0"/>
            </w:pPr>
            <w:r w:rsidRPr="00887779">
              <w:t>Calibration date</w:t>
            </w:r>
          </w:p>
        </w:tc>
        <w:tc>
          <w:tcPr>
            <w:tcW w:w="1559" w:type="dxa"/>
          </w:tcPr>
          <w:p w14:paraId="23686B79" w14:textId="77777777" w:rsidR="00081BC8" w:rsidRPr="00887779" w:rsidRDefault="00081BC8" w:rsidP="00710979">
            <w:pPr>
              <w:pStyle w:val="HangingIndent"/>
              <w:ind w:left="0" w:firstLine="0"/>
            </w:pPr>
            <w:r>
              <w:t>Date/time selected by date picker</w:t>
            </w:r>
          </w:p>
        </w:tc>
        <w:tc>
          <w:tcPr>
            <w:tcW w:w="5777" w:type="dxa"/>
          </w:tcPr>
          <w:p w14:paraId="77EFD519" w14:textId="77777777" w:rsidR="00081BC8" w:rsidRPr="00887779" w:rsidRDefault="00081BC8" w:rsidP="00710979">
            <w:pPr>
              <w:pStyle w:val="HangingIndent"/>
              <w:ind w:left="0" w:firstLine="0"/>
            </w:pPr>
            <w:r w:rsidRPr="00887779">
              <w:t xml:space="preserve">The date on which this Calibration was performed. Where possible, </w:t>
            </w:r>
            <w:r>
              <w:t>SPECCHIO</w:t>
            </w:r>
            <w:r w:rsidRPr="00887779">
              <w:t xml:space="preserve"> will use the Calibration with the most recent date and time which is prior to the Acquisition date/time of the Spectrum being processed.</w:t>
            </w:r>
          </w:p>
        </w:tc>
      </w:tr>
      <w:tr w:rsidR="00081BC8" w:rsidRPr="00887779" w14:paraId="15FC1775" w14:textId="77777777" w:rsidTr="00710979">
        <w:tc>
          <w:tcPr>
            <w:tcW w:w="1526" w:type="dxa"/>
          </w:tcPr>
          <w:p w14:paraId="12FC8382" w14:textId="77777777" w:rsidR="00081BC8" w:rsidRPr="00887779" w:rsidRDefault="00081BC8" w:rsidP="00710979">
            <w:pPr>
              <w:pStyle w:val="HangingIndent"/>
              <w:ind w:left="0" w:firstLine="0"/>
            </w:pPr>
            <w:r w:rsidRPr="00887779">
              <w:lastRenderedPageBreak/>
              <w:t>Calibration number</w:t>
            </w:r>
          </w:p>
        </w:tc>
        <w:tc>
          <w:tcPr>
            <w:tcW w:w="1559" w:type="dxa"/>
          </w:tcPr>
          <w:p w14:paraId="7C4DD1EA" w14:textId="77777777" w:rsidR="00081BC8" w:rsidRPr="00887779" w:rsidRDefault="00081BC8" w:rsidP="00710979">
            <w:pPr>
              <w:pStyle w:val="HangingIndent"/>
              <w:ind w:left="0" w:firstLine="0"/>
            </w:pPr>
            <w:r>
              <w:t>Integer</w:t>
            </w:r>
          </w:p>
        </w:tc>
        <w:tc>
          <w:tcPr>
            <w:tcW w:w="5777" w:type="dxa"/>
          </w:tcPr>
          <w:p w14:paraId="507AE6FB" w14:textId="77777777" w:rsidR="00081BC8" w:rsidRPr="00887779" w:rsidRDefault="00081BC8" w:rsidP="00710979">
            <w:pPr>
              <w:pStyle w:val="HangingIndent"/>
              <w:ind w:left="0" w:firstLine="0"/>
            </w:pPr>
            <w:r>
              <w:t>The sequence number of this</w:t>
            </w:r>
            <w:r w:rsidRPr="00887779">
              <w:t xml:space="preserve"> Calibration. If there is insufficient date information, </w:t>
            </w:r>
            <w:r>
              <w:t>and a Calibration Number is given in the Spectrum’s Metadata, 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t>SPECCHIO</w:t>
            </w:r>
            <w:r w:rsidRPr="00887779">
              <w:t xml:space="preserve"> requirement.</w:t>
            </w:r>
          </w:p>
        </w:tc>
      </w:tr>
      <w:tr w:rsidR="00081BC8" w:rsidRPr="00887779" w14:paraId="0B68DE73" w14:textId="77777777" w:rsidTr="00710979">
        <w:tc>
          <w:tcPr>
            <w:tcW w:w="1526" w:type="dxa"/>
          </w:tcPr>
          <w:p w14:paraId="031CA90B" w14:textId="77777777" w:rsidR="00081BC8" w:rsidRPr="00887779" w:rsidRDefault="00081BC8" w:rsidP="00710979">
            <w:pPr>
              <w:pStyle w:val="HangingIndent"/>
              <w:ind w:left="0" w:firstLine="0"/>
            </w:pPr>
            <w:r w:rsidRPr="00887779">
              <w:t>Comments</w:t>
            </w:r>
          </w:p>
        </w:tc>
        <w:tc>
          <w:tcPr>
            <w:tcW w:w="1559" w:type="dxa"/>
          </w:tcPr>
          <w:p w14:paraId="7D8DADAF" w14:textId="77777777" w:rsidR="00081BC8" w:rsidRPr="00887779" w:rsidRDefault="00081BC8" w:rsidP="00710979">
            <w:pPr>
              <w:pStyle w:val="HangingIndent"/>
              <w:ind w:left="0" w:firstLine="0"/>
            </w:pPr>
            <w:r>
              <w:t>Text String</w:t>
            </w:r>
          </w:p>
        </w:tc>
        <w:tc>
          <w:tcPr>
            <w:tcW w:w="5777" w:type="dxa"/>
          </w:tcPr>
          <w:p w14:paraId="3F4D169A" w14:textId="77777777" w:rsidR="00081BC8" w:rsidRPr="00887779" w:rsidRDefault="00081BC8" w:rsidP="00710979">
            <w:pPr>
              <w:pStyle w:val="HangingIndent"/>
              <w:ind w:left="0" w:firstLine="0"/>
            </w:pPr>
            <w:r w:rsidRPr="00887779">
              <w:t>A comment about this Calibration.</w:t>
            </w:r>
          </w:p>
        </w:tc>
      </w:tr>
      <w:tr w:rsidR="00081BC8" w:rsidRPr="00887779" w14:paraId="03C75A08" w14:textId="77777777" w:rsidTr="00710979">
        <w:tc>
          <w:tcPr>
            <w:tcW w:w="1526" w:type="dxa"/>
          </w:tcPr>
          <w:p w14:paraId="512AA6B6" w14:textId="77777777" w:rsidR="00081BC8" w:rsidRPr="00887779" w:rsidRDefault="00081BC8" w:rsidP="00710979">
            <w:pPr>
              <w:pStyle w:val="HangingIndent"/>
              <w:ind w:left="0" w:firstLine="0"/>
            </w:pPr>
            <w:r>
              <w:t>Calibration table</w:t>
            </w:r>
          </w:p>
        </w:tc>
        <w:tc>
          <w:tcPr>
            <w:tcW w:w="1559" w:type="dxa"/>
          </w:tcPr>
          <w:p w14:paraId="6C4A7226" w14:textId="77777777" w:rsidR="00081BC8" w:rsidRPr="00887779" w:rsidRDefault="00081BC8" w:rsidP="00710979">
            <w:pPr>
              <w:pStyle w:val="HangingIndent"/>
              <w:ind w:left="0" w:firstLine="0"/>
            </w:pPr>
            <w:r>
              <w:t>Table</w:t>
            </w:r>
          </w:p>
        </w:tc>
        <w:tc>
          <w:tcPr>
            <w:tcW w:w="5777" w:type="dxa"/>
          </w:tcPr>
          <w:p w14:paraId="7F0A1A6E" w14:textId="77777777" w:rsidR="00081BC8" w:rsidRDefault="00081BC8" w:rsidP="00710979">
            <w:pPr>
              <w:pStyle w:val="HangingIndent"/>
              <w:ind w:left="0" w:firstLine="0"/>
            </w:pPr>
            <w:r w:rsidRPr="00887779">
              <w:t xml:space="preserve">A table of </w:t>
            </w:r>
            <w:r>
              <w:t>calibration values at various wavelengths with the following fields.</w:t>
            </w:r>
          </w:p>
          <w:p w14:paraId="41A4ED44" w14:textId="77777777" w:rsidR="00081BC8" w:rsidRDefault="00081BC8" w:rsidP="00710979">
            <w:pPr>
              <w:pStyle w:val="HangingIndentinTable"/>
            </w:pPr>
            <w:r>
              <w:t>Wavelength</w:t>
            </w:r>
            <w:r>
              <w:tab/>
              <w:t>The wavelength in nanometres at which the Calibration values apply</w:t>
            </w:r>
          </w:p>
          <w:p w14:paraId="6F2F148E" w14:textId="77777777" w:rsidR="00081BC8" w:rsidRDefault="00081BC8" w:rsidP="00710979">
            <w:pPr>
              <w:pStyle w:val="HangingIndentinTable"/>
            </w:pPr>
            <w:r>
              <w:t>Rho</w:t>
            </w:r>
            <w:r>
              <w:tab/>
              <w:t>The reflectance factor of the panel at this wavelength, in the range 0 to 1</w:t>
            </w:r>
          </w:p>
          <w:p w14:paraId="7C347708" w14:textId="77777777" w:rsidR="00081BC8" w:rsidRPr="00887779" w:rsidRDefault="00081BC8" w:rsidP="00710979">
            <w:pPr>
              <w:pStyle w:val="HangingIndentinTable"/>
            </w:pPr>
            <w:r>
              <w:t>Sigma</w:t>
            </w:r>
            <w:r>
              <w:tab/>
              <w:t>The uncertainty estimate of the Rho value, expressed as a standard deviation</w:t>
            </w:r>
          </w:p>
        </w:tc>
      </w:tr>
    </w:tbl>
    <w:p w14:paraId="11D59C95" w14:textId="77777777" w:rsidR="00081BC8" w:rsidRDefault="00081BC8" w:rsidP="00081BC8">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 Calibrations do not need to be loaded in chronological order, but they will be used according to their dates.</w:t>
      </w:r>
    </w:p>
    <w:p w14:paraId="4AE4B208" w14:textId="77777777" w:rsidR="00081BC8" w:rsidRDefault="00081BC8" w:rsidP="00081BC8">
      <w:pPr>
        <w:pStyle w:val="Body"/>
      </w:pPr>
      <w:r>
        <w:t>The Calibration file supplies the Wavelength/Rho/Sigma table. The Calibration date, Calibration number and comments must be manually updated after the table is loaded. This file is formatted as follows…</w:t>
      </w:r>
    </w:p>
    <w:p w14:paraId="428EB5B2" w14:textId="77777777" w:rsidR="00081BC8" w:rsidRDefault="00081BC8" w:rsidP="00081BC8">
      <w:pPr>
        <w:pStyle w:val="Bullet"/>
        <w:ind w:left="1134"/>
      </w:pPr>
      <w:r>
        <w:t>A tab separated text file, usually with TXT extension.</w:t>
      </w:r>
    </w:p>
    <w:p w14:paraId="77DD50DE" w14:textId="77777777" w:rsidR="00081BC8" w:rsidRDefault="00081BC8" w:rsidP="00081BC8">
      <w:pPr>
        <w:pStyle w:val="Bullet"/>
        <w:ind w:left="1134"/>
      </w:pPr>
      <w:r>
        <w:t>The first line must be a heading line. Its first value must be exactly “wvl” and there must be a heading for the Rho column.</w:t>
      </w:r>
    </w:p>
    <w:p w14:paraId="00744160" w14:textId="77777777" w:rsidR="00081BC8" w:rsidRDefault="00081BC8" w:rsidP="00081BC8">
      <w:pPr>
        <w:pStyle w:val="Bullet"/>
        <w:ind w:left="1134"/>
      </w:pPr>
      <w:r>
        <w:t>The entry for each wavelength is on a new line.</w:t>
      </w:r>
    </w:p>
    <w:p w14:paraId="06FCA292" w14:textId="77777777" w:rsidR="00081BC8" w:rsidRDefault="00081BC8" w:rsidP="00081BC8">
      <w:pPr>
        <w:pStyle w:val="Bullet"/>
        <w:ind w:left="1134"/>
      </w:pPr>
      <w:r>
        <w:t>The values on each line are in the sequence Wavelength, Rho and Sigma.</w:t>
      </w:r>
    </w:p>
    <w:p w14:paraId="24F57257" w14:textId="77777777" w:rsidR="00081BC8" w:rsidRDefault="00081BC8" w:rsidP="00081BC8">
      <w:pPr>
        <w:pStyle w:val="Bullet"/>
        <w:ind w:left="1134"/>
      </w:pPr>
      <w:r>
        <w:t>The Sigma value is optional. However, if it is present, it must be present on all lines, and there must also be a heading for it in the first line of the file.</w:t>
      </w:r>
    </w:p>
    <w:p w14:paraId="77303487" w14:textId="77777777" w:rsidR="00081BC8" w:rsidRDefault="00081BC8" w:rsidP="00081BC8">
      <w:pPr>
        <w:pStyle w:val="Note"/>
      </w:pPr>
      <w:r>
        <w:t>Note</w:t>
      </w:r>
      <w:r>
        <w:tab/>
        <w:t>For Spectralon calibration files as provided by LabSphere, if required, uncertainty information must be added by the user to the file before loading.</w:t>
      </w:r>
    </w:p>
    <w:p w14:paraId="0F5C1B17" w14:textId="77777777" w:rsidR="00081BC8" w:rsidRDefault="00081BC8" w:rsidP="00081BC8">
      <w:pPr>
        <w:pStyle w:val="HeadingSubUnnumbered"/>
      </w:pPr>
      <w:r>
        <w:t>Example</w:t>
      </w:r>
    </w:p>
    <w:p w14:paraId="5B87FCC6" w14:textId="77777777" w:rsidR="00081BC8" w:rsidRPr="00391D00" w:rsidRDefault="00081BC8" w:rsidP="00081BC8">
      <w:pPr>
        <w:pStyle w:val="Code"/>
        <w:rPr>
          <w:rStyle w:val="Codeintext"/>
        </w:rPr>
      </w:pPr>
      <w:r w:rsidRPr="00391D00">
        <w:rPr>
          <w:rStyle w:val="Codeintext"/>
        </w:rPr>
        <w:t>wvl</w:t>
      </w:r>
      <w:r w:rsidRPr="00391D00">
        <w:rPr>
          <w:rStyle w:val="Codeintext"/>
        </w:rPr>
        <w:tab/>
        <w:t>rho</w:t>
      </w:r>
      <w:r w:rsidRPr="00391D00">
        <w:rPr>
          <w:rStyle w:val="Codeintext"/>
        </w:rPr>
        <w:tab/>
        <w:t>sigma</w:t>
      </w:r>
    </w:p>
    <w:p w14:paraId="0AF91359" w14:textId="77777777" w:rsidR="00081BC8" w:rsidRPr="004C3526" w:rsidRDefault="00081BC8" w:rsidP="00081BC8">
      <w:pPr>
        <w:pStyle w:val="Code"/>
      </w:pPr>
      <w:r w:rsidRPr="004C3526">
        <w:t>250</w:t>
      </w:r>
      <w:r w:rsidRPr="004C3526">
        <w:tab/>
        <w:t>0.98</w:t>
      </w:r>
      <w:r w:rsidRPr="004C3526">
        <w:tab/>
        <w:t>0.02</w:t>
      </w:r>
    </w:p>
    <w:p w14:paraId="1067E187" w14:textId="77777777" w:rsidR="00081BC8" w:rsidRPr="004C3526" w:rsidRDefault="00081BC8" w:rsidP="00081BC8">
      <w:pPr>
        <w:pStyle w:val="Code"/>
      </w:pPr>
      <w:r w:rsidRPr="004C3526">
        <w:t>251</w:t>
      </w:r>
      <w:r w:rsidRPr="004C3526">
        <w:tab/>
        <w:t>0.98</w:t>
      </w:r>
      <w:r w:rsidRPr="004C3526">
        <w:tab/>
        <w:t>0.02</w:t>
      </w:r>
    </w:p>
    <w:p w14:paraId="7C43A140" w14:textId="77777777" w:rsidR="00081BC8" w:rsidRPr="004C3526" w:rsidRDefault="00081BC8" w:rsidP="00081BC8">
      <w:pPr>
        <w:pStyle w:val="Code"/>
      </w:pPr>
      <w:r w:rsidRPr="004C3526">
        <w:t>252</w:t>
      </w:r>
      <w:r w:rsidRPr="004C3526">
        <w:tab/>
        <w:t>0.981</w:t>
      </w:r>
      <w:r w:rsidRPr="004C3526">
        <w:tab/>
        <w:t>0.02</w:t>
      </w:r>
    </w:p>
    <w:p w14:paraId="498E10B5" w14:textId="77777777" w:rsidR="00081BC8" w:rsidRPr="004C3526" w:rsidRDefault="00081BC8" w:rsidP="00081BC8">
      <w:pPr>
        <w:pStyle w:val="Code"/>
      </w:pPr>
      <w:r w:rsidRPr="004C3526">
        <w:t>253</w:t>
      </w:r>
      <w:r w:rsidRPr="004C3526">
        <w:tab/>
        <w:t>0.98</w:t>
      </w:r>
      <w:r w:rsidRPr="004C3526">
        <w:tab/>
        <w:t>0.02</w:t>
      </w:r>
    </w:p>
    <w:p w14:paraId="6A23BE5A" w14:textId="77777777" w:rsidR="00081BC8" w:rsidRPr="004C3526" w:rsidRDefault="00081BC8" w:rsidP="00081BC8">
      <w:pPr>
        <w:pStyle w:val="Code"/>
      </w:pPr>
      <w:r w:rsidRPr="004C3526">
        <w:t>254</w:t>
      </w:r>
      <w:r w:rsidRPr="004C3526">
        <w:tab/>
        <w:t>0.98</w:t>
      </w:r>
      <w:r w:rsidRPr="004C3526">
        <w:tab/>
        <w:t>0.02</w:t>
      </w:r>
    </w:p>
    <w:p w14:paraId="784A7149" w14:textId="77777777" w:rsidR="00081BC8" w:rsidRPr="004C3526" w:rsidRDefault="00081BC8" w:rsidP="00081BC8">
      <w:pPr>
        <w:pStyle w:val="Code"/>
      </w:pPr>
      <w:r w:rsidRPr="004C3526">
        <w:t>255</w:t>
      </w:r>
      <w:r w:rsidRPr="004C3526">
        <w:tab/>
        <w:t>0.981</w:t>
      </w:r>
      <w:r w:rsidRPr="004C3526">
        <w:tab/>
        <w:t>0.02</w:t>
      </w:r>
    </w:p>
    <w:p w14:paraId="5AE9019E" w14:textId="77777777" w:rsidR="00081BC8" w:rsidRPr="004C3526" w:rsidRDefault="00081BC8" w:rsidP="00081BC8">
      <w:pPr>
        <w:pStyle w:val="Code"/>
      </w:pPr>
      <w:r w:rsidRPr="004C3526">
        <w:t>256</w:t>
      </w:r>
      <w:r w:rsidRPr="004C3526">
        <w:tab/>
        <w:t>0.98</w:t>
      </w:r>
      <w:r w:rsidRPr="004C3526">
        <w:tab/>
        <w:t>0.02</w:t>
      </w:r>
    </w:p>
    <w:p w14:paraId="37EFED3B" w14:textId="77777777" w:rsidR="00081BC8" w:rsidRPr="004C3526" w:rsidRDefault="00081BC8" w:rsidP="00081BC8">
      <w:pPr>
        <w:pStyle w:val="Code"/>
      </w:pPr>
      <w:r w:rsidRPr="004C3526">
        <w:t>257</w:t>
      </w:r>
      <w:r w:rsidRPr="004C3526">
        <w:tab/>
        <w:t>0.98</w:t>
      </w:r>
      <w:r w:rsidRPr="004C3526">
        <w:tab/>
        <w:t>0.02</w:t>
      </w:r>
    </w:p>
    <w:p w14:paraId="0A6CBA51" w14:textId="77777777" w:rsidR="00081BC8" w:rsidRPr="004C3526" w:rsidRDefault="00081BC8" w:rsidP="00081BC8">
      <w:pPr>
        <w:pStyle w:val="Code"/>
      </w:pPr>
      <w:r w:rsidRPr="004C3526">
        <w:t>258</w:t>
      </w:r>
      <w:r w:rsidRPr="004C3526">
        <w:tab/>
        <w:t>0.98</w:t>
      </w:r>
      <w:r w:rsidRPr="004C3526">
        <w:tab/>
        <w:t>0.02</w:t>
      </w:r>
    </w:p>
    <w:p w14:paraId="08346CA7" w14:textId="77777777" w:rsidR="00081BC8" w:rsidRPr="004C3526" w:rsidRDefault="00081BC8" w:rsidP="00081BC8">
      <w:pPr>
        <w:pStyle w:val="Code"/>
      </w:pPr>
      <w:r w:rsidRPr="004C3526">
        <w:t>259</w:t>
      </w:r>
      <w:r w:rsidRPr="004C3526">
        <w:tab/>
        <w:t>0.981</w:t>
      </w:r>
      <w:r w:rsidRPr="004C3526">
        <w:tab/>
        <w:t>0.02</w:t>
      </w:r>
    </w:p>
    <w:p w14:paraId="5E38F11F" w14:textId="77777777" w:rsidR="00081BC8" w:rsidRPr="004C3526" w:rsidRDefault="00081BC8" w:rsidP="00081BC8">
      <w:pPr>
        <w:pStyle w:val="Code"/>
      </w:pPr>
      <w:r w:rsidRPr="004C3526">
        <w:lastRenderedPageBreak/>
        <w:t>260</w:t>
      </w:r>
      <w:r w:rsidRPr="004C3526">
        <w:tab/>
        <w:t>0.98</w:t>
      </w:r>
      <w:r w:rsidRPr="004C3526">
        <w:tab/>
        <w:t>0.02</w:t>
      </w:r>
    </w:p>
    <w:p w14:paraId="498723C7" w14:textId="77777777" w:rsidR="00081BC8" w:rsidRPr="004C3526" w:rsidRDefault="00081BC8" w:rsidP="00081BC8">
      <w:pPr>
        <w:pStyle w:val="Code"/>
      </w:pPr>
      <w:r w:rsidRPr="004C3526">
        <w:t>261</w:t>
      </w:r>
      <w:r w:rsidRPr="004C3526">
        <w:tab/>
        <w:t>0.98</w:t>
      </w:r>
      <w:r w:rsidRPr="004C3526">
        <w:tab/>
        <w:t>0.02</w:t>
      </w:r>
    </w:p>
    <w:p w14:paraId="60746A40" w14:textId="77777777" w:rsidR="00081BC8" w:rsidRPr="004C3526" w:rsidRDefault="00081BC8" w:rsidP="00081BC8">
      <w:pPr>
        <w:pStyle w:val="Code"/>
      </w:pPr>
      <w:r w:rsidRPr="004C3526">
        <w:t>262</w:t>
      </w:r>
      <w:r w:rsidRPr="004C3526">
        <w:tab/>
        <w:t>0.978</w:t>
      </w:r>
      <w:r w:rsidRPr="004C3526">
        <w:tab/>
        <w:t>0.02</w:t>
      </w:r>
    </w:p>
    <w:p w14:paraId="6D1CF4BC" w14:textId="77777777" w:rsidR="00081BC8" w:rsidRPr="004C3526" w:rsidRDefault="00081BC8" w:rsidP="00081BC8">
      <w:pPr>
        <w:pStyle w:val="Code"/>
      </w:pPr>
      <w:r w:rsidRPr="004C3526">
        <w:t>263</w:t>
      </w:r>
      <w:r w:rsidRPr="004C3526">
        <w:tab/>
        <w:t>0.979</w:t>
      </w:r>
      <w:r w:rsidRPr="004C3526">
        <w:tab/>
        <w:t>0.02</w:t>
      </w:r>
    </w:p>
    <w:p w14:paraId="0AE5C830" w14:textId="77777777" w:rsidR="00081BC8" w:rsidRPr="004C3526" w:rsidRDefault="00081BC8" w:rsidP="00081BC8">
      <w:pPr>
        <w:pStyle w:val="Code"/>
      </w:pPr>
      <w:r w:rsidRPr="004C3526">
        <w:t xml:space="preserve">     :</w:t>
      </w:r>
    </w:p>
    <w:p w14:paraId="2C3D7E87" w14:textId="77777777" w:rsidR="00081BC8" w:rsidRPr="004C3526" w:rsidRDefault="00081BC8" w:rsidP="00081BC8">
      <w:pPr>
        <w:pStyle w:val="Code"/>
      </w:pPr>
      <w:r w:rsidRPr="004C3526">
        <w:t xml:space="preserve">     :</w:t>
      </w:r>
    </w:p>
    <w:p w14:paraId="4E2BD782" w14:textId="77777777" w:rsidR="00081BC8" w:rsidRDefault="00081BC8" w:rsidP="00081BC8">
      <w:pPr>
        <w:pStyle w:val="Body"/>
      </w:pPr>
      <w:r>
        <w:t xml:space="preserve">Before loading a calibration file, a Sensor definition fitting the wavelengths of the calibration must be present in the database. In the case of Spectralon reference panels, the Sensor definition is the Perkin-Elmer Lambda </w:t>
      </w:r>
      <w:r w:rsidRPr="002A413C">
        <w:t>19</w:t>
      </w:r>
      <w:r>
        <w:t xml:space="preserve"> Sensor.</w:t>
      </w:r>
    </w:p>
    <w:p w14:paraId="02F78799" w14:textId="77777777" w:rsidR="00081BC8" w:rsidRDefault="00081BC8" w:rsidP="00081BC8">
      <w:pPr>
        <w:pStyle w:val="ProcessHeading"/>
      </w:pPr>
      <w:r>
        <w:t>To add</w:t>
      </w:r>
      <w:r w:rsidR="0080763E">
        <w:t xml:space="preserve"> a new place marker Calibration:</w:t>
      </w:r>
    </w:p>
    <w:tbl>
      <w:tblPr>
        <w:tblStyle w:val="Instructions"/>
        <w:tblW w:w="0" w:type="auto"/>
        <w:tblLook w:val="04A0" w:firstRow="1" w:lastRow="0" w:firstColumn="1" w:lastColumn="0" w:noHBand="0" w:noVBand="1"/>
      </w:tblPr>
      <w:tblGrid>
        <w:gridCol w:w="8533"/>
      </w:tblGrid>
      <w:tr w:rsidR="00081BC8" w14:paraId="31D7A8A8"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D19A53D" w14:textId="77777777" w:rsidR="00081BC8" w:rsidRDefault="00081BC8" w:rsidP="00710979">
            <w:pPr>
              <w:pStyle w:val="ProcessStep"/>
            </w:pPr>
            <w:r>
              <w:t>Select the correct Reference Panel to display its data.</w:t>
            </w:r>
          </w:p>
          <w:p w14:paraId="0BE4F8E5"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6A2D2A9A" w14:textId="77777777" w:rsidR="00081BC8" w:rsidRDefault="00081BC8" w:rsidP="00710979">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14:paraId="61C845BD" w14:textId="77777777" w:rsidR="00081BC8" w:rsidRDefault="00081BC8" w:rsidP="00710979">
            <w:pPr>
              <w:pStyle w:val="ProcessStep"/>
            </w:pPr>
            <w:r>
              <w:t>Enter the required Calibration identification parameters. You cannot enter the actual calibrated values.</w:t>
            </w:r>
          </w:p>
          <w:p w14:paraId="5B283DCC" w14:textId="77777777" w:rsidR="00081BC8" w:rsidRDefault="00081BC8" w:rsidP="001D5242">
            <w:pPr>
              <w:pStyle w:val="ProcessStep"/>
            </w:pPr>
            <w:r>
              <w:t>Click</w:t>
            </w:r>
            <w:r w:rsidR="001D5242">
              <w:t xml:space="preserve"> </w:t>
            </w:r>
            <w:r w:rsidR="001D5242" w:rsidRPr="001D5242">
              <w:rPr>
                <w:b/>
              </w:rPr>
              <w:t>Updat0065</w:t>
            </w:r>
            <w:r>
              <w:t xml:space="preserve"> to write the new Calibration information back to the database.</w:t>
            </w:r>
          </w:p>
        </w:tc>
      </w:tr>
    </w:tbl>
    <w:p w14:paraId="396DFDF0" w14:textId="77777777" w:rsidR="00081BC8" w:rsidRPr="00EC35D9" w:rsidRDefault="00081BC8" w:rsidP="00081BC8">
      <w:pPr>
        <w:pStyle w:val="ProcessHeading"/>
      </w:pPr>
      <w:r>
        <w:t>To add a new complete</w:t>
      </w:r>
      <w:r w:rsidR="0080763E">
        <w:t xml:space="preserve"> Calibration from a file:</w:t>
      </w:r>
    </w:p>
    <w:tbl>
      <w:tblPr>
        <w:tblStyle w:val="Instructions"/>
        <w:tblW w:w="0" w:type="auto"/>
        <w:tblLook w:val="04A0" w:firstRow="1" w:lastRow="0" w:firstColumn="1" w:lastColumn="0" w:noHBand="0" w:noVBand="1"/>
      </w:tblPr>
      <w:tblGrid>
        <w:gridCol w:w="8533"/>
      </w:tblGrid>
      <w:tr w:rsidR="00081BC8" w14:paraId="2B766C9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BB3AFE9" w14:textId="77777777" w:rsidR="00081BC8" w:rsidRDefault="00081BC8" w:rsidP="00710979">
            <w:pPr>
              <w:pStyle w:val="ProcessStep"/>
            </w:pPr>
            <w:r>
              <w:t>Select the correct Reference Panel to display its data.</w:t>
            </w:r>
          </w:p>
          <w:p w14:paraId="477061AC" w14:textId="77777777" w:rsidR="00081BC8" w:rsidRDefault="00081BC8" w:rsidP="00710979">
            <w:pPr>
              <w:pStyle w:val="ProcessStep"/>
            </w:pPr>
            <w:r>
              <w:t xml:space="preserve">Right click anywhere within the </w:t>
            </w:r>
            <w:r w:rsidRPr="007D067F">
              <w:rPr>
                <w:rStyle w:val="GUIWord"/>
              </w:rPr>
              <w:t>Calibrations</w:t>
            </w:r>
            <w:r>
              <w:t xml:space="preserve"> box. A menu is displayed.</w:t>
            </w:r>
          </w:p>
          <w:p w14:paraId="3D5FF022" w14:textId="77777777" w:rsidR="00081BC8" w:rsidRDefault="00081BC8" w:rsidP="00710979">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14:paraId="248C0A5E" w14:textId="77777777" w:rsidR="00081BC8" w:rsidRDefault="00081BC8" w:rsidP="00710979">
            <w:pPr>
              <w:pStyle w:val="ProcessStep"/>
            </w:pPr>
            <w:r>
              <w:t>Select the Calibration file you wish to upload.</w:t>
            </w:r>
          </w:p>
        </w:tc>
      </w:tr>
    </w:tbl>
    <w:p w14:paraId="7931091D" w14:textId="77777777" w:rsidR="00081BC8" w:rsidRPr="001B763C" w:rsidRDefault="00081BC8" w:rsidP="00081BC8">
      <w:pPr>
        <w:pStyle w:val="ProcessHeading"/>
      </w:pPr>
      <w:r>
        <w:t>To remove a Calibration</w:t>
      </w:r>
      <w:r w:rsidR="0080763E">
        <w:t>:</w:t>
      </w:r>
    </w:p>
    <w:tbl>
      <w:tblPr>
        <w:tblStyle w:val="Instructions"/>
        <w:tblW w:w="0" w:type="auto"/>
        <w:tblLook w:val="04A0" w:firstRow="1" w:lastRow="0" w:firstColumn="1" w:lastColumn="0" w:noHBand="0" w:noVBand="1"/>
      </w:tblPr>
      <w:tblGrid>
        <w:gridCol w:w="8533"/>
      </w:tblGrid>
      <w:tr w:rsidR="00081BC8" w14:paraId="5B803BD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9378E13" w14:textId="77777777" w:rsidR="00081BC8" w:rsidRDefault="00081BC8" w:rsidP="00710979">
            <w:pPr>
              <w:pStyle w:val="ProcessStep"/>
            </w:pPr>
            <w:r>
              <w:t>Right click anywhere over the Calibration you wish to remove from this Instrument’s information. A menu is displayed.</w:t>
            </w:r>
          </w:p>
          <w:p w14:paraId="13526884" w14:textId="77777777" w:rsidR="00081BC8" w:rsidRDefault="00081BC8" w:rsidP="00710979">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14:paraId="618551B1" w14:textId="77777777" w:rsidR="00081BC8" w:rsidRDefault="00081BC8" w:rsidP="00081BC8">
      <w:pPr>
        <w:pStyle w:val="Warning"/>
      </w:pPr>
      <w:r>
        <w:t>Warning</w:t>
      </w:r>
      <w:r>
        <w:tab/>
        <w:t>Calibration removal is immediate and cannot be undone. Please take care not to select this option for Calibrations you do not wish to remove.</w:t>
      </w:r>
    </w:p>
    <w:p w14:paraId="529BED49" w14:textId="77777777" w:rsidR="00081BC8" w:rsidRPr="00081BC8" w:rsidRDefault="00081BC8" w:rsidP="00081BC8"/>
    <w:p w14:paraId="42EAD845" w14:textId="77777777" w:rsidR="00085DF0" w:rsidRDefault="00085DF0" w:rsidP="00085DF0">
      <w:pPr>
        <w:pStyle w:val="Heading1"/>
      </w:pPr>
      <w:bookmarkStart w:id="385" w:name="_Toc296956728"/>
      <w:r>
        <w:lastRenderedPageBreak/>
        <w:t>Special Functions</w:t>
      </w:r>
      <w:bookmarkEnd w:id="385"/>
    </w:p>
    <w:p w14:paraId="4677A53C" w14:textId="77777777" w:rsidR="00633D22" w:rsidRPr="00853FDC" w:rsidRDefault="00633D22" w:rsidP="00633D22">
      <w:r>
        <w:t>In this section you will find information on how to:</w:t>
      </w:r>
    </w:p>
    <w:p w14:paraId="770AC449" w14:textId="77777777" w:rsidR="00015D7B" w:rsidRDefault="008440CC" w:rsidP="00633D22">
      <w:r>
        <w:rPr>
          <w:noProof/>
          <w:lang w:val="en-US"/>
        </w:rPr>
        <mc:AlternateContent>
          <mc:Choice Requires="wps">
            <w:drawing>
              <wp:anchor distT="0" distB="0" distL="114300" distR="114300" simplePos="0" relativeHeight="251647488" behindDoc="0" locked="0" layoutInCell="1" allowOverlap="1" wp14:anchorId="78555108" wp14:editId="7C1297F0">
                <wp:simplePos x="0" y="0"/>
                <wp:positionH relativeFrom="column">
                  <wp:posOffset>1323975</wp:posOffset>
                </wp:positionH>
                <wp:positionV relativeFrom="paragraph">
                  <wp:posOffset>111760</wp:posOffset>
                </wp:positionV>
                <wp:extent cx="2514600" cy="1666875"/>
                <wp:effectExtent l="3175" t="0" r="9525" b="12065"/>
                <wp:wrapTopAndBottom/>
                <wp:docPr id="102"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1666875"/>
                        </a:xfrm>
                        <a:prstGeom prst="roundRect">
                          <a:avLst>
                            <a:gd name="adj" fmla="val 16667"/>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435C63F3" w14:textId="77777777" w:rsidR="008A541A" w:rsidRDefault="008A541A" w:rsidP="00633D22">
                            <w:pPr>
                              <w:jc w:val="center"/>
                              <w:rPr>
                                <w:b/>
                              </w:rPr>
                            </w:pPr>
                            <w:r w:rsidRPr="00213FEA">
                              <w:rPr>
                                <w:b/>
                              </w:rPr>
                              <w:t>Special Functions</w:t>
                            </w:r>
                          </w:p>
                          <w:p w14:paraId="4A733892" w14:textId="77777777" w:rsidR="008A541A" w:rsidRDefault="008A541A" w:rsidP="00633D22">
                            <w:pPr>
                              <w:jc w:val="center"/>
                              <w:rPr>
                                <w:b/>
                              </w:rPr>
                            </w:pPr>
                          </w:p>
                          <w:p w14:paraId="414E1AF8" w14:textId="77777777" w:rsidR="008A541A" w:rsidRDefault="008A541A" w:rsidP="00633D22">
                            <w:pPr>
                              <w:pStyle w:val="ListParagraph"/>
                              <w:numPr>
                                <w:ilvl w:val="0"/>
                                <w:numId w:val="41"/>
                              </w:numPr>
                              <w:spacing w:after="160" w:line="259" w:lineRule="auto"/>
                            </w:pPr>
                            <w:r>
                              <w:t>Target-reference links</w:t>
                            </w:r>
                          </w:p>
                          <w:p w14:paraId="6C6D8571" w14:textId="77777777" w:rsidR="008A541A" w:rsidRDefault="008A541A" w:rsidP="00633D22">
                            <w:pPr>
                              <w:pStyle w:val="ListParagraph"/>
                              <w:numPr>
                                <w:ilvl w:val="0"/>
                                <w:numId w:val="41"/>
                              </w:numPr>
                              <w:spacing w:after="160" w:line="259" w:lineRule="auto"/>
                            </w:pPr>
                            <w:r>
                              <w:t>Correct local time to UTC</w:t>
                            </w:r>
                          </w:p>
                          <w:p w14:paraId="40A528BA" w14:textId="77777777" w:rsidR="008A541A" w:rsidRDefault="008A541A" w:rsidP="00633D22">
                            <w:pPr>
                              <w:pStyle w:val="ListParagraph"/>
                              <w:numPr>
                                <w:ilvl w:val="0"/>
                                <w:numId w:val="41"/>
                              </w:numPr>
                              <w:spacing w:after="160" w:line="259" w:lineRule="auto"/>
                            </w:pPr>
                            <w:r>
                              <w:t>Sun angle calculation</w:t>
                            </w:r>
                          </w:p>
                          <w:p w14:paraId="1B1837F9" w14:textId="77777777" w:rsidR="008A541A" w:rsidRPr="00213FEA" w:rsidRDefault="008A541A" w:rsidP="00633D22">
                            <w:pPr>
                              <w:pStyle w:val="ListParagraph"/>
                              <w:numPr>
                                <w:ilvl w:val="0"/>
                                <w:numId w:val="41"/>
                              </w:numPr>
                              <w:spacing w:after="160" w:line="259" w:lineRule="auto"/>
                            </w:pPr>
                            <w:r>
                              <w:t>Gonio angle calcula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220" style="position:absolute;margin-left:104.25pt;margin-top:8.8pt;width:198pt;height:131.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" fillcolor="#c0504d [3205]" strokecolor="#622423 [1605]" strokeweight="1pt">
                <v:stroke joinstyle="miter"/>
                <v:textbox>
                  <w:txbxContent>
                    <w:p w14:paraId="435C63F3" w14:textId="77777777" w:rsidR="008A541A" w:rsidRDefault="008A541A" w:rsidP="00633D22">
                      <w:pPr>
                        <w:jc w:val="center"/>
                        <w:rPr>
                          <w:b/>
                        </w:rPr>
                      </w:pPr>
                      <w:r w:rsidRPr="00213FEA">
                        <w:rPr>
                          <w:b/>
                        </w:rPr>
                        <w:t>Special Functions</w:t>
                      </w:r>
                    </w:p>
                    <w:p w14:paraId="4A733892" w14:textId="77777777" w:rsidR="008A541A" w:rsidRDefault="008A541A" w:rsidP="00633D22">
                      <w:pPr>
                        <w:jc w:val="center"/>
                        <w:rPr>
                          <w:b/>
                        </w:rPr>
                      </w:pPr>
                    </w:p>
                    <w:p w14:paraId="414E1AF8" w14:textId="77777777" w:rsidR="008A541A" w:rsidRDefault="008A541A" w:rsidP="00633D22">
                      <w:pPr>
                        <w:pStyle w:val="ListParagraph"/>
                        <w:numPr>
                          <w:ilvl w:val="0"/>
                          <w:numId w:val="41"/>
                        </w:numPr>
                        <w:spacing w:after="160" w:line="259" w:lineRule="auto"/>
                      </w:pPr>
                      <w:r>
                        <w:t>Target-reference links</w:t>
                      </w:r>
                    </w:p>
                    <w:p w14:paraId="6C6D8571" w14:textId="77777777" w:rsidR="008A541A" w:rsidRDefault="008A541A" w:rsidP="00633D22">
                      <w:pPr>
                        <w:pStyle w:val="ListParagraph"/>
                        <w:numPr>
                          <w:ilvl w:val="0"/>
                          <w:numId w:val="41"/>
                        </w:numPr>
                        <w:spacing w:after="160" w:line="259" w:lineRule="auto"/>
                      </w:pPr>
                      <w:r>
                        <w:t>Correct local time to UTC</w:t>
                      </w:r>
                    </w:p>
                    <w:p w14:paraId="40A528BA" w14:textId="77777777" w:rsidR="008A541A" w:rsidRDefault="008A541A" w:rsidP="00633D22">
                      <w:pPr>
                        <w:pStyle w:val="ListParagraph"/>
                        <w:numPr>
                          <w:ilvl w:val="0"/>
                          <w:numId w:val="41"/>
                        </w:numPr>
                        <w:spacing w:after="160" w:line="259" w:lineRule="auto"/>
                      </w:pPr>
                      <w:r>
                        <w:t>Sun angle calculation</w:t>
                      </w:r>
                    </w:p>
                    <w:p w14:paraId="1B1837F9" w14:textId="77777777" w:rsidR="008A541A" w:rsidRPr="00213FEA" w:rsidRDefault="008A541A" w:rsidP="00633D22">
                      <w:pPr>
                        <w:pStyle w:val="ListParagraph"/>
                        <w:numPr>
                          <w:ilvl w:val="0"/>
                          <w:numId w:val="41"/>
                        </w:numPr>
                        <w:spacing w:after="160" w:line="259" w:lineRule="auto"/>
                      </w:pPr>
                      <w:r>
                        <w:t>Gonio angle calculation</w:t>
                      </w:r>
                    </w:p>
                  </w:txbxContent>
                </v:textbox>
                <w10:wrap type="topAndBottom"/>
              </v:roundrect>
            </w:pict>
          </mc:Fallback>
        </mc:AlternateContent>
      </w:r>
    </w:p>
    <w:p w14:paraId="73192E63" w14:textId="77777777" w:rsidR="003373D9" w:rsidRDefault="003373D9" w:rsidP="003373D9">
      <w:pPr>
        <w:pStyle w:val="Heading2"/>
      </w:pPr>
      <w:bookmarkStart w:id="386" w:name="_Ref356553971"/>
      <w:bookmarkStart w:id="387" w:name="_Toc398023933"/>
      <w:bookmarkStart w:id="388" w:name="_Toc296956729"/>
      <w:r>
        <w:t xml:space="preserve">Managing </w:t>
      </w:r>
      <w:bookmarkStart w:id="389" w:name="_Toc355280380"/>
      <w:r>
        <w:t>Target-Reference Links</w:t>
      </w:r>
      <w:bookmarkEnd w:id="386"/>
      <w:bookmarkEnd w:id="387"/>
      <w:bookmarkEnd w:id="389"/>
      <w:bookmarkEnd w:id="388"/>
    </w:p>
    <w:p w14:paraId="28156E33" w14:textId="77777777" w:rsidR="003373D9" w:rsidRDefault="003373D9" w:rsidP="003373D9">
      <w:pPr>
        <w:pStyle w:val="Body"/>
      </w:pPr>
      <w:r>
        <w:t>You will need to add links from your target Spectra to the related reference Spectra if you want to use some of the Processing options of SPECCHIO.</w:t>
      </w:r>
    </w:p>
    <w:p w14:paraId="59315319" w14:textId="77777777" w:rsidR="003373D9" w:rsidRDefault="003373D9" w:rsidP="003373D9">
      <w:pPr>
        <w:pStyle w:val="Note"/>
      </w:pPr>
      <w:r>
        <w:t>Note</w:t>
      </w:r>
      <w:r>
        <w:tab/>
        <w:t>The dialog boxes for viewing existing links and adding new links appear similar, but there are important differences. Please compare the two dialog boxes carefully in the following sections.</w:t>
      </w:r>
    </w:p>
    <w:p w14:paraId="544DC53D" w14:textId="77777777" w:rsidR="003373D9" w:rsidRDefault="003373D9" w:rsidP="003373D9">
      <w:pPr>
        <w:pStyle w:val="Body"/>
      </w:pPr>
      <w:r>
        <w:t>In these dialogs, users with Administrator permission can view and change any data. Other users can view and operate on only the Campaigns they uploaded or for which they are in the Research Group.</w:t>
      </w:r>
    </w:p>
    <w:p w14:paraId="4694A939" w14:textId="77777777" w:rsidR="003373D9" w:rsidRDefault="003373D9" w:rsidP="003373D9">
      <w:pPr>
        <w:pStyle w:val="Heading3"/>
      </w:pPr>
      <w:bookmarkStart w:id="390" w:name="_Toc398023934"/>
      <w:bookmarkStart w:id="391" w:name="_Toc296956730"/>
      <w:r>
        <w:t>Viewing or deleting existing Target-Reference links</w:t>
      </w:r>
      <w:bookmarkEnd w:id="390"/>
      <w:bookmarkEnd w:id="391"/>
    </w:p>
    <w:p w14:paraId="502CD768" w14:textId="77777777" w:rsidR="003373D9" w:rsidRDefault="004810CA" w:rsidP="003373D9">
      <w:pPr>
        <w:pStyle w:val="Body"/>
      </w:pPr>
      <w:r>
        <w:t>From the Main menu, s</w:t>
      </w:r>
      <w:r w:rsidR="003373D9">
        <w:t xml:space="preserve">elect </w:t>
      </w:r>
      <w:r w:rsidR="003373D9" w:rsidRPr="00C5121B">
        <w:rPr>
          <w:rStyle w:val="GUIWord"/>
        </w:rPr>
        <w:t>Special Functions</w:t>
      </w:r>
      <w:r>
        <w:rPr>
          <w:rStyle w:val="GUIWord"/>
        </w:rPr>
        <w:t xml:space="preserve"> - </w:t>
      </w:r>
      <w:r w:rsidR="003373D9" w:rsidRPr="00C5121B">
        <w:rPr>
          <w:rStyle w:val="GUIWord"/>
        </w:rPr>
        <w:t>Target-reference links</w:t>
      </w:r>
      <w:r>
        <w:rPr>
          <w:rStyle w:val="GUIWord"/>
        </w:rPr>
        <w:t xml:space="preserve"> </w:t>
      </w:r>
      <w:r>
        <w:t>menu items.</w:t>
      </w:r>
      <w:r w:rsidR="003373D9">
        <w:t xml:space="preserve"> The following dialog will be displayed. Ensure that the </w:t>
      </w:r>
      <w:r w:rsidR="003373D9" w:rsidRPr="002767D2">
        <w:rPr>
          <w:rStyle w:val="GUIWord"/>
        </w:rPr>
        <w:t>Show existing links</w:t>
      </w:r>
      <w:r w:rsidR="003373D9">
        <w:t xml:space="preserve"> tab is selected in the centre panel.</w:t>
      </w:r>
    </w:p>
    <w:p w14:paraId="6350999B" w14:textId="77777777" w:rsidR="003373D9" w:rsidRPr="00C5121B" w:rsidRDefault="003373D9" w:rsidP="003373D9">
      <w:pPr>
        <w:pStyle w:val="Figure"/>
      </w:pPr>
      <w:r>
        <w:rPr>
          <w:lang w:val="en-US" w:eastAsia="en-US"/>
        </w:rPr>
        <w:drawing>
          <wp:inline distT="0" distB="0" distL="0" distR="0" wp14:anchorId="705BD216" wp14:editId="0D979898">
            <wp:extent cx="5146628" cy="2212608"/>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99" cstate="print"/>
                    <a:srcRect/>
                    <a:stretch>
                      <a:fillRect/>
                    </a:stretch>
                  </pic:blipFill>
                  <pic:spPr bwMode="auto">
                    <a:xfrm>
                      <a:off x="0" y="0"/>
                      <a:ext cx="5150141" cy="2214118"/>
                    </a:xfrm>
                    <a:prstGeom prst="rect">
                      <a:avLst/>
                    </a:prstGeom>
                    <a:noFill/>
                    <a:ln w="9525">
                      <a:noFill/>
                      <a:miter lim="800000"/>
                      <a:headEnd/>
                      <a:tailEnd/>
                    </a:ln>
                    <a:effectLst/>
                  </pic:spPr>
                </pic:pic>
              </a:graphicData>
            </a:graphic>
          </wp:inline>
        </w:drawing>
      </w:r>
    </w:p>
    <w:p w14:paraId="2621AD92" w14:textId="357A4369" w:rsidR="003373D9" w:rsidRDefault="00980823" w:rsidP="00980823">
      <w:pPr>
        <w:pStyle w:val="Caption"/>
      </w:pPr>
      <w:r>
        <w:t xml:space="preserve">Figure </w:t>
      </w:r>
      <w:r>
        <w:fldChar w:fldCharType="begin"/>
      </w:r>
      <w:r>
        <w:instrText xml:space="preserve"> SEQ Figure \* ARABIC </w:instrText>
      </w:r>
      <w:r>
        <w:fldChar w:fldCharType="separate"/>
      </w:r>
      <w:r w:rsidR="00057C13">
        <w:rPr>
          <w:noProof/>
        </w:rPr>
        <w:t>55</w:t>
      </w:r>
      <w:r>
        <w:fldChar w:fldCharType="end"/>
      </w:r>
      <w:r w:rsidR="003373D9">
        <w:t>:  Viewing Target-Reference links</w:t>
      </w:r>
    </w:p>
    <w:p w14:paraId="750C80D8" w14:textId="77777777" w:rsidR="003373D9" w:rsidRDefault="003373D9" w:rsidP="003373D9">
      <w:pPr>
        <w:pStyle w:val="Body"/>
      </w:pPr>
      <w:r>
        <w:t>Selecting and expanding nodes within these data hierarchy browsers requires many database accesses, and so can take a little time to complete.</w:t>
      </w:r>
    </w:p>
    <w:p w14:paraId="7BB7D141" w14:textId="77777777" w:rsidR="003373D9" w:rsidRDefault="003373D9" w:rsidP="003373D9">
      <w:pPr>
        <w:pStyle w:val="Body"/>
      </w:pPr>
      <w:r>
        <w:t>There are two halves to this dialog, which function completely independently.</w:t>
      </w:r>
    </w:p>
    <w:p w14:paraId="55E3B54E" w14:textId="77777777" w:rsidR="003373D9" w:rsidRDefault="003373D9" w:rsidP="003373D9">
      <w:pPr>
        <w:pStyle w:val="HeadingSubUnnumbered"/>
      </w:pPr>
      <w:r>
        <w:lastRenderedPageBreak/>
        <w:t>Left hand side</w:t>
      </w:r>
    </w:p>
    <w:p w14:paraId="1BAF5392" w14:textId="77777777" w:rsidR="003373D9" w:rsidRDefault="003373D9" w:rsidP="003373D9">
      <w:pPr>
        <w:pStyle w:val="Body"/>
      </w:pPr>
      <w:r>
        <w:t>Use this side to select Target Spectra and see their related Reference Spectra.</w:t>
      </w:r>
    </w:p>
    <w:p w14:paraId="3025C089" w14:textId="77777777" w:rsidR="003373D9" w:rsidRDefault="008440CC" w:rsidP="003373D9">
      <w:pPr>
        <w:pStyle w:val="Figure"/>
      </w:pPr>
      <w:r>
        <w:rPr>
          <w:lang w:val="en-US" w:eastAsia="en-US"/>
        </w:rPr>
        <mc:AlternateContent>
          <mc:Choice Requires="wpg">
            <w:drawing>
              <wp:inline distT="0" distB="0" distL="0" distR="0" wp14:anchorId="0BC5C9C7" wp14:editId="3DDA8081">
                <wp:extent cx="5227320" cy="2712720"/>
                <wp:effectExtent l="0" t="0" r="5080" b="5080"/>
                <wp:docPr id="74" name="Canvas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7320" cy="2712720"/>
                          <a:chOff x="0" y="0"/>
                          <a:chExt cx="52273" cy="27127"/>
                        </a:xfrm>
                      </wpg:grpSpPr>
                      <wps:wsp>
                        <wps:cNvPr id="88" name="AutoShape 468"/>
                        <wps:cNvSpPr>
                          <a:spLocks noChangeAspect="1" noChangeArrowheads="1"/>
                        </wps:cNvSpPr>
                        <wps:spPr bwMode="auto">
                          <a:xfrm>
                            <a:off x="0" y="0"/>
                            <a:ext cx="52273" cy="2712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4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061" cy="27127"/>
                          </a:xfrm>
                          <a:prstGeom prst="rect">
                            <a:avLst/>
                          </a:prstGeom>
                          <a:noFill/>
                          <a:extLst>
                            <a:ext uri="{909E8E84-426E-40dd-AFC4-6F175D3DCCD1}">
                              <a14:hiddenFill xmlns:a14="http://schemas.microsoft.com/office/drawing/2010/main">
                                <a:solidFill>
                                  <a:srgbClr val="FFFFFF"/>
                                </a:solidFill>
                              </a14:hiddenFill>
                            </a:ext>
                          </a:extLst>
                        </pic:spPr>
                      </pic:pic>
                      <wps:wsp>
                        <wps:cNvPr id="91" name="AutoShape 227"/>
                        <wps:cNvSpPr>
                          <a:spLocks noChangeArrowheads="1"/>
                        </wps:cNvSpPr>
                        <wps:spPr bwMode="auto">
                          <a:xfrm>
                            <a:off x="32975" y="419"/>
                            <a:ext cx="15412" cy="8274"/>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17D94F18" w14:textId="77777777" w:rsidR="008A541A" w:rsidRPr="00A51821" w:rsidRDefault="008A541A" w:rsidP="003373D9">
                              <w:pPr>
                                <w:rPr>
                                  <w:sz w:val="16"/>
                                  <w:szCs w:val="16"/>
                                  <w:lang w:val="en-AU"/>
                                </w:rPr>
                              </w:pPr>
                              <w:r w:rsidRPr="00A51821">
                                <w:rPr>
                                  <w:sz w:val="16"/>
                                  <w:szCs w:val="16"/>
                                  <w:lang w:val="en-AU"/>
                                </w:rPr>
                                <w:t>Target Spectra</w:t>
                              </w:r>
                            </w:p>
                            <w:p w14:paraId="06BC111B" w14:textId="77777777" w:rsidR="008A541A" w:rsidRPr="00A51821" w:rsidRDefault="008A541A" w:rsidP="003373D9">
                              <w:pPr>
                                <w:spacing w:before="60"/>
                                <w:rPr>
                                  <w:sz w:val="16"/>
                                  <w:szCs w:val="16"/>
                                  <w:lang w:val="en-AU"/>
                                </w:rPr>
                              </w:pPr>
                              <w:r w:rsidRPr="00A51821">
                                <w:rPr>
                                  <w:sz w:val="16"/>
                                  <w:szCs w:val="16"/>
                                  <w:lang w:val="en-AU"/>
                                </w:rPr>
                                <w:t>link to</w:t>
                              </w:r>
                            </w:p>
                            <w:p w14:paraId="77E8F3ED" w14:textId="77777777" w:rsidR="008A541A" w:rsidRPr="00A51821" w:rsidRDefault="008A541A" w:rsidP="003373D9">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wps:txbx>
                        <wps:bodyPr rot="0" vert="horz" wrap="square" lIns="91440" tIns="45720" rIns="91440" bIns="45720" anchor="t" anchorCtr="0" upright="1">
                          <a:noAutofit/>
                        </wps:bodyPr>
                      </wps:wsp>
                      <wps:wsp>
                        <wps:cNvPr id="92" name="AutoShape 228"/>
                        <wps:cNvSpPr>
                          <a:spLocks noChangeArrowheads="1"/>
                        </wps:cNvSpPr>
                        <wps:spPr bwMode="auto">
                          <a:xfrm>
                            <a:off x="33045" y="10566"/>
                            <a:ext cx="15411" cy="6312"/>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19AD280A" w14:textId="77777777" w:rsidR="008A541A" w:rsidRPr="00A51821" w:rsidRDefault="008A541A" w:rsidP="003373D9">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wps:txbx>
                        <wps:bodyPr rot="0" vert="horz" wrap="square" lIns="91440" tIns="45720" rIns="91440" bIns="45720" anchor="t" anchorCtr="0" upright="1">
                          <a:noAutofit/>
                        </wps:bodyPr>
                      </wps:wsp>
                      <wps:wsp>
                        <wps:cNvPr id="93" name="Freeform 229"/>
                        <wps:cNvSpPr>
                          <a:spLocks/>
                        </wps:cNvSpPr>
                        <wps:spPr bwMode="auto">
                          <a:xfrm>
                            <a:off x="9912" y="1797"/>
                            <a:ext cx="23679" cy="13100"/>
                          </a:xfrm>
                          <a:custGeom>
                            <a:avLst/>
                            <a:gdLst>
                              <a:gd name="T0" fmla="*/ 2367915 w 3729"/>
                              <a:gd name="T1" fmla="*/ 0 h 1945"/>
                              <a:gd name="T2" fmla="*/ 0 w 3729"/>
                              <a:gd name="T3" fmla="*/ 131000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Freeform 230"/>
                        <wps:cNvSpPr>
                          <a:spLocks/>
                        </wps:cNvSpPr>
                        <wps:spPr bwMode="auto">
                          <a:xfrm flipV="1">
                            <a:off x="22396" y="5143"/>
                            <a:ext cx="11195" cy="1461"/>
                          </a:xfrm>
                          <a:custGeom>
                            <a:avLst/>
                            <a:gdLst>
                              <a:gd name="T0" fmla="*/ 1119505 w 1763"/>
                              <a:gd name="T1" fmla="*/ 146050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AutoShape 231"/>
                        <wps:cNvSpPr>
                          <a:spLocks noChangeArrowheads="1"/>
                        </wps:cNvSpPr>
                        <wps:spPr bwMode="auto">
                          <a:xfrm>
                            <a:off x="4927" y="8350"/>
                            <a:ext cx="4985" cy="12585"/>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AutoShape 232"/>
                        <wps:cNvSpPr>
                          <a:spLocks noChangeArrowheads="1"/>
                        </wps:cNvSpPr>
                        <wps:spPr bwMode="auto">
                          <a:xfrm>
                            <a:off x="16313" y="3943"/>
                            <a:ext cx="6083" cy="662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 name="Freeform 233"/>
                        <wps:cNvSpPr>
                          <a:spLocks/>
                        </wps:cNvSpPr>
                        <wps:spPr bwMode="auto">
                          <a:xfrm flipV="1">
                            <a:off x="9912" y="15646"/>
                            <a:ext cx="23679" cy="1232"/>
                          </a:xfrm>
                          <a:custGeom>
                            <a:avLst/>
                            <a:gdLst>
                              <a:gd name="T0" fmla="*/ 2367915 w 1763"/>
                              <a:gd name="T1" fmla="*/ 123190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AutoShape 273"/>
                        <wps:cNvSpPr>
                          <a:spLocks noChangeArrowheads="1"/>
                        </wps:cNvSpPr>
                        <wps:spPr bwMode="auto">
                          <a:xfrm>
                            <a:off x="33045" y="18275"/>
                            <a:ext cx="15411" cy="7474"/>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664464EE" w14:textId="77777777" w:rsidR="008A541A" w:rsidRPr="00A51821" w:rsidRDefault="008A541A" w:rsidP="003373D9">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100" name="Freeform 274"/>
                        <wps:cNvSpPr>
                          <a:spLocks/>
                        </wps:cNvSpPr>
                        <wps:spPr bwMode="auto">
                          <a:xfrm>
                            <a:off x="14954" y="22999"/>
                            <a:ext cx="18637" cy="1518"/>
                          </a:xfrm>
                          <a:custGeom>
                            <a:avLst/>
                            <a:gdLst>
                              <a:gd name="T0" fmla="*/ 1863725 w 1763"/>
                              <a:gd name="T1" fmla="*/ 151765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25" o:spid="_x0000_s1221" style="width:411.6pt;height:213.6pt;mso-position-horizontal-relative:char;mso-position-vertical-relative:line" coordsize="5227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&#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">
                <v:rect id="AutoShape 468" o:spid="_x0000_s1222" style="position:absolute;width:5227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cG6ewQAA&#10;ANsAAAAPAAAAZHJzL2Rvd25yZXYueG1sRE9Na4NAEL0X+h+WKeRSmrU9lGCzkSCUSglINM15cKcq&#10;cWfV3ar599lDIcfH+94mi+nERKNrLSt4XUcgiCurW64VnMrPlw0I55E1dpZJwZUcJLvHhy3G2s58&#10;pKnwtQgh7GJU0Hjfx1K6qiGDbm174sD92tGgD3CspR5xDuGmk29R9C4NthwaGuwpbai6FH9GwVzl&#10;07k8fMn8+ZxZHrIhLX6+lVo9LfsPEJ4Wfxf/uzOtYBPGhi/hB8jd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XBunsEAAADbAAAADwAAAAAAAAAAAAAAAACXAgAAZHJzL2Rvd25y&#10;ZXYueG1sUEsFBgAAAAAEAAQA9QAAAIUDAAAAAA==&#10;" filled="f" stroked="f">
                  <o:lock v:ext="edit" aspectratio="t"/>
                </v:rect>
                <v:shape id="Picture 343" o:spid="_x0000_s1223" type="#_x0000_t75" style="position:absolute;width:32061;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2I&#10;bZXBAAAA2wAAAA8AAABkcnMvZG93bnJldi54bWxET8uKwjAU3QvzD+EOuNPUziBajTIoIyou6gPc&#10;XptrW6a5KU3Uzt+bheDycN7TeWsqcafGlZYVDPoRCOLM6pJzBafjb28EwnlkjZVlUvBPDuazj84U&#10;E20fvKf7wecihLBLUEHhfZ1I6bKCDLq+rYkDd7WNQR9gk0vd4COEm0rGUTSUBksODQXWtCgo+zvc&#10;jIJRenbxdvm9ivEr1YNLtdvRJlOq+9n+TEB4av1b/HKvtYJxWB++hB8gZ0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2IbZXBAAAA2wAAAA8AAAAAAAAAAAAAAAAAnAIAAGRy&#10;cy9kb3ducmV2LnhtbFBLBQYAAAAABAAEAPcAAACKAwAAAAA=&#10;">
                  <v:imagedata r:id="rId101" o:title=""/>
                </v:shape>
                <v:roundrect id="AutoShape 227" o:spid="_x0000_s1224" style="position:absolute;left:32975;top:419;width:15412;height:8274;visibility:visible;mso-wrap-style:square;v-text-anchor:top" arcsize="630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eTW1wAAA&#10;ANsAAAAPAAAAZHJzL2Rvd25yZXYueG1sRI9Bi8IwFITvgv8hPGFvmtaDaDWWRQjoya36Ax7N27a7&#10;zUtpoq3/frMgeBxm5html4+2FQ/qfeNYQbpIQBCXzjRcKbhd9XwNwgdkg61jUvAkD/l+OtlhZtzA&#10;BT0uoRIRwj5DBXUIXSalL2uy6BeuI47et+sthij7Spoehwi3rVwmyUpabDgu1NjRoaby93K3Cqqv&#10;QptBn3l9G07oS9Jj8aOV+piNn1sQgcbwDr/aR6Ngk8L/l/gD5P4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9eTW1wAAAANsAAAAPAAAAAAAAAAAAAAAAAJcCAABkcnMvZG93bnJl&#10;di54bWxQSwUGAAAAAAQABAD1AAAAhAMAAAAA&#10;" fillcolor="#dbe5f1 [660]" strokecolor="#0070c0">
                  <v:textbox>
                    <w:txbxContent>
                      <w:p w14:paraId="17D94F18" w14:textId="77777777" w:rsidR="008A541A" w:rsidRPr="00A51821" w:rsidRDefault="008A541A" w:rsidP="003373D9">
                        <w:pPr>
                          <w:rPr>
                            <w:sz w:val="16"/>
                            <w:szCs w:val="16"/>
                            <w:lang w:val="en-AU"/>
                          </w:rPr>
                        </w:pPr>
                        <w:r w:rsidRPr="00A51821">
                          <w:rPr>
                            <w:sz w:val="16"/>
                            <w:szCs w:val="16"/>
                            <w:lang w:val="en-AU"/>
                          </w:rPr>
                          <w:t>Target Spectra</w:t>
                        </w:r>
                      </w:p>
                      <w:p w14:paraId="06BC111B" w14:textId="77777777" w:rsidR="008A541A" w:rsidRPr="00A51821" w:rsidRDefault="008A541A" w:rsidP="003373D9">
                        <w:pPr>
                          <w:spacing w:before="60"/>
                          <w:rPr>
                            <w:sz w:val="16"/>
                            <w:szCs w:val="16"/>
                            <w:lang w:val="en-AU"/>
                          </w:rPr>
                        </w:pPr>
                        <w:r w:rsidRPr="00A51821">
                          <w:rPr>
                            <w:sz w:val="16"/>
                            <w:szCs w:val="16"/>
                            <w:lang w:val="en-AU"/>
                          </w:rPr>
                          <w:t>link to</w:t>
                        </w:r>
                      </w:p>
                      <w:p w14:paraId="77E8F3ED" w14:textId="77777777" w:rsidR="008A541A" w:rsidRPr="00A51821" w:rsidRDefault="008A541A" w:rsidP="003373D9">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v:textbox>
                </v:roundrect>
                <v:roundrect id="AutoShape 228" o:spid="_x0000_s1225" style="position:absolute;left:33045;top:10566;width:15411;height:6312;visibility:visible;mso-wrap-style:square;v-text-anchor:top" arcsize="7500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0Pr0wwAA&#10;ANsAAAAPAAAAZHJzL2Rvd25yZXYueG1sRI/RasJAFETfC/7DcgVfim5iwWp0FRGUPqZJP+CavSbB&#10;7N2QXZPYr+8WCn0cZuYMszuMphE9da62rCBeRCCIC6trLhV85ef5GoTzyBoby6TgSQ4O+8nLDhNt&#10;B/6kPvOlCBB2CSqovG8TKV1RkUG3sC1x8G62M+iD7EqpOxwC3DRyGUUrabDmsFBhS6eKinv2MIFy&#10;iet3k3+/Xtv7Kh3S4vgWmVSp2XQ8bkF4Gv1/+K/9oRVslvD7JfwAuf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0Pr0wwAAANsAAAAPAAAAAAAAAAAAAAAAAJcCAABkcnMvZG93&#10;bnJldi54bWxQSwUGAAAAAAQABAD1AAAAhwMAAAAA&#10;" fillcolor="#dbe5f1 [660]" strokecolor="#0070c0">
                  <v:textbox>
                    <w:txbxContent>
                      <w:p w14:paraId="19AD280A" w14:textId="77777777" w:rsidR="008A541A" w:rsidRPr="00A51821" w:rsidRDefault="008A541A" w:rsidP="003373D9">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v:textbox>
                </v:roundrect>
                <v:shape id="Freeform 229" o:spid="_x0000_s1226" style="position:absolute;left:9912;top:1797;width:23679;height:13100;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YrPcxAAA&#10;ANsAAAAPAAAAZHJzL2Rvd25yZXYueG1sRI9Ba8JAFITvBf/D8oTedGNFq9FVSsXiRaFR9PrIPpPY&#10;7NuQ3cbUX+8KQo/DzHzDzJetKUVDtSssKxj0IxDEqdUFZwoO+3VvAsJ5ZI2lZVLwRw6Wi87LHGNt&#10;r/xNTeIzESDsYlSQe1/FUro0J4Oubyvi4J1tbdAHWWdS13gNcFPKtygaS4MFh4UcK/rMKf1Jfo2C&#10;dbvfTsk0N7kameY0ev/aRZejUq/d9mMGwlPr/8PP9kYrmA7h8SX8ALm4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Kz3MQAAADbAAAADwAAAAAAAAAAAAAAAACXAgAAZHJzL2Rv&#10;d25yZXYueG1sUEsFBgAAAAAEAAQA9QAAAIgDAAAAAA==&#10;" path="m3729,0c2354,729,980,1458,,1945e" filled="f" strokecolor="#0070c0" strokeweight="1pt">
                  <v:stroke endarrow="open"/>
                  <v:path arrowok="t" o:connecttype="custom" o:connectlocs="15036165,0;0,8823170" o:connectangles="0,0"/>
                </v:shape>
                <v:shape id="Freeform 230" o:spid="_x0000_s1227" style="position:absolute;left:22396;top:5143;width:11195;height:1461;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tPxwAA&#10;ANsAAAAPAAAAZHJzL2Rvd25yZXYueG1sRI9Ba8JAFITvhf6H5RW8lLqpSGmiq4SKqGAPtaXi7ZF9&#10;ZtNm38bsVmN/vSsUehxm5htmPO1sLY7U+sqxgsd+AoK4cLriUsHH+/zhGYQPyBprx6TgTB6mk9ub&#10;MWbanfiNjptQighhn6ECE0KTSekLQxZ93zXE0du71mKIsi2lbvEU4baWgyR5khYrjgsGG3oxVHxv&#10;fqyCvHudrX36uV2li0Muze53eF99KdW76/IRiEBd+A//tZdaQTqE65f4A+Tk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sAP7T8cAAADbAAAADwAAAAAAAAAAAAAAAACXAgAAZHJz&#10;L2Rvd25yZXYueG1sUEsFBgAAAAAEAAQA9QAAAIsDAAAAAA==&#10;" path="m1763,624c1763,624,881,312,,0e" filled="f" strokecolor="#0070c0" strokeweight="1pt">
                  <v:stroke endarrow="open"/>
                  <v:path arrowok="t" o:connecttype="custom" o:connectlocs="7108825,341954;0,0" o:connectangles="0,0"/>
                </v:shape>
                <v:roundrect id="AutoShape 231" o:spid="_x0000_s1228" style="position:absolute;left:4927;top:8350;width:4985;height:12585;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GwmMxAAA&#10;ANsAAAAPAAAAZHJzL2Rvd25yZXYueG1sRI9Ba8JAFITvhf6H5RV6azZtiNXoKlKwFW+motdH9pmE&#10;Zt+G7GqS/npXKPQ4zMw3zGI1mEZcqXO1ZQWvUQyCuLC65lLB4XvzMgXhPLLGxjIpGMnBavn4sMBM&#10;2573dM19KQKEXYYKKu/bTEpXVGTQRbYlDt7ZdgZ9kF0pdYd9gJtGvsXxRBqsOSxU2NJHRcVPfjEK&#10;0rH/2r1/5r/ndTKY/kjJxJ0SpZ6fhvUchKfB/4f/2lutYJbC/Uv4AXJ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RsJjMQAAADbAAAADwAAAAAAAAAAAAAAAACXAgAAZHJzL2Rv&#10;d25yZXYueG1sUEsFBgAAAAAEAAQA9QAAAIgDAAAAAA==&#10;" filled="f" strokecolor="#0070c0" strokeweight="1pt"/>
                <v:roundrect id="AutoShape 232" o:spid="_x0000_s1229" style="position:absolute;left:16313;top:3943;width:6083;height:6623;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yZf7xAAA&#10;ANsAAAAPAAAAZHJzL2Rvd25yZXYueG1sRI9Ba8JAFITvBf/D8oTe6kZDo43ZiBTaijfTYq+P7DMJ&#10;Zt+G7NbE/npXKPQ4zMw3TLYZTSsu1LvGsoL5LAJBXFrdcKXg6/PtaQXCeWSNrWVScCUHm3zykGGq&#10;7cAHuhS+EgHCLkUFtfddKqUrazLoZrYjDt7J9gZ9kH0ldY9DgJtWLqIokQYbDgs1dvRaU3kufoyC&#10;5+vwsV++F7+nbTya4Uhx4r5jpR6n43YNwtPo/8N/7Z1W8JLA/Uv4ATK/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cmX+8QAAADbAAAADwAAAAAAAAAAAAAAAACXAgAAZHJzL2Rv&#10;d25yZXYueG1sUEsFBgAAAAAEAAQA9QAAAIgDAAAAAA==&#10;" filled="f" strokecolor="#0070c0" strokeweight="1pt"/>
                <v:shape id="Freeform 233" o:spid="_x0000_s1230" style="position:absolute;left:9912;top:15646;width:23679;height:1232;flip:y;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0WU4yAAA&#10;ANsAAAAPAAAAZHJzL2Rvd25yZXYueG1sRI9BS8NAFITvgv9heYIXaTYVqU3stoRKqUJ7sBXF2yP7&#10;zEazb2N2bdP+elco9DjMzDfMZNbbRuyo87VjBcMkBUFcOl1zpeB1uxiMQfiArLFxTAoO5GE2vbyY&#10;YK7dnl9otwmViBD2OSowIbS5lL40ZNEnriWO3qfrLIYou0rqDvcRbht5m6YjabHmuGCwpbmh8nvz&#10;axUU/fpx5bO39+ds+VNI83G8u6m/lLq+6osHEIH6cA6f2k9aQXYP/1/iD5DTP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EDRZTjIAAAA2wAAAA8AAAAAAAAAAAAAAAAAlwIAAGRy&#10;cy9kb3ducmV2LnhtbFBLBQYAAAAABAAEAPUAAACMAwAAAAA=&#10;" path="m1763,624c1763,624,881,312,,0e" filled="f" strokecolor="#0070c0" strokeweight="1pt">
                  <v:stroke endarrow="open"/>
                  <v:path arrowok="t" o:connecttype="custom" o:connectlocs="31803664,243221;0,0" o:connectangles="0,0"/>
                </v:shape>
                <v:roundrect id="AutoShape 273" o:spid="_x0000_s1231" style="position:absolute;left:33045;top:18275;width:15411;height:7474;visibility:visible;mso-wrap-style:square;v-text-anchor:top" arcsize="5331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A2vvwgAA&#10;ANsAAAAPAAAAZHJzL2Rvd25yZXYueG1sRI/RisIwFETfF/yHcAXf1lQF2XaNIooiPgjr+gGX5tpU&#10;m5vaRK1/bwTBx2FmzjCTWWsrcaPGl44VDPoJCOLc6ZILBYf/1fcPCB+QNVaOScGDPMymna8JZtrd&#10;+Y9u+1CICGGfoQITQp1J6XNDFn3f1cTRO7rGYoiyKaRu8B7htpLDJBlLiyXHBYM1LQzl5/3VKgiP&#10;S1GudtweRuOlOW0X+lKvU6V63Xb+CyJQGz7hd3ujFaQpvL7EHyC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sDa+/CAAAA2wAAAA8AAAAAAAAAAAAAAAAAlwIAAGRycy9kb3du&#10;cmV2LnhtbFBLBQYAAAAABAAEAPUAAACGAwAAAAA=&#10;" fillcolor="#dbe5f1 [660]" strokecolor="#0070c0">
                  <v:textbox>
                    <w:txbxContent>
                      <w:p w14:paraId="664464EE" w14:textId="77777777" w:rsidR="008A541A" w:rsidRPr="00A51821" w:rsidRDefault="008A541A" w:rsidP="003373D9">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232" style="position:absolute;left:14954;top:22999;width:18637;height:1518;visibility:visible;mso-wrap-style:square;v-text-anchor:top" coordsize="1763,6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PnUVxgAA&#10;ANwAAAAPAAAAZHJzL2Rvd25yZXYueG1sRI9Ba8JAEIXvgv9hGaE33WiLhOgqRRDaQ8GmhV6n2TFJ&#10;k50N2dWk/vrOoeBthvfmvW+2+9G16kp9qD0bWC4SUMSFtzWXBj4/jvMUVIjIFlvPZOCXAux308kW&#10;M+sHfqdrHkslIRwyNFDF2GVah6Iih2HhO2LRzr53GGXtS217HCTctXqVJGvtsGZpqLCjQ0VFk1+c&#10;gcvKfaX569NbfXtsBzz8NKfvvDHmYTY+b0BFGuPd/H/9YgU/EXx5RibQu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oPnUVxgAAANwAAAAPAAAAAAAAAAAAAAAAAJcCAABkcnMv&#10;ZG93bnJldi54bWxQSwUGAAAAAAQABAD1AAAAigMAAAAA&#10;" path="m1763,624c1763,624,881,312,,0e" filled="f" strokecolor="#0070c0" strokeweight="1pt">
                  <v:stroke endarrow="open"/>
                  <v:path arrowok="t" o:connecttype="custom" o:connectlocs="19701783,369198;0,0" o:connectangles="0,0"/>
                </v:shape>
                <w10:anchorlock/>
              </v:group>
            </w:pict>
          </mc:Fallback>
        </mc:AlternateContent>
      </w:r>
    </w:p>
    <w:p w14:paraId="33581FF6" w14:textId="77777777" w:rsidR="003373D9" w:rsidRDefault="003373D9" w:rsidP="003373D9">
      <w:pPr>
        <w:pStyle w:val="Caption"/>
      </w:pPr>
    </w:p>
    <w:p w14:paraId="56CEF230" w14:textId="7B258155" w:rsidR="003373D9" w:rsidRDefault="00980823" w:rsidP="00980823">
      <w:pPr>
        <w:pStyle w:val="Caption"/>
      </w:pPr>
      <w:r>
        <w:t xml:space="preserve">Figure </w:t>
      </w:r>
      <w:r>
        <w:fldChar w:fldCharType="begin"/>
      </w:r>
      <w:r>
        <w:instrText xml:space="preserve"> SEQ Figure \* ARABIC </w:instrText>
      </w:r>
      <w:r>
        <w:fldChar w:fldCharType="separate"/>
      </w:r>
      <w:r w:rsidR="00057C13">
        <w:rPr>
          <w:noProof/>
        </w:rPr>
        <w:t>56</w:t>
      </w:r>
      <w:r>
        <w:fldChar w:fldCharType="end"/>
      </w:r>
      <w:r w:rsidR="003373D9">
        <w:t>:  Viewing Target Spectra and their related Reference Spectra</w:t>
      </w:r>
    </w:p>
    <w:p w14:paraId="5C2E02C3" w14:textId="77777777" w:rsidR="003373D9" w:rsidRDefault="003373D9" w:rsidP="003373D9">
      <w:pPr>
        <w:pStyle w:val="Body"/>
      </w:pPr>
      <w:r>
        <w:t xml:space="preserve">Use this hierarchy tree browser to select one or more Spectra. Enter an SQL matching string in the </w:t>
      </w:r>
      <w:r w:rsidRPr="006F6ED8">
        <w:rPr>
          <w:rStyle w:val="GUIWord"/>
        </w:rPr>
        <w:t>Filename restriction</w:t>
      </w:r>
      <w:r>
        <w:t xml:space="preserve"> field to restrict the Target Spectra selected. (See </w:t>
      </w:r>
      <w:r w:rsidR="00801D50" w:rsidRPr="00801D50">
        <w:rPr>
          <w:i/>
        </w:rPr>
        <w:t>Section</w:t>
      </w:r>
      <w:r>
        <w:t xml:space="preserve"> </w:t>
      </w:r>
      <w:r>
        <w:fldChar w:fldCharType="begin"/>
      </w:r>
      <w:r>
        <w:instrText xml:space="preserve"> REF _Ref357695510 \r \h  \* MERGEFORMAT </w:instrText>
      </w:r>
      <w:r>
        <w:fldChar w:fldCharType="separate"/>
      </w:r>
      <w:r w:rsidR="00057C13">
        <w:rPr>
          <w:b/>
        </w:rPr>
        <w:t>Error! Reference source not found.</w:t>
      </w:r>
      <w:r>
        <w:fldChar w:fldCharType="end"/>
      </w:r>
      <w:r w:rsidRPr="00801D50">
        <w:rPr>
          <w:rStyle w:val="CrossReference"/>
          <w:i w:val="0"/>
        </w:rPr>
        <w:t xml:space="preserve"> </w:t>
      </w:r>
      <w:r w:rsidR="00801D50" w:rsidRPr="00801D50">
        <w:rPr>
          <w:i/>
        </w:rPr>
        <w:fldChar w:fldCharType="begin"/>
      </w:r>
      <w:r w:rsidR="00801D50" w:rsidRPr="00801D50">
        <w:rPr>
          <w:rStyle w:val="CrossReference"/>
          <w:i w:val="0"/>
        </w:rPr>
        <w:instrText xml:space="preserve"> REF _Ref413330901 \h </w:instrText>
      </w:r>
      <w:r w:rsidR="00801D50">
        <w:rPr>
          <w:i/>
        </w:rPr>
        <w:instrText xml:space="preserve"> \* MERGEFORMAT </w:instrText>
      </w:r>
      <w:r w:rsidR="00801D50" w:rsidRPr="00801D50">
        <w:rPr>
          <w:i/>
        </w:rPr>
      </w:r>
      <w:r w:rsidR="00801D50" w:rsidRPr="00801D50">
        <w:rPr>
          <w:i/>
        </w:rPr>
        <w:fldChar w:fldCharType="separate"/>
      </w:r>
      <w:r w:rsidR="00057C13" w:rsidRPr="00057C13">
        <w:rPr>
          <w:i/>
        </w:rPr>
        <w:t>SQL Matching Strings</w:t>
      </w:r>
      <w:r w:rsidR="00801D50" w:rsidRPr="00801D50">
        <w:rPr>
          <w:i/>
        </w:rPr>
        <w:fldChar w:fldCharType="end"/>
      </w:r>
      <w:r>
        <w:t>.) This does not affect the display of the Spectra in the hierarchy tree browser display. It only reduces the effectively selected Spectra to those that also match the SQL matching string.</w:t>
      </w:r>
    </w:p>
    <w:p w14:paraId="6C2CDF2F" w14:textId="77777777" w:rsidR="003373D9" w:rsidRDefault="003373D9" w:rsidP="003373D9">
      <w:pPr>
        <w:pStyle w:val="Body"/>
      </w:pPr>
      <w:r>
        <w:t xml:space="preserve">The File Names of all Reference Spectra linked to the selected Spectra will be shown in the </w:t>
      </w:r>
      <w:r w:rsidRPr="002767D2">
        <w:rPr>
          <w:rStyle w:val="GUIWord"/>
        </w:rPr>
        <w:t>Linked references</w:t>
      </w:r>
      <w:r>
        <w:t xml:space="preserve"> box.</w:t>
      </w:r>
      <w:r w:rsidRPr="004831E0">
        <w:t xml:space="preserve"> </w:t>
      </w:r>
      <w:r>
        <w:t xml:space="preserve">If you select the Campaign node and clear the </w:t>
      </w:r>
      <w:r w:rsidRPr="006F6ED8">
        <w:rPr>
          <w:rStyle w:val="GUIWord"/>
        </w:rPr>
        <w:t>Filename restriction</w:t>
      </w:r>
      <w:r>
        <w:t xml:space="preserve"> field, all linked Reference Spectra in the Campaign will be displayed.</w:t>
      </w:r>
    </w:p>
    <w:p w14:paraId="107B00F1" w14:textId="77777777" w:rsidR="003373D9" w:rsidRDefault="003373D9" w:rsidP="003373D9">
      <w:pPr>
        <w:pStyle w:val="Body"/>
      </w:pPr>
      <w:r>
        <w:t xml:space="preserve">If any Target Spectrum is displayed in the </w:t>
      </w:r>
      <w:r w:rsidRPr="00E15F2C">
        <w:rPr>
          <w:rStyle w:val="GUIWord"/>
        </w:rPr>
        <w:t>Linked References</w:t>
      </w:r>
      <w:r>
        <w:t xml:space="preserve"> box, a link has been set up in the wrong direction.</w:t>
      </w:r>
    </w:p>
    <w:p w14:paraId="59DFE28F" w14:textId="77777777" w:rsidR="003373D9" w:rsidRDefault="003373D9" w:rsidP="003373D9">
      <w:pPr>
        <w:pStyle w:val="Body"/>
      </w:pPr>
      <w:r>
        <w:t>Because each Target Spectrum should not be linked to more than one Reference Spectrum, the number of Reference Spectra displayed should be less than the number of Target Spectra selected.</w:t>
      </w:r>
    </w:p>
    <w:p w14:paraId="7D036CF3" w14:textId="77777777" w:rsidR="003373D9" w:rsidRDefault="003373D9" w:rsidP="003373D9">
      <w:pPr>
        <w:pStyle w:val="HeadingSubUnnumbered"/>
      </w:pPr>
      <w:r>
        <w:t>Right-hand side</w:t>
      </w:r>
    </w:p>
    <w:p w14:paraId="0777A0CA" w14:textId="77777777" w:rsidR="003373D9" w:rsidRDefault="003373D9" w:rsidP="003373D9">
      <w:pPr>
        <w:pStyle w:val="Body"/>
      </w:pPr>
      <w:r>
        <w:t>Use this side of this dialog to select Reference Spectra and show their related Target Spectra. It operates in the same way as the left-hand side, but views the links in the reverse direction.</w:t>
      </w:r>
    </w:p>
    <w:p w14:paraId="13601843" w14:textId="77777777" w:rsidR="003373D9" w:rsidRDefault="003373D9" w:rsidP="003373D9">
      <w:pPr>
        <w:pStyle w:val="Body"/>
      </w:pPr>
    </w:p>
    <w:p w14:paraId="688F82A0" w14:textId="77777777" w:rsidR="003373D9" w:rsidRDefault="008440CC" w:rsidP="003373D9">
      <w:pPr>
        <w:pStyle w:val="FigureNewPage"/>
      </w:pPr>
      <w:r>
        <w:rPr>
          <w:lang w:val="en-US" w:eastAsia="en-US"/>
        </w:rPr>
        <w:lastRenderedPageBreak/>
        <mc:AlternateContent>
          <mc:Choice Requires="wpg">
            <w:drawing>
              <wp:inline distT="0" distB="0" distL="0" distR="0" wp14:anchorId="0280AAF6" wp14:editId="1D2B4788">
                <wp:extent cx="5862320" cy="2712720"/>
                <wp:effectExtent l="0" t="0" r="5080" b="5080"/>
                <wp:docPr id="31" name="Canvas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320" cy="2712720"/>
                          <a:chOff x="0" y="0"/>
                          <a:chExt cx="58623" cy="27127"/>
                        </a:xfrm>
                      </wpg:grpSpPr>
                      <wps:wsp>
                        <wps:cNvPr id="34" name="AutoShape 456"/>
                        <wps:cNvSpPr>
                          <a:spLocks noChangeAspect="1" noChangeArrowheads="1"/>
                        </wps:cNvSpPr>
                        <wps:spPr bwMode="auto">
                          <a:xfrm>
                            <a:off x="0" y="0"/>
                            <a:ext cx="58623" cy="2712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6" name="Picture 34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1762" cy="27127"/>
                          </a:xfrm>
                          <a:prstGeom prst="rect">
                            <a:avLst/>
                          </a:prstGeom>
                          <a:noFill/>
                          <a:extLst>
                            <a:ext uri="{909E8E84-426E-40dd-AFC4-6F175D3DCCD1}">
                              <a14:hiddenFill xmlns:a14="http://schemas.microsoft.com/office/drawing/2010/main">
                                <a:solidFill>
                                  <a:srgbClr val="FFFFFF"/>
                                </a:solidFill>
                              </a14:hiddenFill>
                            </a:ext>
                          </a:extLst>
                        </pic:spPr>
                      </pic:pic>
                      <wps:wsp>
                        <wps:cNvPr id="37" name="AutoShape 237"/>
                        <wps:cNvSpPr>
                          <a:spLocks noChangeArrowheads="1"/>
                        </wps:cNvSpPr>
                        <wps:spPr bwMode="auto">
                          <a:xfrm>
                            <a:off x="33185" y="419"/>
                            <a:ext cx="17329" cy="8547"/>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19BEFB22" w14:textId="77777777" w:rsidR="008A541A" w:rsidRDefault="008A541A" w:rsidP="003373D9">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wps:txbx>
                        <wps:bodyPr rot="0" vert="horz" wrap="square" lIns="91440" tIns="45720" rIns="91440" bIns="45720" anchor="t" anchorCtr="0" upright="1">
                          <a:noAutofit/>
                        </wps:bodyPr>
                      </wps:wsp>
                      <wps:wsp>
                        <wps:cNvPr id="38" name="Freeform 238"/>
                        <wps:cNvSpPr>
                          <a:spLocks/>
                        </wps:cNvSpPr>
                        <wps:spPr bwMode="auto">
                          <a:xfrm>
                            <a:off x="7048" y="1784"/>
                            <a:ext cx="26683" cy="6756"/>
                          </a:xfrm>
                          <a:custGeom>
                            <a:avLst/>
                            <a:gdLst>
                              <a:gd name="T0" fmla="*/ 2668270 w 3729"/>
                              <a:gd name="T1" fmla="*/ 0 h 1945"/>
                              <a:gd name="T2" fmla="*/ 0 w 3729"/>
                              <a:gd name="T3" fmla="*/ 67564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AutoShape 239"/>
                        <wps:cNvSpPr>
                          <a:spLocks noChangeArrowheads="1"/>
                        </wps:cNvSpPr>
                        <wps:spPr bwMode="auto">
                          <a:xfrm>
                            <a:off x="1244" y="4298"/>
                            <a:ext cx="5874" cy="1774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AutoShape 240"/>
                        <wps:cNvSpPr>
                          <a:spLocks noChangeArrowheads="1"/>
                        </wps:cNvSpPr>
                        <wps:spPr bwMode="auto">
                          <a:xfrm>
                            <a:off x="20275" y="7454"/>
                            <a:ext cx="3550" cy="6008"/>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Freeform 241"/>
                        <wps:cNvSpPr>
                          <a:spLocks/>
                        </wps:cNvSpPr>
                        <wps:spPr bwMode="auto">
                          <a:xfrm>
                            <a:off x="23825" y="7531"/>
                            <a:ext cx="9906" cy="1981"/>
                          </a:xfrm>
                          <a:custGeom>
                            <a:avLst/>
                            <a:gdLst>
                              <a:gd name="T0" fmla="*/ 990600 w 3729"/>
                              <a:gd name="T1" fmla="*/ 0 h 1945"/>
                              <a:gd name="T2" fmla="*/ 0 w 3729"/>
                              <a:gd name="T3" fmla="*/ 19812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AutoShape 242"/>
                        <wps:cNvSpPr>
                          <a:spLocks noChangeArrowheads="1"/>
                        </wps:cNvSpPr>
                        <wps:spPr bwMode="auto">
                          <a:xfrm>
                            <a:off x="33185" y="10325"/>
                            <a:ext cx="17329" cy="7696"/>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104985B7" w14:textId="77777777" w:rsidR="008A541A" w:rsidRPr="00A51821" w:rsidRDefault="008A541A" w:rsidP="003373D9">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wps:txbx>
                        <wps:bodyPr rot="0" vert="horz" wrap="square" lIns="91440" tIns="45720" rIns="91440" bIns="45720" anchor="t" anchorCtr="0" upright="1">
                          <a:noAutofit/>
                        </wps:bodyPr>
                      </wps:wsp>
                      <wps:wsp>
                        <wps:cNvPr id="68" name="AutoShape 275"/>
                        <wps:cNvSpPr>
                          <a:spLocks noChangeArrowheads="1"/>
                        </wps:cNvSpPr>
                        <wps:spPr bwMode="auto">
                          <a:xfrm>
                            <a:off x="33185" y="19659"/>
                            <a:ext cx="17329" cy="6220"/>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3C42F668" w14:textId="77777777" w:rsidR="008A541A" w:rsidRPr="00A51821" w:rsidRDefault="008A541A" w:rsidP="003373D9">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69" name="Freeform 287"/>
                        <wps:cNvSpPr>
                          <a:spLocks/>
                        </wps:cNvSpPr>
                        <wps:spPr bwMode="auto">
                          <a:xfrm flipV="1">
                            <a:off x="23825" y="11150"/>
                            <a:ext cx="9906" cy="2978"/>
                          </a:xfrm>
                          <a:custGeom>
                            <a:avLst/>
                            <a:gdLst>
                              <a:gd name="T0" fmla="*/ 990600 w 3729"/>
                              <a:gd name="T1" fmla="*/ 0 h 1945"/>
                              <a:gd name="T2" fmla="*/ 0 w 3729"/>
                              <a:gd name="T3" fmla="*/ 29781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Freeform 243"/>
                        <wps:cNvSpPr>
                          <a:spLocks/>
                        </wps:cNvSpPr>
                        <wps:spPr bwMode="auto">
                          <a:xfrm flipV="1">
                            <a:off x="29432" y="23279"/>
                            <a:ext cx="4299" cy="1378"/>
                          </a:xfrm>
                          <a:custGeom>
                            <a:avLst/>
                            <a:gdLst>
                              <a:gd name="T0" fmla="*/ 429895 w 3729"/>
                              <a:gd name="T1" fmla="*/ 0 h 1945"/>
                              <a:gd name="T2" fmla="*/ 0 w 3729"/>
                              <a:gd name="T3" fmla="*/ 13779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Canvas 235" o:spid="_x0000_s1233" style="width:461.6pt;height:213.6pt;mso-position-horizontal-relative:char;mso-position-vertical-relative:line" coordsize="58623,271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">
                <v:rect id="AutoShape 456" o:spid="_x0000_s1234" style="position:absolute;width:58623;height:27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gq18xAAA&#10;ANsAAAAPAAAAZHJzL2Rvd25yZXYueG1sRI9Ba8JAFITvBf/D8gQvohttEUldRQQxSEGM1vMj+5qE&#10;Zt/G7Jqk/75bEHocZuYbZrXpTSVaalxpWcFsGoEgzqwuOVdwvewnSxDOI2usLJOCH3KwWQ9eVhhr&#10;2/GZ2tTnIkDYxaig8L6OpXRZQQbd1NbEwfuyjUEfZJNL3WAX4KaS8yhaSIMlh4UCa9oVlH2nD6Og&#10;y07t7fJxkKfxLbF8T+679POo1GjYb99BeOr9f/jZTrSC1zf4+xJ+gF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O4KtfMQAAADbAAAADwAAAAAAAAAAAAAAAACXAgAAZHJzL2Rv&#10;d25yZXYueG1sUEsFBgAAAAAEAAQA9QAAAIgDAAAAAA==&#10;" filled="f" stroked="f">
                  <o:lock v:ext="edit" aspectratio="t"/>
                </v:rect>
                <v:shape id="Picture 341" o:spid="_x0000_s1235" type="#_x0000_t75" style="position:absolute;width:31762;height:271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1D&#10;fpbFAAAA2wAAAA8AAABkcnMvZG93bnJldi54bWxEj09rwkAUxO9Cv8PyCt50UwWRmI0Ui8VTqX9K&#10;PT6zzyQ1+zbd3Zr023cLgsdhZn7DZMveNOJKzteWFTyNExDEhdU1lwoO+/VoDsIHZI2NZVLwSx6W&#10;+cMgw1Tbjrd03YVSRAj7FBVUIbSplL6oyKAf25Y4emfrDIYoXSm1wy7CTSMnSTKTBmuOCxW2tKqo&#10;uOx+jIKP7dv7F3b8Ov08vtQu6U/f56NTavjYPy9ABOrDPXxrb7SC6Qz+v8QfIP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NQ36WxQAAANsAAAAPAAAAAAAAAAAAAAAAAJwC&#10;AABkcnMvZG93bnJldi54bWxQSwUGAAAAAAQABAD3AAAAjgMAAAAA&#10;">
                  <v:imagedata r:id="rId103" o:title=""/>
                </v:shape>
                <v:roundrect id="AutoShape 237" o:spid="_x0000_s1236" style="position:absolute;left:33185;top:419;width:17329;height:8547;visibility:visible;mso-wrap-style:square;v-text-anchor:top" arcsize="4675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p23dxQAA&#10;ANsAAAAPAAAAZHJzL2Rvd25yZXYueG1sRI/NasMwEITvhbyD2EJvtewGnOBGCSGhpbfi/ECPa2tr&#10;m1grY8mO+/ZVIJDjMDPfMKvNZFoxUu8aywqSKAZBXFrdcKXgdPx4XYJwHllja5kU/JGDzXr2tMJM&#10;2yvnNB58JQKEXYYKau+7TEpX1mTQRbYjDt6v7Q36IPtK6h6vAW5a+RbHqTTYcFiosaNdTeXlMBgF&#10;xZBv9/uq/CwuQzJPz1My/nyflXp5nrbvIDxN/hG+t7+0gvkCbl/CD5D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Onbd3FAAAA2wAAAA8AAAAAAAAAAAAAAAAAlwIAAGRycy9k&#10;b3ducmV2LnhtbFBLBQYAAAAABAAEAPUAAACJAwAAAAA=&#10;" fillcolor="#dbe5f1 [660]" strokecolor="#0070c0">
                  <v:textbox>
                    <w:txbxContent>
                      <w:p w14:paraId="19BEFB22" w14:textId="77777777" w:rsidR="008A541A" w:rsidRDefault="008A541A" w:rsidP="003373D9">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v:textbox>
                </v:roundrect>
                <v:shape id="Freeform 238" o:spid="_x0000_s1237" style="position:absolute;left:7048;top:1784;width:26683;height:6756;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oH6XwgAA&#10;ANsAAAAPAAAAZHJzL2Rvd25yZXYueG1sRE9Na8JAEL0X/A/LFLzVTRVtm7qKKBEvCk1Kex2y0yQ1&#10;OxuyaxL99e6h0OPjfS/Xg6lFR62rLCt4nkQgiHOrKy4UfGbJ0ysI55E11pZJwZUcrFejhyXG2vb8&#10;QV3qCxFC2MWooPS+iaV0eUkG3cQ2xIH7sa1BH2BbSN1iH8JNLadRtJAGKw4NJTa0LSk/pxejIBmy&#10;4xuZ7iZ3c9N9z1/2p+j3S6nx47B5B+Fp8P/iP/dBK5iFseFL+AFyd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OgfpfCAAAA2wAAAA8AAAAAAAAAAAAAAAAAlwIAAGRycy9kb3du&#10;cmV2LnhtbFBLBQYAAAAABAAEAPUAAACGAwAAAAA=&#10;" path="m3729,0c2354,729,980,1458,,1945e" filled="f" strokecolor="#0070c0" strokeweight="1pt">
                  <v:stroke endarrow="open"/>
                  <v:path arrowok="t" o:connecttype="custom" o:connectlocs="19092907,0;0,2346850" o:connectangles="0,0"/>
                </v:shape>
                <v:roundrect id="AutoShape 239" o:spid="_x0000_s1238" style="position:absolute;left:1244;top:4298;width:5874;height:17742;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IZTwAAA&#10;ANsAAAAPAAAAZHJzL2Rvd25yZXYueG1sRE9Ni8IwEL0L/ocwgjdNtasuXaOIoLt4s8rudWjGtthM&#10;ShNt9debw4LHx/terjtTiTs1rrSsYDKOQBBnVpecKzifdqNPEM4ja6wsk4IHOViv+r0lJtq2fKR7&#10;6nMRQtglqKDwvk6kdFlBBt3Y1sSBu9jGoA+wyaVusA3hppLTKJpLgyWHhgJr2haUXdObUTB7tN+H&#10;xT59XjZxZ9pfiufuL1ZqOOg2XyA8df4t/nf/aAUfYX34En6AXL0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DIZTwAAAANsAAAAPAAAAAAAAAAAAAAAAAJcCAABkcnMvZG93bnJl&#10;di54bWxQSwUGAAAAAAQABAD1AAAAhAMAAAAA&#10;" filled="f" strokecolor="#0070c0" strokeweight="1pt"/>
                <v:roundrect id="AutoShape 240" o:spid="_x0000_s1239" style="position:absolute;left:20275;top:7454;width:3550;height:6008;visibility:visible;mso-wrap-style:square;v-text-anchor:top" arcsize="6429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N4BQxAAA&#10;ANsAAAAPAAAAZHJzL2Rvd25yZXYueG1sRI9Ba8JAFITvhf6H5RV6azZtUpXoKlKwFW9NRa+P7DMJ&#10;zb4N2dUk/fWuUPA4zMw3zGI1mEZcqHO1ZQWvUQyCuLC65lLB/mfzMgPhPLLGxjIpGMnBavn4sMBM&#10;256/6ZL7UgQIuwwVVN63mZSuqMigi2xLHLyT7Qz6ILtS6g77ADeNfIvjiTRYc1iosKWPiorf/GwU&#10;vI/91276mf+d1slg+gMlE3dMlHp+GtZzEJ4Gfw//t7daQZrC7Uv4AXJ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DeAUMQAAADbAAAADwAAAAAAAAAAAAAAAACXAgAAZHJzL2Rv&#10;d25yZXYueG1sUEsFBgAAAAAEAAQA9QAAAIgDAAAAAA==&#10;" filled="f" strokecolor="#0070c0" strokeweight="1pt"/>
                <v:shape id="Freeform 241" o:spid="_x0000_s1240" style="position:absolute;left:23825;top:7531;width:9906;height:1981;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dTwDxAAA&#10;ANsAAAAPAAAAZHJzL2Rvd25yZXYueG1sRI9Ba8JAFITvhf6H5RW86aaiVmM2Ii1KLxWqotdH9pnE&#10;Zt+G7BpTf71bEHocZuYbJll0phItNa60rOB1EIEgzqwuOVew3636UxDOI2usLJOCX3KwSJ+fEoy1&#10;vfI3tVufiwBhF6OCwvs6ltJlBRl0A1sTB+9kG4M+yCaXusFrgJtKDqNoIg2WHBYKrOm9oOxnezEK&#10;Vt3ua0amvcmPsWmP47f1JjoflOq9dMs5CE+d/w8/2p9awWgCf1/CD5Dp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XU8A8QAAADbAAAADwAAAAAAAAAAAAAAAACXAgAAZHJzL2Rv&#10;d25yZXYueG1sUEsFBgAAAAAEAAQA9QAAAIgDAAAAAA==&#10;" path="m3729,0c2354,729,980,1458,,1945e" filled="f" strokecolor="#0070c0" strokeweight="1pt">
                  <v:stroke endarrow="open"/>
                  <v:path arrowok="t" o:connecttype="custom" o:connectlocs="2631505,0;0,201787" o:connectangles="0,0"/>
                </v:shape>
                <v:roundrect id="AutoShape 242" o:spid="_x0000_s1241" style="position:absolute;left:33185;top:10325;width:17329;height:7696;visibility:visible;mso-wrap-style:square;v-text-anchor:top" arcsize="5282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5tyqwgAA&#10;ANsAAAAPAAAAZHJzL2Rvd25yZXYueG1sRE/Pa8IwFL4P/B/CE3ab6To2RjXKEAuyw0Ad6vGteTZl&#10;yUtpYlv/++Ug7Pjx/V6sRmdFT11oPCt4nmUgiCuvG64VfB/Kp3cQISJrtJ5JwY0CrJaThwUW2g+8&#10;o34fa5FCOBSowMTYFlKGypDDMPMtceIuvnMYE+xqqTscUrizMs+yN+mw4dRgsKW1oep3f3UK5Cb/&#10;PFquDuXP123j15fT2dgXpR6n48ccRKQx/ovv7q1W8JrWpy/pB8jl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jm3KrCAAAA2wAAAA8AAAAAAAAAAAAAAAAAlwIAAGRycy9kb3du&#10;cmV2LnhtbFBLBQYAAAAABAAEAPUAAACGAwAAAAA=&#10;" fillcolor="#dbe5f1 [660]" strokecolor="#0070c0">
                  <v:textbox>
                    <w:txbxContent>
                      <w:p w14:paraId="104985B7" w14:textId="77777777" w:rsidR="008A541A" w:rsidRPr="00A51821" w:rsidRDefault="008A541A" w:rsidP="003373D9">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v:textbox>
                </v:roundrect>
                <v:roundrect id="AutoShape 275" o:spid="_x0000_s1242" style="position:absolute;left:33185;top:19659;width:17329;height:6220;visibility:visible;mso-wrap-style:square;v-text-anchor:top" arcsize="684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7qodvAAA&#10;ANsAAAAPAAAAZHJzL2Rvd25yZXYueG1sRE+9CsIwEN4F3yGc4GZTHYpWo6ggKLhYpfPRnG2xuZQm&#10;an17MwiOH9//atObRryoc7VlBdMoBkFcWF1zqeB2PUzmIJxH1thYJgUfcrBZDwcrTLV984VemS9F&#10;CGGXooLK+zaV0hUVGXSRbYkDd7edQR9gV0rd4TuEm0bO4jiRBmsODRW2tK+oeGRPo6B/nvJdlrfn&#10;bTONF4/DHpNjjkqNR/12CcJT7//in/uoFSRhbPgSfoBcfwE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zuqh28AAAA2wAAAA8AAAAAAAAAAAAAAAAAlwIAAGRycy9kb3ducmV2Lnht&#10;bFBLBQYAAAAABAAEAPUAAACAAwAAAAA=&#10;" fillcolor="#dbe5f1 [660]" strokecolor="#0070c0">
                  <v:textbox>
                    <w:txbxContent>
                      <w:p w14:paraId="3C42F668" w14:textId="77777777" w:rsidR="008A541A" w:rsidRPr="00A51821" w:rsidRDefault="008A541A" w:rsidP="003373D9">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243" style="position:absolute;left:23825;top:11150;width:9906;height:29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VJKgwwAA&#10;ANsAAAAPAAAAZHJzL2Rvd25yZXYueG1sRI9Pi8IwFMTvC/sdwlvwtibuoexWo4gg6z8Utd4fzbMt&#10;Ni+liVq//UZY8DjMzG+Y0aSztbhR6yvHGgZ9BYI4d6biQkN2nH9+g/AB2WDtmDQ8yMNk/P42wtS4&#10;O+/pdgiFiBD2KWooQ2hSKX1ekkXfdw1x9M6utRiibAtpWrxHuK3ll1KJtFhxXCixoVlJ+eVwtRp2&#10;+6T63a43O7dyanvKltl83Sitex/ddAgiUBde4f/2wmhIfuD5Jf4AOf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VJKgwwAAANsAAAAPAAAAAAAAAAAAAAAAAJcCAABkcnMvZG93&#10;bnJldi54bWxQSwUGAAAAAAQABAD1AAAAhwMAAAAA&#10;" path="m3729,0c2354,729,980,1458,,1945e" filled="f" strokecolor="#0070c0" strokeweight="1pt">
                  <v:stroke endarrow="open"/>
                  <v:path arrowok="t" o:connecttype="custom" o:connectlocs="2631505,0;0,455986" o:connectangles="0,0"/>
                </v:shape>
                <v:shape id="Freeform 243" o:spid="_x0000_s1244" style="position:absolute;left:29432;top:23279;width:4299;height:1378;flip:y;visibility:visible;mso-wrap-style:square;v-text-anchor:top" coordsize="3729,19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ZTOXxAAA&#10;ANsAAAAPAAAAZHJzL2Rvd25yZXYueG1sRI/dasJAFITvC32H5RS8q7utYCVmI6Ug/hVFjfeH7DEJ&#10;Zs+G7Krx7buFQi+HmfmGSWe9bcSNOl871vA2VCCIC2dqLjXkx/nrBIQPyAYbx6ThQR5m2fNTiolx&#10;d97T7RBKESHsE9RQhdAmUvqiIot+6Fri6J1dZzFE2ZXSdHiPcNvId6XG0mLNcaHClr4qKi6Hq9Ww&#10;24/rxXbzvXNrp7anfJXPN63SevDSf05BBOrDf/ivvTQaPkbw+yX+AJn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GUzl8QAAADbAAAADwAAAAAAAAAAAAAAAACXAgAAZHJzL2Rv&#10;d25yZXYueG1sUEsFBgAAAAAEAAQA9QAAAIgDAAAAAA==&#10;" path="m3729,0c2354,729,980,1458,,1945e" filled="f" strokecolor="#0070c0" strokeweight="1pt">
                  <v:stroke endarrow="open"/>
                  <v:path arrowok="t" o:connecttype="custom" o:connectlocs="495607,0;0,97625" o:connectangles="0,0"/>
                </v:shape>
                <w10:anchorlock/>
              </v:group>
            </w:pict>
          </mc:Fallback>
        </mc:AlternateContent>
      </w:r>
    </w:p>
    <w:p w14:paraId="64932E7B" w14:textId="7346C40F" w:rsidR="003373D9" w:rsidRDefault="00980823" w:rsidP="00980823">
      <w:pPr>
        <w:pStyle w:val="Caption"/>
      </w:pPr>
      <w:r>
        <w:t xml:space="preserve">Figure </w:t>
      </w:r>
      <w:r>
        <w:fldChar w:fldCharType="begin"/>
      </w:r>
      <w:r>
        <w:instrText xml:space="preserve"> SEQ Figure \* ARABIC </w:instrText>
      </w:r>
      <w:r>
        <w:fldChar w:fldCharType="separate"/>
      </w:r>
      <w:r w:rsidR="00057C13">
        <w:rPr>
          <w:noProof/>
        </w:rPr>
        <w:t>57</w:t>
      </w:r>
      <w:r>
        <w:fldChar w:fldCharType="end"/>
      </w:r>
      <w:r w:rsidR="003373D9">
        <w:t>:  Viewing Reference Spectra and their related Target Spectra</w:t>
      </w:r>
    </w:p>
    <w:p w14:paraId="7D6B1645" w14:textId="77777777" w:rsidR="003373D9" w:rsidRDefault="003373D9" w:rsidP="003373D9">
      <w:pPr>
        <w:pStyle w:val="Body"/>
      </w:pPr>
      <w:r>
        <w:t xml:space="preserve">If you select the Campaign node on the right hand side and clear the </w:t>
      </w:r>
      <w:r w:rsidRPr="006F6ED8">
        <w:rPr>
          <w:rStyle w:val="GUIWord"/>
        </w:rPr>
        <w:t>Filename restriction</w:t>
      </w:r>
      <w:r>
        <w:t xml:space="preserve"> field, all Target Spectra with Reference Spectra links will be displayed.</w:t>
      </w:r>
    </w:p>
    <w:p w14:paraId="1042635C" w14:textId="77777777" w:rsidR="003373D9" w:rsidRDefault="003373D9" w:rsidP="003373D9">
      <w:pPr>
        <w:pStyle w:val="Body"/>
      </w:pPr>
      <w:r>
        <w:t xml:space="preserve">If any Reference Spectrum is displayed in the </w:t>
      </w:r>
      <w:r w:rsidRPr="006F6ED8">
        <w:rPr>
          <w:rStyle w:val="GUIWord"/>
        </w:rPr>
        <w:t>Linked targets</w:t>
      </w:r>
      <w:r>
        <w:t xml:space="preserve"> box, a link has been set up in the wrong direction.</w:t>
      </w:r>
    </w:p>
    <w:p w14:paraId="5DEA7180" w14:textId="77777777" w:rsidR="003373D9" w:rsidRDefault="003373D9" w:rsidP="003373D9">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14:paraId="0611145E" w14:textId="77777777" w:rsidR="003373D9" w:rsidRDefault="003373D9" w:rsidP="003373D9">
      <w:pPr>
        <w:pStyle w:val="Heading3"/>
      </w:pPr>
      <w:bookmarkStart w:id="392" w:name="_Toc398023935"/>
      <w:bookmarkStart w:id="393" w:name="_Toc296956731"/>
      <w:r>
        <w:t>Deleting Existing Target-Reference Links</w:t>
      </w:r>
      <w:bookmarkEnd w:id="392"/>
      <w:bookmarkEnd w:id="393"/>
    </w:p>
    <w:p w14:paraId="58471DF5" w14:textId="77777777" w:rsidR="003373D9" w:rsidRDefault="003373D9" w:rsidP="003373D9">
      <w:pPr>
        <w:pStyle w:val="Body"/>
      </w:pPr>
      <w:r>
        <w:t xml:space="preserve">The option to delete existing links works simultaneously, but independently, on the two halves of the </w:t>
      </w:r>
      <w:r w:rsidRPr="00D7008D">
        <w:rPr>
          <w:rStyle w:val="GUIWord"/>
        </w:rPr>
        <w:t>Show existing links</w:t>
      </w:r>
      <w:r>
        <w:t xml:space="preserve"> dialog.</w:t>
      </w:r>
    </w:p>
    <w:p w14:paraId="3B55289B" w14:textId="77777777" w:rsidR="003373D9" w:rsidRDefault="003373D9" w:rsidP="003373D9">
      <w:pPr>
        <w:pStyle w:val="Body"/>
      </w:pPr>
      <w:r>
        <w:t>When the</w:t>
      </w:r>
      <w:r w:rsidR="00E76F83">
        <w:t xml:space="preserve"> </w:t>
      </w:r>
      <w:r w:rsidR="00E76F83" w:rsidRPr="00E76F83">
        <w:rPr>
          <w:b/>
        </w:rPr>
        <w:t>Delete selected links</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 It is possible to highlight Spectra in one of these boxes only.</w:t>
      </w:r>
    </w:p>
    <w:p w14:paraId="4D038BAA" w14:textId="77777777" w:rsidR="003373D9" w:rsidRDefault="003373D9" w:rsidP="003373D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14:paraId="1C11CBEE" w14:textId="77777777" w:rsidR="003373D9" w:rsidRPr="00D7008D" w:rsidRDefault="008440CC" w:rsidP="003373D9">
      <w:pPr>
        <w:pStyle w:val="Figure"/>
        <w:pageBreakBefore/>
      </w:pPr>
      <w:r>
        <w:rPr>
          <w:lang w:val="en-US" w:eastAsia="en-US"/>
        </w:rPr>
        <w:lastRenderedPageBreak/>
        <mc:AlternateContent>
          <mc:Choice Requires="wpg">
            <w:drawing>
              <wp:inline distT="0" distB="0" distL="0" distR="0" wp14:anchorId="2063EDAC" wp14:editId="34A1B1FB">
                <wp:extent cx="5602605" cy="3044825"/>
                <wp:effectExtent l="0" t="0" r="0" b="3175"/>
                <wp:docPr id="2" name="Canvas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2605" cy="3044825"/>
                          <a:chOff x="0" y="0"/>
                          <a:chExt cx="56026" cy="30448"/>
                        </a:xfrm>
                      </wpg:grpSpPr>
                      <wps:wsp>
                        <wps:cNvPr id="16" name="AutoShape 446"/>
                        <wps:cNvSpPr>
                          <a:spLocks noChangeAspect="1" noChangeArrowheads="1"/>
                        </wps:cNvSpPr>
                        <wps:spPr bwMode="auto">
                          <a:xfrm>
                            <a:off x="0" y="0"/>
                            <a:ext cx="56026" cy="3044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34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5575"/>
                            <a:ext cx="56026" cy="24873"/>
                          </a:xfrm>
                          <a:prstGeom prst="rect">
                            <a:avLst/>
                          </a:prstGeom>
                          <a:noFill/>
                          <a:extLst>
                            <a:ext uri="{909E8E84-426E-40dd-AFC4-6F175D3DCCD1}">
                              <a14:hiddenFill xmlns:a14="http://schemas.microsoft.com/office/drawing/2010/main">
                                <a:solidFill>
                                  <a:srgbClr val="FFFFFF"/>
                                </a:solidFill>
                              </a14:hiddenFill>
                            </a:ext>
                          </a:extLst>
                        </pic:spPr>
                      </pic:pic>
                      <wps:wsp>
                        <wps:cNvPr id="21" name="Freeform 292"/>
                        <wps:cNvSpPr>
                          <a:spLocks/>
                        </wps:cNvSpPr>
                        <wps:spPr bwMode="auto">
                          <a:xfrm>
                            <a:off x="20875" y="23463"/>
                            <a:ext cx="4994" cy="2483"/>
                          </a:xfrm>
                          <a:custGeom>
                            <a:avLst/>
                            <a:gdLst>
                              <a:gd name="T0" fmla="*/ 0 w 1203"/>
                              <a:gd name="T1" fmla="*/ 0 h 1053"/>
                              <a:gd name="T2" fmla="*/ 499398 w 1203"/>
                              <a:gd name="T3" fmla="*/ 248225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93"/>
                        <wps:cNvSpPr>
                          <a:spLocks/>
                        </wps:cNvSpPr>
                        <wps:spPr bwMode="auto">
                          <a:xfrm flipV="1">
                            <a:off x="20272" y="13735"/>
                            <a:ext cx="7915" cy="3632"/>
                          </a:xfrm>
                          <a:custGeom>
                            <a:avLst/>
                            <a:gdLst>
                              <a:gd name="T0" fmla="*/ 0 w 1203"/>
                              <a:gd name="T1" fmla="*/ 0 h 1053"/>
                              <a:gd name="T2" fmla="*/ 791558 w 1203"/>
                              <a:gd name="T3" fmla="*/ 36322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Freeform 294"/>
                        <wps:cNvSpPr>
                          <a:spLocks/>
                        </wps:cNvSpPr>
                        <wps:spPr bwMode="auto">
                          <a:xfrm flipH="1" flipV="1">
                            <a:off x="15906" y="11207"/>
                            <a:ext cx="4366" cy="6160"/>
                          </a:xfrm>
                          <a:custGeom>
                            <a:avLst/>
                            <a:gdLst>
                              <a:gd name="T0" fmla="*/ 0 w 1203"/>
                              <a:gd name="T1" fmla="*/ 0 h 1053"/>
                              <a:gd name="T2" fmla="*/ 436532 w 1203"/>
                              <a:gd name="T3" fmla="*/ 61595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Freeform 296"/>
                        <wps:cNvSpPr>
                          <a:spLocks/>
                        </wps:cNvSpPr>
                        <wps:spPr bwMode="auto">
                          <a:xfrm>
                            <a:off x="36309" y="5575"/>
                            <a:ext cx="7575" cy="6318"/>
                          </a:xfrm>
                          <a:custGeom>
                            <a:avLst/>
                            <a:gdLst>
                              <a:gd name="T0" fmla="*/ 0 w 1203"/>
                              <a:gd name="T1" fmla="*/ 0 h 1053"/>
                              <a:gd name="T2" fmla="*/ 757555 w 1203"/>
                              <a:gd name="T3" fmla="*/ 631825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297"/>
                        <wps:cNvSpPr>
                          <a:spLocks/>
                        </wps:cNvSpPr>
                        <wps:spPr bwMode="auto">
                          <a:xfrm flipH="1">
                            <a:off x="6146" y="5575"/>
                            <a:ext cx="16517" cy="4883"/>
                          </a:xfrm>
                          <a:custGeom>
                            <a:avLst/>
                            <a:gdLst>
                              <a:gd name="T0" fmla="*/ 0 w 1203"/>
                              <a:gd name="T1" fmla="*/ 0 h 1053"/>
                              <a:gd name="T2" fmla="*/ 1651635 w 1203"/>
                              <a:gd name="T3" fmla="*/ 488315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utoShape 291"/>
                        <wps:cNvSpPr>
                          <a:spLocks noChangeArrowheads="1"/>
                        </wps:cNvSpPr>
                        <wps:spPr bwMode="auto">
                          <a:xfrm>
                            <a:off x="7169" y="17367"/>
                            <a:ext cx="14471" cy="6534"/>
                          </a:xfrm>
                          <a:prstGeom prst="roundRect">
                            <a:avLst>
                              <a:gd name="adj" fmla="val 11014"/>
                            </a:avLst>
                          </a:prstGeom>
                          <a:solidFill>
                            <a:srgbClr val="DBE5F1"/>
                          </a:solidFill>
                          <a:ln w="9525">
                            <a:solidFill>
                              <a:srgbClr val="0070C0"/>
                            </a:solidFill>
                            <a:round/>
                            <a:headEnd/>
                            <a:tailEnd/>
                          </a:ln>
                        </wps:spPr>
                        <wps:txbx>
                          <w:txbxContent>
                            <w:p w14:paraId="7466BDFC" w14:textId="77777777" w:rsidR="008A541A" w:rsidRPr="009853E9" w:rsidRDefault="008A541A" w:rsidP="003373D9">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30" name="AutoShape 295"/>
                        <wps:cNvSpPr>
                          <a:spLocks noChangeArrowheads="1"/>
                        </wps:cNvSpPr>
                        <wps:spPr bwMode="auto">
                          <a:xfrm>
                            <a:off x="21640" y="0"/>
                            <a:ext cx="15691" cy="7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7EAC60C" w14:textId="77777777" w:rsidR="008A541A" w:rsidRPr="00A51821" w:rsidRDefault="008A541A" w:rsidP="003373D9">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g:wgp>
                  </a:graphicData>
                </a:graphic>
              </wp:inline>
            </w:drawing>
          </mc:Choice>
          <mc:Fallback>
            <w:pict>
              <v:group id="Canvas 289" o:spid="_x0000_s1245" style="width:441.15pt;height:239.75pt;mso-position-horizontal-relative:char;mso-position-vertical-relative:line" coordsize="56026,304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">
                <v:rect id="AutoShape 446" o:spid="_x0000_s1246" style="position:absolute;width:56026;height:30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qcrwwQAA&#10;ANsAAAAPAAAAZHJzL2Rvd25yZXYueG1sRE9Li8IwEL4v+B/CCF4WTdeDSDWKCLJlWRDr4zw0Y1ts&#10;JrXJtt1/bwTB23x8z1mue1OJlhpXWlbwNYlAEGdWl5wrOB134zkI55E1VpZJwT85WK8GH0uMte34&#10;QG3qcxFC2MWooPC+jqV0WUEG3cTWxIG72sagD7DJpW6wC+GmktMomkmDJYeGAmvaFpTd0j+joMv2&#10;7eX4+y33n5fE8j25b9Pzj1KjYb9ZgPDU+7f45U50mD+D5y/hALl6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6nK8MEAAADbAAAADwAAAAAAAAAAAAAAAACXAgAAZHJzL2Rvd25y&#10;ZXYueG1sUEsFBgAAAAAEAAQA9QAAAIUDAAAAAA==&#10;" filled="f" stroked="f">
                  <o:lock v:ext="edit" aspectratio="t"/>
                </v:rect>
                <v:shape id="Picture 345" o:spid="_x0000_s1247" type="#_x0000_t75" style="position:absolute;top:5575;width:56026;height:2487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9J&#10;cWDAAAAA2wAAAA8AAABkcnMvZG93bnJldi54bWxET81qwkAQvhd8h2UEb3ViD1pTVxGhtRQpavoA&#10;Q3aahGZnw+7WpG/fFQRv8/H9zmoz2FZd2IfGiYbZNAPFUjrTSKXhq3h9fAYVIomh1glr+OMAm/Xo&#10;YUW5cb2c+HKOlUohEnLSUMfY5YihrNlSmLqOJXHfzluKCfoKjac+hdsWn7JsjpYaSQ01dbyrufw5&#10;/1oN/rAo+vDBB1eE/XZ+zPDtE1HryXjYvoCKPMS7+OZ+N2n+Eq6/pANw/Q8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L0lxYMAAAADbAAAADwAAAAAAAAAAAAAAAACcAgAAZHJz&#10;L2Rvd25yZXYueG1sUEsFBgAAAAAEAAQA9wAAAIkDAAAAAA==&#10;">
                  <v:imagedata r:id="rId105" o:title=""/>
                </v:shape>
                <v:shape id="Freeform 292" o:spid="_x0000_s1248" style="position:absolute;left:20875;top:23463;width:4994;height:2483;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e3DxQAA&#10;ANsAAAAPAAAAZHJzL2Rvd25yZXYueG1sRI9Ba8JAFITvQv/D8gredJMURFLXUFLaevBitAVvj+wz&#10;ic2+DdltEv+9Wyj0OMzMN8wmm0wrBupdY1lBvIxAEJdWN1wpOB3fFmsQziNrbC2Tghs5yLYPsw2m&#10;2o58oKHwlQgQdikqqL3vUildWZNBt7QdcfAutjfog+wrqXscA9y0MomilTTYcFiosaO8pvK7+DEK&#10;LtfPY5Tvi/ePHJ9ev+Jzue5Oe6Xmj9PLMwhPk/8P/7V3WkESw++X8APk9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QZ7cPFAAAA2wAAAA8AAAAAAAAAAAAAAAAAlwIAAGRycy9k&#10;b3ducmV2LnhtbFBLBQYAAAAABAAEAPUAAACJAwAAAAA=&#10;" path="m0,0c0,,601,526,1203,1053e" filled="f" strokecolor="#0070c0" strokeweight="1pt">
                  <v:stroke endarrow="open"/>
                  <v:path arrowok="t" o:connecttype="custom" o:connectlocs="0,0;2073145,585321" o:connectangles="0,0"/>
                </v:shape>
                <v:shape id="Freeform 293" o:spid="_x0000_s1249" style="position:absolute;left:20272;top:13735;width:7915;height:3632;flip: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pXw6xQAA&#10;ANsAAAAPAAAAZHJzL2Rvd25yZXYueG1sRI9Ba8JAFITvBf/D8gRvdaPSItFVRCy1F9tEL96e2WcS&#10;3H0bsluT/nu3UOhxmJlvmOW6t0bcqfW1YwWTcQKCuHC65lLB6fj2PAfhA7JG45gU/JCH9WrwtMRU&#10;u44zuuehFBHCPkUFVQhNKqUvKrLox64hjt7VtRZDlG0pdYtdhFsjp0nyKi3WHBcqbGhbUXHLv62C&#10;7pBtPy8m35vzy+5jfs26U/H+pdRo2G8WIAL14T/8195rBdMZ/H6JP0CuH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WlfDrFAAAA2wAAAA8AAAAAAAAAAAAAAAAAlwIAAGRycy9k&#10;b3ducmV2LnhtbFBLBQYAAAAABAAEAPUAAACJAwAAAAA=&#10;" path="m0,0c0,,601,526,1203,1053e" filled="f" strokecolor="#0070c0" strokeweight="1pt">
                  <v:stroke endarrow="open"/>
                  <v:path arrowok="t" o:connecttype="custom" o:connectlocs="0,0;5207965,1252816" o:connectangles="0,0"/>
                </v:shape>
                <v:shape id="Freeform 294" o:spid="_x0000_s1250" style="position:absolute;left:15906;top:11207;width:4366;height:6160;flip:x y;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C+ybxAAA&#10;ANsAAAAPAAAAZHJzL2Rvd25yZXYueG1sRI9BawIxFITvgv8hvII3zVaslK1RiiIIarFWqMfH5nWz&#10;dPOyJFG3/vpGEDwOM/MNM5m1thZn8qFyrOB5kIEgLpyuuFRw+Fr2X0GEiKyxdkwK/ijAbNrtTDDX&#10;7sKfdN7HUiQIhxwVmBibXMpQGLIYBq4hTt6P8xZjkr6U2uMlwW0th1k2lhYrTgsGG5obKn73J6ug&#10;PRxfqo+rLnfr74V3S7PZno6FUr2n9v0NRKQ2PsL39korGI7g9iX9ADn9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wvsm8QAAADbAAAADwAAAAAAAAAAAAAAAACXAgAAZHJzL2Rv&#10;d25yZXYueG1sUEsFBgAAAAAEAAQA9QAAAIgDAAAAAA==&#10;" path="m0,0c0,,601,526,1203,1053e" filled="f" strokecolor="#0070c0" strokeweight="1pt">
                  <v:stroke endarrow="open"/>
                  <v:path arrowok="t" o:connecttype="custom" o:connectlocs="0,0;1584288,3603278" o:connectangles="0,0"/>
                </v:shape>
                <v:shape id="Freeform 296" o:spid="_x0000_s1251" style="position:absolute;left:36309;top:5575;width:7575;height:6318;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8HW3xAAA&#10;ANsAAAAPAAAAZHJzL2Rvd25yZXYueG1sRI9Pi8IwFMTvwn6H8Ba8aaqCSNco0sU/By+2Kuzt0Tzb&#10;us1LaaLWb28WFjwOM/MbZr7sTC3u1LrKsoLRMAJBnFtdcaHgmK0HMxDOI2usLZOCJzlYLj56c4y1&#10;ffCB7qkvRICwi1FB6X0TS+nykgy6oW2Ig3exrUEfZFtI3eIjwE0tx1E0lQYrDgslNpSUlP+mN6Pg&#10;cj1lUbJPN9sEJ9/n0U8+a457pfqf3eoLhKfOv8P/7Z1WMJ7C35fwA+Ti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i/B1t8QAAADbAAAADwAAAAAAAAAAAAAAAACXAgAAZHJzL2Rv&#10;d25yZXYueG1sUEsFBgAAAAAEAAQA9QAAAIgDAAAAAA==&#10;" path="m0,0c0,,601,526,1203,1053e" filled="f" strokecolor="#0070c0" strokeweight="1pt">
                  <v:stroke endarrow="open"/>
                  <v:path arrowok="t" o:connecttype="custom" o:connectlocs="0,0;4770141,3790950" o:connectangles="0,0"/>
                </v:shape>
                <v:shape id="Freeform 297" o:spid="_x0000_s1252" style="position:absolute;left:6146;top:5575;width:16517;height:4883;flip:x;visibility:visible;mso-wrap-style:square;v-text-anchor:top" coordsize="1203,10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nno5xQAA&#10;ANsAAAAPAAAAZHJzL2Rvd25yZXYueG1sRI9Ba8JAFITvBf/D8gRvdaNgK9FVRCy1F9tEL96e2WcS&#10;3H0bsluT/nu3UOhxmJlvmOW6t0bcqfW1YwWTcQKCuHC65lLB6fj2PAfhA7JG45gU/JCH9WrwtMRU&#10;u44zuuehFBHCPkUFVQhNKqUvKrLox64hjt7VtRZDlG0pdYtdhFsjp0nyIi3WHBcqbGhbUXHLv62C&#10;7pBtPy8m35vzbPcxv2bdqXj/Umo07DcLEIH68B/+a++1gukr/H6JP0CuH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qeejnFAAAA2wAAAA8AAAAAAAAAAAAAAAAAlwIAAGRycy9k&#10;b3ducmV2LnhtbFBLBQYAAAAABAAEAPUAAACJAwAAAAA=&#10;" path="m0,0c0,,601,526,1203,1053e" filled="f" strokecolor="#0070c0" strokeweight="1pt">
                  <v:stroke endarrow="open"/>
                  <v:path arrowok="t" o:connecttype="custom" o:connectlocs="0,0;22676688,2264427" o:connectangles="0,0"/>
                </v:shape>
                <v:roundrect id="AutoShape 291" o:spid="_x0000_s1253" style="position:absolute;left:7169;top:17367;width:14471;height:6534;visibility:visible;mso-wrap-style:square;v-text-anchor:top" arcsize="7218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9+8gwAAA&#10;ANsAAAAPAAAAZHJzL2Rvd25yZXYueG1sRE9Ni8IwEL0v7H8II3hbU0VFqlFccUEQD7Z78TbbjG0x&#10;mZQma+u/NwfB4+N9rza9NeJOra8dKxiPEhDEhdM1lwp+85+vBQgfkDUax6TgQR4268+PFabadXym&#10;exZKEUPYp6igCqFJpfRFRRb9yDXEkbu61mKIsC2lbrGL4dbISZLMpcWaY0OFDe0qKm7Zv1WQHY5/&#10;59xMvzt3mhfl3lwuJzNTajjot0sQgfrwFr/cB61gEsfGL/EHyPUT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y9+8gwAAAANsAAAAPAAAAAAAAAAAAAAAAAJcCAABkcnMvZG93bnJl&#10;di54bWxQSwUGAAAAAAQABAD1AAAAhAMAAAAA&#10;" fillcolor="#dbe5f1" strokecolor="#0070c0">
                  <v:textbox>
                    <w:txbxContent>
                      <w:p w14:paraId="7466BDFC" w14:textId="77777777" w:rsidR="008A541A" w:rsidRPr="009853E9" w:rsidRDefault="008A541A" w:rsidP="003373D9">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roundrect id="AutoShape 295" o:spid="_x0000_s1254" style="position:absolute;left:21640;width:15691;height:7937;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rQ4rwgAA&#10;ANsAAAAPAAAAZHJzL2Rvd25yZXYueG1sRE/dasIwFL4f+A7hCN4MTdfBkGoUUSa7mNv8eYBDc2yC&#10;zUlpYu3e3lwIXn58//Nl72rRURusZwVvkwwEcem15UrB6fg5noIIEVlj7ZkU/FOA5WLwMsdC+xvv&#10;qTvESqQQDgUqMDE2hZShNOQwTHxDnLizbx3GBNtK6hZvKdzVMs+yD+nQcmow2NDaUHk5XJ2CcNnl&#10;drO23+c/89plv6ft9WeVKzUa9qsZiEh9fIof7i+t4D2tT1/SD5CL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tDivCAAAA2wAAAA8AAAAAAAAAAAAAAAAAlwIAAGRycy9kb3du&#10;cmV2LnhtbFBLBQYAAAAABAAEAPUAAACGAwAAAAA=&#10;" fillcolor="#dbe5f1 [660]" strokecolor="#0070c0">
                  <v:textbox>
                    <w:txbxContent>
                      <w:p w14:paraId="47EAC60C" w14:textId="77777777" w:rsidR="008A541A" w:rsidRPr="00A51821" w:rsidRDefault="008A541A" w:rsidP="003373D9">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w10:anchorlock/>
              </v:group>
            </w:pict>
          </mc:Fallback>
        </mc:AlternateContent>
      </w:r>
    </w:p>
    <w:p w14:paraId="71C934C3" w14:textId="1C971666" w:rsidR="003373D9" w:rsidRDefault="00980823" w:rsidP="00980823">
      <w:pPr>
        <w:pStyle w:val="Caption"/>
      </w:pPr>
      <w:r>
        <w:t xml:space="preserve">Figure </w:t>
      </w:r>
      <w:r>
        <w:fldChar w:fldCharType="begin"/>
      </w:r>
      <w:r>
        <w:instrText xml:space="preserve"> SEQ Figure \* ARABIC </w:instrText>
      </w:r>
      <w:r>
        <w:fldChar w:fldCharType="separate"/>
      </w:r>
      <w:r w:rsidR="00057C13">
        <w:rPr>
          <w:noProof/>
        </w:rPr>
        <w:t>58</w:t>
      </w:r>
      <w:r>
        <w:fldChar w:fldCharType="end"/>
      </w:r>
      <w:r w:rsidR="003373D9">
        <w:t>:  Deleting Target-Reference Spectra links</w:t>
      </w:r>
    </w:p>
    <w:p w14:paraId="4EFA0BBC" w14:textId="77777777" w:rsidR="003373D9" w:rsidRDefault="003373D9" w:rsidP="003373D9">
      <w:pPr>
        <w:pStyle w:val="Heading3"/>
      </w:pPr>
      <w:bookmarkStart w:id="394" w:name="_Toc398023936"/>
      <w:bookmarkStart w:id="395" w:name="_Toc296956732"/>
      <w:r>
        <w:t>Adding new Target-Reference links</w:t>
      </w:r>
      <w:bookmarkEnd w:id="394"/>
      <w:bookmarkEnd w:id="395"/>
    </w:p>
    <w:p w14:paraId="69A0FE8A" w14:textId="77777777" w:rsidR="003373D9" w:rsidRPr="00CB39EE" w:rsidRDefault="00F217BB" w:rsidP="003373D9">
      <w:pPr>
        <w:pStyle w:val="Body"/>
      </w:pPr>
      <w:r>
        <w:t>From the Main menu, s</w:t>
      </w:r>
      <w:r w:rsidR="003373D9">
        <w:t xml:space="preserve">elect </w:t>
      </w:r>
      <w:r w:rsidR="003373D9" w:rsidRPr="00C5121B">
        <w:rPr>
          <w:rStyle w:val="GUIWord"/>
        </w:rPr>
        <w:t>Special Functions</w:t>
      </w:r>
      <w:r>
        <w:t xml:space="preserve"> - </w:t>
      </w:r>
      <w:r w:rsidR="003373D9" w:rsidRPr="00C5121B">
        <w:rPr>
          <w:rStyle w:val="GUIWord"/>
        </w:rPr>
        <w:t>Target-references links</w:t>
      </w:r>
      <w:r>
        <w:rPr>
          <w:rStyle w:val="GUIWord"/>
        </w:rPr>
        <w:t xml:space="preserve"> </w:t>
      </w:r>
      <w:r w:rsidR="003373D9">
        <w:t xml:space="preserve"> </w:t>
      </w:r>
      <w:r>
        <w:t>menu items</w:t>
      </w:r>
      <w:r w:rsidR="003373D9">
        <w:t xml:space="preserve">. Click on the </w:t>
      </w:r>
      <w:r w:rsidR="003373D9">
        <w:rPr>
          <w:rStyle w:val="GUIWord"/>
        </w:rPr>
        <w:t>Create new</w:t>
      </w:r>
      <w:r w:rsidR="003373D9" w:rsidRPr="002767D2">
        <w:rPr>
          <w:rStyle w:val="GUIWord"/>
        </w:rPr>
        <w:t xml:space="preserve"> links</w:t>
      </w:r>
      <w:r w:rsidR="003373D9">
        <w:t xml:space="preserve"> tab in the centre panel to display the following dialog. (You can switch back and forth between the </w:t>
      </w:r>
      <w:r w:rsidR="003373D9" w:rsidRPr="00343837">
        <w:rPr>
          <w:rStyle w:val="GUIWord"/>
        </w:rPr>
        <w:t>Create new links</w:t>
      </w:r>
      <w:r w:rsidR="003373D9">
        <w:t xml:space="preserve"> and </w:t>
      </w:r>
      <w:r w:rsidR="003373D9" w:rsidRPr="00343837">
        <w:rPr>
          <w:rStyle w:val="GUIWord"/>
        </w:rPr>
        <w:t>Show existing links</w:t>
      </w:r>
      <w:r w:rsidR="003373D9">
        <w:t xml:space="preserve"> tabs at any time.)</w:t>
      </w:r>
    </w:p>
    <w:p w14:paraId="6051ECC4" w14:textId="77777777" w:rsidR="003373D9" w:rsidRDefault="003373D9" w:rsidP="003373D9">
      <w:pPr>
        <w:pStyle w:val="Figure"/>
      </w:pPr>
      <w:r>
        <w:rPr>
          <w:lang w:val="en-US" w:eastAsia="en-US"/>
        </w:rPr>
        <w:drawing>
          <wp:inline distT="0" distB="0" distL="0" distR="0" wp14:anchorId="3A35C380" wp14:editId="3B99CCC2">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06" cstate="print"/>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1F505FA" w14:textId="11DF9663" w:rsidR="003373D9" w:rsidRDefault="00980823" w:rsidP="00980823">
      <w:pPr>
        <w:pStyle w:val="Caption"/>
      </w:pPr>
      <w:r>
        <w:t xml:space="preserve">Figure </w:t>
      </w:r>
      <w:r>
        <w:fldChar w:fldCharType="begin"/>
      </w:r>
      <w:r>
        <w:instrText xml:space="preserve"> SEQ Figure \* ARABIC </w:instrText>
      </w:r>
      <w:r>
        <w:fldChar w:fldCharType="separate"/>
      </w:r>
      <w:r w:rsidR="00057C13">
        <w:rPr>
          <w:noProof/>
        </w:rPr>
        <w:t>59</w:t>
      </w:r>
      <w:r>
        <w:fldChar w:fldCharType="end"/>
      </w:r>
      <w:r w:rsidR="003373D9">
        <w:t>:  Creating a single new Target-Reference Spectra link</w:t>
      </w:r>
    </w:p>
    <w:p w14:paraId="6FF31B70" w14:textId="77777777" w:rsidR="003373D9" w:rsidRDefault="003373D9" w:rsidP="003373D9">
      <w:pPr>
        <w:pStyle w:val="Note"/>
      </w:pPr>
      <w:r>
        <w:t>Notes</w:t>
      </w:r>
      <w:r>
        <w:tab/>
        <w:t>The left and right sides of this dialog do not operate independently, unlike the dialog which displays links in the previous section.</w:t>
      </w:r>
    </w:p>
    <w:p w14:paraId="5C708CCD" w14:textId="77777777" w:rsidR="003373D9" w:rsidRPr="00814C36" w:rsidRDefault="003373D9" w:rsidP="003373D9">
      <w:pPr>
        <w:pStyle w:val="Note"/>
      </w:pPr>
      <w:r>
        <w:tab/>
        <w:t>The positions of the Target Spectra and Reference Spectra boxes in the central panel are reversed when compared with the position of these boxes in the previous section.</w:t>
      </w:r>
    </w:p>
    <w:p w14:paraId="64D66AB7" w14:textId="77777777" w:rsidR="003373D9" w:rsidRDefault="003373D9" w:rsidP="003373D9">
      <w:pPr>
        <w:pStyle w:val="ProcessHeading"/>
      </w:pPr>
      <w:r>
        <w:t>To link a single Target and Reference Spectrum:</w:t>
      </w:r>
    </w:p>
    <w:tbl>
      <w:tblPr>
        <w:tblStyle w:val="Instructions"/>
        <w:tblW w:w="0" w:type="auto"/>
        <w:tblLook w:val="04A0" w:firstRow="1" w:lastRow="0" w:firstColumn="1" w:lastColumn="0" w:noHBand="0" w:noVBand="1"/>
      </w:tblPr>
      <w:tblGrid>
        <w:gridCol w:w="8533"/>
      </w:tblGrid>
      <w:tr w:rsidR="003373D9" w14:paraId="6816608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0C8CAF2" w14:textId="77777777" w:rsidR="003373D9" w:rsidRDefault="003373D9" w:rsidP="003373D9">
            <w:pPr>
              <w:pStyle w:val="ProcessStep"/>
            </w:pPr>
            <w:r>
              <w:t xml:space="preserve">Using the left-hand side </w:t>
            </w:r>
            <w:r w:rsidRPr="00EB05CD">
              <w:rPr>
                <w:rStyle w:val="GUIWord"/>
              </w:rPr>
              <w:t>Targets</w:t>
            </w:r>
            <w:r>
              <w:t xml:space="preserve"> hierarchy tree browser, locate and select the Target Spectrum you wish to link. Its name will be displayed in the Target Spectra box.</w:t>
            </w:r>
          </w:p>
          <w:p w14:paraId="021E5EF0" w14:textId="77777777" w:rsidR="003373D9" w:rsidRDefault="003373D9" w:rsidP="003373D9">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 Its name will be displayed in the Reference Spectra box.</w:t>
            </w:r>
          </w:p>
          <w:p w14:paraId="622CD96E" w14:textId="77777777" w:rsidR="003373D9" w:rsidRDefault="003373D9" w:rsidP="003373D9">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14:paraId="6D9E2C4C" w14:textId="77777777" w:rsidR="003373D9" w:rsidRDefault="003373D9" w:rsidP="00E76F83">
            <w:pPr>
              <w:pStyle w:val="ProcessStep"/>
            </w:pPr>
            <w:r>
              <w:t>Click</w:t>
            </w:r>
            <w:r w:rsidR="00E76F83">
              <w:t xml:space="preserve"> </w:t>
            </w:r>
            <w:r w:rsidR="00E76F83" w:rsidRPr="00E76F83">
              <w:rPr>
                <w:b/>
              </w:rPr>
              <w:t>Link</w:t>
            </w:r>
            <w:r>
              <w:t xml:space="preserve"> to create the link.</w:t>
            </w:r>
          </w:p>
        </w:tc>
      </w:tr>
    </w:tbl>
    <w:p w14:paraId="3D833F04" w14:textId="77777777" w:rsidR="003373D9" w:rsidRDefault="003373D9" w:rsidP="003373D9">
      <w:pPr>
        <w:pStyle w:val="Warning"/>
      </w:pPr>
      <w:r>
        <w:lastRenderedPageBreak/>
        <w:t>Warnings</w:t>
      </w:r>
      <w:r>
        <w:tab/>
        <w:t>Do not click the</w:t>
      </w:r>
      <w:r w:rsidR="00E76F83">
        <w:t xml:space="preserve"> </w:t>
      </w:r>
      <w:r w:rsidR="00E76F83" w:rsidRPr="00E76F83">
        <w:rPr>
          <w:b/>
        </w:rPr>
        <w:t>Link</w:t>
      </w:r>
      <w:r>
        <w:t xml:space="preserve"> button twice. This will add the link twice, even though it is still displayed only once. Duplicated links generally do not cause problems in later processing, but may cause confusion if you later attempt to delete a duplicated link.</w:t>
      </w:r>
    </w:p>
    <w:p w14:paraId="6F1559F6" w14:textId="77777777" w:rsidR="003373D9" w:rsidRPr="00343837" w:rsidRDefault="003373D9" w:rsidP="003373D9">
      <w:pPr>
        <w:pStyle w:val="Warning"/>
      </w:pPr>
      <w:r>
        <w:tab/>
        <w:t>Before creating any link, check that the link does not already exist so you do not duplicate it.</w:t>
      </w:r>
    </w:p>
    <w:p w14:paraId="21292695" w14:textId="77777777" w:rsidR="003373D9" w:rsidRDefault="003373D9" w:rsidP="003373D9">
      <w:pPr>
        <w:pStyle w:val="Body"/>
      </w:pPr>
      <w:bookmarkStart w:id="396" w:name="_Toc355280381"/>
      <w:bookmarkStart w:id="397" w:name="_Ref356551608"/>
      <w:bookmarkStart w:id="398" w:name="_Ref356551613"/>
      <w:r>
        <w:t>It is also possible to create multiple links simultaneously by selecting multiple Target Spectra.</w:t>
      </w:r>
    </w:p>
    <w:p w14:paraId="42B9F17A" w14:textId="77777777" w:rsidR="003373D9" w:rsidRDefault="003373D9" w:rsidP="003373D9">
      <w:pPr>
        <w:pStyle w:val="Body"/>
      </w:pPr>
      <w:r>
        <w:t>In addition, if multiple Reference Spectra are highlighted, as each Target Spectrum is processed, the Reference Spectrum with the closest Acquisition time Metadata Attribute is selected for linking.</w:t>
      </w:r>
    </w:p>
    <w:p w14:paraId="7271BCDE" w14:textId="77777777" w:rsidR="003373D9" w:rsidRDefault="003373D9" w:rsidP="003373D9">
      <w:pPr>
        <w:pStyle w:val="Figure"/>
      </w:pPr>
      <w:r>
        <w:rPr>
          <w:lang w:val="en-US" w:eastAsia="en-US"/>
        </w:rPr>
        <w:drawing>
          <wp:inline distT="0" distB="0" distL="0" distR="0" wp14:anchorId="1650FE5A" wp14:editId="3C3A8E4C">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106791E7" w14:textId="59D75B56" w:rsidR="003373D9" w:rsidRPr="00084655" w:rsidRDefault="00980823" w:rsidP="00980823">
      <w:pPr>
        <w:pStyle w:val="Caption"/>
      </w:pPr>
      <w:r>
        <w:t xml:space="preserve">Figure </w:t>
      </w:r>
      <w:r>
        <w:fldChar w:fldCharType="begin"/>
      </w:r>
      <w:r>
        <w:instrText xml:space="preserve"> SEQ Figure \* ARABIC </w:instrText>
      </w:r>
      <w:r>
        <w:fldChar w:fldCharType="separate"/>
      </w:r>
      <w:r w:rsidR="00057C13">
        <w:rPr>
          <w:noProof/>
        </w:rPr>
        <w:t>60</w:t>
      </w:r>
      <w:r>
        <w:fldChar w:fldCharType="end"/>
      </w:r>
      <w:r w:rsidR="003373D9">
        <w:t xml:space="preserve">: </w:t>
      </w:r>
      <w:r w:rsidR="003373D9" w:rsidRPr="00CC3D88">
        <w:t xml:space="preserve">Referencing of reference panel </w:t>
      </w:r>
      <w:r w:rsidR="003373D9">
        <w:t>Spectr</w:t>
      </w:r>
      <w:r w:rsidR="003373D9" w:rsidRPr="00CC3D88">
        <w:t xml:space="preserve">a by target </w:t>
      </w:r>
      <w:r w:rsidR="003373D9">
        <w:t>Spectr</w:t>
      </w:r>
      <w:r w:rsidR="003373D9" w:rsidRPr="00CC3D88">
        <w:t>a based on timeline information</w:t>
      </w:r>
    </w:p>
    <w:p w14:paraId="70550B21" w14:textId="77777777" w:rsidR="003373D9" w:rsidRPr="00084655" w:rsidRDefault="003373D9" w:rsidP="003373D9">
      <w:pPr>
        <w:pStyle w:val="Body"/>
      </w:pPr>
      <w:r w:rsidRPr="00084655">
        <w:t xml:space="preserve">This function is </w:t>
      </w:r>
      <w:r>
        <w:t>useful</w:t>
      </w:r>
      <w:r w:rsidRPr="00084655">
        <w:t xml:space="preserve"> for campaigns where Target and Reference Spectra are collected in separate Spectral files</w:t>
      </w:r>
      <w:r>
        <w:t>, for example, when using</w:t>
      </w:r>
      <w:r w:rsidRPr="00084655">
        <w:t xml:space="preserve"> the ASD spec</w:t>
      </w:r>
      <w:r>
        <w:t>troradiometer in radiance mode.</w:t>
      </w:r>
    </w:p>
    <w:p w14:paraId="0998E462" w14:textId="77777777" w:rsidR="003373D9" w:rsidRDefault="003373D9" w:rsidP="003373D9">
      <w:pPr>
        <w:pStyle w:val="Figure"/>
      </w:pPr>
      <w:r>
        <w:rPr>
          <w:lang w:val="en-US" w:eastAsia="en-US"/>
        </w:rPr>
        <w:lastRenderedPageBreak/>
        <w:drawing>
          <wp:inline distT="0" distB="0" distL="0" distR="0" wp14:anchorId="2D71DE04" wp14:editId="045F0238">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08" cstate="print"/>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497E2C96" w14:textId="17626674" w:rsidR="003373D9" w:rsidRDefault="005A52D0" w:rsidP="005A52D0">
      <w:pPr>
        <w:pStyle w:val="Caption"/>
      </w:pPr>
      <w:bookmarkStart w:id="399" w:name="_Ref359576453"/>
      <w:r>
        <w:t xml:space="preserve">Figure </w:t>
      </w:r>
      <w:r>
        <w:fldChar w:fldCharType="begin"/>
      </w:r>
      <w:r>
        <w:instrText xml:space="preserve"> SEQ Figure \* ARABIC </w:instrText>
      </w:r>
      <w:r>
        <w:fldChar w:fldCharType="separate"/>
      </w:r>
      <w:r w:rsidR="00057C13">
        <w:rPr>
          <w:noProof/>
        </w:rPr>
        <w:t>61</w:t>
      </w:r>
      <w:r>
        <w:fldChar w:fldCharType="end"/>
      </w:r>
      <w:r w:rsidR="003373D9">
        <w:t>:  Creating multiple new Target-Reference Spectra links</w:t>
      </w:r>
      <w:bookmarkEnd w:id="399"/>
    </w:p>
    <w:p w14:paraId="08815E0C" w14:textId="77777777" w:rsidR="003373D9" w:rsidRDefault="003373D9" w:rsidP="003373D9">
      <w:pPr>
        <w:pStyle w:val="ProcessHeading"/>
      </w:pPr>
      <w:r>
        <w:t xml:space="preserve">To create </w:t>
      </w:r>
      <w:r w:rsidRPr="00084655">
        <w:t xml:space="preserve">links between </w:t>
      </w:r>
      <w:r>
        <w:t xml:space="preserve">multiple </w:t>
      </w:r>
      <w:r w:rsidRPr="00084655">
        <w:t>targets and references</w:t>
      </w:r>
      <w:r>
        <w:t>:</w:t>
      </w:r>
    </w:p>
    <w:tbl>
      <w:tblPr>
        <w:tblStyle w:val="Instructions"/>
        <w:tblW w:w="0" w:type="auto"/>
        <w:tblLook w:val="04A0" w:firstRow="1" w:lastRow="0" w:firstColumn="1" w:lastColumn="0" w:noHBand="0" w:noVBand="1"/>
      </w:tblPr>
      <w:tblGrid>
        <w:gridCol w:w="8533"/>
      </w:tblGrid>
      <w:tr w:rsidR="003373D9" w:rsidRPr="00814C36" w14:paraId="640AB34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601A6E2" w14:textId="77777777" w:rsidR="003373D9" w:rsidRDefault="003373D9" w:rsidP="003373D9">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 (as shown in </w:t>
            </w:r>
            <w:r>
              <w:fldChar w:fldCharType="begin"/>
            </w:r>
            <w:r>
              <w:instrText xml:space="preserve"> REF _Ref359576470 \h </w:instrText>
            </w:r>
            <w:r>
              <w:fldChar w:fldCharType="separate"/>
            </w:r>
            <w:r w:rsidR="00057C13">
              <w:rPr>
                <w:b/>
              </w:rPr>
              <w:t>Error! Reference source not found.</w:t>
            </w:r>
            <w:r>
              <w:fldChar w:fldCharType="end"/>
            </w:r>
            <w:r>
              <w:t xml:space="preserve"> </w:t>
            </w:r>
            <w:r>
              <w:fldChar w:fldCharType="begin"/>
            </w:r>
            <w:r>
              <w:instrText xml:space="preserve"> REF _Ref359576453 \p \h </w:instrText>
            </w:r>
            <w:r>
              <w:fldChar w:fldCharType="separate"/>
            </w:r>
            <w:r w:rsidR="00057C13">
              <w:t>above</w:t>
            </w:r>
            <w:r>
              <w:fldChar w:fldCharType="end"/>
            </w:r>
            <w:r>
              <w:t>).</w:t>
            </w:r>
          </w:p>
          <w:p w14:paraId="686C129A" w14:textId="77777777" w:rsidR="003373D9" w:rsidRDefault="003373D9" w:rsidP="003373D9">
            <w:pPr>
              <w:pStyle w:val="ProcessStep"/>
            </w:pPr>
            <w:r>
              <w:t xml:space="preserve">If required, refine your selection by entering an SQL matching string in the related </w:t>
            </w:r>
            <w:r w:rsidRPr="00C07DC8">
              <w:rPr>
                <w:rStyle w:val="GUIWord"/>
              </w:rPr>
              <w:t>Filename restriction</w:t>
            </w:r>
            <w:r>
              <w:t xml:space="preserve"> field. (See </w:t>
            </w:r>
            <w:r w:rsidR="00A81A60" w:rsidRPr="00020601">
              <w:rPr>
                <w:rStyle w:val="CrossReference"/>
              </w:rPr>
              <w:t>S</w:t>
            </w:r>
            <w:r w:rsidR="00A81A60">
              <w:rPr>
                <w:rStyle w:val="CrossReference"/>
              </w:rPr>
              <w:t>ection</w:t>
            </w:r>
            <w:r w:rsidR="00A81A60">
              <w:t xml:space="preserve"> </w:t>
            </w:r>
            <w:r>
              <w:fldChar w:fldCharType="begin"/>
            </w:r>
            <w:r>
              <w:instrText xml:space="preserve"> REF _Ref357695510 \r \h  \* MERGEFORMAT </w:instrText>
            </w:r>
            <w:r>
              <w:fldChar w:fldCharType="separate"/>
            </w:r>
            <w:r w:rsidR="00057C13">
              <w:rPr>
                <w:b/>
              </w:rPr>
              <w:t>Error! Reference source not found.</w:t>
            </w:r>
            <w:r>
              <w:fldChar w:fldCharType="end"/>
            </w:r>
            <w:r w:rsidRPr="00801D50">
              <w:rPr>
                <w:rStyle w:val="CrossReference"/>
                <w:i w:val="0"/>
              </w:rPr>
              <w:t xml:space="preserve"> </w:t>
            </w:r>
            <w:r w:rsidR="00801D50" w:rsidRPr="00801D50">
              <w:rPr>
                <w:i/>
              </w:rPr>
              <w:fldChar w:fldCharType="begin"/>
            </w:r>
            <w:r w:rsidR="00801D50" w:rsidRPr="00801D50">
              <w:rPr>
                <w:rStyle w:val="CrossReference"/>
                <w:i w:val="0"/>
              </w:rPr>
              <w:instrText xml:space="preserve"> REF _Ref413330936 \h </w:instrText>
            </w:r>
            <w:r w:rsidR="00801D50">
              <w:rPr>
                <w:i/>
              </w:rPr>
              <w:instrText xml:space="preserve"> \* MERGEFORMAT </w:instrText>
            </w:r>
            <w:r w:rsidR="00801D50" w:rsidRPr="00801D50">
              <w:rPr>
                <w:i/>
              </w:rPr>
            </w:r>
            <w:r w:rsidR="00801D50" w:rsidRPr="00801D50">
              <w:rPr>
                <w:i/>
              </w:rPr>
              <w:fldChar w:fldCharType="separate"/>
            </w:r>
            <w:r w:rsidR="00057C13" w:rsidRPr="00057C13">
              <w:rPr>
                <w:i/>
              </w:rPr>
              <w:t>SQL Matching Strings</w:t>
            </w:r>
            <w:r w:rsidR="00801D50" w:rsidRPr="00801D50">
              <w:rPr>
                <w:i/>
              </w:rPr>
              <w:fldChar w:fldCharType="end"/>
            </w:r>
            <w:r>
              <w:t>.)</w:t>
            </w:r>
          </w:p>
          <w:p w14:paraId="15128A5F" w14:textId="77777777" w:rsidR="003373D9" w:rsidRDefault="003373D9" w:rsidP="003373D9">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 (as shown in </w:t>
            </w:r>
            <w:r>
              <w:fldChar w:fldCharType="begin"/>
            </w:r>
            <w:r>
              <w:instrText xml:space="preserve"> REF _Ref359576470 \h </w:instrText>
            </w:r>
            <w:r>
              <w:fldChar w:fldCharType="separate"/>
            </w:r>
            <w:r w:rsidR="00057C13">
              <w:rPr>
                <w:b/>
              </w:rPr>
              <w:t>Error! Reference source not found.</w:t>
            </w:r>
            <w:r>
              <w:fldChar w:fldCharType="end"/>
            </w:r>
            <w:r>
              <w:t xml:space="preserve"> </w:t>
            </w:r>
            <w:r>
              <w:fldChar w:fldCharType="begin"/>
            </w:r>
            <w:r>
              <w:instrText xml:space="preserve"> REF _Ref359576453 \p \h </w:instrText>
            </w:r>
            <w:r>
              <w:fldChar w:fldCharType="separate"/>
            </w:r>
            <w:r w:rsidR="00057C13">
              <w:t>above</w:t>
            </w:r>
            <w:r>
              <w:fldChar w:fldCharType="end"/>
            </w:r>
            <w:r>
              <w:t>).</w:t>
            </w:r>
          </w:p>
          <w:p w14:paraId="03530B9F" w14:textId="77777777" w:rsidR="003373D9" w:rsidRDefault="003373D9" w:rsidP="003373D9">
            <w:pPr>
              <w:pStyle w:val="ProcessStep"/>
            </w:pPr>
            <w:r>
              <w:t xml:space="preserve">If required, refine your selection by entering an SQL matching string in the related </w:t>
            </w:r>
            <w:r w:rsidRPr="00C07DC8">
              <w:rPr>
                <w:rStyle w:val="GUIWord"/>
              </w:rPr>
              <w:t>Filename restriction</w:t>
            </w:r>
            <w:r>
              <w:t xml:space="preserve"> field. (See </w:t>
            </w:r>
            <w:r w:rsidR="00A81A60" w:rsidRPr="00020601">
              <w:rPr>
                <w:rStyle w:val="CrossReference"/>
              </w:rPr>
              <w:t>S</w:t>
            </w:r>
            <w:r w:rsidR="00A81A60">
              <w:rPr>
                <w:rStyle w:val="CrossReference"/>
              </w:rPr>
              <w:t>ection</w:t>
            </w:r>
            <w:r w:rsidR="00A81A60">
              <w:t xml:space="preserve"> </w:t>
            </w:r>
            <w:r>
              <w:fldChar w:fldCharType="begin"/>
            </w:r>
            <w:r>
              <w:instrText xml:space="preserve"> REF _Ref357695510 \r \h  \* MERGEFORMAT </w:instrText>
            </w:r>
            <w:r>
              <w:fldChar w:fldCharType="separate"/>
            </w:r>
            <w:r w:rsidR="00057C13">
              <w:rPr>
                <w:b/>
              </w:rPr>
              <w:t>Error! Reference source not found.</w:t>
            </w:r>
            <w:r>
              <w:fldChar w:fldCharType="end"/>
            </w:r>
            <w:r w:rsidRPr="0053475F">
              <w:rPr>
                <w:rStyle w:val="CrossReference"/>
              </w:rPr>
              <w:t xml:space="preserve"> </w:t>
            </w:r>
            <w:r w:rsidR="00801D50" w:rsidRPr="00801D50">
              <w:rPr>
                <w:i/>
              </w:rPr>
              <w:fldChar w:fldCharType="begin"/>
            </w:r>
            <w:r w:rsidR="00801D50" w:rsidRPr="00801D50">
              <w:rPr>
                <w:rStyle w:val="CrossReference"/>
                <w:i w:val="0"/>
              </w:rPr>
              <w:instrText xml:space="preserve"> REF _Ref413330957 \h </w:instrText>
            </w:r>
            <w:r w:rsidR="00801D50">
              <w:rPr>
                <w:i/>
              </w:rPr>
              <w:instrText xml:space="preserve"> \* MERGEFORMAT </w:instrText>
            </w:r>
            <w:r w:rsidR="00801D50" w:rsidRPr="00801D50">
              <w:rPr>
                <w:i/>
              </w:rPr>
            </w:r>
            <w:r w:rsidR="00801D50" w:rsidRPr="00801D50">
              <w:rPr>
                <w:i/>
              </w:rPr>
              <w:fldChar w:fldCharType="separate"/>
            </w:r>
            <w:r w:rsidR="00057C13" w:rsidRPr="00057C13">
              <w:rPr>
                <w:i/>
              </w:rPr>
              <w:t>SQL Matching Strings</w:t>
            </w:r>
            <w:r w:rsidR="00801D50" w:rsidRPr="00801D50">
              <w:rPr>
                <w:i/>
              </w:rPr>
              <w:fldChar w:fldCharType="end"/>
            </w:r>
            <w:r>
              <w:t>.)</w:t>
            </w:r>
          </w:p>
          <w:p w14:paraId="23F19394" w14:textId="77777777" w:rsidR="003373D9" w:rsidRDefault="003373D9" w:rsidP="003373D9">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14:paraId="05B74CD1" w14:textId="77777777" w:rsidR="003373D9" w:rsidRPr="00814C36" w:rsidRDefault="003373D9" w:rsidP="00E76F83">
            <w:pPr>
              <w:pStyle w:val="ProcessStep"/>
            </w:pPr>
            <w:r>
              <w:t>Click</w:t>
            </w:r>
            <w:r w:rsidR="00E76F83">
              <w:t xml:space="preserve"> </w:t>
            </w:r>
            <w:r w:rsidR="00E76F83" w:rsidRPr="00E76F83">
              <w:rPr>
                <w:b/>
              </w:rPr>
              <w:t>Link</w:t>
            </w:r>
            <w:r>
              <w:t xml:space="preserve"> to create the links according to the method described above.</w:t>
            </w:r>
          </w:p>
        </w:tc>
      </w:tr>
      <w:bookmarkEnd w:id="396"/>
      <w:bookmarkEnd w:id="397"/>
      <w:bookmarkEnd w:id="398"/>
    </w:tbl>
    <w:p w14:paraId="098DBF2F" w14:textId="77777777" w:rsidR="003373D9" w:rsidRPr="003373D9" w:rsidRDefault="003373D9" w:rsidP="003373D9"/>
    <w:p w14:paraId="77136256" w14:textId="456BC14E" w:rsidR="00DD7B44" w:rsidRDefault="00060593" w:rsidP="00DD7B44">
      <w:pPr>
        <w:pStyle w:val="Heading2"/>
      </w:pPr>
      <w:bookmarkStart w:id="400" w:name="_Toc293145254"/>
      <w:bookmarkStart w:id="401" w:name="_Ref296952395"/>
      <w:bookmarkStart w:id="402" w:name="_Ref296952499"/>
      <w:bookmarkStart w:id="403" w:name="_Ref296952543"/>
      <w:bookmarkStart w:id="404" w:name="_Toc296956733"/>
      <w:bookmarkStart w:id="405" w:name="_Ref413326994"/>
      <w:bookmarkStart w:id="406" w:name="_Ref413327877"/>
      <w:bookmarkStart w:id="407" w:name="_Ref413327980"/>
      <w:bookmarkStart w:id="408" w:name="_Ref413328073"/>
      <w:r>
        <w:t>Creating Data Links</w:t>
      </w:r>
      <w:bookmarkEnd w:id="400"/>
      <w:bookmarkEnd w:id="401"/>
      <w:bookmarkEnd w:id="402"/>
      <w:bookmarkEnd w:id="403"/>
      <w:bookmarkEnd w:id="404"/>
    </w:p>
    <w:p w14:paraId="51E3969D" w14:textId="77777777" w:rsidR="00DD7B44" w:rsidRDefault="00DD7B44" w:rsidP="00060593">
      <w:bookmarkStart w:id="409" w:name="_Ref296952377"/>
    </w:p>
    <w:p w14:paraId="781454EF" w14:textId="77777777" w:rsidR="00060593" w:rsidRDefault="00060593" w:rsidP="00060593">
      <w:r>
        <w:t xml:space="preserve">The dialog the link Targets and Reference as introduced in section </w:t>
      </w:r>
      <w:r>
        <w:fldChar w:fldCharType="begin"/>
      </w:r>
      <w:r>
        <w:instrText xml:space="preserve"> REF _Ref356553971 \r \h </w:instrText>
      </w:r>
      <w:r>
        <w:fldChar w:fldCharType="separate"/>
      </w:r>
      <w:r w:rsidR="00057C13">
        <w:t>10.1</w:t>
      </w:r>
      <w:r>
        <w:fldChar w:fldCharType="end"/>
      </w:r>
      <w:r>
        <w:t xml:space="preserve"> is set up to deal with single links between target and reference spectra.</w:t>
      </w:r>
      <w:bookmarkEnd w:id="409"/>
    </w:p>
    <w:p w14:paraId="3F0B47D7" w14:textId="77777777" w:rsidR="00060593" w:rsidRDefault="00060593" w:rsidP="00060593">
      <w:r>
        <w:t>For a more flexible approach Data Links can also be created in the Metadata Editor using a basic number input field to enter spectrum ids (</w:t>
      </w:r>
      <w:r>
        <w:fldChar w:fldCharType="begin"/>
      </w:r>
      <w:r>
        <w:instrText xml:space="preserve"> REF _Ref293141025 \h </w:instrText>
      </w:r>
      <w:r>
        <w:fldChar w:fldCharType="separate"/>
      </w:r>
      <w:r w:rsidR="00057C13">
        <w:t xml:space="preserve">Figure </w:t>
      </w:r>
      <w:r w:rsidR="00057C13">
        <w:rPr>
          <w:noProof/>
        </w:rPr>
        <w:t>62</w:t>
      </w:r>
      <w:r>
        <w:fldChar w:fldCharType="end"/>
      </w:r>
      <w:r>
        <w:t>). Multiple entries are possible.</w:t>
      </w:r>
    </w:p>
    <w:p w14:paraId="2ECFD60D" w14:textId="77777777" w:rsidR="00060593" w:rsidRDefault="00060593" w:rsidP="00060593">
      <w:r>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76538D7B" w14:textId="77777777" w:rsidR="00060593" w:rsidRDefault="00060593" w:rsidP="00060593"/>
    <w:p w14:paraId="7E67A2F0" w14:textId="77777777" w:rsidR="00060593" w:rsidRDefault="00060593" w:rsidP="00060593">
      <w:r>
        <w:rPr>
          <w:noProof/>
          <w:lang w:val="en-US"/>
        </w:rPr>
        <w:lastRenderedPageBreak/>
        <w:drawing>
          <wp:inline distT="0" distB="0" distL="0" distR="0" wp14:anchorId="62127769" wp14:editId="797BE7C2">
            <wp:extent cx="5010097" cy="1315392"/>
            <wp:effectExtent l="0" t="0" r="0" b="5715"/>
            <wp:docPr id="3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10380" cy="1315466"/>
                    </a:xfrm>
                    <a:prstGeom prst="rect">
                      <a:avLst/>
                    </a:prstGeom>
                    <a:noFill/>
                    <a:ln>
                      <a:noFill/>
                    </a:ln>
                  </pic:spPr>
                </pic:pic>
              </a:graphicData>
            </a:graphic>
          </wp:inline>
        </w:drawing>
      </w:r>
    </w:p>
    <w:p w14:paraId="68E2C9BF" w14:textId="77777777" w:rsidR="00060593" w:rsidRDefault="00060593" w:rsidP="00060593">
      <w:pPr>
        <w:pStyle w:val="Caption"/>
      </w:pPr>
      <w:bookmarkStart w:id="410" w:name="_Ref293141025"/>
      <w:r>
        <w:t xml:space="preserve">Figure </w:t>
      </w:r>
      <w:r>
        <w:fldChar w:fldCharType="begin"/>
      </w:r>
      <w:r>
        <w:instrText xml:space="preserve"> SEQ Figure \* ARABIC </w:instrText>
      </w:r>
      <w:r>
        <w:fldChar w:fldCharType="separate"/>
      </w:r>
      <w:r w:rsidR="00057C13">
        <w:rPr>
          <w:noProof/>
        </w:rPr>
        <w:t>62</w:t>
      </w:r>
      <w:r>
        <w:rPr>
          <w:noProof/>
        </w:rPr>
        <w:fldChar w:fldCharType="end"/>
      </w:r>
      <w:bookmarkEnd w:id="410"/>
      <w:r>
        <w:t>: Editing of Data Links in the Metadata Editor</w:t>
      </w:r>
    </w:p>
    <w:p w14:paraId="02B6B9E9" w14:textId="77777777" w:rsidR="00980823" w:rsidRPr="008350D1" w:rsidRDefault="00980823" w:rsidP="00060593"/>
    <w:p w14:paraId="1DEC2D9E" w14:textId="77777777" w:rsidR="00015D7B" w:rsidRDefault="00015D7B" w:rsidP="00015D7B">
      <w:pPr>
        <w:pStyle w:val="Heading2"/>
      </w:pPr>
      <w:bookmarkStart w:id="411" w:name="_Ref296950714"/>
      <w:bookmarkStart w:id="412" w:name="_Ref296950736"/>
      <w:bookmarkStart w:id="413" w:name="_Ref296951929"/>
      <w:bookmarkStart w:id="414" w:name="_Ref296951947"/>
      <w:bookmarkStart w:id="415" w:name="_Ref296952268"/>
      <w:bookmarkStart w:id="416" w:name="_Toc296956734"/>
      <w:r>
        <w:t>Correct local time to UTC</w:t>
      </w:r>
      <w:bookmarkEnd w:id="405"/>
      <w:bookmarkEnd w:id="406"/>
      <w:bookmarkEnd w:id="407"/>
      <w:bookmarkEnd w:id="408"/>
      <w:bookmarkEnd w:id="411"/>
      <w:bookmarkEnd w:id="412"/>
      <w:bookmarkEnd w:id="413"/>
      <w:bookmarkEnd w:id="414"/>
      <w:bookmarkEnd w:id="415"/>
      <w:bookmarkEnd w:id="416"/>
    </w:p>
    <w:p w14:paraId="089EBB14" w14:textId="77777777" w:rsidR="00E50D2B" w:rsidRDefault="00E50D2B" w:rsidP="00E50D2B">
      <w:pPr>
        <w:pStyle w:val="Body"/>
      </w:pPr>
      <w:bookmarkStart w:id="417" w:name="_Ref296952238"/>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bookmarkEnd w:id="417"/>
    </w:p>
    <w:p w14:paraId="4C7B95FA" w14:textId="77777777" w:rsidR="00E50D2B" w:rsidRDefault="00E50D2B" w:rsidP="00E50D2B">
      <w:pPr>
        <w:pStyle w:val="Body"/>
      </w:pPr>
      <w:r>
        <w:t>If times are not correct in UTC, the calculation of sun angles will be wrong.</w:t>
      </w:r>
    </w:p>
    <w:p w14:paraId="3C357C00" w14:textId="77777777" w:rsidR="00E50D2B" w:rsidRPr="00084655" w:rsidRDefault="00C61126" w:rsidP="00E50D2B">
      <w:pPr>
        <w:pStyle w:val="ProcessHeading"/>
      </w:pPr>
      <w:r>
        <w:t>To adjust local times to UTC:</w:t>
      </w:r>
    </w:p>
    <w:tbl>
      <w:tblPr>
        <w:tblStyle w:val="Instructions"/>
        <w:tblW w:w="0" w:type="auto"/>
        <w:tblLook w:val="04A0" w:firstRow="1" w:lastRow="0" w:firstColumn="1" w:lastColumn="0" w:noHBand="0" w:noVBand="1"/>
      </w:tblPr>
      <w:tblGrid>
        <w:gridCol w:w="8533"/>
      </w:tblGrid>
      <w:tr w:rsidR="00E50D2B" w14:paraId="48C8FAB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AE2E038" w14:textId="77777777" w:rsidR="00E50D2B" w:rsidRDefault="000526A1" w:rsidP="00710979">
            <w:pPr>
              <w:pStyle w:val="ProcessStep"/>
            </w:pPr>
            <w:r>
              <w:t>From the Main menu s</w:t>
            </w:r>
            <w:r w:rsidR="00E50D2B">
              <w:t xml:space="preserve">elect </w:t>
            </w:r>
            <w:r w:rsidR="00E50D2B" w:rsidRPr="003B29B2">
              <w:rPr>
                <w:rStyle w:val="GUIWord"/>
              </w:rPr>
              <w:t>Special Functions</w:t>
            </w:r>
            <w:r w:rsidR="00E50D2B">
              <w:t xml:space="preserve"> </w:t>
            </w:r>
            <w:r w:rsidR="002E6754">
              <w:t>-</w:t>
            </w:r>
            <w:r w:rsidR="00E50D2B">
              <w:t xml:space="preserve"> </w:t>
            </w:r>
            <w:r w:rsidR="00E50D2B" w:rsidRPr="003B29B2">
              <w:rPr>
                <w:rStyle w:val="GUIWord"/>
              </w:rPr>
              <w:t>Correct local time to UTC</w:t>
            </w:r>
            <w:r w:rsidR="00E50D2B">
              <w:t>.</w:t>
            </w:r>
          </w:p>
          <w:p w14:paraId="1CC0A47B" w14:textId="77777777" w:rsidR="00E50D2B" w:rsidRDefault="00E50D2B" w:rsidP="00710979">
            <w:pPr>
              <w:pStyle w:val="Figure"/>
            </w:pPr>
            <w:r>
              <w:rPr>
                <w:lang w:val="en-US" w:eastAsia="en-US"/>
              </w:rPr>
              <w:drawing>
                <wp:inline distT="0" distB="0" distL="0" distR="0" wp14:anchorId="4BE4CBC0" wp14:editId="23696170">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10" cstate="print"/>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572B7F6" w14:textId="77777777" w:rsidR="00E50D2B" w:rsidRDefault="00E50D2B" w:rsidP="00710979">
            <w:pPr>
              <w:pStyle w:val="Caption"/>
            </w:pPr>
            <w:r w:rsidRPr="00084655">
              <w:t xml:space="preserve">Figure </w:t>
            </w:r>
            <w:r>
              <w:fldChar w:fldCharType="begin"/>
            </w:r>
            <w:r>
              <w:instrText xml:space="preserve"> SEQ Figure \* ARABIC </w:instrText>
            </w:r>
            <w:r>
              <w:fldChar w:fldCharType="separate"/>
            </w:r>
            <w:r w:rsidR="00057C13">
              <w:rPr>
                <w:noProof/>
              </w:rPr>
              <w:t>63</w:t>
            </w:r>
            <w:r>
              <w:rPr>
                <w:noProof/>
              </w:rPr>
              <w:fldChar w:fldCharType="end"/>
            </w:r>
            <w:r w:rsidRPr="00084655">
              <w:t>: UTC Time Correction dialog</w:t>
            </w:r>
          </w:p>
          <w:p w14:paraId="3D081177" w14:textId="77777777" w:rsidR="00E50D2B" w:rsidRDefault="00E50D2B" w:rsidP="00710979">
            <w:pPr>
              <w:pStyle w:val="ProcessStep"/>
            </w:pPr>
            <w:r w:rsidRPr="00084655">
              <w:t xml:space="preserve">Select the hierarchy </w:t>
            </w:r>
            <w:r>
              <w:t xml:space="preserve">node </w:t>
            </w:r>
            <w:r w:rsidRPr="00084655">
              <w:t xml:space="preserve">containing the </w:t>
            </w:r>
            <w:r>
              <w:t>Spectr</w:t>
            </w:r>
            <w:r w:rsidRPr="00084655">
              <w:t>a that need to be time shifted</w:t>
            </w:r>
            <w:r>
              <w:t>, or select the individual Spectra files by holding down the Ctrl key</w:t>
            </w:r>
            <w:r w:rsidRPr="00084655">
              <w:t xml:space="preserve">. The </w:t>
            </w:r>
            <w:r>
              <w:t xml:space="preserve">first </w:t>
            </w:r>
            <w:r w:rsidRPr="00084655">
              <w:t xml:space="preserve">selected hierarchy </w:t>
            </w:r>
            <w:r>
              <w:t xml:space="preserve">name </w:t>
            </w:r>
            <w:r w:rsidRPr="00084655">
              <w:t xml:space="preserve">and the number of Spectra are shown on the </w:t>
            </w:r>
            <w:r>
              <w:t>right</w:t>
            </w:r>
            <w:r w:rsidRPr="00084655">
              <w:t xml:space="preserve"> in read only fields.</w:t>
            </w:r>
          </w:p>
          <w:p w14:paraId="7992C570" w14:textId="77777777" w:rsidR="00E50D2B" w:rsidRDefault="00E50D2B" w:rsidP="00710979">
            <w:pPr>
              <w:pStyle w:val="ProcessStep"/>
            </w:pPr>
            <w:r>
              <w:t>Enter the number of hours to adjust in the Hours East of GMT field. Use positive numbers for longitudes East of GMT (that is, the number for Australia will be positive)</w:t>
            </w:r>
            <w:r w:rsidRPr="00084655">
              <w:t>.</w:t>
            </w:r>
          </w:p>
          <w:p w14:paraId="0EAD5745" w14:textId="77777777" w:rsidR="00E50D2B" w:rsidRDefault="00E50D2B" w:rsidP="00710979">
            <w:pPr>
              <w:pStyle w:val="ProcessStep"/>
            </w:pPr>
            <w:r>
              <w:t xml:space="preserve">Click </w:t>
            </w:r>
            <w:r w:rsidR="002E6754" w:rsidRPr="002E6754">
              <w:rPr>
                <w:b/>
              </w:rPr>
              <w:t>Apply</w:t>
            </w:r>
            <w:r>
              <w:t>.</w:t>
            </w:r>
          </w:p>
          <w:p w14:paraId="2AF9B607" w14:textId="77777777" w:rsidR="00E50D2B" w:rsidRDefault="00E50D2B" w:rsidP="002E6754">
            <w:pPr>
              <w:pStyle w:val="ProcessStep"/>
            </w:pPr>
            <w:r>
              <w:t>Close the dialog using the</w:t>
            </w:r>
            <w:r w:rsidR="002E6754">
              <w:t xml:space="preserve"> </w:t>
            </w:r>
            <w:r w:rsidR="002E6754" w:rsidRPr="002E6754">
              <w:rPr>
                <w:b/>
              </w:rPr>
              <w:t>Close</w:t>
            </w:r>
            <w:r>
              <w:t xml:space="preserve"> button.</w:t>
            </w:r>
          </w:p>
        </w:tc>
      </w:tr>
    </w:tbl>
    <w:p w14:paraId="614725F4" w14:textId="77777777" w:rsidR="00E50D2B" w:rsidRPr="008A45EC" w:rsidRDefault="00E50D2B" w:rsidP="00E50D2B">
      <w:pPr>
        <w:pStyle w:val="Warning"/>
      </w:pPr>
      <w:r>
        <w:lastRenderedPageBreak/>
        <w:t>Warning</w:t>
      </w:r>
      <w:r>
        <w:tab/>
        <w:t>Do not click the UTC dialog’s</w:t>
      </w:r>
      <w:r w:rsidR="004F6467">
        <w:t xml:space="preserve"> </w:t>
      </w:r>
      <w:r w:rsidR="004F6467" w:rsidRPr="004F6467">
        <w:rPr>
          <w:b/>
        </w:rPr>
        <w:t>Apply</w:t>
      </w:r>
      <w:r>
        <w:t xml:space="preserve"> button a second time. This will cause the time shift to be applied a second time and a second </w:t>
      </w:r>
      <w:r w:rsidRPr="00413360">
        <w:rPr>
          <w:rStyle w:val="GUIWord"/>
        </w:rPr>
        <w:t>Time shift</w:t>
      </w:r>
      <w:r>
        <w:t xml:space="preserve"> processing message to be added to each Spectrum. You can time shift back by applying a third time shift with a negated time shift value, but removing the extra time shift processing messages is more difficult. </w:t>
      </w:r>
    </w:p>
    <w:p w14:paraId="0187FBED" w14:textId="77777777" w:rsidR="00E50D2B" w:rsidRPr="00084655" w:rsidRDefault="00E50D2B" w:rsidP="00E50D2B">
      <w:pPr>
        <w:pStyle w:val="Body"/>
      </w:pPr>
      <w:r>
        <w:t>As date/time fields are stored in milliseconds, t</w:t>
      </w:r>
      <w:r w:rsidRPr="00084655">
        <w:t>he time shift is implemented as:</w:t>
      </w:r>
    </w:p>
    <w:p w14:paraId="58D8775B" w14:textId="77777777" w:rsidR="00E50D2B" w:rsidRPr="004C3526" w:rsidRDefault="00E50D2B" w:rsidP="00E50D2B">
      <w:pPr>
        <w:pStyle w:val="Code"/>
      </w:pPr>
      <w:r w:rsidRPr="004C3526">
        <w:t>Date_time_in_milliseconds = Date_time_in_milliseconds – hours_east_of_gmt*milliseconds_per_hour.</w:t>
      </w:r>
    </w:p>
    <w:p w14:paraId="0367CA1C" w14:textId="77777777" w:rsidR="00E50D2B" w:rsidRDefault="00E50D2B" w:rsidP="00E50D2B">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0F0766">
        <w:rPr>
          <w:rStyle w:val="Codeintext"/>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14:paraId="3FC15044" w14:textId="77777777" w:rsidR="00E50D2B" w:rsidRDefault="00E50D2B" w:rsidP="00E50D2B">
      <w:pPr>
        <w:pStyle w:val="Body"/>
      </w:pPr>
      <w:r>
        <w:t>A Time Shift Metadata Attribute value in the Processing Metadata Group is added to each Spectrum that has its Acquisition Time adjusted by this function.</w:t>
      </w:r>
    </w:p>
    <w:p w14:paraId="76310E1A" w14:textId="77777777" w:rsidR="00E50D2B" w:rsidRPr="00D859B9" w:rsidRDefault="00E50D2B" w:rsidP="00E50D2B">
      <w:pPr>
        <w:pStyle w:val="Figure"/>
      </w:pPr>
      <w:r>
        <w:rPr>
          <w:lang w:val="en-US" w:eastAsia="en-US"/>
        </w:rPr>
        <w:drawing>
          <wp:inline distT="0" distB="0" distL="0" distR="0" wp14:anchorId="1CCBD39E" wp14:editId="52820447">
            <wp:extent cx="3171504" cy="873457"/>
            <wp:effectExtent l="19050" t="19050" r="10160" b="22225"/>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1" cstate="print"/>
                    <a:srcRect l="21788" t="47912" r="20795" b="23956"/>
                    <a:stretch>
                      <a:fillRect/>
                    </a:stretch>
                  </pic:blipFill>
                  <pic:spPr bwMode="auto">
                    <a:xfrm>
                      <a:off x="0" y="0"/>
                      <a:ext cx="3171504" cy="873457"/>
                    </a:xfrm>
                    <a:prstGeom prst="rect">
                      <a:avLst/>
                    </a:prstGeom>
                    <a:noFill/>
                    <a:ln w="9525">
                      <a:solidFill>
                        <a:schemeClr val="accent1">
                          <a:shade val="95000"/>
                          <a:satMod val="105000"/>
                        </a:schemeClr>
                      </a:solidFill>
                      <a:miter lim="800000"/>
                      <a:headEnd/>
                      <a:tailEnd/>
                    </a:ln>
                    <a:effectLst/>
                  </pic:spPr>
                </pic:pic>
              </a:graphicData>
            </a:graphic>
          </wp:inline>
        </w:drawing>
      </w:r>
    </w:p>
    <w:p w14:paraId="52F6EDA3" w14:textId="77777777" w:rsidR="00E50D2B" w:rsidRDefault="00E50D2B" w:rsidP="00E50D2B">
      <w:pPr>
        <w:pStyle w:val="Caption"/>
      </w:pPr>
      <w:bookmarkStart w:id="418" w:name="_Ref190937860"/>
      <w:r>
        <w:t xml:space="preserve">Figure </w:t>
      </w:r>
      <w:r>
        <w:fldChar w:fldCharType="begin"/>
      </w:r>
      <w:r>
        <w:instrText xml:space="preserve"> SEQ Figure \* ARABIC </w:instrText>
      </w:r>
      <w:r>
        <w:fldChar w:fldCharType="separate"/>
      </w:r>
      <w:r w:rsidR="00057C13">
        <w:rPr>
          <w:noProof/>
        </w:rPr>
        <w:t>64</w:t>
      </w:r>
      <w:r>
        <w:rPr>
          <w:noProof/>
        </w:rPr>
        <w:fldChar w:fldCharType="end"/>
      </w:r>
      <w:bookmarkEnd w:id="418"/>
      <w:r>
        <w:t>:  Time Shift Metadata Attribute after applying a UTC Time Shift</w:t>
      </w:r>
    </w:p>
    <w:p w14:paraId="66075929" w14:textId="77777777" w:rsidR="00E50D2B" w:rsidRPr="00E50D2B" w:rsidRDefault="00E50D2B" w:rsidP="00E50D2B"/>
    <w:p w14:paraId="42F456A8" w14:textId="77777777" w:rsidR="00E77EE6" w:rsidRPr="00084655" w:rsidRDefault="00E77EE6" w:rsidP="00E77EE6">
      <w:pPr>
        <w:pStyle w:val="Heading2"/>
      </w:pPr>
      <w:bookmarkStart w:id="419" w:name="_Ref356551679"/>
      <w:bookmarkStart w:id="420" w:name="_Toc398023941"/>
      <w:bookmarkStart w:id="421" w:name="_Toc296956735"/>
      <w:r w:rsidRPr="00084655">
        <w:t>Calculation of Sun Angles</w:t>
      </w:r>
      <w:bookmarkEnd w:id="419"/>
      <w:bookmarkEnd w:id="420"/>
      <w:bookmarkEnd w:id="421"/>
    </w:p>
    <w:p w14:paraId="32AD3FED" w14:textId="77777777" w:rsidR="00E77EE6" w:rsidRDefault="00E77EE6" w:rsidP="00E77EE6">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14:paraId="3B7A3938" w14:textId="77777777" w:rsidR="00E77EE6" w:rsidRPr="00084655" w:rsidRDefault="00E77EE6" w:rsidP="00E77EE6">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14:paraId="5AF1F62E" w14:textId="77777777" w:rsidR="00E77EE6" w:rsidRDefault="00E77EE6" w:rsidP="00E77EE6">
      <w:pPr>
        <w:pStyle w:val="ProcessHeading"/>
      </w:pPr>
      <w:r>
        <w:t>To C</w:t>
      </w:r>
      <w:r w:rsidR="00C61126">
        <w:t>alculate Spectra’s Sun Angles:</w:t>
      </w:r>
    </w:p>
    <w:tbl>
      <w:tblPr>
        <w:tblStyle w:val="Instructions"/>
        <w:tblW w:w="0" w:type="auto"/>
        <w:tblLook w:val="04A0" w:firstRow="1" w:lastRow="0" w:firstColumn="1" w:lastColumn="0" w:noHBand="0" w:noVBand="1"/>
      </w:tblPr>
      <w:tblGrid>
        <w:gridCol w:w="8533"/>
      </w:tblGrid>
      <w:tr w:rsidR="00E77EE6" w14:paraId="2642EDA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7E1E94" w14:textId="77777777" w:rsidR="00E77EE6" w:rsidRDefault="00E77EE6" w:rsidP="00710979">
            <w:pPr>
              <w:pStyle w:val="ProcessStep"/>
            </w:pPr>
            <w:r>
              <w:t>Ensure that the Acquisition Time has been correctly adjusted to UTC for all Spectra.</w:t>
            </w:r>
          </w:p>
          <w:p w14:paraId="7467BB66" w14:textId="77777777" w:rsidR="00E77EE6" w:rsidRDefault="00E77EE6" w:rsidP="00710979">
            <w:pPr>
              <w:pStyle w:val="ProcessStep"/>
            </w:pPr>
            <w:r>
              <w:t>Ensure that the Spectra’s locations are correctly set in the Location Group’s Latitude and Longitude Metadata Attributes.</w:t>
            </w:r>
          </w:p>
          <w:p w14:paraId="4A8D3BA1" w14:textId="77777777" w:rsidR="00E77EE6" w:rsidRDefault="00E77EE6" w:rsidP="00710979">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 A Hierarchy Tree Browser is displayed.</w:t>
            </w:r>
          </w:p>
          <w:p w14:paraId="273567D5" w14:textId="77777777" w:rsidR="00E77EE6" w:rsidRDefault="00E77EE6" w:rsidP="00710979">
            <w:pPr>
              <w:pStyle w:val="Figure"/>
            </w:pPr>
            <w:r>
              <w:rPr>
                <w:lang w:val="en-US" w:eastAsia="en-US"/>
              </w:rPr>
              <w:lastRenderedPageBreak/>
              <w:drawing>
                <wp:inline distT="0" distB="0" distL="0" distR="0" wp14:anchorId="60EAF441" wp14:editId="30A94100">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12" cstate="print"/>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6DD0FC6" w14:textId="77777777" w:rsidR="00E77EE6" w:rsidRPr="00084655" w:rsidRDefault="00E77EE6" w:rsidP="00710979">
            <w:pPr>
              <w:pStyle w:val="Caption"/>
            </w:pPr>
            <w:r w:rsidRPr="00084655">
              <w:t xml:space="preserve">Figure </w:t>
            </w:r>
            <w:r>
              <w:fldChar w:fldCharType="begin"/>
            </w:r>
            <w:r>
              <w:instrText xml:space="preserve"> SEQ Figure \* ARABIC </w:instrText>
            </w:r>
            <w:r>
              <w:fldChar w:fldCharType="separate"/>
            </w:r>
            <w:r w:rsidR="00057C13">
              <w:rPr>
                <w:noProof/>
              </w:rPr>
              <w:t>65</w:t>
            </w:r>
            <w:r>
              <w:rPr>
                <w:noProof/>
              </w:rPr>
              <w:fldChar w:fldCharType="end"/>
            </w:r>
            <w:r w:rsidRPr="00084655">
              <w:t>: Sun Angle Calculation dialog</w:t>
            </w:r>
          </w:p>
          <w:p w14:paraId="29B2FE04" w14:textId="77777777" w:rsidR="00E77EE6" w:rsidRDefault="00E77EE6" w:rsidP="00710979">
            <w:pPr>
              <w:pStyle w:val="ProcessStep"/>
            </w:pPr>
            <w:r w:rsidRPr="00084655">
              <w:t xml:space="preserve">Select the Spectra </w:t>
            </w:r>
            <w:r>
              <w:t xml:space="preserve">to be processed. A single Spectrum or multiple Spectra can be selected. The </w:t>
            </w:r>
            <w:r w:rsidRPr="00434083">
              <w:rPr>
                <w:rStyle w:val="GUIWord"/>
              </w:rPr>
              <w:t>Number of Selected Spectra:</w:t>
            </w:r>
            <w:r>
              <w:t xml:space="preserve"> field will be updated.</w:t>
            </w:r>
          </w:p>
          <w:p w14:paraId="52C7A62F" w14:textId="77777777" w:rsidR="00E77EE6" w:rsidRDefault="00E77EE6" w:rsidP="00710979">
            <w:pPr>
              <w:pStyle w:val="ProcessStep"/>
            </w:pPr>
            <w:r>
              <w:t xml:space="preserve">Click </w:t>
            </w:r>
            <w:r w:rsidR="00275399" w:rsidRPr="00275399">
              <w:rPr>
                <w:b/>
              </w:rPr>
              <w:t>Apply</w:t>
            </w:r>
            <w:r>
              <w:t xml:space="preserve"> to calculate the sun angles and write them into the Spectra’s Metadata.</w:t>
            </w:r>
          </w:p>
          <w:p w14:paraId="503F44E5" w14:textId="77777777" w:rsidR="00E77EE6" w:rsidRDefault="00E77EE6" w:rsidP="00275399">
            <w:pPr>
              <w:pStyle w:val="ProcessStep"/>
            </w:pPr>
            <w:r>
              <w:t>Click</w:t>
            </w:r>
            <w:r w:rsidR="00275399">
              <w:t xml:space="preserve"> </w:t>
            </w:r>
            <w:r w:rsidR="00275399" w:rsidRPr="00275399">
              <w:rPr>
                <w:b/>
              </w:rPr>
              <w:t>Close</w:t>
            </w:r>
            <w:r>
              <w:t xml:space="preserve"> to close the dialog.</w:t>
            </w:r>
          </w:p>
        </w:tc>
      </w:tr>
    </w:tbl>
    <w:p w14:paraId="70A38E5B" w14:textId="77777777" w:rsidR="00E77EE6" w:rsidRDefault="00E77EE6" w:rsidP="00E77EE6">
      <w:pPr>
        <w:pStyle w:val="Body"/>
      </w:pPr>
      <w:r>
        <w:lastRenderedPageBreak/>
        <w:t>Applying this function twice is safe, as the calculated sun angles will always be the same.</w:t>
      </w:r>
    </w:p>
    <w:p w14:paraId="4D993AD5" w14:textId="77777777" w:rsidR="00E77EE6" w:rsidRPr="00C61126" w:rsidRDefault="00E77EE6" w:rsidP="00E77EE6">
      <w:pPr>
        <w:pStyle w:val="iNormal"/>
        <w:rPr>
          <w:color w:val="auto"/>
        </w:rPr>
      </w:pPr>
      <w:r w:rsidRPr="00C61126">
        <w:rPr>
          <w:color w:val="auto"/>
        </w:rPr>
        <w:t>Spectra which do not have Latitude and Longitude values will not have sun angles calculated for them. If the Latitude or Longitude is outside of the normal ranges (for example, a Latitude value of 115 degrees), sun angles will be calculated, but they will not be meaningful. If UTC times are during the night, sun angles below the horizon will be calculated.</w:t>
      </w:r>
    </w:p>
    <w:p w14:paraId="0A72EE4D" w14:textId="77777777" w:rsidR="00E77EE6" w:rsidRPr="00D8645A" w:rsidRDefault="00E77EE6" w:rsidP="00E77EE6">
      <w:pPr>
        <w:pStyle w:val="Heading2"/>
      </w:pPr>
      <w:bookmarkStart w:id="422" w:name="_Ref157353485"/>
      <w:bookmarkStart w:id="423" w:name="_Toc398023942"/>
      <w:bookmarkStart w:id="424" w:name="_Toc296956736"/>
      <w:r w:rsidRPr="00D8645A">
        <w:t>Calculation of Goniometer Angles</w:t>
      </w:r>
      <w:bookmarkEnd w:id="422"/>
      <w:bookmarkEnd w:id="423"/>
      <w:bookmarkEnd w:id="424"/>
    </w:p>
    <w:p w14:paraId="762CA92E" w14:textId="77777777" w:rsidR="00E77EE6" w:rsidRDefault="00E77EE6" w:rsidP="00E77EE6">
      <w:pPr>
        <w:pStyle w:val="Body"/>
      </w:pPr>
      <w:r>
        <w:t>If a set of Spectra has been captured in a standard way using a supported goniometer, the Sensor Zenith and Sensor Azimuth Metadata Attributes for these Spectra can be computed and assigned using this function. The supported goniometers are those that use the following measurement pattern.</w:t>
      </w:r>
    </w:p>
    <w:p w14:paraId="2A63462B" w14:textId="77777777" w:rsidR="00E77EE6" w:rsidRDefault="00E77EE6" w:rsidP="00E77EE6">
      <w:pPr>
        <w:pStyle w:val="Figure"/>
      </w:pPr>
      <w:r>
        <w:rPr>
          <w:lang w:val="en-US" w:eastAsia="en-US"/>
        </w:rPr>
        <w:lastRenderedPageBreak/>
        <w:drawing>
          <wp:inline distT="0" distB="0" distL="0" distR="0" wp14:anchorId="682F593D" wp14:editId="7B7F7ADC">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3D87AE39" w14:textId="77777777" w:rsidR="00E77EE6" w:rsidRDefault="00E77EE6" w:rsidP="00E77EE6">
      <w:pPr>
        <w:pStyle w:val="Caption"/>
      </w:pPr>
      <w:bookmarkStart w:id="425" w:name="_Ref97880617"/>
      <w:r>
        <w:t xml:space="preserve">Figure </w:t>
      </w:r>
      <w:r>
        <w:fldChar w:fldCharType="begin"/>
      </w:r>
      <w:r>
        <w:instrText xml:space="preserve"> SEQ Figure \* ARABIC </w:instrText>
      </w:r>
      <w:r>
        <w:fldChar w:fldCharType="separate"/>
      </w:r>
      <w:r w:rsidR="00057C13">
        <w:rPr>
          <w:noProof/>
        </w:rPr>
        <w:t>66</w:t>
      </w:r>
      <w:r>
        <w:rPr>
          <w:noProof/>
        </w:rPr>
        <w:fldChar w:fldCharType="end"/>
      </w:r>
      <w:bookmarkEnd w:id="425"/>
      <w:r>
        <w:t>: Data capture sequence of the RSL FIGOS/LAGOS system</w:t>
      </w:r>
    </w:p>
    <w:p w14:paraId="193388F1" w14:textId="77777777" w:rsidR="00E77EE6" w:rsidRPr="009902DB" w:rsidRDefault="00E77EE6" w:rsidP="00E77EE6">
      <w:pPr>
        <w:pStyle w:val="Body"/>
      </w:pPr>
      <w:r w:rsidRPr="00084655">
        <w:t>A full directional set consists of 66 Spect</w:t>
      </w:r>
      <w:r w:rsidRPr="009902DB">
        <w:t>ra</w:t>
      </w:r>
      <w:r>
        <w:t>. These Spectra must be grouped under a single node in the Data Hierarchy Tree.</w:t>
      </w:r>
    </w:p>
    <w:p w14:paraId="69193CEC" w14:textId="77777777" w:rsidR="00E77EE6" w:rsidRPr="00084655" w:rsidRDefault="00E77EE6" w:rsidP="00E77EE6">
      <w:pPr>
        <w:pStyle w:val="ProcessHeading"/>
      </w:pPr>
      <w:r>
        <w:t>To calculate goniomete</w:t>
      </w:r>
      <w:r w:rsidR="00C61126">
        <w:t>r angles for a set of Spectra:</w:t>
      </w:r>
    </w:p>
    <w:tbl>
      <w:tblPr>
        <w:tblStyle w:val="Instructions"/>
        <w:tblW w:w="0" w:type="auto"/>
        <w:tblLook w:val="04A0" w:firstRow="1" w:lastRow="0" w:firstColumn="1" w:lastColumn="0" w:noHBand="0" w:noVBand="1"/>
      </w:tblPr>
      <w:tblGrid>
        <w:gridCol w:w="8533"/>
      </w:tblGrid>
      <w:tr w:rsidR="00E77EE6" w14:paraId="2B7F4E7B"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08430C7E" w14:textId="77777777" w:rsidR="00E77EE6" w:rsidRDefault="00F41C6B" w:rsidP="00710979">
            <w:pPr>
              <w:pStyle w:val="ProcessStep"/>
            </w:pPr>
            <w:r>
              <w:t>From the Main menu s</w:t>
            </w:r>
            <w:r w:rsidR="00E77EE6">
              <w:t xml:space="preserve">elect </w:t>
            </w:r>
            <w:r w:rsidR="00E77EE6" w:rsidRPr="00FB6D95">
              <w:rPr>
                <w:rStyle w:val="GUIWord"/>
              </w:rPr>
              <w:t>Special Functions</w:t>
            </w:r>
            <w:r w:rsidR="00E77EE6">
              <w:t xml:space="preserve"> and </w:t>
            </w:r>
            <w:r w:rsidR="00E77EE6" w:rsidRPr="00FB6D95">
              <w:rPr>
                <w:rStyle w:val="GUIWord"/>
              </w:rPr>
              <w:t>Gonio angle calculation</w:t>
            </w:r>
            <w:r w:rsidR="00E77EE6">
              <w:t>.</w:t>
            </w:r>
          </w:p>
          <w:p w14:paraId="0F4300B0" w14:textId="77777777" w:rsidR="00E77EE6" w:rsidRDefault="00E77EE6" w:rsidP="00710979">
            <w:pPr>
              <w:pStyle w:val="Figure"/>
            </w:pPr>
            <w:r>
              <w:rPr>
                <w:lang w:val="en-US" w:eastAsia="en-US"/>
              </w:rPr>
              <w:drawing>
                <wp:inline distT="0" distB="0" distL="0" distR="0" wp14:anchorId="649933DE" wp14:editId="6467C5DB">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4" cstate="print"/>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87E1B49" w14:textId="77777777" w:rsidR="00E77EE6" w:rsidRPr="00084655" w:rsidRDefault="00E77EE6" w:rsidP="00710979">
            <w:pPr>
              <w:pStyle w:val="Caption"/>
            </w:pPr>
            <w:r w:rsidRPr="00084655">
              <w:t xml:space="preserve">Figure </w:t>
            </w:r>
            <w:r>
              <w:fldChar w:fldCharType="begin"/>
            </w:r>
            <w:r>
              <w:instrText xml:space="preserve"> SEQ Figure \* ARABIC </w:instrText>
            </w:r>
            <w:r>
              <w:fldChar w:fldCharType="separate"/>
            </w:r>
            <w:r w:rsidR="00057C13">
              <w:rPr>
                <w:noProof/>
              </w:rPr>
              <w:t>67</w:t>
            </w:r>
            <w:r>
              <w:rPr>
                <w:noProof/>
              </w:rPr>
              <w:fldChar w:fldCharType="end"/>
            </w:r>
            <w:r w:rsidRPr="00084655">
              <w:t>: Goniometer angle calculation dialog</w:t>
            </w:r>
          </w:p>
          <w:p w14:paraId="38E96D9A" w14:textId="77777777" w:rsidR="00E77EE6" w:rsidRDefault="00E77EE6" w:rsidP="00710979">
            <w:pPr>
              <w:pStyle w:val="ProcessStep"/>
            </w:pPr>
            <w:r w:rsidRPr="00084655">
              <w:t xml:space="preserve">In the data </w:t>
            </w:r>
            <w:r>
              <w:t xml:space="preserve">hierarchy </w:t>
            </w:r>
            <w:r w:rsidRPr="00084655">
              <w:t>browser</w:t>
            </w:r>
            <w:r>
              <w:t xml:space="preserve"> of the Metadata Editor select the</w:t>
            </w:r>
            <w:r w:rsidRPr="00084655">
              <w:t xml:space="preserve"> </w:t>
            </w:r>
            <w:r>
              <w:t>node</w:t>
            </w:r>
            <w:r w:rsidRPr="00084655">
              <w:t xml:space="preserve"> that contains the spectrodirectional measurement</w:t>
            </w:r>
            <w:r>
              <w:t xml:space="preserve"> Spectra for which you wish to calculate the Sensor directions</w:t>
            </w:r>
            <w:r w:rsidRPr="00084655">
              <w:t>.</w:t>
            </w:r>
            <w:r>
              <w:t xml:space="preserve"> </w:t>
            </w:r>
          </w:p>
          <w:p w14:paraId="6E1E7B9E" w14:textId="77777777" w:rsidR="00E77EE6" w:rsidRDefault="00E77EE6" w:rsidP="00710979">
            <w:pPr>
              <w:pStyle w:val="Figure"/>
            </w:pPr>
            <w:r>
              <w:rPr>
                <w:lang w:val="en-US" w:eastAsia="en-US"/>
              </w:rPr>
              <w:drawing>
                <wp:inline distT="0" distB="0" distL="0" distR="0" wp14:anchorId="7C1E4636" wp14:editId="307875C9">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15" cstate="print"/>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27951F7" w14:textId="77777777" w:rsidR="00E77EE6" w:rsidRDefault="00E77EE6" w:rsidP="00710979">
            <w:pPr>
              <w:pStyle w:val="ProcessStepFollow"/>
            </w:pPr>
            <w:r>
              <w:t xml:space="preserve">If you have selected a valid node, SPECCHIO will scan the Spectra to extract the </w:t>
            </w:r>
            <w:r>
              <w:lastRenderedPageBreak/>
              <w:t>required information. It will take a few seconds. Valid nodes have 66 or fewer ASD Binary Radiance Spectra. You cannot select the Spectra directly.</w:t>
            </w:r>
          </w:p>
          <w:p w14:paraId="234A240F" w14:textId="77777777" w:rsidR="00E77EE6" w:rsidRDefault="00E77EE6" w:rsidP="00710979">
            <w:pPr>
              <w:pStyle w:val="ProcessStep"/>
            </w:pPr>
            <w:r>
              <w:t xml:space="preserve">If there are fewer than 66 Spectra, enter the sequence numbers of the missing Spectra, separated by commas, in the </w:t>
            </w:r>
            <w:r w:rsidRPr="00975B29">
              <w:rPr>
                <w:rStyle w:val="GUIWord"/>
              </w:rPr>
              <w:t>Gaps</w:t>
            </w:r>
            <w:r>
              <w:t xml:space="preserve"> field.</w:t>
            </w:r>
          </w:p>
          <w:p w14:paraId="6E56172F" w14:textId="77777777" w:rsidR="00E77EE6" w:rsidRDefault="007A4336" w:rsidP="00710979">
            <w:pPr>
              <w:pStyle w:val="ProcessStep"/>
            </w:pPr>
            <w:r>
              <w:t xml:space="preserve">Click </w:t>
            </w:r>
            <w:r w:rsidRPr="007A4336">
              <w:rPr>
                <w:b/>
              </w:rPr>
              <w:t>Calculate</w:t>
            </w:r>
            <w:r w:rsidR="00E77EE6" w:rsidRPr="00084655">
              <w:t xml:space="preserve">. </w:t>
            </w:r>
            <w:r w:rsidR="00E77EE6">
              <w:t xml:space="preserve">This will fill the </w:t>
            </w:r>
            <w:r w:rsidR="00E77EE6" w:rsidRPr="00CC56AF">
              <w:rPr>
                <w:rStyle w:val="GUIWord"/>
              </w:rPr>
              <w:t>Spectra + dumm</w:t>
            </w:r>
            <w:r w:rsidR="00E77EE6">
              <w:rPr>
                <w:rStyle w:val="GUIWord"/>
              </w:rPr>
              <w:t>i</w:t>
            </w:r>
            <w:r w:rsidR="00E77EE6" w:rsidRPr="00CC56AF">
              <w:rPr>
                <w:rStyle w:val="GUIWord"/>
              </w:rPr>
              <w:t>es:</w:t>
            </w:r>
            <w:r w:rsidR="00E77EE6">
              <w:t xml:space="preserve"> box with the total number of Spectra after the gaps are inserted. It should be exactly 66. It will also fill the calculation box with the Spectra names, sequence numbers and angles. For example,</w:t>
            </w:r>
          </w:p>
          <w:p w14:paraId="77C447B4" w14:textId="77777777" w:rsidR="00E77EE6" w:rsidRPr="00DA70D7" w:rsidRDefault="00E77EE6" w:rsidP="00710979">
            <w:pPr>
              <w:pStyle w:val="ProcessStepFollow"/>
              <w:rPr>
                <w:lang w:val="en-AU" w:eastAsia="ja-JP"/>
              </w:rPr>
            </w:pPr>
            <w:r>
              <w:rPr>
                <w:lang w:val="en-AU" w:eastAsia="ja-JP"/>
              </w:rPr>
              <w:t xml:space="preserve">  </w:t>
            </w:r>
            <w:r w:rsidRPr="00DA70D7">
              <w:rPr>
                <w:lang w:val="en-AU" w:eastAsia="ja-JP"/>
              </w:rPr>
              <w:t xml:space="preserve">1: 0/75 triticaa.001 </w:t>
            </w:r>
          </w:p>
          <w:p w14:paraId="3FFFB84E" w14:textId="77777777" w:rsidR="00E77EE6" w:rsidRDefault="00E77EE6" w:rsidP="00710979">
            <w:pPr>
              <w:pStyle w:val="ProcessStepFollow"/>
            </w:pPr>
            <w:r>
              <w:t>where the gonio sequence of triticaa.001 is “1”, its Sensor Azimuth is “0” and its Sensor Zenith is “75”.</w:t>
            </w:r>
          </w:p>
          <w:p w14:paraId="504E622D" w14:textId="77777777" w:rsidR="00E77EE6" w:rsidRPr="00DA70D7" w:rsidRDefault="00E77EE6" w:rsidP="00710979">
            <w:pPr>
              <w:pStyle w:val="ProcessStep"/>
            </w:pPr>
            <w:r>
              <w:t>Review the results in these boxes carefully to see that they are correct. If not, you can repeat any of the steps above and click again on</w:t>
            </w:r>
            <w:r w:rsidR="00F22BE1">
              <w:t xml:space="preserve"> </w:t>
            </w:r>
            <w:r w:rsidR="00F22BE1" w:rsidRPr="00F22BE1">
              <w:rPr>
                <w:b/>
              </w:rPr>
              <w:t>Calculate</w:t>
            </w:r>
            <w:r>
              <w:t>.</w:t>
            </w:r>
          </w:p>
          <w:p w14:paraId="6A192A04" w14:textId="77777777" w:rsidR="00E77EE6" w:rsidRDefault="00E77EE6" w:rsidP="00710979">
            <w:pPr>
              <w:pStyle w:val="ProcessStep"/>
            </w:pPr>
            <w:r>
              <w:t>When the results in this box are correct, click</w:t>
            </w:r>
            <w:r w:rsidR="00F22BE1">
              <w:t xml:space="preserve"> </w:t>
            </w:r>
            <w:r w:rsidR="00F22BE1" w:rsidRPr="00F22BE1">
              <w:rPr>
                <w:b/>
              </w:rPr>
              <w:t>Apply</w:t>
            </w:r>
            <w:r>
              <w:t xml:space="preserve"> and the results will be written to the database.</w:t>
            </w:r>
          </w:p>
          <w:p w14:paraId="626DDB34" w14:textId="77777777" w:rsidR="00E77EE6" w:rsidRDefault="00E77EE6" w:rsidP="00F22BE1">
            <w:pPr>
              <w:pStyle w:val="ProcessStep"/>
            </w:pPr>
            <w:r>
              <w:t>Click</w:t>
            </w:r>
            <w:r w:rsidR="00F22BE1">
              <w:t xml:space="preserve"> </w:t>
            </w:r>
            <w:r w:rsidR="00F22BE1" w:rsidRPr="00F22BE1">
              <w:rPr>
                <w:b/>
              </w:rPr>
              <w:t>Close</w:t>
            </w:r>
            <w:r>
              <w:t xml:space="preserve"> to close this dialog box.</w:t>
            </w:r>
          </w:p>
        </w:tc>
      </w:tr>
    </w:tbl>
    <w:p w14:paraId="4DF29070" w14:textId="77777777" w:rsidR="00E77EE6" w:rsidRDefault="00E77EE6" w:rsidP="00E77EE6">
      <w:pPr>
        <w:pStyle w:val="Body"/>
      </w:pPr>
      <w:r>
        <w:lastRenderedPageBreak/>
        <w:t xml:space="preserve">It is OK to repeat this process. It will overwrite any previous results. </w:t>
      </w:r>
    </w:p>
    <w:p w14:paraId="6D9BE4AA" w14:textId="77777777" w:rsidR="00C17D8D" w:rsidRDefault="00C17D8D" w:rsidP="00C17D8D">
      <w:pPr>
        <w:pStyle w:val="Heading1"/>
      </w:pPr>
      <w:bookmarkStart w:id="426" w:name="_Toc391565371"/>
      <w:bookmarkStart w:id="427" w:name="_Toc296956737"/>
      <w:bookmarkStart w:id="428" w:name="_Ref358385166"/>
      <w:bookmarkStart w:id="429" w:name="_Toc398023956"/>
      <w:bookmarkStart w:id="430" w:name="_Toc355280420"/>
      <w:bookmarkStart w:id="431" w:name="_Toc398023985"/>
      <w:r>
        <w:lastRenderedPageBreak/>
        <w:t>Help Functions</w:t>
      </w:r>
      <w:bookmarkEnd w:id="426"/>
      <w:bookmarkEnd w:id="427"/>
    </w:p>
    <w:p w14:paraId="10A02EA5" w14:textId="77777777" w:rsidR="00C17D8D" w:rsidRPr="001572A2" w:rsidRDefault="00C17D8D" w:rsidP="00C17D8D">
      <w:pPr>
        <w:pStyle w:val="Body"/>
      </w:pPr>
      <w:r>
        <w:t>The H functions do not affect your data or the SPECCHIO Database. They are selected from the menu on the Main Window.</w:t>
      </w:r>
    </w:p>
    <w:p w14:paraId="6C2A1E2B" w14:textId="77777777" w:rsidR="00C17D8D" w:rsidRDefault="00C17D8D" w:rsidP="00C17D8D">
      <w:pPr>
        <w:pStyle w:val="Heading2"/>
      </w:pPr>
      <w:bookmarkStart w:id="432" w:name="_Ref356400902"/>
      <w:bookmarkStart w:id="433" w:name="_Toc391565372"/>
      <w:bookmarkStart w:id="434" w:name="_Toc296956738"/>
      <w:r>
        <w:t>List available Metadata Elements</w:t>
      </w:r>
      <w:bookmarkEnd w:id="432"/>
      <w:bookmarkEnd w:id="433"/>
      <w:bookmarkEnd w:id="434"/>
    </w:p>
    <w:p w14:paraId="26D45A99" w14:textId="77777777" w:rsidR="00C17D8D" w:rsidRDefault="00C17D8D" w:rsidP="00C17D8D">
      <w:pPr>
        <w:pStyle w:val="Body"/>
      </w:pPr>
      <w:r>
        <w:t>This function will launch your computer’s default text editor and open a text file which lists all of the Metadata Attributes which are supported by the connected database.</w:t>
      </w:r>
    </w:p>
    <w:p w14:paraId="3BA4668A" w14:textId="77777777" w:rsidR="00C17D8D" w:rsidRDefault="00C17D8D" w:rsidP="00C17D8D">
      <w:pPr>
        <w:pStyle w:val="Body"/>
      </w:pPr>
      <w:r>
        <w:t>It shows the Metadata Groups, the Attributes in each Group, and the data type for each Attribute.</w:t>
      </w:r>
    </w:p>
    <w:p w14:paraId="2CFE967F" w14:textId="77777777" w:rsidR="00C17D8D" w:rsidRDefault="00C17D8D" w:rsidP="00C17D8D">
      <w:pPr>
        <w:pStyle w:val="Body"/>
      </w:pPr>
      <w:r>
        <w:t>The data type values and their meanings are:</w:t>
      </w:r>
    </w:p>
    <w:tbl>
      <w:tblPr>
        <w:tblStyle w:val="TableGrid"/>
        <w:tblW w:w="0" w:type="auto"/>
        <w:tblInd w:w="1110" w:type="dxa"/>
        <w:tblLook w:val="04A0" w:firstRow="1" w:lastRow="0" w:firstColumn="1" w:lastColumn="0" w:noHBand="0" w:noVBand="1"/>
      </w:tblPr>
      <w:tblGrid>
        <w:gridCol w:w="3404"/>
        <w:gridCol w:w="4241"/>
      </w:tblGrid>
      <w:tr w:rsidR="0080575D" w:rsidRPr="0080575D" w14:paraId="7BA1E2E1" w14:textId="77777777" w:rsidTr="00FF050A">
        <w:tc>
          <w:tcPr>
            <w:tcW w:w="3404" w:type="dxa"/>
          </w:tcPr>
          <w:p w14:paraId="3DE06239" w14:textId="77777777" w:rsidR="0080575D" w:rsidRPr="0080575D" w:rsidRDefault="0080575D" w:rsidP="006F3BA5">
            <w:pPr>
              <w:pStyle w:val="HangingIndent"/>
              <w:ind w:left="0" w:firstLine="0"/>
            </w:pPr>
            <w:r w:rsidRPr="0080575D">
              <w:rPr>
                <w:rStyle w:val="GUIWord"/>
              </w:rPr>
              <w:t>binary_val</w:t>
            </w:r>
          </w:p>
        </w:tc>
        <w:tc>
          <w:tcPr>
            <w:tcW w:w="4241" w:type="dxa"/>
          </w:tcPr>
          <w:p w14:paraId="6425079C" w14:textId="77777777" w:rsidR="0080575D" w:rsidRPr="0080575D" w:rsidRDefault="0080575D" w:rsidP="006F3BA5">
            <w:pPr>
              <w:pStyle w:val="HangingIndent"/>
              <w:ind w:left="0" w:firstLine="0"/>
            </w:pPr>
            <w:r w:rsidRPr="0080575D">
              <w:t>The value is a binary stream of data representing an image, such as a JPEG image file.</w:t>
            </w:r>
          </w:p>
        </w:tc>
      </w:tr>
      <w:tr w:rsidR="0080575D" w:rsidRPr="0080575D" w14:paraId="1E7DFE63" w14:textId="77777777" w:rsidTr="00FF050A">
        <w:tc>
          <w:tcPr>
            <w:tcW w:w="3404" w:type="dxa"/>
          </w:tcPr>
          <w:p w14:paraId="0C89D192" w14:textId="77777777" w:rsidR="0080575D" w:rsidRPr="0080575D" w:rsidRDefault="0080575D" w:rsidP="006F3BA5">
            <w:pPr>
              <w:pStyle w:val="HangingIndent"/>
              <w:ind w:left="0" w:firstLine="0"/>
            </w:pPr>
            <w:r w:rsidRPr="0080575D">
              <w:rPr>
                <w:rStyle w:val="GUIWord"/>
              </w:rPr>
              <w:t>datetime_val</w:t>
            </w:r>
          </w:p>
        </w:tc>
        <w:tc>
          <w:tcPr>
            <w:tcW w:w="4241" w:type="dxa"/>
          </w:tcPr>
          <w:p w14:paraId="1E397D06" w14:textId="77777777" w:rsidR="0080575D" w:rsidRPr="0080575D" w:rsidRDefault="0080575D" w:rsidP="006F3BA5">
            <w:pPr>
              <w:pStyle w:val="HangingIndent"/>
              <w:ind w:left="0" w:firstLine="0"/>
            </w:pPr>
            <w:r w:rsidRPr="0080575D">
              <w:t>The value is selected from a date and time picker.</w:t>
            </w:r>
          </w:p>
        </w:tc>
      </w:tr>
      <w:tr w:rsidR="0080575D" w:rsidRPr="0080575D" w14:paraId="3530AD53" w14:textId="77777777" w:rsidTr="00FF050A">
        <w:tc>
          <w:tcPr>
            <w:tcW w:w="3404" w:type="dxa"/>
          </w:tcPr>
          <w:p w14:paraId="6294E013" w14:textId="77777777" w:rsidR="0080575D" w:rsidRPr="0080575D" w:rsidRDefault="0080575D" w:rsidP="006F3BA5">
            <w:pPr>
              <w:pStyle w:val="HangingIndent"/>
              <w:ind w:left="0" w:firstLine="0"/>
            </w:pPr>
            <w:r w:rsidRPr="0080575D">
              <w:rPr>
                <w:rStyle w:val="GUIWord"/>
              </w:rPr>
              <w:t>double_val</w:t>
            </w:r>
          </w:p>
        </w:tc>
        <w:tc>
          <w:tcPr>
            <w:tcW w:w="4241" w:type="dxa"/>
          </w:tcPr>
          <w:p w14:paraId="04651704" w14:textId="77777777" w:rsidR="0080575D" w:rsidRPr="0080575D" w:rsidRDefault="0080575D" w:rsidP="006F3BA5">
            <w:pPr>
              <w:pStyle w:val="HangingIndent"/>
              <w:ind w:left="0" w:firstLine="0"/>
            </w:pPr>
            <w:r w:rsidRPr="0080575D">
              <w:t>A floating point value</w:t>
            </w:r>
          </w:p>
        </w:tc>
      </w:tr>
      <w:tr w:rsidR="0080575D" w:rsidRPr="0080575D" w14:paraId="61F301D9" w14:textId="77777777" w:rsidTr="00FF050A">
        <w:tc>
          <w:tcPr>
            <w:tcW w:w="3404" w:type="dxa"/>
          </w:tcPr>
          <w:p w14:paraId="27761DD3" w14:textId="77777777" w:rsidR="0080575D" w:rsidRPr="0080575D" w:rsidRDefault="0080575D" w:rsidP="006F3BA5">
            <w:pPr>
              <w:pStyle w:val="HangingIndent"/>
              <w:ind w:left="0" w:firstLine="0"/>
              <w:rPr>
                <w:rStyle w:val="GUIWord"/>
              </w:rPr>
            </w:pPr>
            <w:r w:rsidRPr="0080575D">
              <w:rPr>
                <w:rStyle w:val="GUIWord"/>
              </w:rPr>
              <w:t>int_val</w:t>
            </w:r>
          </w:p>
        </w:tc>
        <w:tc>
          <w:tcPr>
            <w:tcW w:w="4241" w:type="dxa"/>
          </w:tcPr>
          <w:p w14:paraId="7962E4DE" w14:textId="77777777" w:rsidR="0080575D" w:rsidRPr="0080575D" w:rsidRDefault="0080575D" w:rsidP="006F3BA5">
            <w:pPr>
              <w:pStyle w:val="HangingIndent"/>
              <w:ind w:left="0" w:firstLine="0"/>
            </w:pPr>
            <w:r w:rsidRPr="0080575D">
              <w:t>An integer value</w:t>
            </w:r>
          </w:p>
        </w:tc>
      </w:tr>
      <w:tr w:rsidR="0080575D" w:rsidRPr="0080575D" w14:paraId="6A80D99B" w14:textId="77777777" w:rsidTr="00FF050A">
        <w:tc>
          <w:tcPr>
            <w:tcW w:w="3404" w:type="dxa"/>
          </w:tcPr>
          <w:p w14:paraId="429ABC92" w14:textId="77777777" w:rsidR="0080575D" w:rsidRPr="0080575D" w:rsidRDefault="0080575D" w:rsidP="006F3BA5">
            <w:pPr>
              <w:pStyle w:val="HangingIndent"/>
              <w:ind w:left="0" w:firstLine="0"/>
              <w:rPr>
                <w:rStyle w:val="GUIWord"/>
              </w:rPr>
            </w:pPr>
            <w:r w:rsidRPr="0080575D">
              <w:rPr>
                <w:rStyle w:val="GUIWord"/>
              </w:rPr>
              <w:t>string_val</w:t>
            </w:r>
          </w:p>
        </w:tc>
        <w:tc>
          <w:tcPr>
            <w:tcW w:w="4241" w:type="dxa"/>
          </w:tcPr>
          <w:p w14:paraId="4541059B" w14:textId="77777777" w:rsidR="0080575D" w:rsidRPr="0080575D" w:rsidRDefault="0080575D" w:rsidP="006F3BA5">
            <w:pPr>
              <w:pStyle w:val="HangingIndent"/>
              <w:ind w:left="0" w:firstLine="0"/>
            </w:pPr>
            <w:r w:rsidRPr="0080575D">
              <w:t>An alphanumeric string or a PDF file</w:t>
            </w:r>
          </w:p>
        </w:tc>
      </w:tr>
      <w:tr w:rsidR="0080575D" w:rsidRPr="0080575D" w14:paraId="48212631" w14:textId="77777777" w:rsidTr="00FF050A">
        <w:tc>
          <w:tcPr>
            <w:tcW w:w="3404" w:type="dxa"/>
          </w:tcPr>
          <w:p w14:paraId="6C290864" w14:textId="77777777" w:rsidR="0080575D" w:rsidRPr="0080575D" w:rsidRDefault="0080575D" w:rsidP="006F3BA5">
            <w:pPr>
              <w:pStyle w:val="HangingIndent"/>
              <w:ind w:left="0" w:firstLine="0"/>
            </w:pPr>
            <w:r w:rsidRPr="0080575D">
              <w:rPr>
                <w:rStyle w:val="GUIWord"/>
              </w:rPr>
              <w:t>taxonomy_id</w:t>
            </w:r>
          </w:p>
        </w:tc>
        <w:tc>
          <w:tcPr>
            <w:tcW w:w="4241" w:type="dxa"/>
          </w:tcPr>
          <w:p w14:paraId="7D33D28B" w14:textId="77777777" w:rsidR="0080575D" w:rsidRPr="0080575D" w:rsidRDefault="0080575D" w:rsidP="006F3BA5">
            <w:pPr>
              <w:pStyle w:val="HangingIndent"/>
              <w:ind w:left="0" w:firstLine="0"/>
            </w:pPr>
            <w:r w:rsidRPr="0080575D">
              <w:t>The value is chosen from a drop down list.</w:t>
            </w:r>
          </w:p>
        </w:tc>
      </w:tr>
      <w:tr w:rsidR="00060593" w:rsidRPr="0080575D" w14:paraId="49CB5215" w14:textId="77777777" w:rsidTr="00FF050A">
        <w:tc>
          <w:tcPr>
            <w:tcW w:w="3404" w:type="dxa"/>
          </w:tcPr>
          <w:p w14:paraId="6B362DE7" w14:textId="08DEFED0" w:rsidR="00060593" w:rsidRPr="0080575D" w:rsidRDefault="00060593" w:rsidP="006F3BA5">
            <w:pPr>
              <w:pStyle w:val="HangingIndent"/>
              <w:ind w:left="0" w:firstLine="0"/>
              <w:rPr>
                <w:rStyle w:val="GUIWord"/>
              </w:rPr>
            </w:pPr>
            <w:r>
              <w:rPr>
                <w:rStyle w:val="GUIWord"/>
              </w:rPr>
              <w:t>spectrum</w:t>
            </w:r>
            <w:r w:rsidRPr="007B1E7E">
              <w:rPr>
                <w:rStyle w:val="GUIWord"/>
              </w:rPr>
              <w:t>_id</w:t>
            </w:r>
          </w:p>
        </w:tc>
        <w:tc>
          <w:tcPr>
            <w:tcW w:w="4241" w:type="dxa"/>
          </w:tcPr>
          <w:p w14:paraId="188BE48A" w14:textId="6DAE76F2" w:rsidR="00060593" w:rsidRPr="0080575D" w:rsidRDefault="00060593" w:rsidP="006F3BA5">
            <w:pPr>
              <w:pStyle w:val="HangingIndent"/>
              <w:ind w:left="0" w:firstLine="0"/>
            </w:pPr>
            <w:r>
              <w:t>An integer that refers to the id of a spectrum in the database.</w:t>
            </w:r>
          </w:p>
        </w:tc>
      </w:tr>
    </w:tbl>
    <w:p w14:paraId="3AC2FDD8" w14:textId="77777777" w:rsidR="00C17D8D" w:rsidRDefault="00C17D8D" w:rsidP="00C17D8D">
      <w:pPr>
        <w:pStyle w:val="Heading2"/>
      </w:pPr>
      <w:bookmarkStart w:id="435" w:name="_Toc391565373"/>
      <w:bookmarkStart w:id="436" w:name="_Toc296956739"/>
      <w:r>
        <w:t>About</w:t>
      </w:r>
      <w:bookmarkEnd w:id="435"/>
      <w:bookmarkEnd w:id="436"/>
    </w:p>
    <w:p w14:paraId="65910B5A" w14:textId="77777777" w:rsidR="00C17D8D" w:rsidRDefault="00C17D8D" w:rsidP="00C17D8D">
      <w:pPr>
        <w:pStyle w:val="Body"/>
      </w:pPr>
      <w:r>
        <w:t>This function shows the version of the SPECCHIO Client that you are running and provides a link to the SPECCHIO web site.</w:t>
      </w:r>
    </w:p>
    <w:p w14:paraId="086D6B44" w14:textId="77777777" w:rsidR="00FA7FA2" w:rsidRDefault="00FA7FA2" w:rsidP="00FA7FA2">
      <w:pPr>
        <w:pStyle w:val="Heading1"/>
      </w:pPr>
      <w:bookmarkStart w:id="437" w:name="_Ref413326635"/>
      <w:bookmarkStart w:id="438" w:name="_Ref413327735"/>
      <w:bookmarkStart w:id="439" w:name="_Ref413329717"/>
      <w:bookmarkStart w:id="440" w:name="_Toc296956740"/>
      <w:r>
        <w:lastRenderedPageBreak/>
        <w:t>Publishing Data to ANDS</w:t>
      </w:r>
      <w:bookmarkEnd w:id="428"/>
      <w:bookmarkEnd w:id="429"/>
      <w:bookmarkEnd w:id="437"/>
      <w:bookmarkEnd w:id="438"/>
      <w:bookmarkEnd w:id="439"/>
      <w:bookmarkEnd w:id="440"/>
    </w:p>
    <w:p w14:paraId="68B8D4EF" w14:textId="77777777" w:rsidR="00FA7FA2" w:rsidRDefault="00FA7FA2" w:rsidP="00FA7FA2">
      <w:pPr>
        <w:pStyle w:val="Body"/>
      </w:pPr>
      <w:r>
        <w:t xml:space="preserve">Data from SPECCHIO can be published to the Research Data Australia (RDA) service of the Australian National Data Service (ANDS). From the ANDS website... </w:t>
      </w:r>
    </w:p>
    <w:p w14:paraId="15CDCEBC" w14:textId="77777777" w:rsidR="00FA7FA2" w:rsidRPr="00A07DB7" w:rsidRDefault="00FA7FA2" w:rsidP="00FA7FA2">
      <w:pPr>
        <w:pStyle w:val="Quotation"/>
      </w:pPr>
      <w:r w:rsidRPr="00A07DB7">
        <w:t>Research Data Australia, the flagship service of the Australian National Data Service (</w:t>
      </w:r>
      <w:r w:rsidR="00A777F5">
        <w:fldChar w:fldCharType="begin"/>
      </w:r>
      <w:r w:rsidR="00A777F5">
        <w:instrText xml:space="preserve"> HYPERLINK "http://ands.org.au/" \t "_blank" </w:instrText>
      </w:r>
      <w:r w:rsidR="00A777F5">
        <w:fldChar w:fldCharType="separate"/>
      </w:r>
      <w:r w:rsidRPr="00A07DB7">
        <w:t>ANDS</w:t>
      </w:r>
      <w:r w:rsidR="00A777F5">
        <w:fldChar w:fldCharType="end"/>
      </w:r>
      <w:r w:rsidRPr="00A07DB7">
        <w:t>), provides a comprehensive window into the Australian Research Data Commons.</w:t>
      </w:r>
    </w:p>
    <w:p w14:paraId="1380CA15" w14:textId="77777777" w:rsidR="00FA7FA2" w:rsidRPr="00A07DB7" w:rsidRDefault="00FA7FA2" w:rsidP="00FA7FA2">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14:paraId="4ED53B8E" w14:textId="77777777" w:rsidR="00FA7FA2" w:rsidRPr="00A07DB7" w:rsidRDefault="00FA7FA2" w:rsidP="00FA7FA2">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14:paraId="655A8BB4" w14:textId="77777777" w:rsidR="00FA7FA2" w:rsidRPr="00A07DB7" w:rsidRDefault="00FA7FA2" w:rsidP="00FA7FA2">
      <w:pPr>
        <w:pStyle w:val="Quotation"/>
      </w:pPr>
      <w:r w:rsidRPr="00A07DB7">
        <w:t>ANDS is funded by the Australian Government through the National Collaborative Research Infrastructure Strategy (</w:t>
      </w:r>
      <w:r w:rsidR="00A777F5">
        <w:fldChar w:fldCharType="begin"/>
      </w:r>
      <w:r w:rsidR="00A777F5">
        <w:instrText xml:space="preserve"> HYPERLINK "http://ncris.innovation.gov.au/" \t "_blank" </w:instrText>
      </w:r>
      <w:r w:rsidR="00A777F5">
        <w:fldChar w:fldCharType="separate"/>
      </w:r>
      <w:r w:rsidRPr="00A07DB7">
        <w:t>NCRIS</w:t>
      </w:r>
      <w:r w:rsidR="00A777F5">
        <w:fldChar w:fldCharType="end"/>
      </w:r>
      <w:r w:rsidRPr="00A07DB7">
        <w:t>) and the Education Investment Fund (EIF) Super Science Initiative.</w:t>
      </w:r>
    </w:p>
    <w:p w14:paraId="5DAE5F6A" w14:textId="77777777" w:rsidR="00FA7FA2" w:rsidRDefault="00FA7FA2" w:rsidP="00FA7FA2">
      <w:pPr>
        <w:pStyle w:val="Body"/>
      </w:pPr>
      <w:r>
        <w:t xml:space="preserve">See </w:t>
      </w:r>
      <w:hyperlink r:id="rId116" w:history="1">
        <w:r>
          <w:rPr>
            <w:rStyle w:val="Hyperlink"/>
          </w:rPr>
          <w:t>http://www.ands.org.au/</w:t>
        </w:r>
      </w:hyperlink>
      <w:r>
        <w:t xml:space="preserve"> and </w:t>
      </w:r>
      <w:hyperlink r:id="rId117" w:history="1">
        <w:r>
          <w:rPr>
            <w:rStyle w:val="Hyperlink"/>
          </w:rPr>
          <w:t>https://researchdata.ands.org.au/</w:t>
        </w:r>
      </w:hyperlink>
      <w:r>
        <w:t xml:space="preserve"> for more information on ANDS and this service.</w:t>
      </w:r>
    </w:p>
    <w:p w14:paraId="058F5C59" w14:textId="77777777" w:rsidR="00FA7FA2" w:rsidRDefault="00FA7FA2" w:rsidP="00FA7FA2">
      <w:pPr>
        <w:pStyle w:val="Body"/>
      </w:pPr>
      <w:r>
        <w:t>In SPECCHIO, you can only Publish data for which you are the owner or a member of the Research Group.</w:t>
      </w:r>
    </w:p>
    <w:p w14:paraId="67D678F4" w14:textId="77777777" w:rsidR="00FA7FA2" w:rsidRDefault="00FA7FA2" w:rsidP="00FA7FA2">
      <w:pPr>
        <w:pStyle w:val="Body"/>
      </w:pPr>
      <w:r>
        <w:t>Publication from SPECCHIO involves these key steps.</w:t>
      </w:r>
    </w:p>
    <w:p w14:paraId="29EB1271" w14:textId="77777777" w:rsidR="00FA7FA2" w:rsidRDefault="00FA7FA2" w:rsidP="00FA7FA2">
      <w:pPr>
        <w:pStyle w:val="NumberedItem"/>
      </w:pPr>
      <w:r>
        <w:t>Decide on the Spectra to be grouped together and published as a Collection. The Spectra can be all of a Campaign, part of a Campaign, or even be selected from multiple Campaigns.</w:t>
      </w:r>
    </w:p>
    <w:p w14:paraId="3A2F3ECF" w14:textId="77777777" w:rsidR="00FA7FA2" w:rsidRDefault="00FA7FA2" w:rsidP="00FA7FA2">
      <w:pPr>
        <w:pStyle w:val="NumberedItem"/>
      </w:pPr>
      <w:r>
        <w:t>Ensure that the Spectra in the Collection are complete and meet the minimum Metadata requirements for Publishing. See the following page for a description of Metadata used for Published Collections.</w:t>
      </w:r>
    </w:p>
    <w:p w14:paraId="41896929" w14:textId="77777777" w:rsidR="00FA7FA2" w:rsidRDefault="00FA7FA2" w:rsidP="00FA7FA2">
      <w:pPr>
        <w:pStyle w:val="NumberedItem"/>
      </w:pPr>
      <w:r>
        <w:t>Decide on the Principal Investigator, and ensure their SPECCHIO User information is correct and up-to-date.</w:t>
      </w:r>
    </w:p>
    <w:p w14:paraId="4F941B31" w14:textId="77777777" w:rsidR="00FA7FA2" w:rsidRDefault="00FA7FA2" w:rsidP="00FA7FA2">
      <w:pPr>
        <w:pStyle w:val="NumberedItem"/>
      </w:pPr>
      <w:r>
        <w:t>Publish the Collection, indicating the Collection name, Collection description and Principal Investigator.</w:t>
      </w:r>
    </w:p>
    <w:p w14:paraId="7FE403B5" w14:textId="77777777" w:rsidR="00FA7FA2" w:rsidRDefault="00FA7FA2" w:rsidP="00FA7FA2">
      <w:pPr>
        <w:pStyle w:val="NumberedItem"/>
      </w:pPr>
      <w:r>
        <w:t>SPECCHIO generates an ANDS Collection Key for this Collection and writes it to all Spectra in the Collection key Metadata Attribute in the Data Portal Group.</w:t>
      </w:r>
    </w:p>
    <w:p w14:paraId="696F3FF2" w14:textId="77777777" w:rsidR="00FA7FA2" w:rsidRDefault="00FA7FA2" w:rsidP="00FA7FA2">
      <w:pPr>
        <w:pStyle w:val="Body"/>
      </w:pPr>
      <w:r>
        <w:t>The ANDS Collection Key can be used to identify the Spectra in this Collection by searching for it using SPECCHIO’s Query Builder. Each Spectrum will have one ANDS Collection Key Metadata value for each Collection in which it has been included.</w:t>
      </w:r>
    </w:p>
    <w:p w14:paraId="6BF5173B" w14:textId="77777777" w:rsidR="00FA7FA2" w:rsidRDefault="00FA7FA2" w:rsidP="00FA7FA2">
      <w:pPr>
        <w:pStyle w:val="Warning"/>
      </w:pPr>
      <w:r>
        <w:t>Warning</w:t>
      </w:r>
      <w:r>
        <w:tab/>
        <w:t xml:space="preserve">Once Published, there is no way to retract the Publication using the SPECCHIO client. You will need to approach your System Administrator if you have Published in error. </w:t>
      </w:r>
    </w:p>
    <w:p w14:paraId="348916FD" w14:textId="77777777" w:rsidR="00FA7FA2" w:rsidRDefault="00FA7FA2" w:rsidP="00FA7FA2">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0A43B8C3" w14:textId="77777777" w:rsidR="00FA7FA2" w:rsidRDefault="00FA7FA2" w:rsidP="00FA7FA2">
      <w:pPr>
        <w:pStyle w:val="Note"/>
      </w:pPr>
      <w:r>
        <w:lastRenderedPageBreak/>
        <w:t>Note</w:t>
      </w:r>
      <w:r>
        <w:tab/>
        <w:t>The RIF-CS file is a logical reference to your Spectral data, so it’s important to ensure that this data remains valid and accessible in the SPECCHIO database. This will ensure that it can be provided at a later time to those that request it based on the Published ANDS information.</w:t>
      </w:r>
    </w:p>
    <w:p w14:paraId="6313C3F0" w14:textId="77777777" w:rsidR="00FA7FA2" w:rsidRDefault="00FA7FA2" w:rsidP="00FA7FA2">
      <w:pPr>
        <w:pStyle w:val="Body"/>
      </w:pPr>
      <w:r>
        <w:t>In the Publication step, the SPECCHIO server fills RIF-CS fields using the following Metadata. Most Metadata is either automatically generated by SPECCHIO itself, or drawn from data set during the creation of user accounts and/or the publication process. Some other Metadata, however, must first be set in the metadata editor if you wish it to be sent to ANDS.</w:t>
      </w:r>
    </w:p>
    <w:tbl>
      <w:tblPr>
        <w:tblStyle w:val="TableGrid"/>
        <w:tblW w:w="0" w:type="auto"/>
        <w:tblInd w:w="709" w:type="dxa"/>
        <w:tblLook w:val="04A0" w:firstRow="1" w:lastRow="0" w:firstColumn="1" w:lastColumn="0" w:noHBand="0" w:noVBand="1"/>
      </w:tblPr>
      <w:tblGrid>
        <w:gridCol w:w="1806"/>
        <w:gridCol w:w="4581"/>
        <w:gridCol w:w="2146"/>
      </w:tblGrid>
      <w:tr w:rsidR="00FA7FA2" w14:paraId="20EFF6FC" w14:textId="77777777" w:rsidTr="00710979">
        <w:tc>
          <w:tcPr>
            <w:tcW w:w="1784" w:type="dxa"/>
          </w:tcPr>
          <w:p w14:paraId="0850C9BF" w14:textId="77777777" w:rsidR="00FA7FA2" w:rsidRPr="005E1688" w:rsidRDefault="00FA7FA2" w:rsidP="00710979">
            <w:pPr>
              <w:pStyle w:val="TableText"/>
              <w:rPr>
                <w:b/>
              </w:rPr>
            </w:pPr>
            <w:r w:rsidRPr="005E1688">
              <w:rPr>
                <w:b/>
              </w:rPr>
              <w:t>RIF-CS Field</w:t>
            </w:r>
          </w:p>
        </w:tc>
        <w:tc>
          <w:tcPr>
            <w:tcW w:w="4845" w:type="dxa"/>
          </w:tcPr>
          <w:p w14:paraId="1E586C05" w14:textId="77777777" w:rsidR="00FA7FA2" w:rsidRPr="005E1688" w:rsidRDefault="00FA7FA2" w:rsidP="00710979">
            <w:pPr>
              <w:pStyle w:val="TableText"/>
              <w:rPr>
                <w:b/>
              </w:rPr>
            </w:pPr>
            <w:r w:rsidRPr="005E1688">
              <w:rPr>
                <w:b/>
              </w:rPr>
              <w:t>SPECCHIO Field</w:t>
            </w:r>
          </w:p>
        </w:tc>
        <w:tc>
          <w:tcPr>
            <w:tcW w:w="2233" w:type="dxa"/>
          </w:tcPr>
          <w:p w14:paraId="4134C82B" w14:textId="77777777" w:rsidR="00FA7FA2" w:rsidRPr="005E1688" w:rsidRDefault="00FA7FA2" w:rsidP="00710979">
            <w:pPr>
              <w:pStyle w:val="TableText"/>
              <w:rPr>
                <w:b/>
              </w:rPr>
            </w:pPr>
            <w:r w:rsidRPr="005E1688">
              <w:rPr>
                <w:b/>
              </w:rPr>
              <w:t>Notes</w:t>
            </w:r>
          </w:p>
        </w:tc>
      </w:tr>
      <w:tr w:rsidR="00FA7FA2" w14:paraId="00761661" w14:textId="77777777" w:rsidTr="00710979">
        <w:tc>
          <w:tcPr>
            <w:tcW w:w="1784" w:type="dxa"/>
          </w:tcPr>
          <w:p w14:paraId="30E2E176" w14:textId="77777777" w:rsidR="00FA7FA2" w:rsidRDefault="00FA7FA2" w:rsidP="00710979">
            <w:pPr>
              <w:pStyle w:val="TableText"/>
            </w:pPr>
            <w:r>
              <w:t>Collection Key</w:t>
            </w:r>
          </w:p>
        </w:tc>
        <w:tc>
          <w:tcPr>
            <w:tcW w:w="4845" w:type="dxa"/>
          </w:tcPr>
          <w:p w14:paraId="0AF04363" w14:textId="77777777" w:rsidR="00FA7FA2" w:rsidRDefault="00FA7FA2" w:rsidP="00710979">
            <w:pPr>
              <w:pStyle w:val="TableText"/>
            </w:pPr>
            <w:r>
              <w:t xml:space="preserve">The collection key generated by the SPECCHIO server. The University of Wollongong’s server generates keys of the form </w:t>
            </w:r>
            <w:r w:rsidRPr="00716996">
              <w:rPr>
                <w:rStyle w:val="CodeChar"/>
              </w:rPr>
              <w:t>uow.edu.au/SL/COL/</w:t>
            </w:r>
            <w:r>
              <w:rPr>
                <w:rStyle w:val="CodeChar"/>
              </w:rPr>
              <w:t>nnnn</w:t>
            </w:r>
            <w:r>
              <w:t>, where nnnn is a serial number generated by the SPECCHIO server. This value will be as ANDS Collection Key in SPECCHIO’s metadata.</w:t>
            </w:r>
          </w:p>
        </w:tc>
        <w:tc>
          <w:tcPr>
            <w:tcW w:w="2233" w:type="dxa"/>
          </w:tcPr>
          <w:p w14:paraId="3E55E66F" w14:textId="77777777" w:rsidR="00FA7FA2" w:rsidRDefault="00FA7FA2" w:rsidP="00710979">
            <w:pPr>
              <w:pStyle w:val="TableText"/>
            </w:pPr>
            <w:r>
              <w:t>Generated by SPECCHIO.</w:t>
            </w:r>
          </w:p>
        </w:tc>
      </w:tr>
      <w:tr w:rsidR="00FA7FA2" w14:paraId="032A6E5A" w14:textId="77777777" w:rsidTr="00710979">
        <w:tc>
          <w:tcPr>
            <w:tcW w:w="1784" w:type="dxa"/>
          </w:tcPr>
          <w:p w14:paraId="4D4549D9" w14:textId="77777777" w:rsidR="00FA7FA2" w:rsidRDefault="00FA7FA2" w:rsidP="00710979">
            <w:pPr>
              <w:pStyle w:val="TableText"/>
            </w:pPr>
            <w:r>
              <w:t>Collection Name</w:t>
            </w:r>
          </w:p>
        </w:tc>
        <w:tc>
          <w:tcPr>
            <w:tcW w:w="4845" w:type="dxa"/>
          </w:tcPr>
          <w:p w14:paraId="762EF607" w14:textId="77777777" w:rsidR="00FA7FA2" w:rsidRDefault="00FA7FA2" w:rsidP="00710979">
            <w:pPr>
              <w:pStyle w:val="TableText"/>
            </w:pPr>
            <w:r>
              <w:t>The collection name value specified in the ANDS Collection Key dialog. This value will be saved as ANDS Collection Name in SPECCHIO’s metadata.</w:t>
            </w:r>
          </w:p>
        </w:tc>
        <w:tc>
          <w:tcPr>
            <w:tcW w:w="2233" w:type="dxa"/>
          </w:tcPr>
          <w:p w14:paraId="02A15AF1" w14:textId="77777777" w:rsidR="00FA7FA2" w:rsidRDefault="00FA7FA2" w:rsidP="00710979">
            <w:pPr>
              <w:pStyle w:val="TableText"/>
            </w:pPr>
            <w:r>
              <w:t>Mandatory, filled during publication.</w:t>
            </w:r>
          </w:p>
        </w:tc>
      </w:tr>
      <w:tr w:rsidR="00FA7FA2" w14:paraId="6F45AA5B" w14:textId="77777777" w:rsidTr="00710979">
        <w:tc>
          <w:tcPr>
            <w:tcW w:w="1784" w:type="dxa"/>
          </w:tcPr>
          <w:p w14:paraId="0DD818EA" w14:textId="77777777" w:rsidR="00FA7FA2" w:rsidRDefault="00FA7FA2" w:rsidP="00710979">
            <w:pPr>
              <w:pStyle w:val="TableText"/>
            </w:pPr>
            <w:r>
              <w:t>Collection Description</w:t>
            </w:r>
          </w:p>
        </w:tc>
        <w:tc>
          <w:tcPr>
            <w:tcW w:w="4845" w:type="dxa"/>
          </w:tcPr>
          <w:p w14:paraId="3640858C" w14:textId="77777777" w:rsidR="00FA7FA2" w:rsidRDefault="00FA7FA2" w:rsidP="00710979">
            <w:pPr>
              <w:pStyle w:val="TableText"/>
            </w:pPr>
            <w:r>
              <w:t>The collection description specified in the ANDS Collection Key dialog. This value will be saved as ANDS Collection Description in SPECCHIO’s metadata.</w:t>
            </w:r>
          </w:p>
        </w:tc>
        <w:tc>
          <w:tcPr>
            <w:tcW w:w="2233" w:type="dxa"/>
          </w:tcPr>
          <w:p w14:paraId="64501515" w14:textId="77777777" w:rsidR="00FA7FA2" w:rsidRDefault="00FA7FA2" w:rsidP="00710979">
            <w:pPr>
              <w:pStyle w:val="TableText"/>
            </w:pPr>
            <w:r>
              <w:t>Mandatory, filled during publication.</w:t>
            </w:r>
          </w:p>
        </w:tc>
      </w:tr>
      <w:tr w:rsidR="00FA7FA2" w14:paraId="4E387928" w14:textId="77777777" w:rsidTr="00710979">
        <w:tc>
          <w:tcPr>
            <w:tcW w:w="1784" w:type="dxa"/>
          </w:tcPr>
          <w:p w14:paraId="5EA55C31" w14:textId="77777777" w:rsidR="00FA7FA2" w:rsidRDefault="00FA7FA2" w:rsidP="00710979">
            <w:pPr>
              <w:pStyle w:val="TableText"/>
            </w:pPr>
            <w:r>
              <w:t>Group</w:t>
            </w:r>
          </w:p>
        </w:tc>
        <w:tc>
          <w:tcPr>
            <w:tcW w:w="4845" w:type="dxa"/>
          </w:tcPr>
          <w:p w14:paraId="08CEBCD0" w14:textId="77777777" w:rsidR="00FA7FA2" w:rsidRDefault="00FA7FA2" w:rsidP="00710979">
            <w:pPr>
              <w:pStyle w:val="TableText"/>
            </w:pPr>
            <w:r>
              <w:t>The institution of the principal investigator.</w:t>
            </w:r>
          </w:p>
        </w:tc>
        <w:tc>
          <w:tcPr>
            <w:tcW w:w="2233" w:type="dxa"/>
          </w:tcPr>
          <w:p w14:paraId="7E2E3872" w14:textId="77777777" w:rsidR="00FA7FA2" w:rsidRDefault="00FA7FA2" w:rsidP="00710979">
            <w:pPr>
              <w:pStyle w:val="TableText"/>
            </w:pPr>
            <w:r>
              <w:t>Mandatory, filled during account creation.</w:t>
            </w:r>
          </w:p>
        </w:tc>
      </w:tr>
      <w:tr w:rsidR="00FA7FA2" w14:paraId="034E3DB9" w14:textId="77777777" w:rsidTr="00710979">
        <w:tc>
          <w:tcPr>
            <w:tcW w:w="1784" w:type="dxa"/>
          </w:tcPr>
          <w:p w14:paraId="678CC43A" w14:textId="77777777" w:rsidR="00FA7FA2" w:rsidRDefault="00FA7FA2" w:rsidP="00710979">
            <w:pPr>
              <w:pStyle w:val="TableText"/>
            </w:pPr>
            <w:r>
              <w:t>Date</w:t>
            </w:r>
          </w:p>
        </w:tc>
        <w:tc>
          <w:tcPr>
            <w:tcW w:w="4845" w:type="dxa"/>
          </w:tcPr>
          <w:p w14:paraId="1E50D6F7" w14:textId="77777777" w:rsidR="00FA7FA2" w:rsidRDefault="00FA7FA2" w:rsidP="00710979">
            <w:pPr>
              <w:pStyle w:val="TableText"/>
            </w:pPr>
            <w:r>
              <w:t>The earliest Acquisition Time of any Spectrum in the Collection.</w:t>
            </w:r>
          </w:p>
        </w:tc>
        <w:tc>
          <w:tcPr>
            <w:tcW w:w="2233" w:type="dxa"/>
          </w:tcPr>
          <w:p w14:paraId="1E5378CE" w14:textId="77777777" w:rsidR="00FA7FA2" w:rsidRDefault="00FA7FA2" w:rsidP="00710979">
            <w:pPr>
              <w:pStyle w:val="TableText"/>
            </w:pPr>
            <w:r>
              <w:t>Mandatory.</w:t>
            </w:r>
          </w:p>
        </w:tc>
      </w:tr>
      <w:tr w:rsidR="00FA7FA2" w14:paraId="705A46BF" w14:textId="77777777" w:rsidTr="00710979">
        <w:tc>
          <w:tcPr>
            <w:tcW w:w="1784" w:type="dxa"/>
          </w:tcPr>
          <w:p w14:paraId="6BA28F3D" w14:textId="77777777" w:rsidR="00FA7FA2" w:rsidRDefault="00FA7FA2" w:rsidP="00710979">
            <w:pPr>
              <w:pStyle w:val="TableText"/>
            </w:pPr>
            <w:r>
              <w:t>Identifier (local)</w:t>
            </w:r>
          </w:p>
        </w:tc>
        <w:tc>
          <w:tcPr>
            <w:tcW w:w="4845" w:type="dxa"/>
          </w:tcPr>
          <w:p w14:paraId="565DF75F" w14:textId="77777777" w:rsidR="00FA7FA2" w:rsidRDefault="00FA7FA2" w:rsidP="00710979">
            <w:pPr>
              <w:pStyle w:val="TableText"/>
            </w:pPr>
            <w:r>
              <w:t xml:space="preserve">An identifier generated by the SPECCHIO server. The University of Wollongong’s server generates local identifiers of the form </w:t>
            </w:r>
            <w:r w:rsidRPr="00481C7C">
              <w:rPr>
                <w:rStyle w:val="CodeChar"/>
              </w:rPr>
              <w:t>Collection~nnnn</w:t>
            </w:r>
            <w:r>
              <w:t xml:space="preserve"> where nnnn is a serial number.</w:t>
            </w:r>
          </w:p>
        </w:tc>
        <w:tc>
          <w:tcPr>
            <w:tcW w:w="2233" w:type="dxa"/>
          </w:tcPr>
          <w:p w14:paraId="6DE7CAC1" w14:textId="77777777" w:rsidR="00FA7FA2" w:rsidRDefault="00FA7FA2" w:rsidP="00710979">
            <w:pPr>
              <w:pStyle w:val="TableText"/>
            </w:pPr>
            <w:r>
              <w:t>Generated by SPECCHIO.</w:t>
            </w:r>
          </w:p>
        </w:tc>
      </w:tr>
      <w:tr w:rsidR="00FA7FA2" w14:paraId="119AE7DC" w14:textId="77777777" w:rsidTr="00710979">
        <w:tc>
          <w:tcPr>
            <w:tcW w:w="1784" w:type="dxa"/>
          </w:tcPr>
          <w:p w14:paraId="5258F84F" w14:textId="77777777" w:rsidR="00FA7FA2" w:rsidRDefault="00FA7FA2" w:rsidP="00710979">
            <w:pPr>
              <w:pStyle w:val="TableText"/>
            </w:pPr>
            <w:r>
              <w:t>Identifier (doi)</w:t>
            </w:r>
          </w:p>
        </w:tc>
        <w:tc>
          <w:tcPr>
            <w:tcW w:w="4845" w:type="dxa"/>
          </w:tcPr>
          <w:p w14:paraId="3A3AD055" w14:textId="77777777" w:rsidR="00FA7FA2" w:rsidRDefault="00FA7FA2" w:rsidP="00710979">
            <w:pPr>
              <w:pStyle w:val="TableText"/>
            </w:pPr>
            <w:r>
              <w:t>The Digital Object Identifiers associated with every Spectrum in the Collection.</w:t>
            </w:r>
          </w:p>
        </w:tc>
        <w:tc>
          <w:tcPr>
            <w:tcW w:w="2233" w:type="dxa"/>
          </w:tcPr>
          <w:p w14:paraId="7D571A5A" w14:textId="77777777" w:rsidR="00FA7FA2" w:rsidRDefault="00FA7FA2" w:rsidP="00710979">
            <w:pPr>
              <w:pStyle w:val="TableText"/>
            </w:pPr>
            <w:r>
              <w:t>Optional.</w:t>
            </w:r>
          </w:p>
        </w:tc>
      </w:tr>
      <w:tr w:rsidR="00FA7FA2" w14:paraId="49ED1DFD" w14:textId="77777777" w:rsidTr="00710979">
        <w:tc>
          <w:tcPr>
            <w:tcW w:w="1784" w:type="dxa"/>
          </w:tcPr>
          <w:p w14:paraId="7EBD8B74" w14:textId="77777777" w:rsidR="00FA7FA2" w:rsidRDefault="00FA7FA2" w:rsidP="00710979">
            <w:pPr>
              <w:pStyle w:val="TableText"/>
            </w:pPr>
            <w:r>
              <w:t>Location (electronic)</w:t>
            </w:r>
          </w:p>
        </w:tc>
        <w:tc>
          <w:tcPr>
            <w:tcW w:w="4845" w:type="dxa"/>
          </w:tcPr>
          <w:p w14:paraId="489BEB9C" w14:textId="77777777" w:rsidR="00FA7FA2" w:rsidRDefault="00FA7FA2" w:rsidP="00710979">
            <w:pPr>
              <w:pStyle w:val="TableText"/>
            </w:pPr>
            <w:r>
              <w:t>The e-mail address of the Principal Investigator.</w:t>
            </w:r>
          </w:p>
        </w:tc>
        <w:tc>
          <w:tcPr>
            <w:tcW w:w="2233" w:type="dxa"/>
          </w:tcPr>
          <w:p w14:paraId="20AA8CED" w14:textId="77777777" w:rsidR="00FA7FA2" w:rsidRDefault="00FA7FA2" w:rsidP="00710979">
            <w:pPr>
              <w:pStyle w:val="TableText"/>
            </w:pPr>
            <w:r>
              <w:t>Mandatory, filled during account creation.</w:t>
            </w:r>
          </w:p>
        </w:tc>
      </w:tr>
      <w:tr w:rsidR="00FA7FA2" w14:paraId="7AF65EFF" w14:textId="77777777" w:rsidTr="00710979">
        <w:tc>
          <w:tcPr>
            <w:tcW w:w="1784" w:type="dxa"/>
          </w:tcPr>
          <w:p w14:paraId="28A44E1A" w14:textId="77777777" w:rsidR="00FA7FA2" w:rsidRDefault="00FA7FA2" w:rsidP="00710979">
            <w:pPr>
              <w:pStyle w:val="TableText"/>
            </w:pPr>
            <w:r>
              <w:lastRenderedPageBreak/>
              <w:t>Location (physical)</w:t>
            </w:r>
          </w:p>
        </w:tc>
        <w:tc>
          <w:tcPr>
            <w:tcW w:w="4845" w:type="dxa"/>
          </w:tcPr>
          <w:p w14:paraId="4254F118" w14:textId="77777777" w:rsidR="00FA7FA2" w:rsidRDefault="00FA7FA2" w:rsidP="00710979">
            <w:pPr>
              <w:pStyle w:val="TableText"/>
            </w:pPr>
            <w:r>
              <w:t>The Department and Institute of the Principal Investigator.</w:t>
            </w:r>
          </w:p>
        </w:tc>
        <w:tc>
          <w:tcPr>
            <w:tcW w:w="2233" w:type="dxa"/>
          </w:tcPr>
          <w:p w14:paraId="4FB201A8" w14:textId="77777777" w:rsidR="00FA7FA2" w:rsidRDefault="00FA7FA2" w:rsidP="00710979">
            <w:pPr>
              <w:pStyle w:val="TableText"/>
            </w:pPr>
            <w:r>
              <w:t>Mandatory, filled during account creation.</w:t>
            </w:r>
          </w:p>
        </w:tc>
      </w:tr>
      <w:tr w:rsidR="00FA7FA2" w14:paraId="387A4BAA" w14:textId="77777777" w:rsidTr="00710979">
        <w:tc>
          <w:tcPr>
            <w:tcW w:w="1784" w:type="dxa"/>
          </w:tcPr>
          <w:p w14:paraId="58A75C17" w14:textId="77777777" w:rsidR="00FA7FA2" w:rsidRDefault="00FA7FA2" w:rsidP="00710979">
            <w:pPr>
              <w:pStyle w:val="TableText"/>
            </w:pPr>
            <w:r>
              <w:t>Coverage (temporal)</w:t>
            </w:r>
          </w:p>
        </w:tc>
        <w:tc>
          <w:tcPr>
            <w:tcW w:w="4845" w:type="dxa"/>
          </w:tcPr>
          <w:p w14:paraId="2784B726" w14:textId="77777777" w:rsidR="00FA7FA2" w:rsidRDefault="00FA7FA2" w:rsidP="00710979">
            <w:pPr>
              <w:pStyle w:val="TableText"/>
            </w:pPr>
            <w:r>
              <w:t>The range of Acquisition Times present amongst Spectra in the Collection.</w:t>
            </w:r>
          </w:p>
        </w:tc>
        <w:tc>
          <w:tcPr>
            <w:tcW w:w="2233" w:type="dxa"/>
          </w:tcPr>
          <w:p w14:paraId="2972E9A6" w14:textId="77777777" w:rsidR="00FA7FA2" w:rsidRDefault="00FA7FA2" w:rsidP="00710979">
            <w:pPr>
              <w:pStyle w:val="TableText"/>
            </w:pPr>
            <w:r>
              <w:t>Optional.</w:t>
            </w:r>
          </w:p>
        </w:tc>
      </w:tr>
      <w:tr w:rsidR="00FA7FA2" w14:paraId="2C4922F8" w14:textId="77777777" w:rsidTr="00710979">
        <w:tc>
          <w:tcPr>
            <w:tcW w:w="1784" w:type="dxa"/>
          </w:tcPr>
          <w:p w14:paraId="46B581BD" w14:textId="77777777" w:rsidR="00FA7FA2" w:rsidRDefault="00FA7FA2" w:rsidP="00710979">
            <w:pPr>
              <w:pStyle w:val="TableText"/>
            </w:pPr>
            <w:r>
              <w:t>Coverage (spatial)</w:t>
            </w:r>
          </w:p>
        </w:tc>
        <w:tc>
          <w:tcPr>
            <w:tcW w:w="4845" w:type="dxa"/>
          </w:tcPr>
          <w:p w14:paraId="3C3F065A" w14:textId="77777777" w:rsidR="00FA7FA2" w:rsidRDefault="00FA7FA2" w:rsidP="00710979">
            <w:pPr>
              <w:pStyle w:val="TableText"/>
            </w:pPr>
            <w:r>
              <w:t>The Location Name of the last Spectrum in the Collection.</w:t>
            </w:r>
          </w:p>
        </w:tc>
        <w:tc>
          <w:tcPr>
            <w:tcW w:w="2233" w:type="dxa"/>
          </w:tcPr>
          <w:p w14:paraId="58E38A9A" w14:textId="77777777" w:rsidR="00FA7FA2" w:rsidRDefault="00FA7FA2" w:rsidP="00710979">
            <w:pPr>
              <w:pStyle w:val="TableText"/>
            </w:pPr>
            <w:r>
              <w:t>Optional.</w:t>
            </w:r>
          </w:p>
        </w:tc>
      </w:tr>
      <w:tr w:rsidR="00FA7FA2" w14:paraId="03CB6F43" w14:textId="77777777" w:rsidTr="00710979">
        <w:tc>
          <w:tcPr>
            <w:tcW w:w="1784" w:type="dxa"/>
          </w:tcPr>
          <w:p w14:paraId="0CCF4296" w14:textId="77777777" w:rsidR="00FA7FA2" w:rsidRDefault="00FA7FA2" w:rsidP="00710979">
            <w:pPr>
              <w:pStyle w:val="TableText"/>
            </w:pPr>
            <w:r>
              <w:t>RelatedObjects</w:t>
            </w:r>
          </w:p>
        </w:tc>
        <w:tc>
          <w:tcPr>
            <w:tcW w:w="4845" w:type="dxa"/>
          </w:tcPr>
          <w:p w14:paraId="063A3AB4" w14:textId="77777777" w:rsidR="00FA7FA2" w:rsidRDefault="00FA7FA2" w:rsidP="00710979">
            <w:pPr>
              <w:pStyle w:val="TableText"/>
            </w:pPr>
            <w:r>
              <w:t>The ANDS Party Identifier of the Principal Investigator.</w:t>
            </w:r>
          </w:p>
        </w:tc>
        <w:tc>
          <w:tcPr>
            <w:tcW w:w="2233" w:type="dxa"/>
          </w:tcPr>
          <w:p w14:paraId="02EAC670" w14:textId="77777777" w:rsidR="00FA7FA2" w:rsidRDefault="00FA7FA2" w:rsidP="00710979">
            <w:pPr>
              <w:pStyle w:val="TableText"/>
            </w:pPr>
            <w:r>
              <w:t>Filled by SPECCHIO.</w:t>
            </w:r>
          </w:p>
        </w:tc>
      </w:tr>
      <w:tr w:rsidR="00FA7FA2" w14:paraId="4EBEA139" w14:textId="77777777" w:rsidTr="00710979">
        <w:tc>
          <w:tcPr>
            <w:tcW w:w="1784" w:type="dxa"/>
          </w:tcPr>
          <w:p w14:paraId="2E781624" w14:textId="77777777" w:rsidR="00FA7FA2" w:rsidRDefault="00FA7FA2" w:rsidP="00710979">
            <w:pPr>
              <w:pStyle w:val="TableText"/>
            </w:pPr>
            <w:r>
              <w:t>Subjects</w:t>
            </w:r>
          </w:p>
        </w:tc>
        <w:tc>
          <w:tcPr>
            <w:tcW w:w="4845" w:type="dxa"/>
          </w:tcPr>
          <w:p w14:paraId="4FF62169" w14:textId="77777777" w:rsidR="00FA7FA2" w:rsidRDefault="00FA7FA2" w:rsidP="00710979">
            <w:pPr>
              <w:pStyle w:val="TableText"/>
            </w:pPr>
            <w:r>
              <w:t>The FOR Codes of all Spectra in the Collection.</w:t>
            </w:r>
          </w:p>
        </w:tc>
        <w:tc>
          <w:tcPr>
            <w:tcW w:w="2233" w:type="dxa"/>
          </w:tcPr>
          <w:p w14:paraId="306C8888" w14:textId="77777777" w:rsidR="00FA7FA2" w:rsidRDefault="00FA7FA2" w:rsidP="00710979">
            <w:pPr>
              <w:pStyle w:val="TableText"/>
            </w:pPr>
            <w:r>
              <w:t>Mandatory.</w:t>
            </w:r>
          </w:p>
        </w:tc>
      </w:tr>
      <w:tr w:rsidR="00FA7FA2" w14:paraId="5A0F4E2C" w14:textId="77777777" w:rsidTr="00710979">
        <w:tc>
          <w:tcPr>
            <w:tcW w:w="1784" w:type="dxa"/>
          </w:tcPr>
          <w:p w14:paraId="023BDD0E" w14:textId="77777777" w:rsidR="00FA7FA2" w:rsidRDefault="00FA7FA2" w:rsidP="00710979">
            <w:pPr>
              <w:pStyle w:val="TableText"/>
            </w:pPr>
            <w:r>
              <w:t>Rights</w:t>
            </w:r>
          </w:p>
        </w:tc>
        <w:tc>
          <w:tcPr>
            <w:tcW w:w="4845" w:type="dxa"/>
          </w:tcPr>
          <w:p w14:paraId="4D9C114A" w14:textId="77777777" w:rsidR="00FA7FA2" w:rsidRDefault="00FA7FA2" w:rsidP="00710979">
            <w:pPr>
              <w:pStyle w:val="TableText"/>
            </w:pPr>
            <w:r>
              <w:t>The Data Usage Policies of all Spectra in the Collection, or a standard-form text generated by the SPECCHIO server if no Spectra have policies.</w:t>
            </w:r>
          </w:p>
        </w:tc>
        <w:tc>
          <w:tcPr>
            <w:tcW w:w="2233" w:type="dxa"/>
          </w:tcPr>
          <w:p w14:paraId="77502E5B" w14:textId="77777777" w:rsidR="00FA7FA2" w:rsidRDefault="00FA7FA2" w:rsidP="00710979">
            <w:pPr>
              <w:pStyle w:val="TableText"/>
            </w:pPr>
            <w:r>
              <w:t>Mandatory.</w:t>
            </w:r>
          </w:p>
        </w:tc>
      </w:tr>
    </w:tbl>
    <w:p w14:paraId="1836C43B" w14:textId="77777777" w:rsidR="00FA7FA2" w:rsidRDefault="00FA7FA2" w:rsidP="00FA7FA2">
      <w:pPr>
        <w:pStyle w:val="Body"/>
      </w:pPr>
    </w:p>
    <w:p w14:paraId="0812C189" w14:textId="77777777" w:rsidR="00FA7FA2" w:rsidRDefault="00FA7FA2" w:rsidP="00FA7FA2">
      <w:pPr>
        <w:pStyle w:val="Body"/>
      </w:pPr>
      <w:r>
        <w:t xml:space="preserve">In addition, User Information for the nominated Principal Investigator is copied to the published files as follows (The User Information for the User doing the SPECCHIO publication operation is not used, unless of course, it’s the same User.) </w:t>
      </w:r>
    </w:p>
    <w:tbl>
      <w:tblPr>
        <w:tblStyle w:val="TableGrid"/>
        <w:tblW w:w="0" w:type="auto"/>
        <w:tblInd w:w="709" w:type="dxa"/>
        <w:tblLook w:val="04A0" w:firstRow="1" w:lastRow="0" w:firstColumn="1" w:lastColumn="0" w:noHBand="0" w:noVBand="1"/>
      </w:tblPr>
      <w:tblGrid>
        <w:gridCol w:w="1786"/>
        <w:gridCol w:w="6747"/>
      </w:tblGrid>
      <w:tr w:rsidR="00FA7FA2" w14:paraId="5D2AF53F" w14:textId="77777777" w:rsidTr="00710979">
        <w:tc>
          <w:tcPr>
            <w:tcW w:w="1809" w:type="dxa"/>
          </w:tcPr>
          <w:p w14:paraId="52975DCA" w14:textId="77777777" w:rsidR="00FA7FA2" w:rsidRPr="00B508BB" w:rsidRDefault="00FA7FA2" w:rsidP="00710979">
            <w:pPr>
              <w:pStyle w:val="Body"/>
              <w:ind w:left="0"/>
              <w:rPr>
                <w:b/>
              </w:rPr>
            </w:pPr>
            <w:r w:rsidRPr="00B508BB">
              <w:rPr>
                <w:b/>
              </w:rPr>
              <w:t>RIF-CS Field</w:t>
            </w:r>
          </w:p>
        </w:tc>
        <w:tc>
          <w:tcPr>
            <w:tcW w:w="7053" w:type="dxa"/>
          </w:tcPr>
          <w:p w14:paraId="13F5F0FE" w14:textId="77777777" w:rsidR="00FA7FA2" w:rsidRPr="00B508BB" w:rsidRDefault="00FA7FA2" w:rsidP="00710979">
            <w:pPr>
              <w:pStyle w:val="Body"/>
              <w:ind w:left="0"/>
              <w:rPr>
                <w:b/>
              </w:rPr>
            </w:pPr>
            <w:r w:rsidRPr="00B508BB">
              <w:rPr>
                <w:b/>
              </w:rPr>
              <w:t>SPECCHIO Field</w:t>
            </w:r>
          </w:p>
        </w:tc>
      </w:tr>
      <w:tr w:rsidR="00FA7FA2" w14:paraId="5FA84267" w14:textId="77777777" w:rsidTr="00710979">
        <w:tc>
          <w:tcPr>
            <w:tcW w:w="1809" w:type="dxa"/>
          </w:tcPr>
          <w:p w14:paraId="540F5BD6" w14:textId="77777777" w:rsidR="00FA7FA2" w:rsidRDefault="00FA7FA2" w:rsidP="00710979">
            <w:pPr>
              <w:pStyle w:val="Body"/>
              <w:ind w:left="0"/>
            </w:pPr>
            <w:r>
              <w:t>Key</w:t>
            </w:r>
          </w:p>
        </w:tc>
        <w:tc>
          <w:tcPr>
            <w:tcW w:w="7053" w:type="dxa"/>
          </w:tcPr>
          <w:p w14:paraId="6C42F46F" w14:textId="77777777" w:rsidR="00FA7FA2" w:rsidRDefault="00FA7FA2" w:rsidP="00710979">
            <w:pPr>
              <w:pStyle w:val="Body"/>
              <w:ind w:left="0"/>
            </w:pPr>
            <w:r>
              <w:t>ANDS Party Identifier.</w:t>
            </w:r>
          </w:p>
        </w:tc>
      </w:tr>
      <w:tr w:rsidR="00FA7FA2" w14:paraId="6B6FD915" w14:textId="77777777" w:rsidTr="00710979">
        <w:tc>
          <w:tcPr>
            <w:tcW w:w="1809" w:type="dxa"/>
          </w:tcPr>
          <w:p w14:paraId="550861D4" w14:textId="77777777" w:rsidR="00FA7FA2" w:rsidRDefault="00FA7FA2" w:rsidP="00710979">
            <w:pPr>
              <w:pStyle w:val="Body"/>
              <w:ind w:left="0"/>
            </w:pPr>
            <w:r>
              <w:t>Group</w:t>
            </w:r>
          </w:p>
        </w:tc>
        <w:tc>
          <w:tcPr>
            <w:tcW w:w="7053" w:type="dxa"/>
          </w:tcPr>
          <w:p w14:paraId="3D9DD7E2" w14:textId="77777777" w:rsidR="00FA7FA2" w:rsidRDefault="00FA7FA2" w:rsidP="00710979">
            <w:pPr>
              <w:pStyle w:val="Body"/>
              <w:ind w:left="0"/>
            </w:pPr>
            <w:r>
              <w:t>Department and Institute.</w:t>
            </w:r>
          </w:p>
        </w:tc>
      </w:tr>
      <w:tr w:rsidR="00FA7FA2" w14:paraId="033D52F0" w14:textId="77777777" w:rsidTr="00710979">
        <w:tc>
          <w:tcPr>
            <w:tcW w:w="1809" w:type="dxa"/>
          </w:tcPr>
          <w:p w14:paraId="3CE7EE9E" w14:textId="77777777" w:rsidR="00FA7FA2" w:rsidRDefault="00FA7FA2" w:rsidP="00710979">
            <w:pPr>
              <w:pStyle w:val="Body"/>
              <w:ind w:left="0"/>
            </w:pPr>
            <w:r>
              <w:t>Name</w:t>
            </w:r>
          </w:p>
        </w:tc>
        <w:tc>
          <w:tcPr>
            <w:tcW w:w="7053" w:type="dxa"/>
          </w:tcPr>
          <w:p w14:paraId="28BA0422" w14:textId="77777777" w:rsidR="00FA7FA2" w:rsidRDefault="00FA7FA2" w:rsidP="00710979">
            <w:pPr>
              <w:pStyle w:val="Body"/>
              <w:ind w:left="0"/>
            </w:pPr>
            <w:r>
              <w:t>First Name and Last Name.</w:t>
            </w:r>
          </w:p>
        </w:tc>
      </w:tr>
      <w:tr w:rsidR="00FA7FA2" w14:paraId="14FD1574" w14:textId="77777777" w:rsidTr="00710979">
        <w:tc>
          <w:tcPr>
            <w:tcW w:w="1809" w:type="dxa"/>
          </w:tcPr>
          <w:p w14:paraId="62A378B5" w14:textId="77777777" w:rsidR="00FA7FA2" w:rsidRDefault="00FA7FA2" w:rsidP="00710979">
            <w:pPr>
              <w:pStyle w:val="Body"/>
              <w:ind w:left="0"/>
            </w:pPr>
            <w:r>
              <w:t>Description</w:t>
            </w:r>
          </w:p>
        </w:tc>
        <w:tc>
          <w:tcPr>
            <w:tcW w:w="7053" w:type="dxa"/>
          </w:tcPr>
          <w:p w14:paraId="345AA873" w14:textId="77777777" w:rsidR="00FA7FA2" w:rsidRDefault="00FA7FA2" w:rsidP="00710979">
            <w:pPr>
              <w:pStyle w:val="Body"/>
              <w:ind w:left="0"/>
            </w:pPr>
            <w:r>
              <w:t>Description</w:t>
            </w:r>
          </w:p>
        </w:tc>
      </w:tr>
      <w:tr w:rsidR="00FA7FA2" w14:paraId="67FE1995" w14:textId="77777777" w:rsidTr="00710979">
        <w:tc>
          <w:tcPr>
            <w:tcW w:w="1809" w:type="dxa"/>
          </w:tcPr>
          <w:p w14:paraId="4C2CB62B" w14:textId="77777777" w:rsidR="00FA7FA2" w:rsidRDefault="00FA7FA2" w:rsidP="00710979">
            <w:pPr>
              <w:pStyle w:val="Body"/>
              <w:ind w:left="0"/>
            </w:pPr>
            <w:r>
              <w:t>Relation</w:t>
            </w:r>
          </w:p>
        </w:tc>
        <w:tc>
          <w:tcPr>
            <w:tcW w:w="7053" w:type="dxa"/>
          </w:tcPr>
          <w:p w14:paraId="6A555DD8" w14:textId="77777777" w:rsidR="00FA7FA2" w:rsidRDefault="00FA7FA2" w:rsidP="00710979">
            <w:pPr>
              <w:pStyle w:val="Body"/>
              <w:ind w:left="0"/>
            </w:pPr>
            <w:r>
              <w:t>The ANDS Collection Key of the Collection just published.</w:t>
            </w:r>
          </w:p>
        </w:tc>
      </w:tr>
      <w:tr w:rsidR="00FA7FA2" w14:paraId="43DB7BD7" w14:textId="77777777" w:rsidTr="00710979">
        <w:tc>
          <w:tcPr>
            <w:tcW w:w="1809" w:type="dxa"/>
          </w:tcPr>
          <w:p w14:paraId="1A285B79" w14:textId="77777777" w:rsidR="00FA7FA2" w:rsidRDefault="00FA7FA2" w:rsidP="00710979">
            <w:pPr>
              <w:pStyle w:val="Body"/>
              <w:ind w:left="0"/>
            </w:pPr>
            <w:r>
              <w:t>Subjects</w:t>
            </w:r>
          </w:p>
        </w:tc>
        <w:tc>
          <w:tcPr>
            <w:tcW w:w="7053" w:type="dxa"/>
          </w:tcPr>
          <w:p w14:paraId="1949EB7B" w14:textId="77777777" w:rsidR="00FA7FA2" w:rsidRDefault="00FA7FA2" w:rsidP="00710979">
            <w:pPr>
              <w:pStyle w:val="Body"/>
              <w:ind w:left="0"/>
            </w:pPr>
            <w:r>
              <w:t>The FOR Codes of the Collection just published.</w:t>
            </w:r>
          </w:p>
        </w:tc>
      </w:tr>
    </w:tbl>
    <w:p w14:paraId="562ABCBF" w14:textId="77777777" w:rsidR="00FA7FA2" w:rsidRDefault="00FA7FA2" w:rsidP="00FA7FA2">
      <w:pPr>
        <w:pStyle w:val="Body"/>
      </w:pPr>
    </w:p>
    <w:p w14:paraId="4097DCD4" w14:textId="77777777" w:rsidR="00FA7FA2" w:rsidRDefault="00FA7FA2" w:rsidP="00FA7FA2">
      <w:pPr>
        <w:pStyle w:val="Body"/>
      </w:pPr>
      <w:r>
        <w:t xml:space="preserve">Refer to </w:t>
      </w:r>
      <w:r>
        <w:fldChar w:fldCharType="begin"/>
      </w:r>
      <w:r>
        <w:instrText xml:space="preserve"> REF _Ref359578212 \r \h  \* MERGEFORMAT </w:instrText>
      </w:r>
      <w:r>
        <w:fldChar w:fldCharType="separate"/>
      </w:r>
      <w:r w:rsidR="00057C13">
        <w:rPr>
          <w:b/>
        </w:rPr>
        <w:t>Error! Reference source not found.</w:t>
      </w:r>
      <w:r>
        <w:fldChar w:fldCharType="end"/>
      </w:r>
      <w:r w:rsidRPr="00A73E7B">
        <w:rPr>
          <w:rStyle w:val="CrossReference"/>
        </w:rPr>
        <w:t xml:space="preserve"> </w:t>
      </w:r>
      <w:r>
        <w:fldChar w:fldCharType="begin"/>
      </w:r>
      <w:r>
        <w:instrText xml:space="preserve"> REF _Ref359578215 \h  \* MERGEFORMAT </w:instrText>
      </w:r>
      <w:r>
        <w:fldChar w:fldCharType="separate"/>
      </w:r>
      <w:r w:rsidR="00057C13">
        <w:rPr>
          <w:b/>
        </w:rPr>
        <w:t>Error! Reference source not found.</w:t>
      </w:r>
      <w:r>
        <w:fldChar w:fldCharType="end"/>
      </w:r>
      <w:r>
        <w:t xml:space="preserve"> for more information, especially information on the ANDS Party Identifier.</w:t>
      </w:r>
    </w:p>
    <w:p w14:paraId="1CFF8B02" w14:textId="77777777" w:rsidR="00FA7FA2" w:rsidRDefault="00C61126" w:rsidP="00FA7FA2">
      <w:pPr>
        <w:pStyle w:val="ProcessHeading"/>
      </w:pPr>
      <w:r>
        <w:t>To Publish a Collection to ANDS:</w:t>
      </w:r>
    </w:p>
    <w:tbl>
      <w:tblPr>
        <w:tblStyle w:val="Instructions"/>
        <w:tblW w:w="0" w:type="auto"/>
        <w:tblLook w:val="04A0" w:firstRow="1" w:lastRow="0" w:firstColumn="1" w:lastColumn="0" w:noHBand="0" w:noVBand="1"/>
      </w:tblPr>
      <w:tblGrid>
        <w:gridCol w:w="8533"/>
      </w:tblGrid>
      <w:tr w:rsidR="00FA7FA2" w14:paraId="72C4E3A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28484FA" w14:textId="77777777" w:rsidR="00FA7FA2" w:rsidRDefault="00FA7FA2" w:rsidP="00710979">
            <w:pPr>
              <w:pStyle w:val="ProcessStep"/>
            </w:pPr>
            <w:r>
              <w:t>Ensure that all Spectra to be included in the Collection have their Metadata set correctly as described above.</w:t>
            </w:r>
          </w:p>
          <w:p w14:paraId="00EE159C" w14:textId="77777777" w:rsidR="00FA7FA2" w:rsidRDefault="006314E6" w:rsidP="00710979">
            <w:pPr>
              <w:pStyle w:val="ProcessStep"/>
            </w:pPr>
            <w:r>
              <w:t>From the Main menu s</w:t>
            </w:r>
            <w:r w:rsidR="00FA7FA2">
              <w:t xml:space="preserve">elect </w:t>
            </w:r>
            <w:r w:rsidR="00FA7FA2" w:rsidRPr="00562076">
              <w:rPr>
                <w:rStyle w:val="GUIWord"/>
              </w:rPr>
              <w:t>Data Processing &amp; Output</w:t>
            </w:r>
            <w:r>
              <w:rPr>
                <w:rStyle w:val="GUIWord"/>
              </w:rPr>
              <w:t xml:space="preserve"> -</w:t>
            </w:r>
            <w:r w:rsidR="00FA7FA2">
              <w:t xml:space="preserve"> </w:t>
            </w:r>
            <w:r w:rsidR="00FA7FA2" w:rsidRPr="00562076">
              <w:rPr>
                <w:rStyle w:val="GUIWord"/>
              </w:rPr>
              <w:t>Browse data hierarchy</w:t>
            </w:r>
            <w:r w:rsidR="00FA7FA2">
              <w:t>.</w:t>
            </w:r>
          </w:p>
          <w:p w14:paraId="48BFAA48" w14:textId="77777777" w:rsidR="00FA7FA2" w:rsidRDefault="00FA7FA2" w:rsidP="00710979">
            <w:pPr>
              <w:pStyle w:val="ProcessStep"/>
            </w:pPr>
            <w:r>
              <w:t xml:space="preserve">Set the </w:t>
            </w:r>
            <w:r w:rsidRPr="00BF4AFF">
              <w:rPr>
                <w:rStyle w:val="GUIWord"/>
              </w:rPr>
              <w:t>Show only my data</w:t>
            </w:r>
            <w:r>
              <w:t xml:space="preserve"> option.</w:t>
            </w:r>
          </w:p>
          <w:p w14:paraId="7BF4773A" w14:textId="77777777" w:rsidR="00FA7FA2" w:rsidRDefault="00FA7FA2" w:rsidP="00710979">
            <w:pPr>
              <w:pStyle w:val="ProcessStep"/>
            </w:pPr>
            <w:r>
              <w:t>Select the Spectra to be included in the Collection in the Data hierarchy browser.</w:t>
            </w:r>
          </w:p>
          <w:p w14:paraId="6C8EE706" w14:textId="77777777" w:rsidR="00FA7FA2" w:rsidRDefault="00FA7FA2" w:rsidP="00710979">
            <w:pPr>
              <w:pStyle w:val="ProcessStep"/>
            </w:pPr>
            <w:r>
              <w:t>Review carefully that you have selected the correct Spectra. (</w:t>
            </w:r>
            <w:r w:rsidRPr="003E20AF">
              <w:rPr>
                <w:b/>
              </w:rPr>
              <w:t>Important</w:t>
            </w:r>
            <w:r>
              <w:t xml:space="preserve"> – do </w:t>
            </w:r>
            <w:r>
              <w:lastRenderedPageBreak/>
              <w:t>not skip this step, because you cannot retract once you have Published.)</w:t>
            </w:r>
          </w:p>
          <w:p w14:paraId="4141D43B" w14:textId="77777777" w:rsidR="00FA7FA2" w:rsidRDefault="006314E6" w:rsidP="00710979">
            <w:pPr>
              <w:pStyle w:val="ProcessStep"/>
            </w:pPr>
            <w:r>
              <w:t xml:space="preserve">Click </w:t>
            </w:r>
            <w:r w:rsidR="006A48E6" w:rsidRPr="006A48E6">
              <w:rPr>
                <w:b/>
              </w:rPr>
              <w:t>Publish</w:t>
            </w:r>
            <w:r w:rsidR="00FA7FA2">
              <w:t>. The following dialog, which shows all members of t</w:t>
            </w:r>
            <w:r>
              <w:t>he Research Group, is displayed:</w:t>
            </w:r>
          </w:p>
          <w:p w14:paraId="1577A970" w14:textId="77777777" w:rsidR="00FA7FA2" w:rsidRDefault="00FA7FA2" w:rsidP="00710979">
            <w:pPr>
              <w:pStyle w:val="Figure"/>
            </w:pPr>
            <w:r>
              <w:rPr>
                <w:lang w:val="en-US" w:eastAsia="en-US"/>
              </w:rPr>
              <w:drawing>
                <wp:inline distT="0" distB="0" distL="0" distR="0" wp14:anchorId="184B76B7" wp14:editId="22160407">
                  <wp:extent cx="2431859" cy="27918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cstate="print"/>
                          <a:stretch>
                            <a:fillRect/>
                          </a:stretch>
                        </pic:blipFill>
                        <pic:spPr>
                          <a:xfrm>
                            <a:off x="0" y="0"/>
                            <a:ext cx="2429934" cy="2789628"/>
                          </a:xfrm>
                          <a:prstGeom prst="rect">
                            <a:avLst/>
                          </a:prstGeom>
                        </pic:spPr>
                      </pic:pic>
                    </a:graphicData>
                  </a:graphic>
                </wp:inline>
              </w:drawing>
            </w:r>
          </w:p>
          <w:p w14:paraId="2AABE489" w14:textId="77777777" w:rsidR="00FA7FA2" w:rsidRDefault="00FA7FA2" w:rsidP="00710979">
            <w:pPr>
              <w:pStyle w:val="ProcessStep"/>
            </w:pPr>
            <w:r>
              <w:t>Fill in the collection name and description. If the selected set of Spectra have already been published as a Collection, the dialog should be pre-filled with the existing name and description.</w:t>
            </w:r>
          </w:p>
          <w:p w14:paraId="1F6B341D" w14:textId="77777777" w:rsidR="00FA7FA2" w:rsidRDefault="00FA7FA2" w:rsidP="00710979">
            <w:pPr>
              <w:pStyle w:val="ProcessStep"/>
            </w:pPr>
            <w:r>
              <w:t>Select the principal investigator from the list by clicking on the name.</w:t>
            </w:r>
          </w:p>
          <w:p w14:paraId="6EBAF5ED" w14:textId="77777777" w:rsidR="00FA7FA2" w:rsidRDefault="00FA7FA2" w:rsidP="00710979">
            <w:pPr>
              <w:pStyle w:val="ProcessStep"/>
            </w:pPr>
            <w:r>
              <w:t>Click</w:t>
            </w:r>
            <w:r w:rsidR="00C835D9">
              <w:t xml:space="preserve"> </w:t>
            </w:r>
            <w:r w:rsidR="00C835D9" w:rsidRPr="00C835D9">
              <w:rPr>
                <w:b/>
              </w:rPr>
              <w:t>Submit</w:t>
            </w:r>
            <w:r>
              <w:t>. If the Collection Metadata is successfully validated, the Publication will proceed and a dialog box will be displayed showing the ANDS Collection Key that was assigned to this Publication. (If validation is not successful, an error dialog will be displayed.)</w:t>
            </w:r>
          </w:p>
          <w:p w14:paraId="15798A8C" w14:textId="77777777" w:rsidR="00FA7FA2" w:rsidRDefault="00FA7FA2" w:rsidP="00C835D9">
            <w:pPr>
              <w:pStyle w:val="ProcessStep"/>
            </w:pPr>
            <w:r>
              <w:t>Click</w:t>
            </w:r>
            <w:r w:rsidR="00C835D9">
              <w:t xml:space="preserve"> </w:t>
            </w:r>
            <w:r w:rsidR="00C835D9" w:rsidRPr="00C835D9">
              <w:rPr>
                <w:b/>
              </w:rPr>
              <w:t>Close</w:t>
            </w:r>
            <w:r>
              <w:t xml:space="preserve"> to close the ANDS Collection Key dialog.</w:t>
            </w:r>
          </w:p>
        </w:tc>
      </w:tr>
    </w:tbl>
    <w:p w14:paraId="065EE38D" w14:textId="77777777" w:rsidR="00FA7FA2" w:rsidRDefault="00FA7FA2" w:rsidP="00FA7FA2">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14:paraId="014C5631" w14:textId="77777777" w:rsidR="00FA7FA2" w:rsidRDefault="00FA7FA2" w:rsidP="00FA7FA2">
      <w:pPr>
        <w:pStyle w:val="Body"/>
      </w:pPr>
      <w:r>
        <w:t>If any mistake in the Metadata is detected for the Spectra in your Collection, SPECCHIO will display an error dialog similar to the following:</w:t>
      </w:r>
    </w:p>
    <w:p w14:paraId="68935197" w14:textId="77777777" w:rsidR="00FA7FA2" w:rsidRDefault="00FA7FA2" w:rsidP="00FA7FA2">
      <w:pPr>
        <w:pStyle w:val="Body"/>
      </w:pPr>
      <w:r>
        <w:rPr>
          <w:noProof/>
          <w:lang w:val="en-US"/>
        </w:rPr>
        <w:drawing>
          <wp:inline distT="0" distB="0" distL="0" distR="0" wp14:anchorId="41A54733" wp14:editId="7CA95461">
            <wp:extent cx="5340485" cy="836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cstate="print"/>
                    <a:stretch>
                      <a:fillRect/>
                    </a:stretch>
                  </pic:blipFill>
                  <pic:spPr>
                    <a:xfrm>
                      <a:off x="0" y="0"/>
                      <a:ext cx="5337632" cy="835848"/>
                    </a:xfrm>
                    <a:prstGeom prst="rect">
                      <a:avLst/>
                    </a:prstGeom>
                  </pic:spPr>
                </pic:pic>
              </a:graphicData>
            </a:graphic>
          </wp:inline>
        </w:drawing>
      </w:r>
    </w:p>
    <w:p w14:paraId="76AE0C1C" w14:textId="77777777" w:rsidR="00FA7FA2" w:rsidRDefault="00FA7FA2" w:rsidP="00FA7FA2">
      <w:pPr>
        <w:pStyle w:val="Body"/>
      </w:pPr>
      <w:r>
        <w:t>Press</w:t>
      </w:r>
      <w:r w:rsidR="0004611C">
        <w:t xml:space="preserve"> </w:t>
      </w:r>
      <w:r w:rsidR="0004611C" w:rsidRPr="0004611C">
        <w:rPr>
          <w:b/>
        </w:rPr>
        <w:t>Details…</w:t>
      </w:r>
      <w:r w:rsidR="0004611C">
        <w:t xml:space="preserve"> </w:t>
      </w:r>
      <w:r>
        <w:t>to display the error message returned from the server. This error message should explain the problem with the proposed Collection, as shown below.</w:t>
      </w:r>
    </w:p>
    <w:p w14:paraId="0E1375F3" w14:textId="77777777" w:rsidR="00FA7FA2" w:rsidRDefault="00FA7FA2" w:rsidP="00FA7FA2">
      <w:pPr>
        <w:pStyle w:val="Body"/>
      </w:pPr>
      <w:r>
        <w:rPr>
          <w:noProof/>
          <w:lang w:val="en-US"/>
        </w:rPr>
        <w:lastRenderedPageBreak/>
        <w:drawing>
          <wp:inline distT="0" distB="0" distL="0" distR="0" wp14:anchorId="0716F9D0" wp14:editId="177A5BAF">
            <wp:extent cx="4868623" cy="42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cstate="print"/>
                    <a:stretch>
                      <a:fillRect/>
                    </a:stretch>
                  </pic:blipFill>
                  <pic:spPr>
                    <a:xfrm>
                      <a:off x="0" y="0"/>
                      <a:ext cx="4867240" cy="4220605"/>
                    </a:xfrm>
                    <a:prstGeom prst="rect">
                      <a:avLst/>
                    </a:prstGeom>
                  </pic:spPr>
                </pic:pic>
              </a:graphicData>
            </a:graphic>
          </wp:inline>
        </w:drawing>
      </w:r>
    </w:p>
    <w:p w14:paraId="1BA0B4C9" w14:textId="77777777" w:rsidR="00FA7FA2" w:rsidRDefault="00FA7FA2" w:rsidP="00FA7FA2">
      <w:pPr>
        <w:pStyle w:val="Body"/>
      </w:pPr>
      <w:r>
        <w:t xml:space="preserve"> Pres</w:t>
      </w:r>
      <w:r w:rsidR="005E4CBE">
        <w:t xml:space="preserve">s </w:t>
      </w:r>
      <w:r w:rsidR="005E4CBE" w:rsidRPr="005E4CBE">
        <w:rPr>
          <w:b/>
        </w:rPr>
        <w:t>Dismiss</w:t>
      </w:r>
      <w:r>
        <w:t xml:space="preserve"> to remove the dialog. Correct the error and retry the Publication process.</w:t>
      </w:r>
    </w:p>
    <w:p w14:paraId="7F443DC3" w14:textId="77777777" w:rsidR="00FA7FA2" w:rsidRDefault="00FA7FA2" w:rsidP="00FA7FA2">
      <w:pPr>
        <w:pStyle w:val="Heading1"/>
      </w:pPr>
      <w:bookmarkStart w:id="441" w:name="_Toc355280393"/>
      <w:bookmarkStart w:id="442" w:name="_Ref355788800"/>
      <w:bookmarkStart w:id="443" w:name="_Ref355788803"/>
      <w:bookmarkStart w:id="444" w:name="_Ref355793051"/>
      <w:bookmarkStart w:id="445" w:name="_Ref355793053"/>
      <w:bookmarkStart w:id="446" w:name="_Ref357671161"/>
      <w:bookmarkStart w:id="447" w:name="_Ref357671165"/>
      <w:bookmarkStart w:id="448" w:name="_Toc398023957"/>
      <w:bookmarkStart w:id="449" w:name="_Ref413329684"/>
      <w:bookmarkStart w:id="450" w:name="_Toc296956741"/>
      <w:r>
        <w:lastRenderedPageBreak/>
        <w:t>Interactive Processing using Space Networks</w:t>
      </w:r>
      <w:bookmarkEnd w:id="441"/>
      <w:bookmarkEnd w:id="442"/>
      <w:bookmarkEnd w:id="443"/>
      <w:bookmarkEnd w:id="444"/>
      <w:bookmarkEnd w:id="445"/>
      <w:bookmarkEnd w:id="446"/>
      <w:bookmarkEnd w:id="447"/>
      <w:bookmarkEnd w:id="448"/>
      <w:bookmarkEnd w:id="449"/>
      <w:bookmarkEnd w:id="450"/>
    </w:p>
    <w:p w14:paraId="78024B43" w14:textId="77777777" w:rsidR="00FA7FA2" w:rsidRDefault="00FA7FA2" w:rsidP="00FA7FA2">
      <w:pPr>
        <w:pStyle w:val="Body"/>
      </w:pPr>
      <w:r>
        <w:t xml:space="preserve">For an introduction to the concept of the Space Processing Network please refer to </w:t>
      </w:r>
      <w:r w:rsidR="00EF54A9" w:rsidRPr="00EF54A9">
        <w:rPr>
          <w:i/>
        </w:rPr>
        <w:t>Section</w:t>
      </w:r>
      <w:r>
        <w:t xml:space="preserve"> </w:t>
      </w:r>
      <w:r w:rsidR="000F70E3" w:rsidRPr="000F70E3">
        <w:rPr>
          <w:i/>
        </w:rPr>
        <w:t>6.11</w:t>
      </w:r>
      <w:r w:rsidRPr="00A307F9">
        <w:rPr>
          <w:rStyle w:val="CrossReference"/>
        </w:rPr>
        <w:t xml:space="preserve"> </w:t>
      </w:r>
      <w:r>
        <w:fldChar w:fldCharType="begin"/>
      </w:r>
      <w:r>
        <w:instrText xml:space="preserve"> REF _Ref354146654 \h  \* MERGEFORMAT </w:instrText>
      </w:r>
      <w:r>
        <w:fldChar w:fldCharType="separate"/>
      </w:r>
      <w:r w:rsidR="00057C13" w:rsidRPr="00057C13">
        <w:rPr>
          <w:rStyle w:val="CrossReference"/>
        </w:rPr>
        <w:t>Spaces, Space Factory and Data Processing using the Space Network</w:t>
      </w:r>
      <w:r>
        <w:fldChar w:fldCharType="end"/>
      </w:r>
      <w:r>
        <w:t>.</w:t>
      </w:r>
    </w:p>
    <w:p w14:paraId="0B0E3910" w14:textId="77777777" w:rsidR="00FA7FA2" w:rsidRDefault="00FA7FA2" w:rsidP="00FA7FA2">
      <w:pPr>
        <w:pStyle w:val="Body"/>
      </w:pPr>
      <w:r>
        <w:t>Pressing the</w:t>
      </w:r>
      <w:r w:rsidR="00C542AD">
        <w:t xml:space="preserve"> </w:t>
      </w:r>
      <w:r w:rsidR="00C542AD" w:rsidRPr="00C542AD">
        <w:rPr>
          <w:b/>
        </w:rPr>
        <w:t>Process</w:t>
      </w:r>
      <w:r>
        <w:t xml:space="preserve"> button in the Data Hierarchy Browser or Query Builder starts this processing tool. The window below appears.</w:t>
      </w:r>
    </w:p>
    <w:p w14:paraId="3BAFC7B2" w14:textId="77777777" w:rsidR="00FA7FA2" w:rsidRDefault="00FA7FA2" w:rsidP="00FA7FA2">
      <w:pPr>
        <w:pStyle w:val="Figure"/>
      </w:pPr>
      <w:r>
        <w:rPr>
          <w:lang w:val="en-US" w:eastAsia="en-US"/>
        </w:rPr>
        <w:drawing>
          <wp:inline distT="0" distB="0" distL="0" distR="0" wp14:anchorId="4C1C081D" wp14:editId="6A701B92">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1" cstate="print"/>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618CC9EF" w14:textId="310CD3D5" w:rsidR="00FA7FA2" w:rsidRDefault="00FA7FA2" w:rsidP="00FA7FA2">
      <w:pPr>
        <w:pStyle w:val="Caption"/>
      </w:pPr>
      <w:bookmarkStart w:id="451" w:name="_Ref97181427"/>
      <w:r>
        <w:t xml:space="preserve">Figure </w:t>
      </w:r>
      <w:r>
        <w:fldChar w:fldCharType="begin"/>
      </w:r>
      <w:r>
        <w:instrText xml:space="preserve"> SEQ Figure \* ARABIC </w:instrText>
      </w:r>
      <w:r>
        <w:fldChar w:fldCharType="separate"/>
      </w:r>
      <w:r w:rsidR="00057C13">
        <w:rPr>
          <w:noProof/>
        </w:rPr>
        <w:t>68</w:t>
      </w:r>
      <w:r>
        <w:rPr>
          <w:noProof/>
        </w:rPr>
        <w:fldChar w:fldCharType="end"/>
      </w:r>
      <w:bookmarkEnd w:id="451"/>
      <w:r>
        <w:t>: Space Network Processor interface with the Query Builder in the background</w:t>
      </w:r>
    </w:p>
    <w:p w14:paraId="712BC098" w14:textId="77777777" w:rsidR="00FA7FA2" w:rsidRDefault="00FA7FA2" w:rsidP="00FA7FA2">
      <w:pPr>
        <w:pStyle w:val="Body"/>
      </w:pPr>
      <w:r>
        <w:t xml:space="preserve">A number of spaces are placed on the processing plane of the Space Network Processor, depending on the query built in Query Builder. </w:t>
      </w:r>
    </w:p>
    <w:p w14:paraId="36888134" w14:textId="77777777" w:rsidR="00FA7FA2" w:rsidRDefault="00FA7FA2" w:rsidP="00FA7FA2">
      <w:pPr>
        <w:pStyle w:val="Body"/>
      </w:pPr>
      <w:r>
        <w:fldChar w:fldCharType="begin"/>
      </w:r>
      <w:r>
        <w:instrText xml:space="preserve"> REF _Ref97181427 \h  \* MERGEFORMAT </w:instrText>
      </w:r>
      <w:r>
        <w:fldChar w:fldCharType="separate"/>
      </w:r>
      <w:r w:rsidR="00057C13">
        <w:t xml:space="preserve">Figure </w:t>
      </w:r>
      <w:r w:rsidR="00057C13">
        <w:rPr>
          <w:noProof/>
        </w:rPr>
        <w:t>68</w:t>
      </w:r>
      <w:r>
        <w:fldChar w:fldCharType="end"/>
      </w:r>
      <w:r>
        <w:t xml:space="preserve"> shows a space containing 66 Spectra, created based on a selection in the Query Builder.</w:t>
      </w:r>
    </w:p>
    <w:p w14:paraId="2DD176A4" w14:textId="77777777" w:rsidR="00FA7FA2" w:rsidRDefault="00FA7FA2" w:rsidP="00FA7FA2">
      <w:pPr>
        <w:pStyle w:val="Body"/>
      </w:pPr>
      <w:r>
        <w:fldChar w:fldCharType="begin"/>
      </w:r>
      <w:r>
        <w:instrText xml:space="preserve"> REF _Ref97182487 \h </w:instrText>
      </w:r>
      <w:r>
        <w:fldChar w:fldCharType="separate"/>
      </w:r>
      <w:r w:rsidR="00057C13">
        <w:t xml:space="preserve">Figure </w:t>
      </w:r>
      <w:r w:rsidR="00057C13">
        <w:rPr>
          <w:noProof/>
        </w:rPr>
        <w:t>69</w:t>
      </w:r>
      <w:r>
        <w:fldChar w:fldCharType="end"/>
      </w:r>
      <w:r>
        <w:t xml:space="preserve"> shows the common elements of the Space Network Processor: processing plane, spaces, edges, context sensitive menu of the processing plane and the Run button.</w:t>
      </w:r>
    </w:p>
    <w:p w14:paraId="57C147BF" w14:textId="77777777" w:rsidR="00FA7FA2" w:rsidRDefault="00FA7FA2" w:rsidP="00FA7FA2">
      <w:pPr>
        <w:pStyle w:val="Figure"/>
      </w:pPr>
      <w:r>
        <w:rPr>
          <w:lang w:val="en-US" w:eastAsia="en-US"/>
        </w:rPr>
        <w:lastRenderedPageBreak/>
        <w:drawing>
          <wp:inline distT="0" distB="0" distL="0" distR="0" wp14:anchorId="69DEA47A" wp14:editId="1D58C08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22" cstate="print"/>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2CEA3FE2" w14:textId="77777777" w:rsidR="00FA7FA2" w:rsidRDefault="00FA7FA2" w:rsidP="00FA7FA2">
      <w:pPr>
        <w:pStyle w:val="Caption"/>
      </w:pPr>
      <w:bookmarkStart w:id="452" w:name="_Ref97182487"/>
      <w:r>
        <w:t xml:space="preserve">Figure </w:t>
      </w:r>
      <w:r>
        <w:fldChar w:fldCharType="begin"/>
      </w:r>
      <w:r>
        <w:instrText xml:space="preserve"> SEQ Figure \* ARABIC </w:instrText>
      </w:r>
      <w:r>
        <w:fldChar w:fldCharType="separate"/>
      </w:r>
      <w:r w:rsidR="00057C13">
        <w:rPr>
          <w:noProof/>
        </w:rPr>
        <w:t>69</w:t>
      </w:r>
      <w:r>
        <w:rPr>
          <w:noProof/>
        </w:rPr>
        <w:fldChar w:fldCharType="end"/>
      </w:r>
      <w:bookmarkEnd w:id="452"/>
      <w:r>
        <w:t>: Elements of the Space Network Processor</w:t>
      </w:r>
    </w:p>
    <w:p w14:paraId="31A17E3F" w14:textId="77777777" w:rsidR="00FA7FA2" w:rsidRDefault="00FA7FA2" w:rsidP="00FA7FA2">
      <w:pPr>
        <w:pStyle w:val="Heading2"/>
      </w:pPr>
      <w:bookmarkStart w:id="453" w:name="_Toc355280394"/>
      <w:bookmarkStart w:id="454" w:name="_Toc398023958"/>
      <w:bookmarkStart w:id="455" w:name="_Toc296956742"/>
      <w:r>
        <w:t>Graphical Representations of Spaces and Modules</w:t>
      </w:r>
      <w:bookmarkEnd w:id="453"/>
      <w:bookmarkEnd w:id="454"/>
      <w:bookmarkEnd w:id="455"/>
    </w:p>
    <w:p w14:paraId="1B74F2C2" w14:textId="77777777" w:rsidR="00FA7FA2" w:rsidRDefault="00FA7FA2" w:rsidP="00FA7FA2">
      <w:pPr>
        <w:pStyle w:val="Body"/>
      </w:pPr>
      <w:r>
        <w:t>Spaces are depicted as rectangular boxes as shown here.</w:t>
      </w:r>
    </w:p>
    <w:p w14:paraId="7091B4F8" w14:textId="77777777" w:rsidR="00FA7FA2" w:rsidRDefault="00FA7FA2" w:rsidP="00FA7FA2">
      <w:pPr>
        <w:pStyle w:val="Figure"/>
      </w:pPr>
      <w:r>
        <w:rPr>
          <w:lang w:val="en-US" w:eastAsia="en-US"/>
        </w:rPr>
        <w:drawing>
          <wp:inline distT="0" distB="0" distL="0" distR="0" wp14:anchorId="70DDC2B7" wp14:editId="0683ECFB">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3" cstate="print"/>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20D88CA6" w14:textId="77777777" w:rsidR="00FA7FA2" w:rsidRDefault="00FA7FA2" w:rsidP="00FA7FA2">
      <w:pPr>
        <w:pStyle w:val="Caption"/>
      </w:pPr>
      <w:r>
        <w:t xml:space="preserve">Figure </w:t>
      </w:r>
      <w:r>
        <w:fldChar w:fldCharType="begin"/>
      </w:r>
      <w:r>
        <w:instrText xml:space="preserve"> SEQ Figure \* ARABIC </w:instrText>
      </w:r>
      <w:r>
        <w:fldChar w:fldCharType="separate"/>
      </w:r>
      <w:r w:rsidR="00057C13">
        <w:rPr>
          <w:noProof/>
        </w:rPr>
        <w:t>70</w:t>
      </w:r>
      <w:r>
        <w:fldChar w:fldCharType="end"/>
      </w:r>
      <w:r>
        <w:t>: Examples of the graphical representation of a space (left) and a processing module (right)</w:t>
      </w:r>
    </w:p>
    <w:p w14:paraId="2E988E34" w14:textId="77777777" w:rsidR="00FA7FA2" w:rsidRDefault="00FA7FA2" w:rsidP="00FA7FA2">
      <w:pPr>
        <w:pStyle w:val="Body"/>
      </w:pPr>
      <w:r>
        <w:t xml:space="preserve">Each space displays the following information: </w:t>
      </w:r>
    </w:p>
    <w:p w14:paraId="2D9428D3" w14:textId="77777777" w:rsidR="00FA7FA2" w:rsidRDefault="00FA7FA2" w:rsidP="00FA7FA2">
      <w:pPr>
        <w:pStyle w:val="HangingIndent"/>
      </w:pPr>
      <w:r>
        <w:t>[Integer]</w:t>
      </w:r>
      <w:r>
        <w:tab/>
        <w:t>A unique number (zero in the example below)</w:t>
      </w:r>
    </w:p>
    <w:p w14:paraId="27EEE884" w14:textId="77777777" w:rsidR="00FA7FA2" w:rsidRDefault="00FA7FA2" w:rsidP="00FA7FA2">
      <w:pPr>
        <w:pStyle w:val="HangingIndent"/>
      </w:pPr>
      <w:r>
        <w:t>Type</w:t>
      </w:r>
      <w:r>
        <w:tab/>
        <w:t>A space type, which can be ‘Sensor/Instrument Space’ if loaded from the database or ‘Spectral Space’ if generated by a processing module.</w:t>
      </w:r>
    </w:p>
    <w:p w14:paraId="135ADCD5" w14:textId="77777777" w:rsidR="00FA7FA2" w:rsidRDefault="00FA7FA2" w:rsidP="00FA7FA2">
      <w:pPr>
        <w:pStyle w:val="HangingIndent"/>
      </w:pPr>
      <w:r>
        <w:t>D</w:t>
      </w:r>
      <w:r>
        <w:tab/>
        <w:t>A dimension D, which is equal to the number of Spectral bands of the Spectra held by this space</w:t>
      </w:r>
    </w:p>
    <w:p w14:paraId="1FD698CB" w14:textId="77777777" w:rsidR="00FA7FA2" w:rsidRDefault="00FA7FA2" w:rsidP="00FA7FA2">
      <w:pPr>
        <w:pStyle w:val="HangingIndent"/>
      </w:pPr>
      <w:r>
        <w:t># Vectors</w:t>
      </w:r>
      <w:r>
        <w:tab/>
        <w:t>A number of vectors, which is equal to the number of Spectra held by this space</w:t>
      </w:r>
    </w:p>
    <w:p w14:paraId="06B06D2E" w14:textId="77777777" w:rsidR="00FA7FA2" w:rsidRDefault="00FA7FA2" w:rsidP="00FA7FA2">
      <w:pPr>
        <w:pStyle w:val="Body"/>
      </w:pPr>
      <w:r>
        <w:t>Modules are also depicted as rectangular boxes, but their contents are quite different.</w:t>
      </w:r>
    </w:p>
    <w:p w14:paraId="3959317D" w14:textId="77777777" w:rsidR="00FA7FA2" w:rsidRDefault="00FA7FA2" w:rsidP="00FA7FA2">
      <w:pPr>
        <w:pStyle w:val="Figure"/>
      </w:pPr>
      <w:r>
        <w:rPr>
          <w:lang w:val="en-US" w:eastAsia="en-US"/>
        </w:rPr>
        <w:lastRenderedPageBreak/>
        <w:drawing>
          <wp:inline distT="0" distB="0" distL="0" distR="0" wp14:anchorId="0E270E76" wp14:editId="0B627DF7">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4" cstate="print"/>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2DCC4F98" w14:textId="77777777" w:rsidR="00FA7FA2" w:rsidRDefault="00FA7FA2" w:rsidP="00FA7FA2">
      <w:pPr>
        <w:pStyle w:val="Caption"/>
      </w:pPr>
      <w:bookmarkStart w:id="456" w:name="_Ref97260388"/>
      <w:r>
        <w:t xml:space="preserve">Figure </w:t>
      </w:r>
      <w:r>
        <w:fldChar w:fldCharType="begin"/>
      </w:r>
      <w:r>
        <w:instrText xml:space="preserve"> SEQ Figure \* ARABIC </w:instrText>
      </w:r>
      <w:r>
        <w:fldChar w:fldCharType="separate"/>
      </w:r>
      <w:r w:rsidR="00057C13">
        <w:rPr>
          <w:noProof/>
        </w:rPr>
        <w:t>71</w:t>
      </w:r>
      <w:r>
        <w:rPr>
          <w:noProof/>
        </w:rPr>
        <w:fldChar w:fldCharType="end"/>
      </w:r>
      <w:r>
        <w:t>: Examples of the graphical representation of a space (left) and a processing module (right)</w:t>
      </w:r>
    </w:p>
    <w:tbl>
      <w:tblPr>
        <w:tblStyle w:val="TableGrid"/>
        <w:tblW w:w="0" w:type="auto"/>
        <w:tblInd w:w="817" w:type="dxa"/>
        <w:tblLook w:val="04A0" w:firstRow="1" w:lastRow="0" w:firstColumn="1" w:lastColumn="0" w:noHBand="0" w:noVBand="1"/>
      </w:tblPr>
      <w:tblGrid>
        <w:gridCol w:w="1559"/>
        <w:gridCol w:w="6866"/>
      </w:tblGrid>
      <w:tr w:rsidR="00E67984" w:rsidRPr="00E67984" w14:paraId="2D73245D" w14:textId="77777777" w:rsidTr="00E67984">
        <w:tc>
          <w:tcPr>
            <w:tcW w:w="1559" w:type="dxa"/>
          </w:tcPr>
          <w:bookmarkEnd w:id="456"/>
          <w:p w14:paraId="12164321" w14:textId="77777777" w:rsidR="00E67984" w:rsidRPr="00E67984" w:rsidRDefault="00E67984" w:rsidP="00B62D7B">
            <w:pPr>
              <w:pStyle w:val="HangingIndent"/>
              <w:ind w:left="0" w:firstLine="0"/>
              <w:rPr>
                <w:sz w:val="22"/>
                <w:szCs w:val="22"/>
              </w:rPr>
            </w:pPr>
            <w:r w:rsidRPr="00E67984">
              <w:rPr>
                <w:sz w:val="22"/>
                <w:szCs w:val="22"/>
              </w:rPr>
              <w:t>Proc. module</w:t>
            </w:r>
          </w:p>
        </w:tc>
        <w:tc>
          <w:tcPr>
            <w:tcW w:w="6866" w:type="dxa"/>
          </w:tcPr>
          <w:p w14:paraId="7B19F258" w14:textId="77777777" w:rsidR="00E67984" w:rsidRPr="00E67984" w:rsidRDefault="00E67984" w:rsidP="00B62D7B">
            <w:pPr>
              <w:pStyle w:val="HangingIndent"/>
              <w:ind w:left="0" w:firstLine="0"/>
              <w:rPr>
                <w:sz w:val="22"/>
                <w:szCs w:val="22"/>
              </w:rPr>
            </w:pPr>
            <w:r w:rsidRPr="00E67984">
              <w:rPr>
                <w:sz w:val="22"/>
                <w:szCs w:val="22"/>
              </w:rPr>
              <w:t>A module name</w:t>
            </w:r>
          </w:p>
        </w:tc>
      </w:tr>
      <w:tr w:rsidR="00E67984" w:rsidRPr="00E67984" w14:paraId="76F423EC" w14:textId="77777777" w:rsidTr="00E67984">
        <w:tc>
          <w:tcPr>
            <w:tcW w:w="1559" w:type="dxa"/>
          </w:tcPr>
          <w:p w14:paraId="3546CA25" w14:textId="77777777" w:rsidR="00E67984" w:rsidRPr="00E67984" w:rsidRDefault="00E67984" w:rsidP="00B62D7B">
            <w:pPr>
              <w:pStyle w:val="HangingIndent"/>
              <w:ind w:left="0" w:firstLine="0"/>
              <w:rPr>
                <w:sz w:val="22"/>
                <w:szCs w:val="22"/>
              </w:rPr>
            </w:pPr>
            <w:r w:rsidRPr="00E67984">
              <w:rPr>
                <w:sz w:val="22"/>
                <w:szCs w:val="22"/>
              </w:rPr>
              <w:t>Settings</w:t>
            </w:r>
          </w:p>
        </w:tc>
        <w:tc>
          <w:tcPr>
            <w:tcW w:w="6866" w:type="dxa"/>
          </w:tcPr>
          <w:p w14:paraId="77C5B66B" w14:textId="77777777" w:rsidR="00E67984" w:rsidRPr="00E67984" w:rsidRDefault="00E67984" w:rsidP="00B62D7B">
            <w:pPr>
              <w:pStyle w:val="HangingIndent"/>
              <w:ind w:left="0" w:firstLine="0"/>
              <w:rPr>
                <w:sz w:val="22"/>
                <w:szCs w:val="22"/>
              </w:rPr>
            </w:pPr>
            <w:r w:rsidRPr="00E67984">
              <w:rPr>
                <w:sz w:val="22"/>
                <w:szCs w:val="22"/>
              </w:rPr>
              <w:t>Information about the configuration (if applicable)</w:t>
            </w:r>
          </w:p>
        </w:tc>
      </w:tr>
      <w:tr w:rsidR="00E67984" w:rsidRPr="00E67984" w14:paraId="63E5F837" w14:textId="77777777" w:rsidTr="00E67984">
        <w:tc>
          <w:tcPr>
            <w:tcW w:w="1559" w:type="dxa"/>
          </w:tcPr>
          <w:p w14:paraId="0F131B16" w14:textId="77777777" w:rsidR="00E67984" w:rsidRPr="00E67984" w:rsidRDefault="00E67984" w:rsidP="00B62D7B">
            <w:pPr>
              <w:pStyle w:val="HangingIndent"/>
              <w:ind w:left="0" w:firstLine="0"/>
              <w:rPr>
                <w:sz w:val="22"/>
                <w:szCs w:val="22"/>
              </w:rPr>
            </w:pPr>
            <w:r w:rsidRPr="00E67984">
              <w:rPr>
                <w:sz w:val="22"/>
                <w:szCs w:val="22"/>
              </w:rPr>
              <w:t>Status</w:t>
            </w:r>
          </w:p>
        </w:tc>
        <w:tc>
          <w:tcPr>
            <w:tcW w:w="6866" w:type="dxa"/>
          </w:tcPr>
          <w:p w14:paraId="6B02C254" w14:textId="77777777" w:rsidR="00E67984" w:rsidRPr="00E67984" w:rsidRDefault="00E67984" w:rsidP="00B62D7B">
            <w:pPr>
              <w:pStyle w:val="HangingIndent"/>
              <w:ind w:left="0" w:firstLine="0"/>
              <w:rPr>
                <w:sz w:val="22"/>
                <w:szCs w:val="22"/>
              </w:rPr>
            </w:pPr>
            <w:r w:rsidRPr="00E67984">
              <w:rPr>
                <w:sz w:val="22"/>
                <w:szCs w:val="22"/>
              </w:rPr>
              <w:t>The current processing status (text and progress bar). During processing, the progress is shown by the progress bar.</w:t>
            </w:r>
          </w:p>
        </w:tc>
      </w:tr>
    </w:tbl>
    <w:p w14:paraId="08703ECF" w14:textId="77777777" w:rsidR="00FA7FA2" w:rsidRDefault="00FA7FA2" w:rsidP="00FA7FA2">
      <w:pPr>
        <w:pStyle w:val="Body"/>
      </w:pPr>
      <w:r>
        <w:t>Spaces and modules can be rearranged by dragging with the mouse. The edges are updated automatically.</w:t>
      </w:r>
    </w:p>
    <w:p w14:paraId="55264318" w14:textId="77777777" w:rsidR="00FA7FA2" w:rsidRDefault="00FA7FA2" w:rsidP="00FA7FA2">
      <w:pPr>
        <w:pStyle w:val="Body"/>
      </w:pPr>
      <w:r>
        <w:t>A group of elements can be moved as single block. Select the elements by dragging a box around them using the mouse, then drag the selection (</w:t>
      </w:r>
      <w:r>
        <w:fldChar w:fldCharType="begin"/>
      </w:r>
      <w:r>
        <w:instrText xml:space="preserve"> REF _Ref97361386 \h </w:instrText>
      </w:r>
      <w:r>
        <w:fldChar w:fldCharType="separate"/>
      </w:r>
      <w:r w:rsidR="00057C13">
        <w:t xml:space="preserve">Figure </w:t>
      </w:r>
      <w:r w:rsidR="00057C13">
        <w:rPr>
          <w:noProof/>
        </w:rPr>
        <w:t>72</w:t>
      </w:r>
      <w:r>
        <w:fldChar w:fldCharType="end"/>
      </w:r>
      <w:r>
        <w:t>).</w:t>
      </w:r>
    </w:p>
    <w:p w14:paraId="37E8DCE4" w14:textId="77777777" w:rsidR="00FA7FA2" w:rsidRDefault="00FA7FA2" w:rsidP="00FA7FA2">
      <w:pPr>
        <w:pStyle w:val="Figure"/>
      </w:pPr>
      <w:r>
        <w:rPr>
          <w:lang w:val="en-US" w:eastAsia="en-US"/>
        </w:rPr>
        <w:drawing>
          <wp:inline distT="0" distB="0" distL="0" distR="0" wp14:anchorId="5C872FF1" wp14:editId="494707C4">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5" cstate="print"/>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7B6EE340" w14:textId="77777777" w:rsidR="00FA7FA2" w:rsidRPr="00C479EA" w:rsidRDefault="00FA7FA2" w:rsidP="00FA7FA2">
      <w:pPr>
        <w:pStyle w:val="Caption"/>
      </w:pPr>
      <w:bookmarkStart w:id="457" w:name="_Ref97361386"/>
      <w:r>
        <w:t xml:space="preserve">Figure </w:t>
      </w:r>
      <w:r>
        <w:fldChar w:fldCharType="begin"/>
      </w:r>
      <w:r>
        <w:instrText xml:space="preserve"> SEQ Figure \* ARABIC </w:instrText>
      </w:r>
      <w:r>
        <w:fldChar w:fldCharType="separate"/>
      </w:r>
      <w:r w:rsidR="00057C13">
        <w:rPr>
          <w:noProof/>
        </w:rPr>
        <w:t>72</w:t>
      </w:r>
      <w:r>
        <w:rPr>
          <w:noProof/>
        </w:rPr>
        <w:fldChar w:fldCharType="end"/>
      </w:r>
      <w:bookmarkEnd w:id="457"/>
      <w:r>
        <w:t>: Multiple-selection of elements after dragging a box around them</w:t>
      </w:r>
    </w:p>
    <w:p w14:paraId="681118F1" w14:textId="77777777" w:rsidR="00FA7FA2" w:rsidRDefault="00FA7FA2" w:rsidP="00FA7FA2">
      <w:pPr>
        <w:pStyle w:val="Heading2"/>
      </w:pPr>
      <w:bookmarkStart w:id="458" w:name="_Toc355280395"/>
      <w:bookmarkStart w:id="459" w:name="_Toc398023959"/>
      <w:bookmarkStart w:id="460" w:name="_Toc296956743"/>
      <w:r>
        <w:t>Adding Modules and linking with Spaces</w:t>
      </w:r>
      <w:bookmarkEnd w:id="458"/>
      <w:bookmarkEnd w:id="459"/>
      <w:bookmarkEnd w:id="460"/>
    </w:p>
    <w:p w14:paraId="72F6B7C7" w14:textId="77777777" w:rsidR="00FA7FA2" w:rsidRDefault="00FA7FA2" w:rsidP="00FA7FA2">
      <w:pPr>
        <w:pStyle w:val="Body"/>
      </w:pPr>
      <w:r>
        <w:t xml:space="preserve">To add a module, click the mouse menu button over some empty area of the processing plane. This brings up the context sensitive menu shown in </w:t>
      </w:r>
      <w:r>
        <w:fldChar w:fldCharType="begin"/>
      </w:r>
      <w:r>
        <w:instrText xml:space="preserve"> REF _Ref97182487 \h  \* MERGEFORMAT </w:instrText>
      </w:r>
      <w:r>
        <w:fldChar w:fldCharType="separate"/>
      </w:r>
      <w:r w:rsidR="00057C13">
        <w:t xml:space="preserve">Figure </w:t>
      </w:r>
      <w:r w:rsidR="00057C13">
        <w:rPr>
          <w:noProof/>
        </w:rPr>
        <w:t>69</w:t>
      </w:r>
      <w:r>
        <w:fldChar w:fldCharType="end"/>
      </w:r>
      <w:r>
        <w:t>. Select ‘Add Module’ and a selection of the available modules will appear (</w:t>
      </w:r>
      <w:r>
        <w:fldChar w:fldCharType="begin"/>
      </w:r>
      <w:r>
        <w:instrText xml:space="preserve"> REF _Ref97182841 \h  \* MERGEFORMAT </w:instrText>
      </w:r>
      <w:r>
        <w:fldChar w:fldCharType="separate"/>
      </w:r>
      <w:r w:rsidR="00057C13">
        <w:t xml:space="preserve">Figure </w:t>
      </w:r>
      <w:r w:rsidR="00057C13">
        <w:rPr>
          <w:noProof/>
        </w:rPr>
        <w:t>73</w:t>
      </w:r>
      <w:r>
        <w:fldChar w:fldCharType="end"/>
      </w:r>
      <w:r>
        <w:t>). Select one of the modules, click ‘OK’ and a new module will be added to the processing plane.</w:t>
      </w:r>
    </w:p>
    <w:p w14:paraId="7DF55283" w14:textId="77777777" w:rsidR="00FA7FA2" w:rsidRDefault="00FA7FA2" w:rsidP="00FA7FA2">
      <w:pPr>
        <w:pStyle w:val="Body"/>
      </w:pPr>
      <w:r>
        <w:t>To connect the module with an input space, click the menu button over the module. This displays the popup menu of the module (</w:t>
      </w:r>
      <w:r>
        <w:fldChar w:fldCharType="begin"/>
      </w:r>
      <w:r>
        <w:instrText xml:space="preserve"> REF _Ref97183007 \h  \* MERGEFORMAT </w:instrText>
      </w:r>
      <w:r>
        <w:fldChar w:fldCharType="separate"/>
      </w:r>
      <w:r w:rsidR="00057C13">
        <w:t xml:space="preserve">Figure </w:t>
      </w:r>
      <w:r w:rsidR="00057C13">
        <w:rPr>
          <w:noProof/>
        </w:rPr>
        <w:t>74</w:t>
      </w:r>
      <w:r>
        <w:fldChar w:fldCharType="end"/>
      </w:r>
      <w:r>
        <w:t>). Select ‘Set Input Spaces’ and in the ‘Input Space Selection’ dialog select the number of the space to connect and click ‘OK’ (</w:t>
      </w:r>
      <w:r>
        <w:fldChar w:fldCharType="begin"/>
      </w:r>
      <w:r>
        <w:instrText xml:space="preserve"> REF _Ref97183007 \h  \* MERGEFORMAT </w:instrText>
      </w:r>
      <w:r>
        <w:fldChar w:fldCharType="separate"/>
      </w:r>
      <w:r w:rsidR="00057C13">
        <w:t xml:space="preserve">Figure </w:t>
      </w:r>
      <w:r w:rsidR="00057C13">
        <w:rPr>
          <w:noProof/>
        </w:rPr>
        <w:t>74</w:t>
      </w:r>
      <w:r>
        <w:fldChar w:fldCharType="end"/>
      </w:r>
      <w:r>
        <w:t>). Note that all spaces are given a unique number, which is located on the top left of each space. Connecting an input space automatically generates an output space, which is added to the processing plane and connected with the module.</w:t>
      </w:r>
    </w:p>
    <w:p w14:paraId="476B6A4B" w14:textId="77777777" w:rsidR="00FA7FA2" w:rsidRDefault="00FA7FA2" w:rsidP="00FA7FA2">
      <w:pPr>
        <w:pStyle w:val="Figure"/>
      </w:pPr>
      <w:r>
        <w:rPr>
          <w:lang w:val="en-US" w:eastAsia="en-US"/>
        </w:rPr>
        <w:lastRenderedPageBreak/>
        <w:drawing>
          <wp:inline distT="0" distB="0" distL="0" distR="0" wp14:anchorId="4501D487" wp14:editId="72430F37">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6" cstate="print"/>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7ED99F13" w14:textId="77777777" w:rsidR="00FA7FA2" w:rsidRDefault="00FA7FA2" w:rsidP="00FA7FA2">
      <w:pPr>
        <w:pStyle w:val="Caption"/>
      </w:pPr>
      <w:bookmarkStart w:id="461" w:name="_Ref97182841"/>
      <w:r>
        <w:t xml:space="preserve">Figure </w:t>
      </w:r>
      <w:r>
        <w:fldChar w:fldCharType="begin"/>
      </w:r>
      <w:r>
        <w:instrText xml:space="preserve"> SEQ Figure \* ARABIC </w:instrText>
      </w:r>
      <w:r>
        <w:fldChar w:fldCharType="separate"/>
      </w:r>
      <w:r w:rsidR="00057C13">
        <w:rPr>
          <w:noProof/>
        </w:rPr>
        <w:t>73</w:t>
      </w:r>
      <w:r>
        <w:rPr>
          <w:noProof/>
        </w:rPr>
        <w:fldChar w:fldCharType="end"/>
      </w:r>
      <w:bookmarkEnd w:id="461"/>
      <w:r>
        <w:t>: Module selection dialog</w:t>
      </w:r>
    </w:p>
    <w:p w14:paraId="7DB8A851" w14:textId="77777777" w:rsidR="00FA7FA2" w:rsidRPr="00A41FBF" w:rsidRDefault="00FA7FA2" w:rsidP="00FA7FA2">
      <w:pPr>
        <w:pStyle w:val="Figure"/>
      </w:pPr>
      <w:r w:rsidRPr="00C966DC">
        <w:rPr>
          <w:lang w:val="en-US" w:eastAsia="en-US"/>
        </w:rPr>
        <w:drawing>
          <wp:inline distT="0" distB="0" distL="0" distR="0" wp14:anchorId="11AB9876" wp14:editId="7F04947F">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7" cstate="print"/>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US" w:eastAsia="en-US"/>
        </w:rPr>
        <w:drawing>
          <wp:inline distT="0" distB="0" distL="0" distR="0" wp14:anchorId="6DC1BDBA" wp14:editId="3C98707F">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8" cstate="print"/>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301E148D" w14:textId="77777777" w:rsidR="00FA7FA2" w:rsidRDefault="00FA7FA2" w:rsidP="00FA7FA2">
      <w:pPr>
        <w:pStyle w:val="Caption"/>
      </w:pPr>
      <w:bookmarkStart w:id="462" w:name="_Ref97183007"/>
      <w:r>
        <w:t xml:space="preserve">Figure </w:t>
      </w:r>
      <w:r>
        <w:fldChar w:fldCharType="begin"/>
      </w:r>
      <w:r>
        <w:instrText xml:space="preserve"> SEQ Figure \* ARABIC </w:instrText>
      </w:r>
      <w:r>
        <w:fldChar w:fldCharType="separate"/>
      </w:r>
      <w:r w:rsidR="00057C13">
        <w:rPr>
          <w:noProof/>
        </w:rPr>
        <w:t>74</w:t>
      </w:r>
      <w:r>
        <w:rPr>
          <w:noProof/>
        </w:rPr>
        <w:fldChar w:fldCharType="end"/>
      </w:r>
      <w:bookmarkEnd w:id="462"/>
      <w:r>
        <w:t>: Popup menu of a module (left) and the input space selection dialog (right)</w:t>
      </w:r>
    </w:p>
    <w:p w14:paraId="0D073912" w14:textId="77777777" w:rsidR="00FA7FA2" w:rsidRDefault="00FA7FA2" w:rsidP="00FA7FA2">
      <w:pPr>
        <w:pStyle w:val="Heading2"/>
      </w:pPr>
      <w:bookmarkStart w:id="463" w:name="_Toc355280396"/>
      <w:bookmarkStart w:id="464" w:name="_Toc398023960"/>
      <w:bookmarkStart w:id="465" w:name="_Toc296956744"/>
      <w:r>
        <w:t>Configuration of Modules</w:t>
      </w:r>
      <w:bookmarkEnd w:id="463"/>
      <w:bookmarkEnd w:id="464"/>
      <w:bookmarkEnd w:id="465"/>
    </w:p>
    <w:p w14:paraId="692524D4" w14:textId="77777777" w:rsidR="00FA7FA2" w:rsidRDefault="00FA7FA2" w:rsidP="00FA7FA2">
      <w:pPr>
        <w:pStyle w:val="Body"/>
      </w:pPr>
      <w:r>
        <w:t>Some modules may need configuration. To display the configuration dialog of a module click menu over the module and select ‘Configure’.</w:t>
      </w:r>
    </w:p>
    <w:p w14:paraId="5102C92F" w14:textId="77777777" w:rsidR="00FA7FA2" w:rsidRPr="005A36AA" w:rsidRDefault="00FA7FA2" w:rsidP="00FA7FA2">
      <w:pPr>
        <w:pStyle w:val="Body"/>
      </w:pPr>
      <w:r>
        <w:t>The possible configuration settings of each module are detailed in the respective module description.</w:t>
      </w:r>
    </w:p>
    <w:p w14:paraId="72ECE6B0" w14:textId="77777777" w:rsidR="00FA7FA2" w:rsidRDefault="00FA7FA2" w:rsidP="00FA7FA2">
      <w:pPr>
        <w:pStyle w:val="Heading2"/>
      </w:pPr>
      <w:bookmarkStart w:id="466" w:name="_Toc355280397"/>
      <w:bookmarkStart w:id="467" w:name="_Toc398023961"/>
      <w:bookmarkStart w:id="468" w:name="_Toc296956745"/>
      <w:r>
        <w:t>Processing Module Descriptions</w:t>
      </w:r>
      <w:bookmarkEnd w:id="466"/>
      <w:bookmarkEnd w:id="467"/>
      <w:bookmarkEnd w:id="468"/>
    </w:p>
    <w:p w14:paraId="055AED3F" w14:textId="77777777" w:rsidR="00FA7FA2" w:rsidRDefault="00FA7FA2" w:rsidP="00FA7FA2">
      <w:pPr>
        <w:pStyle w:val="Heading3"/>
      </w:pPr>
      <w:bookmarkStart w:id="469" w:name="_Toc355280398"/>
      <w:bookmarkStart w:id="470" w:name="_Toc398023962"/>
      <w:bookmarkStart w:id="471" w:name="_Toc296956746"/>
      <w:r>
        <w:t>Radiance to Reflectance Transformation</w:t>
      </w:r>
      <w:bookmarkEnd w:id="469"/>
      <w:bookmarkEnd w:id="470"/>
      <w:bookmarkEnd w:id="471"/>
    </w:p>
    <w:p w14:paraId="0C4C2E61" w14:textId="77777777" w:rsidR="00FA7FA2" w:rsidRDefault="00FA7FA2" w:rsidP="00FA7FA2">
      <w:pPr>
        <w:pStyle w:val="Body"/>
      </w:pPr>
      <w:r>
        <w:t>The module ‘Radiance to Reflectance’ is building ratios of target and reference panel radiances:</w:t>
      </w:r>
    </w:p>
    <w:p w14:paraId="619C0452" w14:textId="77777777" w:rsidR="00FA7FA2" w:rsidRDefault="00FA7FA2" w:rsidP="00FA7FA2">
      <w:pPr>
        <w:pStyle w:val="Formula"/>
      </w:pPr>
      <w:r>
        <w:rPr>
          <w:noProof/>
          <w:lang w:val="en-US"/>
        </w:rPr>
        <w:drawing>
          <wp:inline distT="0" distB="0" distL="0" distR="0" wp14:anchorId="3F208F94" wp14:editId="5F30F9A1">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9" cstate="print"/>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395EA9C3" w14:textId="77777777" w:rsidR="00FA7FA2" w:rsidRPr="00B07F17" w:rsidRDefault="00FA7FA2" w:rsidP="00FA7FA2">
      <w:pPr>
        <w:pStyle w:val="Body"/>
        <w:rPr>
          <w:caps/>
        </w:rPr>
      </w:pPr>
      <w:r>
        <w:t xml:space="preserve">As a prerequisite, datalinks of the type ‘Spectralon’ must exist between the target Spectra and the corresponding reference Spectra. For an explanation of how such links are created please refer to </w:t>
      </w:r>
      <w:r>
        <w:fldChar w:fldCharType="begin"/>
      </w:r>
      <w:r>
        <w:instrText xml:space="preserve"> REF _Ref356553971 \r \h  \* MERGEFORMAT </w:instrText>
      </w:r>
      <w:r>
        <w:fldChar w:fldCharType="separate"/>
      </w:r>
      <w:r w:rsidR="00057C13" w:rsidRPr="00057C13">
        <w:rPr>
          <w:rStyle w:val="CrossReference"/>
        </w:rPr>
        <w:t>10.1</w:t>
      </w:r>
      <w:r>
        <w:fldChar w:fldCharType="end"/>
      </w:r>
      <w:r w:rsidRPr="00427012">
        <w:rPr>
          <w:rStyle w:val="CrossReference"/>
        </w:rPr>
        <w:t xml:space="preserve"> </w:t>
      </w:r>
      <w:r>
        <w:fldChar w:fldCharType="begin"/>
      </w:r>
      <w:r>
        <w:instrText xml:space="preserve"> REF _Ref356553971 \h  \* MERGEFORMAT </w:instrText>
      </w:r>
      <w:r>
        <w:fldChar w:fldCharType="separate"/>
      </w:r>
      <w:r w:rsidR="00057C13" w:rsidRPr="00057C13">
        <w:rPr>
          <w:rStyle w:val="CrossReference"/>
        </w:rPr>
        <w:t>Managing Target-Reference Links</w:t>
      </w:r>
      <w:r>
        <w:fldChar w:fldCharType="end"/>
      </w:r>
      <w:r>
        <w:t>.</w:t>
      </w:r>
    </w:p>
    <w:p w14:paraId="7FA36DDC" w14:textId="77777777" w:rsidR="00FA7FA2" w:rsidRDefault="00FA7FA2" w:rsidP="00FA7FA2">
      <w:pPr>
        <w:pStyle w:val="Heading3"/>
      </w:pPr>
      <w:bookmarkStart w:id="472" w:name="_Ref97735916"/>
      <w:bookmarkStart w:id="473" w:name="_Toc355280399"/>
      <w:bookmarkStart w:id="474" w:name="_Toc398023963"/>
      <w:bookmarkStart w:id="475" w:name="_Toc296956747"/>
      <w:r>
        <w:t>Reference Panel Correction Factors</w:t>
      </w:r>
      <w:bookmarkEnd w:id="472"/>
      <w:bookmarkEnd w:id="473"/>
      <w:bookmarkEnd w:id="474"/>
      <w:bookmarkEnd w:id="475"/>
    </w:p>
    <w:p w14:paraId="3BBA90D3" w14:textId="77777777" w:rsidR="00FA7FA2" w:rsidRDefault="00FA7FA2" w:rsidP="00FA7FA2">
      <w:pPr>
        <w:pStyle w:val="Body"/>
      </w:pPr>
      <w:r>
        <w:t>This module retrieves the correction factors for all reference panels that were used during data acquisition of the Spectra contained by the input space.</w:t>
      </w:r>
    </w:p>
    <w:p w14:paraId="7F52CAE3" w14:textId="77777777" w:rsidR="00FA7FA2" w:rsidRDefault="00FA7FA2" w:rsidP="00FA7FA2">
      <w:pPr>
        <w:pStyle w:val="Body"/>
      </w:pPr>
      <w:r>
        <w:t>As prerequisites, a reference panel must be set for the input Spectra using the Metadata Editor (</w:t>
      </w:r>
      <w:r>
        <w:fldChar w:fldCharType="begin"/>
      </w:r>
      <w:r>
        <w:instrText xml:space="preserve"> REF _Ref97354438 \h  \* MERGEFORMAT </w:instrText>
      </w:r>
      <w:r>
        <w:fldChar w:fldCharType="separate"/>
      </w:r>
      <w:r w:rsidR="00057C13">
        <w:t xml:space="preserve">Figure </w:t>
      </w:r>
      <w:r w:rsidR="00057C13">
        <w:rPr>
          <w:noProof/>
        </w:rPr>
        <w:t>75</w:t>
      </w:r>
      <w:r>
        <w:fldChar w:fldCharType="end"/>
      </w:r>
      <w:r>
        <w:t xml:space="preserve">) and calibration data for the panel must have been loaded to the database. Calibration data loading is a task of the system administrator. For details on the reference panel administration see </w:t>
      </w:r>
      <w:r w:rsidR="005C56C3" w:rsidRPr="005C56C3">
        <w:rPr>
          <w:i/>
        </w:rPr>
        <w:t xml:space="preserve">Section </w:t>
      </w:r>
      <w:r w:rsidRPr="005C56C3">
        <w:rPr>
          <w:i/>
        </w:rPr>
        <w:fldChar w:fldCharType="begin"/>
      </w:r>
      <w:r w:rsidRPr="005C56C3">
        <w:rPr>
          <w:i/>
        </w:rPr>
        <w:instrText xml:space="preserve"> REF _Ref97355090 \r \h  \* MERGEFORMAT </w:instrText>
      </w:r>
      <w:r w:rsidRPr="005C56C3">
        <w:rPr>
          <w:i/>
        </w:rPr>
        <w:fldChar w:fldCharType="separate"/>
      </w:r>
      <w:r w:rsidR="00057C13">
        <w:rPr>
          <w:b/>
          <w:i/>
        </w:rPr>
        <w:t>Error! Reference source not found.</w:t>
      </w:r>
      <w:r w:rsidRPr="005C56C3">
        <w:rPr>
          <w:i/>
        </w:rPr>
        <w:fldChar w:fldCharType="end"/>
      </w:r>
      <w:r w:rsidR="005C56C3" w:rsidRPr="005C56C3">
        <w:rPr>
          <w:i/>
        </w:rPr>
        <w:t xml:space="preserve"> </w:t>
      </w:r>
      <w:r w:rsidR="005C56C3" w:rsidRPr="005C56C3">
        <w:rPr>
          <w:i/>
        </w:rPr>
        <w:fldChar w:fldCharType="begin"/>
      </w:r>
      <w:r w:rsidR="005C56C3" w:rsidRPr="005C56C3">
        <w:rPr>
          <w:i/>
        </w:rPr>
        <w:instrText xml:space="preserve"> REF _Ref413411823 \h </w:instrText>
      </w:r>
      <w:r w:rsidR="005C56C3">
        <w:rPr>
          <w:i/>
        </w:rPr>
        <w:instrText xml:space="preserve"> \* MERGEFORMAT </w:instrText>
      </w:r>
      <w:r w:rsidR="005C56C3" w:rsidRPr="005C56C3">
        <w:rPr>
          <w:i/>
        </w:rPr>
      </w:r>
      <w:r w:rsidR="005C56C3" w:rsidRPr="005C56C3">
        <w:rPr>
          <w:i/>
        </w:rPr>
        <w:fldChar w:fldCharType="separate"/>
      </w:r>
      <w:r w:rsidR="00057C13" w:rsidRPr="00057C13">
        <w:rPr>
          <w:i/>
        </w:rPr>
        <w:t>Instrument admin.</w:t>
      </w:r>
      <w:r w:rsidR="005C56C3" w:rsidRPr="005C56C3">
        <w:rPr>
          <w:i/>
        </w:rPr>
        <w:fldChar w:fldCharType="end"/>
      </w:r>
      <w:r>
        <w:t>.</w:t>
      </w:r>
    </w:p>
    <w:p w14:paraId="263E574F" w14:textId="77777777" w:rsidR="00FA7FA2" w:rsidRDefault="00FA7FA2" w:rsidP="00FA7FA2">
      <w:pPr>
        <w:pStyle w:val="Figure"/>
      </w:pPr>
      <w:r>
        <w:rPr>
          <w:lang w:val="en-US" w:eastAsia="en-US"/>
        </w:rPr>
        <w:lastRenderedPageBreak/>
        <w:drawing>
          <wp:inline distT="0" distB="0" distL="0" distR="0" wp14:anchorId="74E57FA9" wp14:editId="235F5EFF">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0" cstate="print"/>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40A83A74" w14:textId="77777777" w:rsidR="00FA7FA2" w:rsidRDefault="00FA7FA2" w:rsidP="00FA7FA2">
      <w:pPr>
        <w:pStyle w:val="Caption"/>
      </w:pPr>
      <w:bookmarkStart w:id="476" w:name="_Ref97354438"/>
      <w:r>
        <w:t xml:space="preserve">Figure </w:t>
      </w:r>
      <w:r>
        <w:fldChar w:fldCharType="begin"/>
      </w:r>
      <w:r>
        <w:instrText xml:space="preserve"> SEQ Figure \* ARABIC </w:instrText>
      </w:r>
      <w:r>
        <w:fldChar w:fldCharType="separate"/>
      </w:r>
      <w:r w:rsidR="00057C13">
        <w:rPr>
          <w:noProof/>
        </w:rPr>
        <w:t>75</w:t>
      </w:r>
      <w:r>
        <w:rPr>
          <w:noProof/>
        </w:rPr>
        <w:fldChar w:fldCharType="end"/>
      </w:r>
      <w:bookmarkEnd w:id="476"/>
      <w:r>
        <w:t>: Reference panel setting in the Metadata Editor</w:t>
      </w:r>
    </w:p>
    <w:p w14:paraId="10D75C4B" w14:textId="77777777" w:rsidR="00FA7FA2" w:rsidRDefault="00FA7FA2" w:rsidP="00FA7FA2">
      <w:pPr>
        <w:pStyle w:val="Body"/>
      </w:pPr>
      <w:r>
        <w:t>If no calibration data can be found, a warning is displayed and the module creates no output space.</w:t>
      </w:r>
    </w:p>
    <w:p w14:paraId="30FC6F28" w14:textId="77777777" w:rsidR="00FA7FA2" w:rsidRDefault="00FA7FA2" w:rsidP="00FA7FA2">
      <w:pPr>
        <w:pStyle w:val="Body"/>
      </w:pPr>
      <w:r>
        <w:fldChar w:fldCharType="begin"/>
      </w:r>
      <w:r>
        <w:instrText xml:space="preserve"> REF _Ref97354667 \h  \* MERGEFORMAT </w:instrText>
      </w:r>
      <w:r>
        <w:fldChar w:fldCharType="separate"/>
      </w:r>
      <w:r w:rsidR="00057C13">
        <w:t xml:space="preserve">Figure </w:t>
      </w:r>
      <w:r w:rsidR="00057C13">
        <w:rPr>
          <w:noProof/>
        </w:rPr>
        <w:t>76</w:t>
      </w:r>
      <w:r>
        <w:fldChar w:fldCharType="end"/>
      </w:r>
      <w:r>
        <w:t xml:space="preserve"> shows a processing chain that selects the panel correction factors and plots using a Spectral line plot (</w:t>
      </w:r>
      <w:r>
        <w:fldChar w:fldCharType="begin"/>
      </w:r>
      <w:r>
        <w:instrText xml:space="preserve"> REF _Ref97354714 \h  \* MERGEFORMAT </w:instrText>
      </w:r>
      <w:r>
        <w:fldChar w:fldCharType="separate"/>
      </w:r>
      <w:r w:rsidR="00057C13">
        <w:t xml:space="preserve">Figure </w:t>
      </w:r>
      <w:r w:rsidR="00057C13">
        <w:rPr>
          <w:noProof/>
        </w:rPr>
        <w:t>77</w:t>
      </w:r>
      <w:r>
        <w:fldChar w:fldCharType="end"/>
      </w:r>
      <w:r>
        <w:t>).</w:t>
      </w:r>
    </w:p>
    <w:p w14:paraId="5F411710" w14:textId="77777777" w:rsidR="00FA7FA2" w:rsidRDefault="00FA7FA2" w:rsidP="00FA7FA2">
      <w:pPr>
        <w:pStyle w:val="Figure"/>
      </w:pPr>
      <w:r>
        <w:rPr>
          <w:lang w:val="en-US" w:eastAsia="en-US"/>
        </w:rPr>
        <w:drawing>
          <wp:inline distT="0" distB="0" distL="0" distR="0" wp14:anchorId="1CCC25FE" wp14:editId="5EDA5471">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1" cstate="print"/>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5F1EB03B" w14:textId="77777777" w:rsidR="00FA7FA2" w:rsidRDefault="00FA7FA2" w:rsidP="00FA7FA2">
      <w:pPr>
        <w:pStyle w:val="Caption"/>
      </w:pPr>
      <w:bookmarkStart w:id="477" w:name="_Ref97354667"/>
      <w:r>
        <w:t xml:space="preserve">Figure </w:t>
      </w:r>
      <w:r>
        <w:fldChar w:fldCharType="begin"/>
      </w:r>
      <w:r>
        <w:instrText xml:space="preserve"> SEQ Figure \* ARABIC </w:instrText>
      </w:r>
      <w:r>
        <w:fldChar w:fldCharType="separate"/>
      </w:r>
      <w:r w:rsidR="00057C13">
        <w:rPr>
          <w:noProof/>
        </w:rPr>
        <w:t>76</w:t>
      </w:r>
      <w:r>
        <w:rPr>
          <w:noProof/>
        </w:rPr>
        <w:fldChar w:fldCharType="end"/>
      </w:r>
      <w:bookmarkEnd w:id="477"/>
      <w:r>
        <w:t>: Processing chain selecting the correction factors and plotting them as a Spectrum.</w:t>
      </w:r>
    </w:p>
    <w:p w14:paraId="375BA518" w14:textId="77777777" w:rsidR="00FA7FA2" w:rsidRDefault="00FA7FA2" w:rsidP="00FA7FA2">
      <w:pPr>
        <w:pStyle w:val="Figure"/>
      </w:pPr>
      <w:r>
        <w:rPr>
          <w:lang w:val="en-US" w:eastAsia="en-US"/>
        </w:rPr>
        <w:drawing>
          <wp:inline distT="0" distB="0" distL="0" distR="0" wp14:anchorId="78E664B7" wp14:editId="39B2AF6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2" cstate="print"/>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51D96581" w14:textId="77777777" w:rsidR="00FA7FA2" w:rsidRDefault="00FA7FA2" w:rsidP="00FA7FA2">
      <w:pPr>
        <w:pStyle w:val="Caption"/>
      </w:pPr>
      <w:bookmarkStart w:id="478" w:name="_Ref97354714"/>
      <w:r>
        <w:t xml:space="preserve">Figure </w:t>
      </w:r>
      <w:r>
        <w:fldChar w:fldCharType="begin"/>
      </w:r>
      <w:r>
        <w:instrText xml:space="preserve"> SEQ Figure \* ARABIC </w:instrText>
      </w:r>
      <w:r>
        <w:fldChar w:fldCharType="separate"/>
      </w:r>
      <w:r w:rsidR="00057C13">
        <w:rPr>
          <w:noProof/>
        </w:rPr>
        <w:t>77</w:t>
      </w:r>
      <w:r>
        <w:rPr>
          <w:noProof/>
        </w:rPr>
        <w:fldChar w:fldCharType="end"/>
      </w:r>
      <w:bookmarkEnd w:id="478"/>
      <w:r>
        <w:t>: Reference panel correction factors</w:t>
      </w:r>
    </w:p>
    <w:p w14:paraId="1C17F343" w14:textId="77777777" w:rsidR="00FA7FA2" w:rsidRDefault="00FA7FA2" w:rsidP="00FA7FA2">
      <w:pPr>
        <w:pStyle w:val="Heading3"/>
      </w:pPr>
      <w:bookmarkStart w:id="479" w:name="_Ref97735928"/>
      <w:bookmarkStart w:id="480" w:name="_Toc355280400"/>
      <w:bookmarkStart w:id="481" w:name="_Toc398023964"/>
      <w:bookmarkStart w:id="482" w:name="_Toc296956748"/>
      <w:r>
        <w:t>Correct for Reference Panel Non-Idealness</w:t>
      </w:r>
      <w:bookmarkEnd w:id="479"/>
      <w:bookmarkEnd w:id="480"/>
      <w:bookmarkEnd w:id="481"/>
      <w:bookmarkEnd w:id="482"/>
    </w:p>
    <w:p w14:paraId="5DDC0C4F" w14:textId="77777777" w:rsidR="00FA7FA2" w:rsidRDefault="00FA7FA2" w:rsidP="00FA7FA2">
      <w:pPr>
        <w:pStyle w:val="Body"/>
      </w:pPr>
      <w:r>
        <w:t>This module applies calibration factors to correct Spectra for the reference panel non-idealness. These correction factors are selected from the database using the ‘Reference Panel Correction Factors’ module.</w:t>
      </w:r>
    </w:p>
    <w:p w14:paraId="5DD10AAA" w14:textId="77777777" w:rsidR="00FA7FA2" w:rsidRDefault="00FA7FA2" w:rsidP="00FA7FA2">
      <w:pPr>
        <w:pStyle w:val="Body"/>
      </w:pPr>
      <w:r>
        <w:t>The module requires two inputs: the Spectra to be corrected and the correction factors. The input space selection dialog offers the according choices (</w:t>
      </w:r>
      <w:r>
        <w:fldChar w:fldCharType="begin"/>
      </w:r>
      <w:r>
        <w:instrText xml:space="preserve"> REF _Ref97356042 \h  \* MERGEFORMAT </w:instrText>
      </w:r>
      <w:r>
        <w:fldChar w:fldCharType="separate"/>
      </w:r>
      <w:r w:rsidR="00057C13">
        <w:t xml:space="preserve">Figure </w:t>
      </w:r>
      <w:r w:rsidR="00057C13">
        <w:rPr>
          <w:noProof/>
        </w:rPr>
        <w:t>78</w:t>
      </w:r>
      <w:r>
        <w:fldChar w:fldCharType="end"/>
      </w:r>
      <w:r>
        <w:t>).</w:t>
      </w:r>
    </w:p>
    <w:p w14:paraId="3792FF0A" w14:textId="77777777" w:rsidR="00FA7FA2" w:rsidRDefault="00FA7FA2" w:rsidP="00FA7FA2">
      <w:pPr>
        <w:pStyle w:val="Figure"/>
      </w:pPr>
      <w:r>
        <w:rPr>
          <w:lang w:val="en-US" w:eastAsia="en-US"/>
        </w:rPr>
        <w:drawing>
          <wp:inline distT="0" distB="0" distL="0" distR="0" wp14:anchorId="16FEC920" wp14:editId="47767C88">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3" cstate="print"/>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1D4EEFF6" w14:textId="77777777" w:rsidR="00FA7FA2" w:rsidRDefault="00FA7FA2" w:rsidP="00FA7FA2">
      <w:pPr>
        <w:pStyle w:val="Caption"/>
      </w:pPr>
      <w:bookmarkStart w:id="483" w:name="_Ref97356042"/>
      <w:r>
        <w:t xml:space="preserve">Figure </w:t>
      </w:r>
      <w:r>
        <w:fldChar w:fldCharType="begin"/>
      </w:r>
      <w:r>
        <w:instrText xml:space="preserve"> SEQ Figure \* ARABIC </w:instrText>
      </w:r>
      <w:r>
        <w:fldChar w:fldCharType="separate"/>
      </w:r>
      <w:r w:rsidR="00057C13">
        <w:rPr>
          <w:noProof/>
        </w:rPr>
        <w:t>78</w:t>
      </w:r>
      <w:r>
        <w:rPr>
          <w:noProof/>
        </w:rPr>
        <w:fldChar w:fldCharType="end"/>
      </w:r>
      <w:bookmarkEnd w:id="483"/>
      <w:r>
        <w:t>: Input space selection for the ‘Correct for Panel’ module</w:t>
      </w:r>
    </w:p>
    <w:p w14:paraId="78587539" w14:textId="77777777" w:rsidR="00FA7FA2" w:rsidRPr="00D301D6" w:rsidRDefault="00FA7FA2" w:rsidP="00FA7FA2">
      <w:pPr>
        <w:pStyle w:val="Body"/>
      </w:pPr>
      <w:r>
        <w:t xml:space="preserve">Note that the dimensions of the spaces holding the Spectra and correction factors must be identical (a check on the wavelengths is not carried out). In the example shown in </w:t>
      </w:r>
      <w:r>
        <w:fldChar w:fldCharType="begin"/>
      </w:r>
      <w:r>
        <w:instrText xml:space="preserve"> REF _Ref97356180 \h  \* MERGEFORMAT </w:instrText>
      </w:r>
      <w:r>
        <w:fldChar w:fldCharType="separate"/>
      </w:r>
      <w:r w:rsidR="00057C13">
        <w:t xml:space="preserve">Figure </w:t>
      </w:r>
      <w:r w:rsidR="00057C13">
        <w:rPr>
          <w:noProof/>
        </w:rPr>
        <w:t>79</w:t>
      </w:r>
      <w:r>
        <w:fldChar w:fldCharType="end"/>
      </w:r>
      <w:r w:rsidR="00E527DC">
        <w:t>9</w:t>
      </w:r>
      <w:r>
        <w:t xml:space="preserve"> a waveband filtering is applied to the correction factors as these were measured with a larger wavelength range.</w:t>
      </w:r>
    </w:p>
    <w:p w14:paraId="74960922" w14:textId="77777777" w:rsidR="00FA7FA2" w:rsidRDefault="00FA7FA2" w:rsidP="00FA7FA2">
      <w:pPr>
        <w:pStyle w:val="Figure"/>
      </w:pPr>
      <w:r>
        <w:rPr>
          <w:lang w:val="en-US" w:eastAsia="en-US"/>
        </w:rPr>
        <w:lastRenderedPageBreak/>
        <w:drawing>
          <wp:inline distT="0" distB="0" distL="0" distR="0" wp14:anchorId="2794582E" wp14:editId="0107B056">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4" cstate="print"/>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3AE96040" w14:textId="542772BC" w:rsidR="00FA7FA2" w:rsidRDefault="00FA7FA2" w:rsidP="00FA7FA2">
      <w:pPr>
        <w:pStyle w:val="Caption"/>
      </w:pPr>
      <w:bookmarkStart w:id="484" w:name="_Ref97356180"/>
      <w:r>
        <w:t xml:space="preserve">Figure </w:t>
      </w:r>
      <w:r>
        <w:fldChar w:fldCharType="begin"/>
      </w:r>
      <w:r>
        <w:instrText xml:space="preserve"> SEQ Figure \* ARABIC </w:instrText>
      </w:r>
      <w:r>
        <w:fldChar w:fldCharType="separate"/>
      </w:r>
      <w:r w:rsidR="00057C13">
        <w:rPr>
          <w:noProof/>
        </w:rPr>
        <w:t>79</w:t>
      </w:r>
      <w:r>
        <w:rPr>
          <w:noProof/>
        </w:rPr>
        <w:fldChar w:fldCharType="end"/>
      </w:r>
      <w:bookmarkEnd w:id="484"/>
      <w:r>
        <w:t>: Space Processing Network for reference panel correction</w:t>
      </w:r>
    </w:p>
    <w:p w14:paraId="261E5DAE" w14:textId="77777777" w:rsidR="00FA7FA2" w:rsidRDefault="00FA7FA2" w:rsidP="00FA7FA2">
      <w:pPr>
        <w:pStyle w:val="Body"/>
      </w:pPr>
      <w:r>
        <w:t>The panel correction can be applied to radiance or reflectance values. However, correcting radiances for the panel will only make sense if followed by a radiance to reflectance conversion such that:</w:t>
      </w:r>
    </w:p>
    <w:p w14:paraId="75FC9B4C" w14:textId="77777777" w:rsidR="00FA7FA2" w:rsidRDefault="00FA7FA2" w:rsidP="00FA7FA2">
      <w:pPr>
        <w:pStyle w:val="Body"/>
      </w:pPr>
      <w:r>
        <w:rPr>
          <w:noProof/>
          <w:lang w:val="en-US"/>
        </w:rPr>
        <w:drawing>
          <wp:inline distT="0" distB="0" distL="0" distR="0" wp14:anchorId="1F047BA2" wp14:editId="0A07A5A9">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5" cstate="print"/>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76DEB090" w14:textId="77777777" w:rsidR="00FA7FA2" w:rsidRDefault="00FA7FA2" w:rsidP="00FA7FA2">
      <w:pPr>
        <w:pStyle w:val="Body"/>
      </w:pPr>
      <w:r>
        <w:t>The correction procedure can handle multiple reference panels and multiple calibration coefficients and will apply the correct coefficients to the appropriate Spectra.</w:t>
      </w:r>
    </w:p>
    <w:p w14:paraId="58286B30" w14:textId="77777777" w:rsidR="00FA7FA2" w:rsidRDefault="00FA7FA2" w:rsidP="00FA7FA2">
      <w:pPr>
        <w:pStyle w:val="Heading3"/>
      </w:pPr>
      <w:bookmarkStart w:id="485" w:name="_Toc355280401"/>
      <w:bookmarkStart w:id="486" w:name="_Toc398023965"/>
      <w:bookmarkStart w:id="487" w:name="_Toc296956749"/>
      <w:r>
        <w:t>Delta</w:t>
      </w:r>
      <w:bookmarkEnd w:id="485"/>
      <w:bookmarkEnd w:id="486"/>
      <w:bookmarkEnd w:id="487"/>
    </w:p>
    <w:p w14:paraId="21A4F96A" w14:textId="77777777" w:rsidR="00FA7FA2" w:rsidRDefault="00FA7FA2" w:rsidP="00FA7FA2">
      <w:pPr>
        <w:pStyle w:val="Body"/>
      </w:pPr>
      <w:r>
        <w:t>This module calculates a delta value, i.e. the difference between two inputs A and B:</w:t>
      </w:r>
    </w:p>
    <w:p w14:paraId="51011D57" w14:textId="77777777" w:rsidR="00FA7FA2" w:rsidRDefault="00FA7FA2" w:rsidP="00FA7FA2">
      <w:pPr>
        <w:pStyle w:val="Formula"/>
      </w:pPr>
      <w:r>
        <w:t>Delta = A – B</w:t>
      </w:r>
    </w:p>
    <w:p w14:paraId="32CF7789" w14:textId="77777777" w:rsidR="00FA7FA2" w:rsidRDefault="00FA7FA2" w:rsidP="00FA7FA2">
      <w:pPr>
        <w:pStyle w:val="Body"/>
      </w:pPr>
      <w:r>
        <w:t>where:</w:t>
      </w:r>
    </w:p>
    <w:p w14:paraId="5C298FF2" w14:textId="77777777" w:rsidR="00FA7FA2" w:rsidRPr="0008201A" w:rsidRDefault="00FA7FA2" w:rsidP="00FA7FA2">
      <w:pPr>
        <w:pStyle w:val="Body"/>
      </w:pPr>
      <w:r>
        <w:t>A, B = MxN matrix of M Spectra of dimensionality N</w:t>
      </w:r>
    </w:p>
    <w:p w14:paraId="41841433" w14:textId="77777777" w:rsidR="00FA7FA2" w:rsidRDefault="00FA7FA2" w:rsidP="00FA7FA2">
      <w:pPr>
        <w:pStyle w:val="Body"/>
      </w:pPr>
      <w:r>
        <w:t>Thus, a delta vector is calculated by:</w:t>
      </w:r>
    </w:p>
    <w:p w14:paraId="0307C7D7" w14:textId="77777777" w:rsidR="00FA7FA2" w:rsidRDefault="00FA7FA2" w:rsidP="00FA7FA2">
      <w:pPr>
        <w:pStyle w:val="Formula"/>
      </w:pPr>
      <w:r>
        <w:rPr>
          <w:noProof/>
          <w:lang w:val="en-US"/>
        </w:rPr>
        <w:drawing>
          <wp:inline distT="0" distB="0" distL="0" distR="0" wp14:anchorId="626AFF06" wp14:editId="3DC67B55">
            <wp:extent cx="778510" cy="22479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778510" cy="224790"/>
                    </a:xfrm>
                    <a:prstGeom prst="rect">
                      <a:avLst/>
                    </a:prstGeom>
                    <a:noFill/>
                    <a:ln>
                      <a:noFill/>
                    </a:ln>
                  </pic:spPr>
                </pic:pic>
              </a:graphicData>
            </a:graphic>
          </wp:inline>
        </w:drawing>
      </w:r>
    </w:p>
    <w:p w14:paraId="5C8A3861" w14:textId="77777777" w:rsidR="00FA7FA2" w:rsidRDefault="00FA7FA2" w:rsidP="00FA7FA2">
      <w:pPr>
        <w:pStyle w:val="Body"/>
      </w:pPr>
      <w:r>
        <w:t>where m = {1…M}</w:t>
      </w:r>
    </w:p>
    <w:p w14:paraId="3DA1C0B3" w14:textId="77777777" w:rsidR="00FA7FA2" w:rsidRDefault="00FA7FA2" w:rsidP="00FA7FA2">
      <w:pPr>
        <w:pStyle w:val="Body"/>
      </w:pPr>
      <w:r>
        <w:t>This implies that the input spaces must have identical number of vectors and dimensionalities.</w:t>
      </w:r>
    </w:p>
    <w:p w14:paraId="016A6D3F" w14:textId="77777777" w:rsidR="00FA7FA2" w:rsidRDefault="00FA7FA2" w:rsidP="00FA7FA2">
      <w:pPr>
        <w:pStyle w:val="Body"/>
      </w:pPr>
      <w:r>
        <w:t>The delta module takes two input spaces (</w:t>
      </w:r>
      <w:r>
        <w:fldChar w:fldCharType="begin"/>
      </w:r>
      <w:r>
        <w:instrText xml:space="preserve"> REF _Ref97362822 \h  \* MERGEFORMAT </w:instrText>
      </w:r>
      <w:r>
        <w:fldChar w:fldCharType="separate"/>
      </w:r>
      <w:r w:rsidR="00057C13">
        <w:t xml:space="preserve">Figure </w:t>
      </w:r>
      <w:r w:rsidR="00057C13">
        <w:rPr>
          <w:noProof/>
        </w:rPr>
        <w:t>80</w:t>
      </w:r>
      <w:r>
        <w:fldChar w:fldCharType="end"/>
      </w:r>
      <w:r>
        <w:t>):</w:t>
      </w:r>
    </w:p>
    <w:p w14:paraId="6AEDB1AC" w14:textId="77777777" w:rsidR="00FA7FA2" w:rsidRDefault="00FA7FA2" w:rsidP="00FA7FA2">
      <w:pPr>
        <w:pStyle w:val="Figure"/>
      </w:pPr>
      <w:r>
        <w:rPr>
          <w:lang w:val="en-US" w:eastAsia="en-US"/>
        </w:rPr>
        <w:drawing>
          <wp:inline distT="0" distB="0" distL="0" distR="0" wp14:anchorId="02764E7D" wp14:editId="0FADC663">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37" cstate="print"/>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3BC5FEA2" w14:textId="77777777" w:rsidR="00FA7FA2" w:rsidRDefault="00FA7FA2" w:rsidP="00FA7FA2">
      <w:pPr>
        <w:pStyle w:val="Caption"/>
      </w:pPr>
      <w:bookmarkStart w:id="488" w:name="_Ref97362822"/>
      <w:r>
        <w:t xml:space="preserve">Figure </w:t>
      </w:r>
      <w:r>
        <w:fldChar w:fldCharType="begin"/>
      </w:r>
      <w:r>
        <w:instrText xml:space="preserve"> SEQ Figure \* ARABIC </w:instrText>
      </w:r>
      <w:r>
        <w:fldChar w:fldCharType="separate"/>
      </w:r>
      <w:r w:rsidR="00057C13">
        <w:rPr>
          <w:noProof/>
        </w:rPr>
        <w:t>80</w:t>
      </w:r>
      <w:r>
        <w:rPr>
          <w:noProof/>
        </w:rPr>
        <w:fldChar w:fldCharType="end"/>
      </w:r>
      <w:bookmarkEnd w:id="488"/>
      <w:r>
        <w:t>: Input space selection for the Delta module</w:t>
      </w:r>
    </w:p>
    <w:p w14:paraId="35C6687D" w14:textId="77777777" w:rsidR="00FA7FA2" w:rsidRDefault="00FA7FA2" w:rsidP="00FA7FA2">
      <w:pPr>
        <w:pStyle w:val="Figure"/>
      </w:pPr>
      <w:r>
        <w:lastRenderedPageBreak/>
        <w:t xml:space="preserve">A possible use is the calculation of the difference between recorded reflectance and reference panel corrected reflectance. </w:t>
      </w:r>
      <w:r>
        <w:fldChar w:fldCharType="begin"/>
      </w:r>
      <w:r>
        <w:instrText xml:space="preserve"> REF _Ref97362654 \h </w:instrText>
      </w:r>
      <w:r>
        <w:fldChar w:fldCharType="separate"/>
      </w:r>
      <w:r w:rsidR="00057C13">
        <w:t>Figure 81</w:t>
      </w:r>
      <w:r>
        <w:fldChar w:fldCharType="end"/>
      </w:r>
      <w:r>
        <w:t xml:space="preserve"> shows a processing network for this purpose and </w:t>
      </w:r>
      <w:r>
        <w:fldChar w:fldCharType="begin"/>
      </w:r>
      <w:r>
        <w:instrText xml:space="preserve"> REF _Ref97362692 \h </w:instrText>
      </w:r>
      <w:r>
        <w:fldChar w:fldCharType="separate"/>
      </w:r>
      <w:r w:rsidR="00057C13">
        <w:t>Figure 82</w:t>
      </w:r>
      <w:r>
        <w:fldChar w:fldCharType="end"/>
      </w:r>
      <w:r>
        <w:t xml:space="preserve"> shows the according Spectral plots generated by the network.</w:t>
      </w:r>
    </w:p>
    <w:p w14:paraId="17A362DF" w14:textId="77777777" w:rsidR="00FA7FA2" w:rsidRDefault="00FA7FA2" w:rsidP="00FA7FA2">
      <w:pPr>
        <w:pStyle w:val="Figure"/>
      </w:pPr>
      <w:r>
        <w:rPr>
          <w:lang w:val="en-US" w:eastAsia="en-US"/>
        </w:rPr>
        <w:drawing>
          <wp:inline distT="0" distB="0" distL="0" distR="0" wp14:anchorId="18A0878E" wp14:editId="617D16EB">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8" cstate="print"/>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7214C838" w14:textId="77777777" w:rsidR="00FA7FA2" w:rsidRDefault="00FA7FA2" w:rsidP="00FA7FA2">
      <w:pPr>
        <w:pStyle w:val="Caption"/>
      </w:pPr>
      <w:bookmarkStart w:id="489" w:name="_Ref97362654"/>
      <w:r>
        <w:t xml:space="preserve">Figure </w:t>
      </w:r>
      <w:r>
        <w:fldChar w:fldCharType="begin"/>
      </w:r>
      <w:r>
        <w:instrText xml:space="preserve"> SEQ Figure \* ARABIC </w:instrText>
      </w:r>
      <w:r>
        <w:fldChar w:fldCharType="separate"/>
      </w:r>
      <w:r w:rsidR="00057C13">
        <w:rPr>
          <w:noProof/>
        </w:rPr>
        <w:t>81</w:t>
      </w:r>
      <w:r>
        <w:rPr>
          <w:noProof/>
        </w:rPr>
        <w:fldChar w:fldCharType="end"/>
      </w:r>
      <w:bookmarkEnd w:id="489"/>
      <w:r>
        <w:t>: Space Processing Network for the panel correction and delta calculation</w:t>
      </w:r>
    </w:p>
    <w:tbl>
      <w:tblPr>
        <w:tblStyle w:val="TableGrid"/>
        <w:tblW w:w="0" w:type="auto"/>
        <w:tblLook w:val="00A0" w:firstRow="1" w:lastRow="0" w:firstColumn="1" w:lastColumn="0" w:noHBand="0" w:noVBand="0"/>
      </w:tblPr>
      <w:tblGrid>
        <w:gridCol w:w="3096"/>
        <w:gridCol w:w="3061"/>
        <w:gridCol w:w="3085"/>
      </w:tblGrid>
      <w:tr w:rsidR="00FA7FA2" w14:paraId="0F89E33E" w14:textId="77777777" w:rsidTr="00710979">
        <w:tc>
          <w:tcPr>
            <w:tcW w:w="3206" w:type="dxa"/>
          </w:tcPr>
          <w:p w14:paraId="225209ED" w14:textId="77777777" w:rsidR="00FA7FA2" w:rsidRPr="0008201A" w:rsidRDefault="00FA7FA2" w:rsidP="00710979">
            <w:r>
              <w:rPr>
                <w:noProof/>
                <w:lang w:val="en-US"/>
              </w:rPr>
              <w:drawing>
                <wp:inline distT="0" distB="0" distL="0" distR="0" wp14:anchorId="16E52864" wp14:editId="704B30D5">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39" cstate="print"/>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40538D0F" w14:textId="77777777" w:rsidR="00FA7FA2" w:rsidRPr="0008201A" w:rsidRDefault="00FA7FA2" w:rsidP="00710979">
            <w:r>
              <w:rPr>
                <w:noProof/>
                <w:lang w:val="en-US"/>
              </w:rPr>
              <w:drawing>
                <wp:inline distT="0" distB="0" distL="0" distR="0" wp14:anchorId="0F9D578A" wp14:editId="2233FBDD">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0" cstate="print"/>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6057489F" w14:textId="77777777" w:rsidR="00FA7FA2" w:rsidRPr="0008201A" w:rsidRDefault="00FA7FA2" w:rsidP="00710979">
            <w:r w:rsidRPr="0008201A">
              <w:rPr>
                <w:noProof/>
                <w:lang w:val="en-US"/>
              </w:rPr>
              <w:drawing>
                <wp:inline distT="0" distB="0" distL="0" distR="0" wp14:anchorId="3F51FFA3" wp14:editId="47C8EC74">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41" cstate="print"/>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37DF6F15" w14:textId="77777777" w:rsidR="00FA7FA2" w:rsidRDefault="00FA7FA2" w:rsidP="00FA7FA2">
      <w:pPr>
        <w:pStyle w:val="Caption"/>
      </w:pPr>
      <w:bookmarkStart w:id="490" w:name="_Ref97362692"/>
      <w:r>
        <w:t xml:space="preserve">Figure </w:t>
      </w:r>
      <w:r>
        <w:fldChar w:fldCharType="begin"/>
      </w:r>
      <w:r>
        <w:instrText xml:space="preserve"> SEQ Figure \* ARABIC </w:instrText>
      </w:r>
      <w:r>
        <w:fldChar w:fldCharType="separate"/>
      </w:r>
      <w:r w:rsidR="00057C13">
        <w:rPr>
          <w:noProof/>
        </w:rPr>
        <w:t>82</w:t>
      </w:r>
      <w:r>
        <w:rPr>
          <w:noProof/>
        </w:rPr>
        <w:fldChar w:fldCharType="end"/>
      </w:r>
      <w:bookmarkEnd w:id="490"/>
      <w:r>
        <w:t>: Spectral plots of: input Spectrum (left), panel corrected Spectrum (middle) and delta Spectrum (left)</w:t>
      </w:r>
    </w:p>
    <w:p w14:paraId="11B53CE4" w14:textId="77777777" w:rsidR="00FA7FA2" w:rsidRDefault="00FA7FA2" w:rsidP="00FA7FA2">
      <w:pPr>
        <w:pStyle w:val="Heading3"/>
      </w:pPr>
      <w:bookmarkStart w:id="491" w:name="_Toc355280402"/>
      <w:bookmarkStart w:id="492" w:name="_Toc398023966"/>
      <w:bookmarkStart w:id="493" w:name="_Toc296956750"/>
      <w:r>
        <w:t>Waveband Filter</w:t>
      </w:r>
      <w:bookmarkEnd w:id="491"/>
      <w:bookmarkEnd w:id="492"/>
      <w:bookmarkEnd w:id="493"/>
    </w:p>
    <w:p w14:paraId="70EDBC82" w14:textId="77777777" w:rsidR="00FA7FA2" w:rsidRDefault="00FA7FA2" w:rsidP="00FA7FA2">
      <w:pPr>
        <w:pStyle w:val="Body"/>
      </w:pPr>
      <w:r>
        <w:t>Waveband filtering is used to cut wavelengths regions from Spectra. A typical example is the removal of noisy wavebands caused by water vapour absorption.</w:t>
      </w:r>
    </w:p>
    <w:p w14:paraId="6B65C494" w14:textId="77777777" w:rsidR="00FA7FA2" w:rsidRDefault="00FA7FA2" w:rsidP="00FA7FA2">
      <w:pPr>
        <w:pStyle w:val="Body"/>
      </w:pPr>
      <w:r>
        <w:t>The wavebands are freely configurable. The ‘Configure’ menu brings up the ‘Filter configuration’ dialog (</w:t>
      </w:r>
      <w:r>
        <w:fldChar w:fldCharType="begin"/>
      </w:r>
      <w:r>
        <w:instrText xml:space="preserve"> REF _Ref97264909 \h  \* MERGEFORMAT </w:instrText>
      </w:r>
      <w:r>
        <w:fldChar w:fldCharType="separate"/>
      </w:r>
      <w:r w:rsidR="00057C13">
        <w:t xml:space="preserve">Figure </w:t>
      </w:r>
      <w:r w:rsidR="00057C13">
        <w:rPr>
          <w:noProof/>
        </w:rPr>
        <w:t>83</w:t>
      </w:r>
      <w:r>
        <w:fldChar w:fldCharType="end"/>
      </w:r>
      <w:r>
        <w:t>).</w:t>
      </w:r>
    </w:p>
    <w:p w14:paraId="3A335D9F" w14:textId="77777777" w:rsidR="00FA7FA2" w:rsidRDefault="00FA7FA2" w:rsidP="00FA7FA2">
      <w:pPr>
        <w:pStyle w:val="Figure"/>
      </w:pPr>
      <w:r>
        <w:rPr>
          <w:lang w:val="en-US" w:eastAsia="en-US"/>
        </w:rPr>
        <w:drawing>
          <wp:inline distT="0" distB="0" distL="0" distR="0" wp14:anchorId="0223E8A0" wp14:editId="369FE45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2" cstate="print"/>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5F9B8057" w14:textId="77777777" w:rsidR="00FA7FA2" w:rsidRDefault="00FA7FA2" w:rsidP="00FA7FA2">
      <w:pPr>
        <w:pStyle w:val="Caption"/>
      </w:pPr>
      <w:bookmarkStart w:id="494" w:name="_Ref97264909"/>
      <w:r>
        <w:t xml:space="preserve">Figure </w:t>
      </w:r>
      <w:r>
        <w:fldChar w:fldCharType="begin"/>
      </w:r>
      <w:r>
        <w:instrText xml:space="preserve"> SEQ Figure \* ARABIC </w:instrText>
      </w:r>
      <w:r>
        <w:fldChar w:fldCharType="separate"/>
      </w:r>
      <w:r w:rsidR="00057C13">
        <w:rPr>
          <w:noProof/>
        </w:rPr>
        <w:t>83</w:t>
      </w:r>
      <w:r>
        <w:rPr>
          <w:noProof/>
        </w:rPr>
        <w:fldChar w:fldCharType="end"/>
      </w:r>
      <w:bookmarkEnd w:id="494"/>
      <w:r>
        <w:t>: Filter configuration window</w:t>
      </w:r>
    </w:p>
    <w:p w14:paraId="6B9772CD" w14:textId="77777777" w:rsidR="00FA7FA2" w:rsidRDefault="00FA7FA2" w:rsidP="00FA7FA2">
      <w:pPr>
        <w:pStyle w:val="Figure"/>
      </w:pPr>
      <w:r>
        <w:lastRenderedPageBreak/>
        <w:t>To add a new filter region, click ‘New’ and enter the upper and lower wavelengths in nanometres in the Filter Definition dialog (</w:t>
      </w:r>
      <w:r>
        <w:fldChar w:fldCharType="begin"/>
      </w:r>
      <w:r>
        <w:instrText xml:space="preserve"> REF _Ref97265295 \h </w:instrText>
      </w:r>
      <w:r>
        <w:fldChar w:fldCharType="separate"/>
      </w:r>
      <w:r w:rsidR="00057C13">
        <w:rPr>
          <w:b/>
        </w:rPr>
        <w:t>Error! Reference source not found.</w:t>
      </w:r>
      <w:r>
        <w:fldChar w:fldCharType="end"/>
      </w:r>
      <w:r>
        <w:t>).</w:t>
      </w:r>
    </w:p>
    <w:p w14:paraId="2C1C2393" w14:textId="77777777" w:rsidR="00FA7FA2" w:rsidRDefault="00FA7FA2" w:rsidP="00FA7FA2">
      <w:pPr>
        <w:pStyle w:val="Figure"/>
      </w:pPr>
      <w:r>
        <w:rPr>
          <w:lang w:val="en-US" w:eastAsia="en-US"/>
        </w:rPr>
        <w:drawing>
          <wp:inline distT="0" distB="0" distL="0" distR="0" wp14:anchorId="2F08C45E" wp14:editId="7E6208EF">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3" cstate="print"/>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4E8D970B" w14:textId="25B9E962" w:rsidR="00FA7FA2" w:rsidRDefault="005A52D0" w:rsidP="005A52D0">
      <w:pPr>
        <w:pStyle w:val="Caption"/>
      </w:pPr>
      <w:r>
        <w:t xml:space="preserve">Figure </w:t>
      </w:r>
      <w:r>
        <w:fldChar w:fldCharType="begin"/>
      </w:r>
      <w:r>
        <w:instrText xml:space="preserve"> SEQ Figure \* ARABIC </w:instrText>
      </w:r>
      <w:r>
        <w:fldChar w:fldCharType="separate"/>
      </w:r>
      <w:r w:rsidR="00057C13">
        <w:rPr>
          <w:noProof/>
        </w:rPr>
        <w:t>84</w:t>
      </w:r>
      <w:r>
        <w:fldChar w:fldCharType="end"/>
      </w:r>
      <w:r w:rsidR="00FA7FA2">
        <w:t>: Filter definition dialog</w:t>
      </w:r>
    </w:p>
    <w:p w14:paraId="28E85644" w14:textId="77777777" w:rsidR="00FA7FA2" w:rsidRDefault="00FA7FA2" w:rsidP="00FA7FA2">
      <w:pPr>
        <w:pStyle w:val="Body"/>
      </w:pPr>
      <w:r>
        <w:t>To remove an existing filter region, select the region in the list and click ‘Remove’.</w:t>
      </w:r>
    </w:p>
    <w:p w14:paraId="74423D4D" w14:textId="77777777" w:rsidR="00FA7FA2" w:rsidRDefault="00FA7FA2" w:rsidP="00FA7FA2">
      <w:pPr>
        <w:pStyle w:val="Heading3"/>
      </w:pPr>
      <w:bookmarkStart w:id="495" w:name="_Toc355280403"/>
      <w:bookmarkStart w:id="496" w:name="_Toc398023967"/>
      <w:bookmarkStart w:id="497" w:name="_Toc296956751"/>
      <w:r>
        <w:t>Broadband and Narrowband Filters</w:t>
      </w:r>
      <w:bookmarkEnd w:id="495"/>
      <w:bookmarkEnd w:id="496"/>
      <w:bookmarkEnd w:id="497"/>
    </w:p>
    <w:p w14:paraId="2C36A191" w14:textId="77777777" w:rsidR="00FA7FA2" w:rsidRDefault="00FA7FA2" w:rsidP="00FA7FA2">
      <w:pPr>
        <w:pStyle w:val="Body"/>
      </w:pPr>
      <w:r>
        <w:t>The filters act on the element type of Sensor elements. They are useful to process data of sensors that contain bands widely differing Spectral resolutions.</w:t>
      </w:r>
    </w:p>
    <w:p w14:paraId="46E11569" w14:textId="77777777" w:rsidR="00FA7FA2" w:rsidRDefault="00FA7FA2" w:rsidP="00FA7FA2">
      <w:pPr>
        <w:pStyle w:val="Body"/>
      </w:pPr>
      <w:r>
        <w:t xml:space="preserve">An example is the MFR sunphotometer, which features one panchromatic band and 6 narrower bands. The value ranges of the broad and narrow bands are very different and even a simple plot cannot be created satisfactorily (see </w:t>
      </w:r>
      <w:r>
        <w:fldChar w:fldCharType="begin"/>
      </w:r>
      <w:r>
        <w:instrText xml:space="preserve"> REF _Ref97294709 \h  \* MERGEFORMAT </w:instrText>
      </w:r>
      <w:r>
        <w:fldChar w:fldCharType="separate"/>
      </w:r>
      <w:r w:rsidR="00057C13">
        <w:t xml:space="preserve">Figure </w:t>
      </w:r>
      <w:r w:rsidR="00057C13">
        <w:rPr>
          <w:noProof/>
        </w:rPr>
        <w:t>85</w:t>
      </w:r>
      <w:r>
        <w:fldChar w:fldCharType="end"/>
      </w:r>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14:paraId="43FF3FE6" w14:textId="77777777" w:rsidR="00FA7FA2" w:rsidRDefault="00FA7FA2" w:rsidP="00FA7FA2">
      <w:pPr>
        <w:pStyle w:val="Figure"/>
      </w:pPr>
      <w:r>
        <w:rPr>
          <w:lang w:val="en-US" w:eastAsia="en-US"/>
        </w:rPr>
        <w:drawing>
          <wp:inline distT="0" distB="0" distL="0" distR="0" wp14:anchorId="11FDC146" wp14:editId="4EEC451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4" cstate="print"/>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324343D5" w14:textId="77777777" w:rsidR="00FA7FA2" w:rsidRPr="00F90971" w:rsidRDefault="00FA7FA2" w:rsidP="00FA7FA2">
      <w:pPr>
        <w:pStyle w:val="Caption"/>
      </w:pPr>
      <w:bookmarkStart w:id="498" w:name="_Ref97294709"/>
      <w:r>
        <w:t xml:space="preserve">Figure </w:t>
      </w:r>
      <w:r>
        <w:fldChar w:fldCharType="begin"/>
      </w:r>
      <w:r>
        <w:instrText xml:space="preserve"> SEQ Figure \* ARABIC </w:instrText>
      </w:r>
      <w:r>
        <w:fldChar w:fldCharType="separate"/>
      </w:r>
      <w:r w:rsidR="00057C13">
        <w:rPr>
          <w:noProof/>
        </w:rPr>
        <w:t>85</w:t>
      </w:r>
      <w:r>
        <w:rPr>
          <w:noProof/>
        </w:rPr>
        <w:fldChar w:fldCharType="end"/>
      </w:r>
      <w:bookmarkEnd w:id="498"/>
      <w:r>
        <w:t xml:space="preserve">: Spectral plot of broad- and narrowband MFR channels </w:t>
      </w:r>
    </w:p>
    <w:p w14:paraId="598DFDB9" w14:textId="77777777" w:rsidR="00FA7FA2" w:rsidRDefault="00FA7FA2" w:rsidP="00FA7FA2">
      <w:pPr>
        <w:pStyle w:val="Body"/>
      </w:pPr>
      <w:r>
        <w:fldChar w:fldCharType="begin"/>
      </w:r>
      <w:r>
        <w:instrText xml:space="preserve"> REF _Ref97303290 \h </w:instrText>
      </w:r>
      <w:r>
        <w:fldChar w:fldCharType="separate"/>
      </w:r>
      <w:r w:rsidR="00057C13">
        <w:t xml:space="preserve">Figure </w:t>
      </w:r>
      <w:r w:rsidR="00057C13">
        <w:rPr>
          <w:noProof/>
        </w:rPr>
        <w:t>86</w:t>
      </w:r>
      <w:r>
        <w:fldChar w:fldCharType="end"/>
      </w:r>
      <w:r>
        <w:t xml:space="preserve"> shows a space processing network that illustrates the function of broad- and narrowband filters.</w:t>
      </w:r>
    </w:p>
    <w:p w14:paraId="374B76A7" w14:textId="77777777" w:rsidR="00FA7FA2" w:rsidRDefault="00FA7FA2" w:rsidP="00FA7FA2">
      <w:pPr>
        <w:pStyle w:val="Figure"/>
      </w:pPr>
      <w:r>
        <w:rPr>
          <w:lang w:val="en-US" w:eastAsia="en-US"/>
        </w:rPr>
        <w:drawing>
          <wp:inline distT="0" distB="0" distL="0" distR="0" wp14:anchorId="59225E36" wp14:editId="168530EF">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5" cstate="print"/>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6513B357" w14:textId="77777777" w:rsidR="00FA7FA2" w:rsidRDefault="00FA7FA2" w:rsidP="00FA7FA2">
      <w:pPr>
        <w:pStyle w:val="Caption"/>
      </w:pPr>
      <w:bookmarkStart w:id="499" w:name="_Ref97303290"/>
      <w:r>
        <w:t xml:space="preserve">Figure </w:t>
      </w:r>
      <w:r>
        <w:fldChar w:fldCharType="begin"/>
      </w:r>
      <w:r>
        <w:instrText xml:space="preserve"> SEQ Figure \* ARABIC </w:instrText>
      </w:r>
      <w:r>
        <w:fldChar w:fldCharType="separate"/>
      </w:r>
      <w:r w:rsidR="00057C13">
        <w:rPr>
          <w:noProof/>
        </w:rPr>
        <w:t>86</w:t>
      </w:r>
      <w:r>
        <w:rPr>
          <w:noProof/>
        </w:rPr>
        <w:fldChar w:fldCharType="end"/>
      </w:r>
      <w:bookmarkEnd w:id="499"/>
      <w:r>
        <w:t>: A space processing network demonstrating the function of broad- and narrowband filters</w:t>
      </w:r>
    </w:p>
    <w:p w14:paraId="3FD4062B" w14:textId="77777777" w:rsidR="00FA7FA2" w:rsidRDefault="00FA7FA2" w:rsidP="00FA7FA2">
      <w:pPr>
        <w:pStyle w:val="Body"/>
      </w:pPr>
      <w:r>
        <w:lastRenderedPageBreak/>
        <w:t xml:space="preserve">The plot shown in </w:t>
      </w:r>
      <w:r>
        <w:fldChar w:fldCharType="begin"/>
      </w:r>
      <w:r>
        <w:instrText xml:space="preserve"> REF _Ref97294709 \h  \* MERGEFORMAT </w:instrText>
      </w:r>
      <w:r>
        <w:fldChar w:fldCharType="separate"/>
      </w:r>
      <w:r w:rsidR="00057C13">
        <w:t xml:space="preserve">Figure </w:t>
      </w:r>
      <w:r w:rsidR="00057C13">
        <w:rPr>
          <w:noProof/>
        </w:rPr>
        <w:t>85</w:t>
      </w:r>
      <w:r>
        <w:fldChar w:fldCharType="end"/>
      </w:r>
      <w:r>
        <w:t xml:space="preserve"> was generated by the ‘Spectral Line Plot’ of space number 0.</w:t>
      </w:r>
    </w:p>
    <w:p w14:paraId="43FD793C" w14:textId="77777777" w:rsidR="00FA7FA2" w:rsidRDefault="00FA7FA2" w:rsidP="00FA7FA2">
      <w:pPr>
        <w:pStyle w:val="Body"/>
      </w:pPr>
      <w:r>
        <w:fldChar w:fldCharType="begin"/>
      </w:r>
      <w:r>
        <w:instrText xml:space="preserve"> REF _Ref97303558 \h  \* MERGEFORMAT </w:instrText>
      </w:r>
      <w:r>
        <w:fldChar w:fldCharType="separate"/>
      </w:r>
      <w:r w:rsidR="00057C13">
        <w:t xml:space="preserve">Figure </w:t>
      </w:r>
      <w:r w:rsidR="00057C13">
        <w:rPr>
          <w:noProof/>
        </w:rPr>
        <w:t>87</w:t>
      </w:r>
      <w:r>
        <w:fldChar w:fldCharType="end"/>
      </w:r>
      <w:r>
        <w:t xml:space="preserve"> shows the plots of space 2 (Broadband value as a scatter plot) and space 3 (Narrowband channels as a Spectral curve).</w:t>
      </w:r>
    </w:p>
    <w:p w14:paraId="6E20D5ED" w14:textId="77777777" w:rsidR="00FA7FA2" w:rsidRDefault="00FA7FA2" w:rsidP="00FA7FA2">
      <w:pPr>
        <w:pStyle w:val="Figure"/>
      </w:pPr>
      <w:r>
        <w:rPr>
          <w:lang w:val="en-US" w:eastAsia="en-US"/>
        </w:rPr>
        <w:drawing>
          <wp:inline distT="0" distB="0" distL="0" distR="0" wp14:anchorId="0EB30935" wp14:editId="0574FB91">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6" cstate="print"/>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US" w:eastAsia="en-US"/>
        </w:rPr>
        <w:drawing>
          <wp:inline distT="0" distB="0" distL="0" distR="0" wp14:anchorId="73E39DD3" wp14:editId="7E2A91AC">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7" cstate="print"/>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7CBBCAD9" w14:textId="683B2C57" w:rsidR="00FA7FA2" w:rsidRDefault="00FA7FA2" w:rsidP="00FA7FA2">
      <w:pPr>
        <w:pStyle w:val="Caption"/>
      </w:pPr>
      <w:bookmarkStart w:id="500" w:name="_Ref97303558"/>
      <w:r>
        <w:t xml:space="preserve">Figure </w:t>
      </w:r>
      <w:r>
        <w:fldChar w:fldCharType="begin"/>
      </w:r>
      <w:r>
        <w:instrText xml:space="preserve"> SEQ Figure \* ARABIC </w:instrText>
      </w:r>
      <w:r>
        <w:fldChar w:fldCharType="separate"/>
      </w:r>
      <w:r w:rsidR="00057C13">
        <w:rPr>
          <w:noProof/>
        </w:rPr>
        <w:t>87</w:t>
      </w:r>
      <w:r>
        <w:rPr>
          <w:noProof/>
        </w:rPr>
        <w:fldChar w:fldCharType="end"/>
      </w:r>
      <w:bookmarkEnd w:id="500"/>
      <w:r>
        <w:t>: Plots of the narrowband channels (left) and of the broadband channel (right)</w:t>
      </w:r>
    </w:p>
    <w:p w14:paraId="4B61DA72" w14:textId="77777777" w:rsidR="00FA7FA2" w:rsidRDefault="00FA7FA2" w:rsidP="00FA7FA2">
      <w:pPr>
        <w:pStyle w:val="Heading2"/>
      </w:pPr>
      <w:bookmarkStart w:id="501" w:name="_Toc355280404"/>
      <w:bookmarkStart w:id="502" w:name="_Ref358988511"/>
      <w:bookmarkStart w:id="503" w:name="_Ref358988515"/>
      <w:bookmarkStart w:id="504" w:name="_Toc398023968"/>
      <w:bookmarkStart w:id="505" w:name="_Ref413328603"/>
      <w:bookmarkStart w:id="506" w:name="_Ref413328670"/>
      <w:bookmarkStart w:id="507" w:name="_Toc296956752"/>
      <w:r>
        <w:t>Visualisation Modules</w:t>
      </w:r>
      <w:bookmarkEnd w:id="501"/>
      <w:bookmarkEnd w:id="502"/>
      <w:bookmarkEnd w:id="503"/>
      <w:bookmarkEnd w:id="504"/>
      <w:bookmarkEnd w:id="505"/>
      <w:bookmarkEnd w:id="506"/>
      <w:bookmarkEnd w:id="507"/>
    </w:p>
    <w:p w14:paraId="04062BBF" w14:textId="77777777" w:rsidR="00FA7FA2" w:rsidRDefault="00FA7FA2" w:rsidP="00FA7FA2">
      <w:pPr>
        <w:pStyle w:val="Body"/>
      </w:pPr>
      <w:r>
        <w:t>Visualisation modules can be attached to any space and do not generate an output space but display a new window containing the respective plot or data explorer. A visualisation module can be configured to produce a number of plots/explorers as listed in the following sections. Data explorers are graphical components that allow interactive data exploration.</w:t>
      </w:r>
    </w:p>
    <w:p w14:paraId="7BC8FA2D" w14:textId="77777777" w:rsidR="00FA7FA2" w:rsidRDefault="00FA7FA2" w:rsidP="00FA7FA2">
      <w:pPr>
        <w:pStyle w:val="Body"/>
      </w:pPr>
      <w:r>
        <w:t>The titles of the plot windows do contain information about the plot type and the space the data was read from (</w:t>
      </w:r>
      <w:r>
        <w:fldChar w:fldCharType="begin"/>
      </w:r>
      <w:r>
        <w:instrText xml:space="preserve"> REF _Ref97305807 \h  \* MERGEFORMAT </w:instrText>
      </w:r>
      <w:r>
        <w:fldChar w:fldCharType="separate"/>
      </w:r>
      <w:r w:rsidR="00057C13">
        <w:t xml:space="preserve">Figure </w:t>
      </w:r>
      <w:r w:rsidR="00057C13">
        <w:rPr>
          <w:noProof/>
        </w:rPr>
        <w:t>88</w:t>
      </w:r>
      <w:r>
        <w:fldChar w:fldCharType="end"/>
      </w:r>
      <w:r>
        <w:t>).</w:t>
      </w:r>
    </w:p>
    <w:p w14:paraId="68328E9A" w14:textId="77777777" w:rsidR="00FA7FA2" w:rsidRDefault="00FA7FA2" w:rsidP="00FA7FA2">
      <w:pPr>
        <w:pStyle w:val="Figure"/>
      </w:pPr>
      <w:r>
        <w:rPr>
          <w:lang w:val="en-US" w:eastAsia="en-US"/>
        </w:rPr>
        <w:drawing>
          <wp:inline distT="0" distB="0" distL="0" distR="0" wp14:anchorId="42237496" wp14:editId="653C7721">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8" cstate="print"/>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76958654" w14:textId="77777777" w:rsidR="00FA7FA2" w:rsidRDefault="00FA7FA2" w:rsidP="00FA7FA2">
      <w:pPr>
        <w:pStyle w:val="Caption"/>
      </w:pPr>
      <w:bookmarkStart w:id="508" w:name="_Ref97305807"/>
      <w:r>
        <w:t xml:space="preserve">Figure </w:t>
      </w:r>
      <w:r>
        <w:fldChar w:fldCharType="begin"/>
      </w:r>
      <w:r>
        <w:instrText xml:space="preserve"> SEQ Figure \* ARABIC </w:instrText>
      </w:r>
      <w:r>
        <w:fldChar w:fldCharType="separate"/>
      </w:r>
      <w:r w:rsidR="00057C13">
        <w:rPr>
          <w:noProof/>
        </w:rPr>
        <w:t>88</w:t>
      </w:r>
      <w:r>
        <w:rPr>
          <w:noProof/>
        </w:rPr>
        <w:fldChar w:fldCharType="end"/>
      </w:r>
      <w:bookmarkEnd w:id="508"/>
      <w:r>
        <w:t>: Information displayed in the window title</w:t>
      </w:r>
    </w:p>
    <w:p w14:paraId="614F434B" w14:textId="77777777" w:rsidR="00FA7FA2" w:rsidRDefault="00FA7FA2" w:rsidP="00FA7FA2">
      <w:pPr>
        <w:pStyle w:val="Heading3"/>
      </w:pPr>
      <w:bookmarkStart w:id="509" w:name="_Toc355280405"/>
      <w:bookmarkStart w:id="510" w:name="_Toc398023969"/>
      <w:bookmarkStart w:id="511" w:name="_Toc296956753"/>
      <w:r>
        <w:lastRenderedPageBreak/>
        <w:t>Spectral Line Plot</w:t>
      </w:r>
      <w:bookmarkEnd w:id="509"/>
      <w:bookmarkEnd w:id="510"/>
      <w:bookmarkEnd w:id="511"/>
    </w:p>
    <w:p w14:paraId="38D57AF9" w14:textId="77777777" w:rsidR="00FA7FA2" w:rsidRDefault="00FA7FA2" w:rsidP="00FA7FA2">
      <w:pPr>
        <w:pStyle w:val="Figure"/>
      </w:pPr>
      <w:r>
        <w:t>Use this plot to display one or more Spectra as continuous curves. Spectra are plotted with an automatic colour shift from red to blue for easier interpretation.</w:t>
      </w:r>
    </w:p>
    <w:p w14:paraId="70DB7D6B" w14:textId="77777777" w:rsidR="00FA7FA2" w:rsidRDefault="00FA7FA2" w:rsidP="00FA7FA2">
      <w:pPr>
        <w:pStyle w:val="Figure"/>
      </w:pPr>
      <w:r>
        <w:rPr>
          <w:lang w:val="en-US" w:eastAsia="en-US"/>
        </w:rPr>
        <w:drawing>
          <wp:inline distT="0" distB="0" distL="0" distR="0" wp14:anchorId="5BB3289E" wp14:editId="032A2A5E">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9" cstate="print"/>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2F675F58" w14:textId="77777777" w:rsidR="00FA7FA2" w:rsidRDefault="00FA7FA2" w:rsidP="00FA7FA2">
      <w:pPr>
        <w:pStyle w:val="Caption"/>
      </w:pPr>
      <w:r>
        <w:t xml:space="preserve">Figure </w:t>
      </w:r>
      <w:r>
        <w:fldChar w:fldCharType="begin"/>
      </w:r>
      <w:r>
        <w:instrText xml:space="preserve"> SEQ Figure \* ARABIC </w:instrText>
      </w:r>
      <w:r>
        <w:fldChar w:fldCharType="separate"/>
      </w:r>
      <w:r w:rsidR="00057C13">
        <w:rPr>
          <w:noProof/>
        </w:rPr>
        <w:t>89</w:t>
      </w:r>
      <w:r>
        <w:rPr>
          <w:noProof/>
        </w:rPr>
        <w:fldChar w:fldCharType="end"/>
      </w:r>
      <w:r>
        <w:t>: Spectral line plot of snow avalanche reflectance Spectra</w:t>
      </w:r>
    </w:p>
    <w:p w14:paraId="2BC174FB" w14:textId="77777777" w:rsidR="00FA7FA2" w:rsidRDefault="00FA7FA2" w:rsidP="00FA7FA2">
      <w:pPr>
        <w:pStyle w:val="Heading3"/>
      </w:pPr>
      <w:bookmarkStart w:id="512" w:name="_Toc355280406"/>
      <w:bookmarkStart w:id="513" w:name="_Toc398023970"/>
      <w:bookmarkStart w:id="514" w:name="_Toc296956754"/>
      <w:r>
        <w:t>Spectral Scatter Plot</w:t>
      </w:r>
      <w:bookmarkEnd w:id="512"/>
      <w:bookmarkEnd w:id="513"/>
      <w:bookmarkEnd w:id="514"/>
    </w:p>
    <w:p w14:paraId="37B19BFF" w14:textId="77777777" w:rsidR="00FA7FA2" w:rsidRDefault="00FA7FA2" w:rsidP="00FA7FA2">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r>
        <w:fldChar w:fldCharType="begin"/>
      </w:r>
      <w:r>
        <w:instrText xml:space="preserve"> REF _Ref97305442 \h  \* MERGEFORMAT </w:instrText>
      </w:r>
      <w:r>
        <w:fldChar w:fldCharType="separate"/>
      </w:r>
      <w:r w:rsidR="00057C13">
        <w:t xml:space="preserve">Figure </w:t>
      </w:r>
      <w:r w:rsidR="00057C13">
        <w:rPr>
          <w:noProof/>
        </w:rPr>
        <w:t>90</w:t>
      </w:r>
      <w:r>
        <w:fldChar w:fldCharType="end"/>
      </w:r>
      <w:r w:rsidR="00AD1B12">
        <w:t>0</w:t>
      </w:r>
      <w:r>
        <w:t xml:space="preserve"> shows an example of the variation per channel for several MFR sunphotometer readings.</w:t>
      </w:r>
    </w:p>
    <w:p w14:paraId="33BA652C" w14:textId="77777777" w:rsidR="00FA7FA2" w:rsidRDefault="00FA7FA2" w:rsidP="00FA7FA2">
      <w:pPr>
        <w:pStyle w:val="Body"/>
      </w:pPr>
      <w:r w:rsidRPr="00F04290">
        <w:rPr>
          <w:b/>
        </w:rPr>
        <w:t>Note</w:t>
      </w:r>
      <w:r>
        <w:t>: the generation of scatter plots of several Spectra with high dimensionality tends to be quite slow.</w:t>
      </w:r>
    </w:p>
    <w:p w14:paraId="10C8132B" w14:textId="77777777" w:rsidR="00FA7FA2" w:rsidRDefault="00FA7FA2" w:rsidP="00FA7FA2">
      <w:pPr>
        <w:pStyle w:val="Figure"/>
      </w:pPr>
      <w:r>
        <w:rPr>
          <w:lang w:val="en-US" w:eastAsia="en-US"/>
        </w:rPr>
        <w:drawing>
          <wp:inline distT="0" distB="0" distL="0" distR="0" wp14:anchorId="03A7FA05" wp14:editId="5E2F493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0" cstate="print"/>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6694055A" w14:textId="4120FA58" w:rsidR="00FA7FA2" w:rsidRDefault="00FA7FA2" w:rsidP="00FA7FA2">
      <w:pPr>
        <w:pStyle w:val="Caption"/>
      </w:pPr>
      <w:bookmarkStart w:id="515" w:name="_Ref97305442"/>
      <w:r>
        <w:t xml:space="preserve">Figure </w:t>
      </w:r>
      <w:r>
        <w:fldChar w:fldCharType="begin"/>
      </w:r>
      <w:r>
        <w:instrText xml:space="preserve"> SEQ Figure \* ARABIC </w:instrText>
      </w:r>
      <w:r>
        <w:fldChar w:fldCharType="separate"/>
      </w:r>
      <w:r w:rsidR="00057C13">
        <w:rPr>
          <w:noProof/>
        </w:rPr>
        <w:t>90</w:t>
      </w:r>
      <w:r>
        <w:rPr>
          <w:noProof/>
        </w:rPr>
        <w:fldChar w:fldCharType="end"/>
      </w:r>
      <w:bookmarkEnd w:id="515"/>
      <w:r>
        <w:t>: Scatterplot showing the variation per channel for several MFR sunphotometer readings</w:t>
      </w:r>
    </w:p>
    <w:p w14:paraId="579E3864" w14:textId="77777777" w:rsidR="00FA7FA2" w:rsidRDefault="00FA7FA2" w:rsidP="00FA7FA2">
      <w:pPr>
        <w:pStyle w:val="Heading3"/>
      </w:pPr>
      <w:bookmarkStart w:id="516" w:name="_Toc355280407"/>
      <w:bookmarkStart w:id="517" w:name="_Toc398023971"/>
      <w:bookmarkStart w:id="518" w:name="_Toc296956755"/>
      <w:r>
        <w:lastRenderedPageBreak/>
        <w:t>Gonio Sampling Points Plot</w:t>
      </w:r>
      <w:bookmarkEnd w:id="516"/>
      <w:bookmarkEnd w:id="517"/>
      <w:bookmarkEnd w:id="518"/>
    </w:p>
    <w:p w14:paraId="6BE64757" w14:textId="77777777" w:rsidR="00FA7FA2" w:rsidRDefault="00FA7FA2" w:rsidP="00FA7FA2">
      <w:pPr>
        <w:pStyle w:val="Body"/>
      </w:pPr>
      <w:r>
        <w:t>Use this plot to visualise the sampling positions of directional measurements acquired by a goniometer system. The plot is not expecting any specific number of points or particular geometry.</w:t>
      </w:r>
    </w:p>
    <w:p w14:paraId="7C4BCDD6" w14:textId="77777777" w:rsidR="00FA7FA2" w:rsidRDefault="00FA7FA2" w:rsidP="00FA7FA2">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fldChar w:fldCharType="begin"/>
      </w:r>
      <w:r>
        <w:instrText xml:space="preserve"> REF _Ref97344728 \h  \* MERGEFORMAT </w:instrText>
      </w:r>
      <w:r>
        <w:fldChar w:fldCharType="separate"/>
      </w:r>
      <w:r w:rsidR="00057C13">
        <w:t xml:space="preserve">Figure </w:t>
      </w:r>
      <w:r w:rsidR="00057C13">
        <w:rPr>
          <w:noProof/>
        </w:rPr>
        <w:t>91</w:t>
      </w:r>
      <w:r>
        <w:fldChar w:fldCharType="end"/>
      </w:r>
      <w:r>
        <w:t>).</w:t>
      </w:r>
    </w:p>
    <w:p w14:paraId="0324870D" w14:textId="77777777" w:rsidR="00FA7FA2" w:rsidRDefault="00FA7FA2" w:rsidP="00FA7FA2">
      <w:pPr>
        <w:pStyle w:val="Figure"/>
      </w:pPr>
      <w:r>
        <w:rPr>
          <w:lang w:val="en-US" w:eastAsia="en-US"/>
        </w:rPr>
        <w:drawing>
          <wp:inline distT="0" distB="0" distL="0" distR="0" wp14:anchorId="5717B02F" wp14:editId="42CEF25C">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1" cstate="print"/>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2B5DBE63" w14:textId="2930DBA9" w:rsidR="00FA7FA2" w:rsidRDefault="00FA7FA2" w:rsidP="00FA7FA2">
      <w:pPr>
        <w:pStyle w:val="Caption"/>
      </w:pPr>
      <w:bookmarkStart w:id="519" w:name="_Ref97344728"/>
      <w:r>
        <w:t xml:space="preserve">Figure </w:t>
      </w:r>
      <w:r>
        <w:fldChar w:fldCharType="begin"/>
      </w:r>
      <w:r>
        <w:instrText xml:space="preserve"> SEQ Figure \* ARABIC </w:instrText>
      </w:r>
      <w:r>
        <w:fldChar w:fldCharType="separate"/>
      </w:r>
      <w:r w:rsidR="00057C13">
        <w:rPr>
          <w:noProof/>
        </w:rPr>
        <w:t>91</w:t>
      </w:r>
      <w:r>
        <w:rPr>
          <w:noProof/>
        </w:rPr>
        <w:fldChar w:fldCharType="end"/>
      </w:r>
      <w:bookmarkEnd w:id="519"/>
      <w:r>
        <w:t>: Goniometer sampling point positions</w:t>
      </w:r>
    </w:p>
    <w:p w14:paraId="465DAC71" w14:textId="77777777" w:rsidR="00FA7FA2" w:rsidRDefault="00FA7FA2" w:rsidP="00FA7FA2">
      <w:pPr>
        <w:pStyle w:val="Heading3"/>
      </w:pPr>
      <w:bookmarkStart w:id="520" w:name="_Toc355280408"/>
      <w:bookmarkStart w:id="521" w:name="_Toc398023972"/>
      <w:bookmarkStart w:id="522" w:name="_Toc296956756"/>
      <w:r>
        <w:t>Gonio Hemisphere Explorer</w:t>
      </w:r>
      <w:bookmarkEnd w:id="520"/>
      <w:bookmarkEnd w:id="521"/>
      <w:bookmarkEnd w:id="522"/>
    </w:p>
    <w:p w14:paraId="12AD38AE" w14:textId="77777777" w:rsidR="00FA7FA2" w:rsidRDefault="00FA7FA2" w:rsidP="00FA7FA2">
      <w:pPr>
        <w:pStyle w:val="Body"/>
      </w:pPr>
      <w:r>
        <w:t xml:space="preserve">The Hemisphere Explorer allows the interactive exploration of a spectrodirectional dataset, typically acquired by a goniometer system. </w:t>
      </w:r>
      <w:r>
        <w:fldChar w:fldCharType="begin"/>
      </w:r>
      <w:r>
        <w:instrText xml:space="preserve"> REF _Ref97345025 \h  \* MERGEFORMAT </w:instrText>
      </w:r>
      <w:r>
        <w:fldChar w:fldCharType="separate"/>
      </w:r>
      <w:r w:rsidR="00057C13">
        <w:t xml:space="preserve">Figure </w:t>
      </w:r>
      <w:r w:rsidR="00057C13">
        <w:rPr>
          <w:noProof/>
        </w:rPr>
        <w:t>92</w:t>
      </w:r>
      <w:r>
        <w:fldChar w:fldCharType="end"/>
      </w:r>
      <w:r>
        <w:t xml:space="preserve"> shows an explorer window displaying a LAGOS (Laboratory goniometer system) dataset </w:t>
      </w:r>
      <w:r>
        <w:rPr>
          <w:noProof/>
        </w:rPr>
        <w:t>(Schopfer 2008)</w:t>
      </w:r>
      <w:r>
        <w:t>.</w:t>
      </w:r>
    </w:p>
    <w:p w14:paraId="1A642595" w14:textId="77777777" w:rsidR="00FA7FA2" w:rsidRDefault="00FA7FA2" w:rsidP="00FA7FA2">
      <w:pPr>
        <w:pStyle w:val="Figure"/>
      </w:pPr>
      <w:r>
        <w:rPr>
          <w:lang w:val="en-US" w:eastAsia="en-US"/>
        </w:rPr>
        <w:drawing>
          <wp:inline distT="0" distB="0" distL="0" distR="0" wp14:anchorId="183493DB" wp14:editId="341909A2">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2" cstate="print"/>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0F028BB7" w14:textId="77777777" w:rsidR="00FA7FA2" w:rsidRDefault="00FA7FA2" w:rsidP="00FA7FA2">
      <w:pPr>
        <w:pStyle w:val="Caption"/>
      </w:pPr>
      <w:bookmarkStart w:id="523" w:name="_Ref97345025"/>
      <w:r>
        <w:t xml:space="preserve">Figure </w:t>
      </w:r>
      <w:r>
        <w:fldChar w:fldCharType="begin"/>
      </w:r>
      <w:r>
        <w:instrText xml:space="preserve"> SEQ Figure \* ARABIC </w:instrText>
      </w:r>
      <w:r>
        <w:fldChar w:fldCharType="separate"/>
      </w:r>
      <w:r w:rsidR="00057C13">
        <w:rPr>
          <w:noProof/>
        </w:rPr>
        <w:t>92</w:t>
      </w:r>
      <w:r>
        <w:rPr>
          <w:noProof/>
        </w:rPr>
        <w:fldChar w:fldCharType="end"/>
      </w:r>
      <w:bookmarkEnd w:id="523"/>
      <w:r>
        <w:t>: Gonio Hemisphere Explorer window</w:t>
      </w:r>
    </w:p>
    <w:p w14:paraId="6FB6A300" w14:textId="77777777" w:rsidR="00FA7FA2" w:rsidRDefault="00FA7FA2" w:rsidP="00FA7FA2">
      <w:pPr>
        <w:pStyle w:val="Body"/>
      </w:pPr>
      <w:r>
        <w:t>The explorer window comprises a number of components interacting with each other as described hereafter.</w:t>
      </w:r>
    </w:p>
    <w:p w14:paraId="4C9827B1" w14:textId="77777777" w:rsidR="00FA7FA2" w:rsidRDefault="00FA7FA2" w:rsidP="00FA7FA2">
      <w:pPr>
        <w:pStyle w:val="Body"/>
      </w:pPr>
      <w:r>
        <w:lastRenderedPageBreak/>
        <w:t>The hemispherical plot (</w:t>
      </w:r>
      <w:r>
        <w:fldChar w:fldCharType="begin"/>
      </w:r>
      <w:r>
        <w:instrText xml:space="preserve"> REF _Ref97345670 \h  \* MERGEFORMAT </w:instrText>
      </w:r>
      <w:r>
        <w:fldChar w:fldCharType="separate"/>
      </w:r>
      <w:r w:rsidR="00057C13">
        <w:t xml:space="preserve">Figure </w:t>
      </w:r>
      <w:r w:rsidR="00057C13">
        <w:rPr>
          <w:noProof/>
        </w:rPr>
        <w:t>93</w:t>
      </w:r>
      <w:r>
        <w:fldChar w:fldCharType="end"/>
      </w:r>
      <w:r>
        <w:t>) displays an interpolated surface of a specific wavelength. Clicking the icon in the top-left of the plot brings up a control panel for plot adjustments (rotations).</w:t>
      </w:r>
    </w:p>
    <w:p w14:paraId="04379256" w14:textId="77777777" w:rsidR="00FA7FA2" w:rsidRDefault="00FA7FA2" w:rsidP="00FA7FA2">
      <w:pPr>
        <w:pStyle w:val="Figure"/>
      </w:pPr>
      <w:r w:rsidRPr="00484682">
        <w:rPr>
          <w:lang w:val="en-US" w:eastAsia="en-US"/>
        </w:rPr>
        <w:drawing>
          <wp:inline distT="0" distB="0" distL="0" distR="0" wp14:anchorId="3F9353DC" wp14:editId="1204E7C1">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3" cstate="print"/>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US" w:eastAsia="en-US"/>
        </w:rPr>
        <w:drawing>
          <wp:inline distT="0" distB="0" distL="0" distR="0" wp14:anchorId="613B9FDE" wp14:editId="4770EFCC">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4" cstate="print"/>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62F5A955" w14:textId="77777777" w:rsidR="00FA7FA2" w:rsidRDefault="00FA7FA2" w:rsidP="00FA7FA2">
      <w:pPr>
        <w:pStyle w:val="Caption"/>
      </w:pPr>
      <w:bookmarkStart w:id="524" w:name="_Ref97345670"/>
      <w:r>
        <w:t xml:space="preserve">Figure </w:t>
      </w:r>
      <w:r>
        <w:fldChar w:fldCharType="begin"/>
      </w:r>
      <w:r>
        <w:instrText xml:space="preserve"> SEQ Figure \* ARABIC </w:instrText>
      </w:r>
      <w:r>
        <w:fldChar w:fldCharType="separate"/>
      </w:r>
      <w:r w:rsidR="00057C13">
        <w:rPr>
          <w:noProof/>
        </w:rPr>
        <w:t>93</w:t>
      </w:r>
      <w:r>
        <w:rPr>
          <w:noProof/>
        </w:rPr>
        <w:fldChar w:fldCharType="end"/>
      </w:r>
      <w:bookmarkEnd w:id="524"/>
      <w:r>
        <w:t>: Interpolated 3D plot for a chosen wavelength (left) and rotation toolbox to manipulate the 3D plot</w:t>
      </w:r>
    </w:p>
    <w:p w14:paraId="056E15A6" w14:textId="77777777" w:rsidR="00FA7FA2" w:rsidRPr="00484682" w:rsidRDefault="00FA7FA2" w:rsidP="00FA7FA2">
      <w:pPr>
        <w:pStyle w:val="Body"/>
      </w:pPr>
      <w:r>
        <w:t>Use the band selection slider to select a Spectral band for display (</w:t>
      </w:r>
      <w:r>
        <w:fldChar w:fldCharType="begin"/>
      </w:r>
      <w:r>
        <w:instrText xml:space="preserve"> REF _Ref97346093 \h </w:instrText>
      </w:r>
      <w:r>
        <w:fldChar w:fldCharType="separate"/>
      </w:r>
      <w:r w:rsidR="00057C13">
        <w:t xml:space="preserve">Figure </w:t>
      </w:r>
      <w:r w:rsidR="00057C13">
        <w:rPr>
          <w:noProof/>
        </w:rPr>
        <w:t>94</w:t>
      </w:r>
      <w:r>
        <w:fldChar w:fldCharType="end"/>
      </w:r>
      <w:r>
        <w:t xml:space="preserve">). The wavelength text field below is reflecting the wavelength of the chosen band. Selecting a band triggers a re-plotting of both hemispherical plot and Spectral plot. </w:t>
      </w:r>
    </w:p>
    <w:p w14:paraId="6B4126C4" w14:textId="77777777" w:rsidR="00FA7FA2" w:rsidRDefault="00FA7FA2" w:rsidP="00FA7FA2">
      <w:pPr>
        <w:pStyle w:val="Figure"/>
      </w:pPr>
      <w:r>
        <w:rPr>
          <w:lang w:val="en-US" w:eastAsia="en-US"/>
        </w:rPr>
        <w:drawing>
          <wp:inline distT="0" distB="0" distL="0" distR="0" wp14:anchorId="52AC5161" wp14:editId="37BAE223">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5" cstate="print"/>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3D792683" w14:textId="77777777" w:rsidR="00FA7FA2" w:rsidRDefault="00FA7FA2" w:rsidP="00FA7FA2">
      <w:pPr>
        <w:pStyle w:val="Caption"/>
      </w:pPr>
      <w:bookmarkStart w:id="525" w:name="_Ref97346093"/>
      <w:r>
        <w:t xml:space="preserve">Figure </w:t>
      </w:r>
      <w:r>
        <w:fldChar w:fldCharType="begin"/>
      </w:r>
      <w:r>
        <w:instrText xml:space="preserve"> SEQ Figure \* ARABIC </w:instrText>
      </w:r>
      <w:r>
        <w:fldChar w:fldCharType="separate"/>
      </w:r>
      <w:r w:rsidR="00057C13">
        <w:rPr>
          <w:noProof/>
        </w:rPr>
        <w:t>94</w:t>
      </w:r>
      <w:r>
        <w:rPr>
          <w:noProof/>
        </w:rPr>
        <w:fldChar w:fldCharType="end"/>
      </w:r>
      <w:bookmarkEnd w:id="525"/>
      <w:r>
        <w:t>: Band selection slider and wavelength text field</w:t>
      </w:r>
    </w:p>
    <w:p w14:paraId="6BC74C6C" w14:textId="77777777" w:rsidR="00FA7FA2" w:rsidRDefault="00FA7FA2" w:rsidP="00FA7FA2">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fldChar w:fldCharType="begin"/>
      </w:r>
      <w:r>
        <w:instrText xml:space="preserve"> REF _Ref97346691 \h  \* MERGEFORMAT </w:instrText>
      </w:r>
      <w:r>
        <w:fldChar w:fldCharType="separate"/>
      </w:r>
      <w:r w:rsidR="00057C13">
        <w:t xml:space="preserve">Figure </w:t>
      </w:r>
      <w:r w:rsidR="00057C13">
        <w:rPr>
          <w:noProof/>
        </w:rPr>
        <w:t>95</w:t>
      </w:r>
      <w:r>
        <w:fldChar w:fldCharType="end"/>
      </w:r>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14:paraId="57CBCD75" w14:textId="77777777" w:rsidR="00FA7FA2" w:rsidRDefault="00FA7FA2" w:rsidP="00FA7FA2">
      <w:pPr>
        <w:pStyle w:val="Body"/>
      </w:pPr>
      <w:r>
        <w:t xml:space="preserve">The azimuth angle is measured relative to the solar principal plane, i.e. 0° = principal plane opposite of the illumination source. </w:t>
      </w:r>
    </w:p>
    <w:p w14:paraId="4095F605" w14:textId="77777777" w:rsidR="00FA7FA2" w:rsidRDefault="00FA7FA2" w:rsidP="00FA7FA2">
      <w:pPr>
        <w:pStyle w:val="Figure"/>
      </w:pPr>
      <w:r>
        <w:rPr>
          <w:lang w:val="en-US" w:eastAsia="en-US"/>
        </w:rPr>
        <w:drawing>
          <wp:inline distT="0" distB="0" distL="0" distR="0" wp14:anchorId="178221C6" wp14:editId="76566039">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6" cstate="print"/>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540BE29A" w14:textId="77777777" w:rsidR="00FA7FA2" w:rsidRDefault="00FA7FA2" w:rsidP="00FA7FA2">
      <w:pPr>
        <w:pStyle w:val="Caption"/>
      </w:pPr>
      <w:bookmarkStart w:id="526" w:name="_Ref97346691"/>
      <w:r>
        <w:t xml:space="preserve">Figure </w:t>
      </w:r>
      <w:r>
        <w:fldChar w:fldCharType="begin"/>
      </w:r>
      <w:r>
        <w:instrText xml:space="preserve"> SEQ Figure \* ARABIC </w:instrText>
      </w:r>
      <w:r>
        <w:fldChar w:fldCharType="separate"/>
      </w:r>
      <w:r w:rsidR="00057C13">
        <w:rPr>
          <w:noProof/>
        </w:rPr>
        <w:t>95</w:t>
      </w:r>
      <w:r>
        <w:rPr>
          <w:noProof/>
        </w:rPr>
        <w:fldChar w:fldCharType="end"/>
      </w:r>
      <w:bookmarkEnd w:id="526"/>
      <w:r>
        <w:t>: Sampling point position plot and information about the selected sampling point</w:t>
      </w:r>
    </w:p>
    <w:p w14:paraId="6700FE0B" w14:textId="77777777" w:rsidR="00FA7FA2" w:rsidRDefault="00FA7FA2" w:rsidP="00FA7FA2">
      <w:pPr>
        <w:pStyle w:val="Body"/>
      </w:pPr>
      <w:r>
        <w:t>The Spectral plot component displays the Spectrum of the selected sampling point (</w:t>
      </w:r>
      <w:r>
        <w:fldChar w:fldCharType="begin"/>
      </w:r>
      <w:r>
        <w:instrText xml:space="preserve"> REF _Ref97346783 \h </w:instrText>
      </w:r>
      <w:r>
        <w:fldChar w:fldCharType="separate"/>
      </w:r>
      <w:r w:rsidR="00057C13">
        <w:t xml:space="preserve">Figure </w:t>
      </w:r>
      <w:r w:rsidR="00057C13">
        <w:rPr>
          <w:noProof/>
        </w:rPr>
        <w:t>96</w:t>
      </w:r>
      <w:r>
        <w:fldChar w:fldCharType="end"/>
      </w:r>
      <w:r>
        <w:t xml:space="preserve">). A red, vertical line indicates the current wavelength as selected by the </w:t>
      </w:r>
      <w:r>
        <w:lastRenderedPageBreak/>
        <w:t>band selection slider. The text fields on the right of the plot display Spectral statistics of the current Spectrum.</w:t>
      </w:r>
    </w:p>
    <w:p w14:paraId="2C1ECC81" w14:textId="77777777" w:rsidR="00FA7FA2" w:rsidRPr="00484682" w:rsidRDefault="00FA7FA2" w:rsidP="00FA7FA2">
      <w:pPr>
        <w:pStyle w:val="Figure"/>
      </w:pPr>
      <w:r>
        <w:rPr>
          <w:lang w:val="en-US" w:eastAsia="en-US"/>
        </w:rPr>
        <w:drawing>
          <wp:inline distT="0" distB="0" distL="0" distR="0" wp14:anchorId="6AB66CDB" wp14:editId="737AFB07">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7" cstate="print"/>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349848E8" w14:textId="77777777" w:rsidR="00FA7FA2" w:rsidRDefault="00FA7FA2" w:rsidP="00FA7FA2">
      <w:pPr>
        <w:pStyle w:val="Caption"/>
      </w:pPr>
      <w:bookmarkStart w:id="527" w:name="_Ref97346783"/>
      <w:r>
        <w:t xml:space="preserve">Figure </w:t>
      </w:r>
      <w:r>
        <w:fldChar w:fldCharType="begin"/>
      </w:r>
      <w:r>
        <w:instrText xml:space="preserve"> SEQ Figure \* ARABIC </w:instrText>
      </w:r>
      <w:r>
        <w:fldChar w:fldCharType="separate"/>
      </w:r>
      <w:r w:rsidR="00057C13">
        <w:rPr>
          <w:noProof/>
        </w:rPr>
        <w:t>96</w:t>
      </w:r>
      <w:r>
        <w:rPr>
          <w:noProof/>
        </w:rPr>
        <w:fldChar w:fldCharType="end"/>
      </w:r>
      <w:bookmarkEnd w:id="527"/>
      <w:r>
        <w:t>: Spectral plot component with wavelength indicator and Spectrum statistic information</w:t>
      </w:r>
    </w:p>
    <w:p w14:paraId="5131B02A" w14:textId="77777777" w:rsidR="00FA7FA2" w:rsidRDefault="00FA7FA2" w:rsidP="00FA7FA2">
      <w:pPr>
        <w:pStyle w:val="Heading3"/>
      </w:pPr>
      <w:bookmarkStart w:id="528" w:name="_Toc355280409"/>
      <w:bookmarkStart w:id="529" w:name="_Toc398023973"/>
      <w:bookmarkStart w:id="530" w:name="_Toc296956757"/>
      <w:r>
        <w:t>Time Line Plot</w:t>
      </w:r>
      <w:bookmarkEnd w:id="528"/>
      <w:bookmarkEnd w:id="529"/>
      <w:bookmarkEnd w:id="530"/>
    </w:p>
    <w:p w14:paraId="7A402AD3" w14:textId="77777777" w:rsidR="00FA7FA2" w:rsidRDefault="00FA7FA2" w:rsidP="00FA7FA2">
      <w:pPr>
        <w:pStyle w:val="Body"/>
      </w:pPr>
      <w:r>
        <w:t xml:space="preserve">Use a time line plot to plot a Spectral band versus time. </w:t>
      </w:r>
      <w:r>
        <w:fldChar w:fldCharType="begin"/>
      </w:r>
      <w:r>
        <w:instrText xml:space="preserve"> REF _Ref97347357 \h </w:instrText>
      </w:r>
      <w:r>
        <w:fldChar w:fldCharType="separate"/>
      </w:r>
      <w:r w:rsidR="00057C13">
        <w:t xml:space="preserve">Figure </w:t>
      </w:r>
      <w:r w:rsidR="00057C13">
        <w:rPr>
          <w:noProof/>
        </w:rPr>
        <w:t>97</w:t>
      </w:r>
      <w:r>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14:paraId="0AB7CC41" w14:textId="77777777" w:rsidR="00FA7FA2" w:rsidRDefault="00FA7FA2" w:rsidP="00FA7FA2">
      <w:pPr>
        <w:pStyle w:val="Figure"/>
      </w:pPr>
      <w:r>
        <w:rPr>
          <w:lang w:val="en-US" w:eastAsia="en-US"/>
        </w:rPr>
        <w:drawing>
          <wp:inline distT="0" distB="0" distL="0" distR="0" wp14:anchorId="4FFD23D8" wp14:editId="3D54E95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8" cstate="print"/>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482386CB" w14:textId="77777777" w:rsidR="00FA7FA2" w:rsidRPr="00484682" w:rsidRDefault="00FA7FA2" w:rsidP="00FA7FA2">
      <w:pPr>
        <w:pStyle w:val="Caption"/>
      </w:pPr>
      <w:bookmarkStart w:id="531" w:name="_Ref97347357"/>
      <w:r>
        <w:t xml:space="preserve">Figure </w:t>
      </w:r>
      <w:r>
        <w:fldChar w:fldCharType="begin"/>
      </w:r>
      <w:r>
        <w:instrText xml:space="preserve"> SEQ Figure \* ARABIC </w:instrText>
      </w:r>
      <w:r>
        <w:fldChar w:fldCharType="separate"/>
      </w:r>
      <w:r w:rsidR="00057C13">
        <w:rPr>
          <w:noProof/>
        </w:rPr>
        <w:t>97</w:t>
      </w:r>
      <w:r>
        <w:rPr>
          <w:noProof/>
        </w:rPr>
        <w:fldChar w:fldCharType="end"/>
      </w:r>
      <w:bookmarkEnd w:id="531"/>
      <w:r>
        <w:t>: Time Line Plot showing the direct irradiance over time for centre wavelength 496.4nm</w:t>
      </w:r>
    </w:p>
    <w:p w14:paraId="15F707E5" w14:textId="77777777" w:rsidR="00FA7FA2" w:rsidRDefault="00FA7FA2" w:rsidP="00FA7FA2">
      <w:pPr>
        <w:pStyle w:val="Heading3"/>
      </w:pPr>
      <w:bookmarkStart w:id="532" w:name="_Toc355280410"/>
      <w:bookmarkStart w:id="533" w:name="_Toc398023974"/>
      <w:bookmarkStart w:id="534" w:name="_Toc296956758"/>
      <w:r>
        <w:t>Time Line Explorer</w:t>
      </w:r>
      <w:bookmarkEnd w:id="532"/>
      <w:bookmarkEnd w:id="533"/>
      <w:bookmarkEnd w:id="534"/>
    </w:p>
    <w:p w14:paraId="40F6901E" w14:textId="77777777" w:rsidR="00FA7FA2" w:rsidRDefault="00FA7FA2" w:rsidP="00FA7FA2">
      <w:pPr>
        <w:pStyle w:val="Body"/>
      </w:pPr>
      <w:r>
        <w:t>The time line explorer consists of a time line plot and a Spectral plot (</w:t>
      </w:r>
      <w:r>
        <w:fldChar w:fldCharType="begin"/>
      </w:r>
      <w:r>
        <w:instrText xml:space="preserve"> REF _Ref97350704 \h  \* MERGEFORMAT </w:instrText>
      </w:r>
      <w:r>
        <w:fldChar w:fldCharType="separate"/>
      </w:r>
      <w:r w:rsidR="00057C13">
        <w:t xml:space="preserve">Figure </w:t>
      </w:r>
      <w:r w:rsidR="00057C13">
        <w:rPr>
          <w:noProof/>
        </w:rPr>
        <w:t>98</w:t>
      </w:r>
      <w:r>
        <w:fldChar w:fldCharType="end"/>
      </w:r>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14:paraId="4E03A404" w14:textId="77777777" w:rsidR="00FA7FA2" w:rsidRDefault="00FA7FA2" w:rsidP="00FA7FA2">
      <w:pPr>
        <w:pStyle w:val="Figure"/>
      </w:pPr>
      <w:r>
        <w:rPr>
          <w:lang w:val="en-US" w:eastAsia="en-US"/>
        </w:rPr>
        <w:lastRenderedPageBreak/>
        <w:drawing>
          <wp:inline distT="0" distB="0" distL="0" distR="0" wp14:anchorId="7D8785B7" wp14:editId="5321ADA6">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9" cstate="print"/>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7CB8147A" w14:textId="5267A621" w:rsidR="00FA7FA2" w:rsidRDefault="00FA7FA2" w:rsidP="00FA7FA2">
      <w:pPr>
        <w:pStyle w:val="Caption"/>
      </w:pPr>
      <w:bookmarkStart w:id="535" w:name="_Ref97350704"/>
      <w:r>
        <w:t xml:space="preserve">Figure </w:t>
      </w:r>
      <w:r>
        <w:fldChar w:fldCharType="begin"/>
      </w:r>
      <w:r>
        <w:instrText xml:space="preserve"> SEQ Figure \* ARABIC </w:instrText>
      </w:r>
      <w:r>
        <w:fldChar w:fldCharType="separate"/>
      </w:r>
      <w:r w:rsidR="00057C13">
        <w:rPr>
          <w:noProof/>
        </w:rPr>
        <w:t>98</w:t>
      </w:r>
      <w:r>
        <w:rPr>
          <w:noProof/>
        </w:rPr>
        <w:fldChar w:fldCharType="end"/>
      </w:r>
      <w:bookmarkEnd w:id="535"/>
      <w:r>
        <w:t>: Time Line Explorer window</w:t>
      </w:r>
    </w:p>
    <w:p w14:paraId="3CF68328" w14:textId="77777777" w:rsidR="00FA7FA2" w:rsidRPr="00A0057F" w:rsidRDefault="00FA7FA2" w:rsidP="00FA7FA2">
      <w:pPr>
        <w:pStyle w:val="Body"/>
      </w:pPr>
      <w:r>
        <w:t xml:space="preserve">The example given in </w:t>
      </w:r>
      <w:r>
        <w:fldChar w:fldCharType="begin"/>
      </w:r>
      <w:r>
        <w:instrText xml:space="preserve"> REF _Ref97350704 \h </w:instrText>
      </w:r>
      <w:r>
        <w:fldChar w:fldCharType="separate"/>
      </w:r>
      <w:r w:rsidR="00057C13">
        <w:t xml:space="preserve">Figure </w:t>
      </w:r>
      <w:r w:rsidR="00057C13">
        <w:rPr>
          <w:noProof/>
        </w:rPr>
        <w:t>98</w:t>
      </w:r>
      <w:r>
        <w:fldChar w:fldCharType="end"/>
      </w:r>
      <w:r>
        <w:t xml:space="preserve"> is using MFR sunphotometer data. A removal of the broadband channel is needed for the Spectral plot to work properly. The according processing chain is shown in </w:t>
      </w:r>
      <w:r>
        <w:fldChar w:fldCharType="begin"/>
      </w:r>
      <w:r>
        <w:instrText xml:space="preserve"> REF _Ref97351016 \h </w:instrText>
      </w:r>
      <w:r>
        <w:fldChar w:fldCharType="separate"/>
      </w:r>
      <w:r w:rsidR="00057C13">
        <w:t xml:space="preserve">Figure </w:t>
      </w:r>
      <w:r w:rsidR="00057C13">
        <w:rPr>
          <w:noProof/>
        </w:rPr>
        <w:t>99</w:t>
      </w:r>
      <w:r>
        <w:fldChar w:fldCharType="end"/>
      </w:r>
      <w:r>
        <w:t>.</w:t>
      </w:r>
    </w:p>
    <w:p w14:paraId="581272AA" w14:textId="77777777" w:rsidR="00FA7FA2" w:rsidRDefault="00FA7FA2" w:rsidP="00FA7FA2">
      <w:pPr>
        <w:pStyle w:val="Figure"/>
      </w:pPr>
      <w:r>
        <w:rPr>
          <w:lang w:val="en-US" w:eastAsia="en-US"/>
        </w:rPr>
        <w:drawing>
          <wp:inline distT="0" distB="0" distL="0" distR="0" wp14:anchorId="4E0F8FFF" wp14:editId="4614098B">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0" cstate="print"/>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56C5DB7E" w14:textId="77777777" w:rsidR="00FA7FA2" w:rsidRDefault="00FA7FA2" w:rsidP="00FA7FA2">
      <w:pPr>
        <w:pStyle w:val="Caption"/>
      </w:pPr>
      <w:bookmarkStart w:id="536" w:name="_Ref97351016"/>
      <w:r>
        <w:t xml:space="preserve">Figure </w:t>
      </w:r>
      <w:r>
        <w:fldChar w:fldCharType="begin"/>
      </w:r>
      <w:r>
        <w:instrText xml:space="preserve"> SEQ Figure \* ARABIC </w:instrText>
      </w:r>
      <w:r>
        <w:fldChar w:fldCharType="separate"/>
      </w:r>
      <w:r w:rsidR="00057C13">
        <w:rPr>
          <w:noProof/>
        </w:rPr>
        <w:t>99</w:t>
      </w:r>
      <w:r>
        <w:rPr>
          <w:noProof/>
        </w:rPr>
        <w:fldChar w:fldCharType="end"/>
      </w:r>
      <w:bookmarkEnd w:id="536"/>
      <w:r>
        <w:t>: Processing chain for the exploration of the narrowband MFR channels in the Time Line Explorer</w:t>
      </w:r>
    </w:p>
    <w:p w14:paraId="7F8254A6" w14:textId="77777777" w:rsidR="00FA7FA2" w:rsidRDefault="00FA7FA2" w:rsidP="00FA7FA2">
      <w:pPr>
        <w:pStyle w:val="Heading2"/>
      </w:pPr>
      <w:bookmarkStart w:id="537" w:name="_Toc355280411"/>
      <w:bookmarkStart w:id="538" w:name="_Toc398023975"/>
      <w:bookmarkStart w:id="539" w:name="_Toc296956759"/>
      <w:r>
        <w:t>File Export Module</w:t>
      </w:r>
      <w:bookmarkEnd w:id="537"/>
      <w:bookmarkEnd w:id="538"/>
      <w:bookmarkEnd w:id="539"/>
    </w:p>
    <w:p w14:paraId="45F66961" w14:textId="77777777" w:rsidR="00FA7FA2" w:rsidRDefault="00FA7FA2" w:rsidP="00FA7FA2">
      <w:pPr>
        <w:pStyle w:val="Body"/>
      </w:pPr>
      <w:r>
        <w:t>File export modules can be attached to any space and do not generate an output space but write the data to a file.</w:t>
      </w:r>
    </w:p>
    <w:p w14:paraId="1935787F" w14:textId="77777777" w:rsidR="00FA7FA2" w:rsidRDefault="00FA7FA2" w:rsidP="00FA7FA2">
      <w:pPr>
        <w:pStyle w:val="Body"/>
      </w:pPr>
      <w:r>
        <w:t>A file export module must be configured using its configuration dialog (</w:t>
      </w:r>
      <w:r>
        <w:fldChar w:fldCharType="begin"/>
      </w:r>
      <w:r>
        <w:instrText xml:space="preserve"> REF _Ref97811200 \h  \* MERGEFORMAT </w:instrText>
      </w:r>
      <w:r>
        <w:fldChar w:fldCharType="separate"/>
      </w:r>
      <w:r w:rsidR="00057C13">
        <w:rPr>
          <w:b/>
        </w:rPr>
        <w:t>Error! Reference source not found.</w:t>
      </w:r>
      <w:r>
        <w:fldChar w:fldCharType="end"/>
      </w:r>
      <w:r>
        <w:t xml:space="preserve">). The dialog is identical to the one described in </w:t>
      </w:r>
      <w:r w:rsidR="0025366E" w:rsidRPr="0025366E">
        <w:rPr>
          <w:i/>
        </w:rPr>
        <w:t xml:space="preserve">Section 8.6 </w:t>
      </w:r>
      <w:r w:rsidR="0025366E" w:rsidRPr="0025366E">
        <w:rPr>
          <w:i/>
        </w:rPr>
        <w:fldChar w:fldCharType="begin"/>
      </w:r>
      <w:r w:rsidR="0025366E" w:rsidRPr="0025366E">
        <w:rPr>
          <w:i/>
        </w:rPr>
        <w:instrText xml:space="preserve"> REF _Ref413409711 \h </w:instrText>
      </w:r>
      <w:r w:rsidR="0025366E">
        <w:rPr>
          <w:i/>
        </w:rPr>
        <w:instrText xml:space="preserve"> \* MERGEFORMAT </w:instrText>
      </w:r>
      <w:r w:rsidR="0025366E" w:rsidRPr="0025366E">
        <w:rPr>
          <w:i/>
        </w:rPr>
      </w:r>
      <w:r w:rsidR="0025366E" w:rsidRPr="0025366E">
        <w:rPr>
          <w:i/>
        </w:rPr>
        <w:fldChar w:fldCharType="separate"/>
      </w:r>
      <w:r w:rsidR="00057C13" w:rsidRPr="00057C13">
        <w:rPr>
          <w:i/>
        </w:rPr>
        <w:t>File Export</w:t>
      </w:r>
      <w:r w:rsidR="0025366E" w:rsidRPr="0025366E">
        <w:rPr>
          <w:i/>
        </w:rPr>
        <w:fldChar w:fldCharType="end"/>
      </w:r>
      <w:r>
        <w:t>.</w:t>
      </w:r>
    </w:p>
    <w:p w14:paraId="335C53D7" w14:textId="77777777" w:rsidR="00FA7FA2" w:rsidRDefault="00FA7FA2" w:rsidP="00FA7FA2">
      <w:pPr>
        <w:pStyle w:val="Figure"/>
      </w:pPr>
      <w:r>
        <w:rPr>
          <w:lang w:val="en-US" w:eastAsia="en-US"/>
        </w:rPr>
        <w:drawing>
          <wp:inline distT="0" distB="0" distL="0" distR="0" wp14:anchorId="09BF0685" wp14:editId="0069DAD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1" cstate="print"/>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78091F51" w14:textId="45FDBE09" w:rsidR="00FA7FA2" w:rsidRDefault="005A52D0" w:rsidP="005A52D0">
      <w:pPr>
        <w:pStyle w:val="Caption"/>
      </w:pPr>
      <w:r>
        <w:t xml:space="preserve">Figure </w:t>
      </w:r>
      <w:r>
        <w:fldChar w:fldCharType="begin"/>
      </w:r>
      <w:r>
        <w:instrText xml:space="preserve"> SEQ Figure \* ARABIC </w:instrText>
      </w:r>
      <w:r>
        <w:fldChar w:fldCharType="separate"/>
      </w:r>
      <w:r w:rsidR="00057C13">
        <w:rPr>
          <w:noProof/>
        </w:rPr>
        <w:t>100</w:t>
      </w:r>
      <w:r>
        <w:fldChar w:fldCharType="end"/>
      </w:r>
      <w:r w:rsidR="00FA7FA2">
        <w:t>: File export configuration</w:t>
      </w:r>
    </w:p>
    <w:p w14:paraId="110359D2" w14:textId="77777777" w:rsidR="00FA7FA2" w:rsidRDefault="00FA7FA2" w:rsidP="00583B9A">
      <w:r>
        <w:lastRenderedPageBreak/>
        <w:t>The Spectral data written to the file reflects the data content of the space. The Metadata is however mainly read from the database and may show some</w:t>
      </w:r>
    </w:p>
    <w:p w14:paraId="48997646" w14:textId="77777777" w:rsidR="00081BC8" w:rsidRDefault="00081BC8" w:rsidP="00081BC8">
      <w:pPr>
        <w:pStyle w:val="Heading1"/>
      </w:pPr>
      <w:bookmarkStart w:id="540" w:name="_Toc296956760"/>
      <w:r>
        <w:lastRenderedPageBreak/>
        <w:t>Matlab Integration</w:t>
      </w:r>
      <w:bookmarkEnd w:id="430"/>
      <w:bookmarkEnd w:id="431"/>
      <w:bookmarkEnd w:id="540"/>
    </w:p>
    <w:p w14:paraId="425B42FB" w14:textId="77777777" w:rsidR="00081BC8" w:rsidRDefault="00081BC8" w:rsidP="00081BC8">
      <w:pPr>
        <w:pStyle w:val="Body"/>
      </w:pPr>
      <w:r>
        <w:t>The Matlab environment is a well-established tool in engineering, research and science. Matlab includes a Java Virtual Machine and thus allows the use of Java classes within Matlab code.</w:t>
      </w:r>
    </w:p>
    <w:p w14:paraId="42257212" w14:textId="77777777" w:rsidR="00081BC8" w:rsidRDefault="00081BC8" w:rsidP="00081BC8">
      <w:pPr>
        <w:pStyle w:val="ProcessHeading"/>
      </w:pPr>
      <w:r>
        <w:t>To extract Java code for a Matlab q</w:t>
      </w:r>
      <w:r w:rsidR="00544E3D">
        <w:t>uery from the SPECCHIO client:</w:t>
      </w:r>
    </w:p>
    <w:tbl>
      <w:tblPr>
        <w:tblStyle w:val="Instructions"/>
        <w:tblW w:w="0" w:type="auto"/>
        <w:tblLook w:val="04A0" w:firstRow="1" w:lastRow="0" w:firstColumn="1" w:lastColumn="0" w:noHBand="0" w:noVBand="1"/>
      </w:tblPr>
      <w:tblGrid>
        <w:gridCol w:w="8533"/>
      </w:tblGrid>
      <w:tr w:rsidR="00081BC8" w14:paraId="489353D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196030B" w14:textId="77777777" w:rsidR="00081BC8" w:rsidRDefault="00B12C17" w:rsidP="00710979">
            <w:pPr>
              <w:pStyle w:val="ProcessStep"/>
            </w:pPr>
            <w:r>
              <w:t>From the Main menu s</w:t>
            </w:r>
            <w:r w:rsidR="00081BC8">
              <w:t xml:space="preserve">elect </w:t>
            </w:r>
            <w:r w:rsidR="00081BC8" w:rsidRPr="00585943">
              <w:rPr>
                <w:rStyle w:val="GUIWord"/>
              </w:rPr>
              <w:t>Data Processing &amp; Output</w:t>
            </w:r>
            <w:r w:rsidR="00081BC8">
              <w:t xml:space="preserve"> and </w:t>
            </w:r>
            <w:r w:rsidR="00081BC8" w:rsidRPr="00585943">
              <w:rPr>
                <w:rStyle w:val="GUIWord"/>
              </w:rPr>
              <w:t>Browse data hierarchy</w:t>
            </w:r>
            <w:r w:rsidR="00081BC8">
              <w:t>. The Data Browser window will open.</w:t>
            </w:r>
          </w:p>
          <w:p w14:paraId="62FF830D" w14:textId="77777777" w:rsidR="00081BC8" w:rsidRDefault="00081BC8" w:rsidP="00710979">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14:paraId="7F53838D" w14:textId="77777777" w:rsidR="00081BC8" w:rsidRPr="00351CC1" w:rsidRDefault="00081BC8" w:rsidP="00710979">
            <w:pPr>
              <w:pStyle w:val="ProcessStep"/>
            </w:pPr>
            <w:r w:rsidRPr="00351CC1">
              <w:t xml:space="preserve">Right click in the </w:t>
            </w:r>
            <w:r w:rsidRPr="00351CC1">
              <w:rPr>
                <w:rStyle w:val="GUIWord"/>
              </w:rPr>
              <w:t>Matching Spectra</w:t>
            </w:r>
            <w:r w:rsidRPr="00351CC1">
              <w:t xml:space="preserve"> box. A menu will appear.</w:t>
            </w:r>
          </w:p>
          <w:p w14:paraId="41EAC5C3" w14:textId="77777777" w:rsidR="00081BC8" w:rsidRPr="00351CC1" w:rsidRDefault="00081BC8" w:rsidP="00710979">
            <w:pPr>
              <w:pStyle w:val="ProcessStep"/>
            </w:pPr>
            <w:r w:rsidRPr="00351CC1">
              <w:t xml:space="preserve">Select </w:t>
            </w:r>
            <w:r w:rsidRPr="00351CC1">
              <w:rPr>
                <w:rStyle w:val="GUIWord"/>
              </w:rPr>
              <w:t>Copy Matlab-ready query to clipboard</w:t>
            </w:r>
            <w:r w:rsidRPr="00351CC1">
              <w:t xml:space="preserve"> from the menu.</w:t>
            </w:r>
          </w:p>
          <w:p w14:paraId="66B1A853" w14:textId="77777777" w:rsidR="00081BC8" w:rsidRDefault="00081BC8" w:rsidP="00710979">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14:paraId="57052BB6" w14:textId="77777777" w:rsidR="00081BC8" w:rsidRDefault="00081BC8" w:rsidP="00081BC8">
      <w:pPr>
        <w:pStyle w:val="Body"/>
      </w:pPr>
      <w:r>
        <w:t xml:space="preserve">It is also possible to use </w:t>
      </w:r>
      <w:r w:rsidRPr="007E2903">
        <w:rPr>
          <w:rStyle w:val="GUIWord"/>
        </w:rPr>
        <w:t>Build query</w:t>
      </w:r>
      <w:r>
        <w:t xml:space="preserve"> instead of </w:t>
      </w:r>
      <w:r w:rsidRPr="007E2903">
        <w:rPr>
          <w:rStyle w:val="GUIWord"/>
        </w:rPr>
        <w:t>Browse data hierarchy</w:t>
      </w:r>
      <w:r>
        <w:t xml:space="preserve"> in</w:t>
      </w:r>
      <w:r w:rsidR="00147131">
        <w:t xml:space="preserve"> the process above. See</w:t>
      </w:r>
      <w:r>
        <w:t xml:space="preserve"> </w:t>
      </w:r>
      <w:r w:rsidR="00147131">
        <w:rPr>
          <w:rStyle w:val="CrossReference"/>
        </w:rPr>
        <w:t>Section</w:t>
      </w:r>
      <w:r w:rsidRPr="003758A1">
        <w:rPr>
          <w:rStyle w:val="CrossReference"/>
        </w:rPr>
        <w:t xml:space="preserve"> </w:t>
      </w:r>
      <w:r w:rsidR="0080581E">
        <w:rPr>
          <w:rStyle w:val="CrossReference"/>
        </w:rPr>
        <w:t>8</w:t>
      </w:r>
      <w:r w:rsidRPr="003758A1">
        <w:rPr>
          <w:rStyle w:val="CrossReference"/>
        </w:rPr>
        <w:t xml:space="preserve"> </w:t>
      </w:r>
      <w:r w:rsidR="0080581E" w:rsidRPr="0080581E">
        <w:rPr>
          <w:i/>
        </w:rPr>
        <w:fldChar w:fldCharType="begin"/>
      </w:r>
      <w:r w:rsidR="0080581E" w:rsidRPr="0080581E">
        <w:rPr>
          <w:rStyle w:val="CrossReference"/>
          <w:i w:val="0"/>
        </w:rPr>
        <w:instrText xml:space="preserve"> REF _Ref413331610 \h </w:instrText>
      </w:r>
      <w:r w:rsidR="0080581E" w:rsidRPr="0080581E">
        <w:rPr>
          <w:i/>
        </w:rPr>
        <w:instrText xml:space="preserve"> \* MERGEFORMAT </w:instrText>
      </w:r>
      <w:r w:rsidR="0080581E" w:rsidRPr="0080581E">
        <w:rPr>
          <w:i/>
        </w:rPr>
      </w:r>
      <w:r w:rsidR="0080581E" w:rsidRPr="0080581E">
        <w:rPr>
          <w:i/>
        </w:rPr>
        <w:fldChar w:fldCharType="separate"/>
      </w:r>
      <w:r w:rsidR="00057C13" w:rsidRPr="00057C13">
        <w:rPr>
          <w:i/>
        </w:rPr>
        <w:t>Data Processing &amp; Output</w:t>
      </w:r>
      <w:r w:rsidR="0080581E" w:rsidRPr="0080581E">
        <w:rPr>
          <w:i/>
        </w:rPr>
        <w:fldChar w:fldCharType="end"/>
      </w:r>
      <w:r w:rsidR="0080581E">
        <w:t xml:space="preserve"> </w:t>
      </w:r>
      <w:r>
        <w:t>for more information about using these tools.</w:t>
      </w:r>
    </w:p>
    <w:p w14:paraId="7C6ACA91" w14:textId="77777777" w:rsidR="00081BC8" w:rsidRDefault="00081BC8" w:rsidP="00081BC8">
      <w:pPr>
        <w:pStyle w:val="Body"/>
      </w:pPr>
      <w:r>
        <w:t xml:space="preserve">For more details on using Matlab with SPECCHIO data, please refer to the SPECCHIO MATLAB Guide </w:t>
      </w:r>
      <w:r w:rsidRPr="009E74E0">
        <w:rPr>
          <w:rStyle w:val="Strong"/>
        </w:rPr>
        <w:t>SPECCHIO_M</w:t>
      </w:r>
      <w:r>
        <w:rPr>
          <w:rStyle w:val="Strong"/>
        </w:rPr>
        <w:t>atlab</w:t>
      </w:r>
      <w:r w:rsidRPr="009E74E0">
        <w:rPr>
          <w:rStyle w:val="Strong"/>
        </w:rPr>
        <w:t>Guide.pdf</w:t>
      </w:r>
      <w:r>
        <w:t>.</w:t>
      </w:r>
    </w:p>
    <w:p w14:paraId="27EA1AA2" w14:textId="77777777" w:rsidR="00081BC8" w:rsidRDefault="00081BC8" w:rsidP="00081BC8">
      <w:pPr>
        <w:pStyle w:val="HeadingSubUnnumbered"/>
      </w:pPr>
      <w:r>
        <w:t>Example Matlab-ready query from Data Hierarchy Browser</w:t>
      </w:r>
    </w:p>
    <w:p w14:paraId="5B0C795D" w14:textId="77777777" w:rsidR="00081BC8" w:rsidRPr="007E2903" w:rsidRDefault="00081BC8" w:rsidP="00081BC8">
      <w:pPr>
        <w:pStyle w:val="Body"/>
      </w:pPr>
      <w:r>
        <w:t>The following is an example of what is placed on the clipboard by the above process when the data hierarchy browser is used.</w:t>
      </w:r>
    </w:p>
    <w:p w14:paraId="0898CDB0" w14:textId="77777777" w:rsidR="00081BC8" w:rsidRPr="00391D00" w:rsidRDefault="00081BC8" w:rsidP="00081BC8">
      <w:pPr>
        <w:pStyle w:val="Code"/>
        <w:rPr>
          <w:rStyle w:val="Codeintext"/>
        </w:rPr>
      </w:pPr>
      <w:r w:rsidRPr="00391D00">
        <w:rPr>
          <w:rStyle w:val="Codeintext"/>
        </w:rPr>
        <w:t>query = Query('spectrum');</w:t>
      </w:r>
    </w:p>
    <w:p w14:paraId="691797CD" w14:textId="77777777" w:rsidR="00081BC8" w:rsidRPr="004C3526" w:rsidRDefault="00081BC8" w:rsidP="00081BC8">
      <w:pPr>
        <w:pStyle w:val="Code"/>
      </w:pPr>
      <w:r w:rsidRPr="004C3526">
        <w:t>query.setQueryType(Query.SELECT_QUERY);</w:t>
      </w:r>
    </w:p>
    <w:p w14:paraId="49277C86" w14:textId="77777777" w:rsidR="00081BC8" w:rsidRPr="004C3526" w:rsidRDefault="00081BC8" w:rsidP="00081BC8">
      <w:pPr>
        <w:pStyle w:val="Code"/>
      </w:pPr>
    </w:p>
    <w:p w14:paraId="0AE0ED7C" w14:textId="77777777" w:rsidR="00081BC8" w:rsidRPr="004C3526" w:rsidRDefault="00081BC8" w:rsidP="00081BC8">
      <w:pPr>
        <w:pStyle w:val="Code"/>
      </w:pPr>
      <w:r w:rsidRPr="004C3526">
        <w:t>query.addColumn('spectrum_id')</w:t>
      </w:r>
    </w:p>
    <w:p w14:paraId="7203687D" w14:textId="77777777" w:rsidR="00081BC8" w:rsidRPr="004C3526" w:rsidRDefault="00081BC8" w:rsidP="00081BC8">
      <w:pPr>
        <w:pStyle w:val="Code"/>
      </w:pPr>
    </w:p>
    <w:p w14:paraId="07CC7754" w14:textId="77777777" w:rsidR="00081BC8" w:rsidRPr="004C3526" w:rsidRDefault="00081BC8" w:rsidP="00081BC8">
      <w:pPr>
        <w:pStyle w:val="Code"/>
      </w:pPr>
      <w:r w:rsidRPr="004C3526">
        <w:t>cond = QueryConditionObject('spectrum', 'spectrum_id');</w:t>
      </w:r>
    </w:p>
    <w:p w14:paraId="4A0A84FE" w14:textId="77777777" w:rsidR="00081BC8" w:rsidRPr="004C3526" w:rsidRDefault="00081BC8" w:rsidP="00081BC8">
      <w:pPr>
        <w:pStyle w:val="Code"/>
      </w:pPr>
      <w:r w:rsidRPr="004C3526">
        <w:t>id_array = [65,66,67,68,69,70,71,72,73,74,75,76,77,78,79,80,81,82,83,84];</w:t>
      </w:r>
    </w:p>
    <w:p w14:paraId="109CD5F3" w14:textId="77777777" w:rsidR="00081BC8" w:rsidRPr="004C3526" w:rsidRDefault="00081BC8" w:rsidP="00081BC8">
      <w:pPr>
        <w:pStyle w:val="Code"/>
      </w:pPr>
      <w:r w:rsidRPr="004C3526">
        <w:t>ids_list = java.util.ArrayList();</w:t>
      </w:r>
    </w:p>
    <w:p w14:paraId="6BC87E4D" w14:textId="77777777" w:rsidR="00081BC8" w:rsidRPr="004C3526" w:rsidRDefault="00081BC8" w:rsidP="00081BC8">
      <w:pPr>
        <w:pStyle w:val="Code"/>
      </w:pPr>
      <w:r w:rsidRPr="004C3526">
        <w:t>for i=1:size(id_array,2) ids_list.add(id_array(i)); end;</w:t>
      </w:r>
    </w:p>
    <w:p w14:paraId="05A24491" w14:textId="77777777" w:rsidR="00081BC8" w:rsidRPr="004C3526" w:rsidRDefault="00081BC8" w:rsidP="00081BC8">
      <w:pPr>
        <w:pStyle w:val="Code"/>
      </w:pPr>
      <w:r w:rsidRPr="004C3526">
        <w:t>cond.setValue(ids_list);</w:t>
      </w:r>
    </w:p>
    <w:p w14:paraId="3D2D1411" w14:textId="77777777" w:rsidR="00081BC8" w:rsidRPr="004C3526" w:rsidRDefault="00081BC8" w:rsidP="00081BC8">
      <w:pPr>
        <w:pStyle w:val="Code"/>
      </w:pPr>
      <w:r w:rsidRPr="004C3526">
        <w:t>cond.setOperator('in');</w:t>
      </w:r>
    </w:p>
    <w:p w14:paraId="05679C28" w14:textId="77777777" w:rsidR="00081BC8" w:rsidRPr="004C3526" w:rsidRDefault="00081BC8" w:rsidP="00081BC8">
      <w:pPr>
        <w:pStyle w:val="Code"/>
      </w:pPr>
      <w:r w:rsidRPr="004C3526">
        <w:t>query.add_condition(cond);</w:t>
      </w:r>
    </w:p>
    <w:p w14:paraId="72DE650C" w14:textId="77777777" w:rsidR="00081BC8" w:rsidRPr="004C3526" w:rsidRDefault="00081BC8" w:rsidP="00081BC8">
      <w:pPr>
        <w:pStyle w:val="Code"/>
      </w:pPr>
    </w:p>
    <w:p w14:paraId="58D7783E" w14:textId="77777777" w:rsidR="00081BC8" w:rsidRPr="004C3526" w:rsidRDefault="00081BC8" w:rsidP="00081BC8">
      <w:pPr>
        <w:pStyle w:val="Code"/>
      </w:pPr>
      <w:r w:rsidRPr="004C3526">
        <w:t>ids = specchio_client.getSpectrumIdsMatchingQuery(query);</w:t>
      </w:r>
    </w:p>
    <w:p w14:paraId="5D2CB82A" w14:textId="77777777" w:rsidR="00081BC8" w:rsidRDefault="00081BC8" w:rsidP="00081BC8">
      <w:pPr>
        <w:pStyle w:val="HeadingSubUnnumbered"/>
      </w:pPr>
      <w:r>
        <w:t>Example Matlab-ready query from Query Builder</w:t>
      </w:r>
    </w:p>
    <w:p w14:paraId="17A214B4" w14:textId="77777777" w:rsidR="00081BC8" w:rsidRPr="007E2903" w:rsidRDefault="00081BC8" w:rsidP="00081BC8">
      <w:pPr>
        <w:pStyle w:val="Body"/>
      </w:pPr>
      <w:r>
        <w:t>The following is an example of what is placed on the clipboard by the above process when the query builder is used.</w:t>
      </w:r>
    </w:p>
    <w:p w14:paraId="4000F104" w14:textId="77777777" w:rsidR="00081BC8" w:rsidRPr="00A92DD8" w:rsidRDefault="00081BC8" w:rsidP="00081BC8">
      <w:pPr>
        <w:pStyle w:val="Code"/>
      </w:pPr>
      <w:r w:rsidRPr="00A92DD8">
        <w:t>query = Query('spectrum');</w:t>
      </w:r>
    </w:p>
    <w:p w14:paraId="7F2B060F" w14:textId="77777777" w:rsidR="00081BC8" w:rsidRPr="00A92DD8" w:rsidRDefault="00081BC8" w:rsidP="00081BC8">
      <w:pPr>
        <w:pStyle w:val="Code"/>
      </w:pPr>
      <w:r w:rsidRPr="00A92DD8">
        <w:t>query.setQueryType(Query.SELECT_QUERY);</w:t>
      </w:r>
    </w:p>
    <w:p w14:paraId="309464F6" w14:textId="77777777" w:rsidR="00081BC8" w:rsidRPr="00A92DD8" w:rsidRDefault="00081BC8" w:rsidP="00081BC8">
      <w:pPr>
        <w:pStyle w:val="Code"/>
      </w:pPr>
    </w:p>
    <w:p w14:paraId="47F2006B" w14:textId="77777777" w:rsidR="00081BC8" w:rsidRPr="00A92DD8" w:rsidRDefault="00081BC8" w:rsidP="00081BC8">
      <w:pPr>
        <w:pStyle w:val="Code"/>
      </w:pPr>
      <w:r w:rsidRPr="00A92DD8">
        <w:t>query.addColumn('spectrum_id')</w:t>
      </w:r>
    </w:p>
    <w:p w14:paraId="2A06D48D" w14:textId="77777777" w:rsidR="00081BC8" w:rsidRPr="00A92DD8" w:rsidRDefault="00081BC8" w:rsidP="00081BC8">
      <w:pPr>
        <w:pStyle w:val="Code"/>
      </w:pPr>
    </w:p>
    <w:p w14:paraId="6314EA3B" w14:textId="77777777" w:rsidR="00081BC8" w:rsidRPr="00A92DD8" w:rsidRDefault="00081BC8" w:rsidP="00081BC8">
      <w:pPr>
        <w:pStyle w:val="Code"/>
      </w:pPr>
      <w:r w:rsidRPr="00A92DD8">
        <w:t>cond = SpectrumQueryCondition('spectrum', 'measurement_unit_id');</w:t>
      </w:r>
    </w:p>
    <w:p w14:paraId="346ABE70" w14:textId="77777777" w:rsidR="00081BC8" w:rsidRPr="00A92DD8" w:rsidRDefault="00081BC8" w:rsidP="00081BC8">
      <w:pPr>
        <w:pStyle w:val="Code"/>
      </w:pPr>
      <w:r w:rsidRPr="00A92DD8">
        <w:t>cond.setValue('0');</w:t>
      </w:r>
    </w:p>
    <w:p w14:paraId="7E18A2D4" w14:textId="77777777" w:rsidR="00081BC8" w:rsidRPr="00A92DD8" w:rsidRDefault="00081BC8" w:rsidP="00081BC8">
      <w:pPr>
        <w:pStyle w:val="Code"/>
      </w:pPr>
      <w:r w:rsidRPr="00A92DD8">
        <w:t>cond.setOperator('=');</w:t>
      </w:r>
    </w:p>
    <w:p w14:paraId="122B9E8C" w14:textId="77777777" w:rsidR="00081BC8" w:rsidRPr="00A92DD8" w:rsidRDefault="00081BC8" w:rsidP="00081BC8">
      <w:pPr>
        <w:pStyle w:val="Code"/>
      </w:pPr>
      <w:r w:rsidRPr="00A92DD8">
        <w:t>query.add_condition(cond);</w:t>
      </w:r>
    </w:p>
    <w:p w14:paraId="2E6E1A55" w14:textId="77777777" w:rsidR="00081BC8" w:rsidRPr="00A92DD8" w:rsidRDefault="00081BC8" w:rsidP="00081BC8">
      <w:pPr>
        <w:pStyle w:val="Code"/>
      </w:pPr>
    </w:p>
    <w:p w14:paraId="50F4EE91" w14:textId="77777777" w:rsidR="00081BC8" w:rsidRPr="00A92DD8" w:rsidRDefault="00081BC8" w:rsidP="00081BC8">
      <w:pPr>
        <w:pStyle w:val="Code"/>
      </w:pPr>
      <w:r w:rsidRPr="00A92DD8">
        <w:t>cond = EAVQueryConditionObject('eav', 'spectrum_x_eav', 'File Name', 'string_val');</w:t>
      </w:r>
    </w:p>
    <w:p w14:paraId="5F7119A6" w14:textId="77777777" w:rsidR="00081BC8" w:rsidRPr="00A92DD8" w:rsidRDefault="00081BC8" w:rsidP="00081BC8">
      <w:pPr>
        <w:pStyle w:val="Code"/>
      </w:pPr>
      <w:r w:rsidRPr="00A92DD8">
        <w:t>cond.setValue('triti%%');</w:t>
      </w:r>
    </w:p>
    <w:p w14:paraId="10F1E181" w14:textId="77777777" w:rsidR="00081BC8" w:rsidRPr="00A92DD8" w:rsidRDefault="00081BC8" w:rsidP="00081BC8">
      <w:pPr>
        <w:pStyle w:val="Code"/>
      </w:pPr>
      <w:r w:rsidRPr="00A92DD8">
        <w:t>cond.setOperator('like');</w:t>
      </w:r>
    </w:p>
    <w:p w14:paraId="2A64D06E" w14:textId="77777777" w:rsidR="00081BC8" w:rsidRPr="00A92DD8" w:rsidRDefault="00081BC8" w:rsidP="00081BC8">
      <w:pPr>
        <w:pStyle w:val="Code"/>
      </w:pPr>
      <w:r w:rsidRPr="00A92DD8">
        <w:t>query.add_condition(cond);</w:t>
      </w:r>
    </w:p>
    <w:p w14:paraId="789CD922" w14:textId="77777777" w:rsidR="00081BC8" w:rsidRPr="00A92DD8" w:rsidRDefault="00081BC8" w:rsidP="00081BC8">
      <w:pPr>
        <w:pStyle w:val="Code"/>
      </w:pPr>
    </w:p>
    <w:p w14:paraId="3442F100" w14:textId="77777777" w:rsidR="00081BC8" w:rsidRPr="00A92DD8" w:rsidRDefault="00081BC8" w:rsidP="00081BC8">
      <w:pPr>
        <w:pStyle w:val="Code"/>
      </w:pPr>
      <w:r w:rsidRPr="00A92DD8">
        <w:t>cond = SpectrumQueryCondition('spectrum', 'sensor_id');</w:t>
      </w:r>
    </w:p>
    <w:p w14:paraId="07246C63" w14:textId="77777777" w:rsidR="00081BC8" w:rsidRPr="00A92DD8" w:rsidRDefault="00081BC8" w:rsidP="00081BC8">
      <w:pPr>
        <w:pStyle w:val="Code"/>
      </w:pPr>
      <w:r w:rsidRPr="00A92DD8">
        <w:t>cond.setValue('0');</w:t>
      </w:r>
    </w:p>
    <w:p w14:paraId="1B5ECE36" w14:textId="77777777" w:rsidR="00081BC8" w:rsidRPr="00A92DD8" w:rsidRDefault="00081BC8" w:rsidP="00081BC8">
      <w:pPr>
        <w:pStyle w:val="Code"/>
      </w:pPr>
      <w:r w:rsidRPr="00A92DD8">
        <w:t>cond.setOperator('=');</w:t>
      </w:r>
    </w:p>
    <w:p w14:paraId="1F19A298" w14:textId="77777777" w:rsidR="00081BC8" w:rsidRPr="00A92DD8" w:rsidRDefault="00081BC8" w:rsidP="00081BC8">
      <w:pPr>
        <w:pStyle w:val="Code"/>
      </w:pPr>
      <w:r w:rsidRPr="00A92DD8">
        <w:t>query.add_condition(cond);</w:t>
      </w:r>
    </w:p>
    <w:p w14:paraId="357F64CE" w14:textId="77777777" w:rsidR="00081BC8" w:rsidRPr="00A92DD8" w:rsidRDefault="00081BC8" w:rsidP="00081BC8">
      <w:pPr>
        <w:pStyle w:val="Code"/>
      </w:pPr>
    </w:p>
    <w:p w14:paraId="734B0687" w14:textId="77777777" w:rsidR="00081BC8" w:rsidRPr="00A92DD8" w:rsidRDefault="00081BC8" w:rsidP="00081BC8">
      <w:pPr>
        <w:pStyle w:val="Code"/>
      </w:pPr>
      <w:r w:rsidRPr="00A92DD8">
        <w:t>cond = SpectrumQueryCondition('spectrum', 'instrument_id');</w:t>
      </w:r>
    </w:p>
    <w:p w14:paraId="20466520" w14:textId="77777777" w:rsidR="00081BC8" w:rsidRPr="00A92DD8" w:rsidRDefault="00081BC8" w:rsidP="00081BC8">
      <w:pPr>
        <w:pStyle w:val="Code"/>
      </w:pPr>
      <w:r w:rsidRPr="00A92DD8">
        <w:t>cond.setValue('0');</w:t>
      </w:r>
    </w:p>
    <w:p w14:paraId="47A24EAC" w14:textId="77777777" w:rsidR="00081BC8" w:rsidRPr="00A92DD8" w:rsidRDefault="00081BC8" w:rsidP="00081BC8">
      <w:pPr>
        <w:pStyle w:val="Code"/>
      </w:pPr>
      <w:r w:rsidRPr="00A92DD8">
        <w:t>cond.setOperator('=');</w:t>
      </w:r>
    </w:p>
    <w:p w14:paraId="38B0F25A" w14:textId="77777777" w:rsidR="00081BC8" w:rsidRPr="00A92DD8" w:rsidRDefault="00081BC8" w:rsidP="00081BC8">
      <w:pPr>
        <w:pStyle w:val="Code"/>
      </w:pPr>
      <w:r w:rsidRPr="00A92DD8">
        <w:t>query.add_condition(cond);</w:t>
      </w:r>
    </w:p>
    <w:p w14:paraId="774E46AD" w14:textId="77777777" w:rsidR="00081BC8" w:rsidRPr="00A92DD8" w:rsidRDefault="00081BC8" w:rsidP="00081BC8">
      <w:pPr>
        <w:pStyle w:val="Code"/>
      </w:pPr>
    </w:p>
    <w:p w14:paraId="10FA4ED7" w14:textId="77777777" w:rsidR="00081BC8" w:rsidRPr="00391D00" w:rsidRDefault="00081BC8" w:rsidP="00081BC8">
      <w:pPr>
        <w:pStyle w:val="Code"/>
        <w:rPr>
          <w:rStyle w:val="Codeintext"/>
        </w:rPr>
      </w:pPr>
      <w:r w:rsidRPr="00A92DD8">
        <w:t>ids = specchio_client.getSpectrumIdsMatchingQuery(query);</w:t>
      </w:r>
    </w:p>
    <w:p w14:paraId="795A1AC3" w14:textId="77777777" w:rsidR="00FF050A" w:rsidRDefault="00FF050A" w:rsidP="00FF050A">
      <w:pPr>
        <w:pStyle w:val="Heading1"/>
      </w:pPr>
      <w:bookmarkStart w:id="541" w:name="_Toc293145305"/>
      <w:bookmarkStart w:id="542" w:name="_Toc296956761"/>
      <w:bookmarkStart w:id="543" w:name="_Toc398023986"/>
      <w:r>
        <w:lastRenderedPageBreak/>
        <w:t>R Integration</w:t>
      </w:r>
      <w:bookmarkEnd w:id="541"/>
      <w:bookmarkEnd w:id="542"/>
    </w:p>
    <w:p w14:paraId="10C1B0BD" w14:textId="77777777" w:rsidR="00FF050A" w:rsidRDefault="00FF050A" w:rsidP="00FF050A">
      <w:r>
        <w:t xml:space="preserve">R integration uses the rJava package. For more information please see </w:t>
      </w:r>
      <w:hyperlink r:id="rId162" w:history="1">
        <w:r w:rsidRPr="00F518FD">
          <w:rPr>
            <w:rStyle w:val="Hyperlink"/>
          </w:rPr>
          <w:t>www.specchio.ch</w:t>
        </w:r>
      </w:hyperlink>
      <w:r>
        <w:t>.</w:t>
      </w:r>
    </w:p>
    <w:p w14:paraId="71A60CE9" w14:textId="77777777" w:rsidR="00FF050A" w:rsidRDefault="00FF050A" w:rsidP="00FF050A"/>
    <w:p w14:paraId="0A4A4713" w14:textId="77777777" w:rsidR="00FF050A" w:rsidRDefault="00FF050A" w:rsidP="00FF050A">
      <w:pPr>
        <w:pStyle w:val="ProcessHeading"/>
      </w:pPr>
      <w:r>
        <w:t>To extract R / Java code for a R query from the SPECCHIO client...</w:t>
      </w:r>
    </w:p>
    <w:tbl>
      <w:tblPr>
        <w:tblStyle w:val="Instructions"/>
        <w:tblW w:w="0" w:type="auto"/>
        <w:tblLook w:val="04A0" w:firstRow="1" w:lastRow="0" w:firstColumn="1" w:lastColumn="0" w:noHBand="0" w:noVBand="1"/>
      </w:tblPr>
      <w:tblGrid>
        <w:gridCol w:w="8533"/>
      </w:tblGrid>
      <w:tr w:rsidR="00FF050A" w14:paraId="436C09B7" w14:textId="77777777" w:rsidTr="00FF618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956444" w14:textId="77777777" w:rsidR="00FF050A" w:rsidRDefault="00FF050A" w:rsidP="00FF6181">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14:paraId="24345FAB" w14:textId="77777777" w:rsidR="00FF050A" w:rsidRDefault="00FF050A" w:rsidP="00FF6181">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14:paraId="0846EA3B" w14:textId="77777777" w:rsidR="00FF050A" w:rsidRPr="00351CC1" w:rsidRDefault="00FF050A" w:rsidP="00FF6181">
            <w:pPr>
              <w:pStyle w:val="ProcessStep"/>
            </w:pPr>
            <w:r w:rsidRPr="00351CC1">
              <w:t xml:space="preserve">Right click in the </w:t>
            </w:r>
            <w:r w:rsidRPr="00351CC1">
              <w:rPr>
                <w:rStyle w:val="GUIWord"/>
              </w:rPr>
              <w:t>Matching Spectra</w:t>
            </w:r>
            <w:r w:rsidRPr="00351CC1">
              <w:t xml:space="preserve"> box. A menu will appear.</w:t>
            </w:r>
          </w:p>
          <w:p w14:paraId="23949B5F" w14:textId="77777777" w:rsidR="00FF050A" w:rsidRPr="00351CC1" w:rsidRDefault="00FF050A" w:rsidP="00FF6181">
            <w:pPr>
              <w:pStyle w:val="ProcessStep"/>
            </w:pPr>
            <w:r w:rsidRPr="00351CC1">
              <w:t xml:space="preserve">Select </w:t>
            </w:r>
            <w:r w:rsidRPr="00351CC1">
              <w:rPr>
                <w:rStyle w:val="GUIWord"/>
              </w:rPr>
              <w:t xml:space="preserve">Copy </w:t>
            </w:r>
            <w:r>
              <w:rPr>
                <w:rStyle w:val="GUIWord"/>
              </w:rPr>
              <w:t>R</w:t>
            </w:r>
            <w:r w:rsidRPr="00351CC1">
              <w:rPr>
                <w:rStyle w:val="GUIWord"/>
              </w:rPr>
              <w:t>-ready query to clipboard</w:t>
            </w:r>
            <w:r w:rsidRPr="00351CC1">
              <w:t xml:space="preserve"> from the menu.</w:t>
            </w:r>
          </w:p>
          <w:p w14:paraId="17195F5C" w14:textId="77777777" w:rsidR="00FF050A" w:rsidRDefault="00FF050A" w:rsidP="00FF6181">
            <w:pPr>
              <w:pStyle w:val="ProcessStep"/>
            </w:pPr>
            <w:r w:rsidRPr="00351CC1">
              <w:t xml:space="preserve">Switch to the </w:t>
            </w:r>
            <w:r>
              <w:t>R</w:t>
            </w:r>
            <w:r w:rsidRPr="00351CC1">
              <w:t xml:space="preserve"> application</w:t>
            </w:r>
            <w:r>
              <w:t xml:space="preserve"> </w:t>
            </w:r>
            <w:r w:rsidRPr="00351CC1">
              <w:t xml:space="preserve">and paste the query </w:t>
            </w:r>
            <w:r>
              <w:t xml:space="preserve">from the clipboard </w:t>
            </w:r>
            <w:r w:rsidRPr="00351CC1">
              <w:t>as you require.</w:t>
            </w:r>
          </w:p>
        </w:tc>
      </w:tr>
    </w:tbl>
    <w:p w14:paraId="6DAF4879" w14:textId="77777777" w:rsidR="00081BC8" w:rsidRDefault="00081BC8" w:rsidP="00081BC8">
      <w:pPr>
        <w:pStyle w:val="Heading1"/>
      </w:pPr>
      <w:bookmarkStart w:id="544" w:name="_Toc296956762"/>
      <w:r>
        <w:lastRenderedPageBreak/>
        <w:t>Glossary</w:t>
      </w:r>
      <w:bookmarkEnd w:id="543"/>
      <w:bookmarkEnd w:id="544"/>
    </w:p>
    <w:p w14:paraId="787C36E6" w14:textId="77777777" w:rsidR="00081BC8" w:rsidRDefault="00081BC8" w:rsidP="00081BC8">
      <w:pPr>
        <w:pStyle w:val="Body"/>
      </w:pPr>
      <w:r>
        <w:t>The explanations of words and terms in this glossary include both those terms which may not be familiar to some readers and those which have a specific meaning in the context of SPECCHIO or this document.</w:t>
      </w:r>
    </w:p>
    <w:tbl>
      <w:tblPr>
        <w:tblStyle w:val="TableSimple"/>
        <w:tblW w:w="8862" w:type="dxa"/>
        <w:tblLayout w:type="fixed"/>
        <w:tblLook w:val="04A0" w:firstRow="1" w:lastRow="0" w:firstColumn="1" w:lastColumn="0" w:noHBand="0" w:noVBand="1"/>
      </w:tblPr>
      <w:tblGrid>
        <w:gridCol w:w="1667"/>
        <w:gridCol w:w="7195"/>
      </w:tblGrid>
      <w:tr w:rsidR="00081BC8" w:rsidRPr="00ED2D41" w14:paraId="62263B4A" w14:textId="77777777" w:rsidTr="00A603B6">
        <w:tc>
          <w:tcPr>
            <w:tcW w:w="1667" w:type="dxa"/>
          </w:tcPr>
          <w:p w14:paraId="505319F4" w14:textId="77777777" w:rsidR="00081BC8" w:rsidRPr="00ED2D41" w:rsidRDefault="00081BC8" w:rsidP="00710979">
            <w:pPr>
              <w:pStyle w:val="TableText"/>
              <w:rPr>
                <w:b/>
                <w:color w:val="222222"/>
                <w:lang w:val="en-AU" w:eastAsia="ja-JP"/>
              </w:rPr>
            </w:pPr>
            <w:r>
              <w:rPr>
                <w:b/>
                <w:color w:val="222222"/>
                <w:lang w:val="en-AU" w:eastAsia="ja-JP"/>
              </w:rPr>
              <w:t>ANDS</w:t>
            </w:r>
          </w:p>
        </w:tc>
        <w:tc>
          <w:tcPr>
            <w:tcW w:w="7195" w:type="dxa"/>
          </w:tcPr>
          <w:p w14:paraId="1F177DFC" w14:textId="77777777" w:rsidR="00081BC8" w:rsidRPr="00C61126" w:rsidRDefault="00081BC8" w:rsidP="00710979">
            <w:pPr>
              <w:pStyle w:val="TableText"/>
              <w:rPr>
                <w:lang w:val="en-AU" w:eastAsia="ja-JP"/>
              </w:rPr>
            </w:pPr>
            <w:r w:rsidRPr="00C61126">
              <w:rPr>
                <w:lang w:val="en-AU" w:eastAsia="ja-JP"/>
              </w:rPr>
              <w:t>Australian National Data Service</w:t>
            </w:r>
          </w:p>
          <w:p w14:paraId="6348E5F1" w14:textId="379056AE" w:rsidR="00FF050A" w:rsidRPr="00C61126" w:rsidRDefault="00081BC8" w:rsidP="00FF050A">
            <w:pPr>
              <w:pStyle w:val="TableText"/>
              <w:rPr>
                <w:lang w:val="en-AU" w:eastAsia="ja-JP"/>
              </w:rPr>
            </w:pPr>
            <w:r w:rsidRPr="00C61126">
              <w:rPr>
                <w:lang w:val="en-AU" w:eastAsia="ja-JP"/>
              </w:rPr>
              <w:t xml:space="preserve">This body hosts the Research Data Australia (RDA) service. SPECCHIO supports publishing research data to this service. See </w:t>
            </w:r>
            <w:hyperlink r:id="rId163" w:history="1">
              <w:r w:rsidRPr="00C61126">
                <w:rPr>
                  <w:rStyle w:val="Hyperlink"/>
                  <w:color w:val="auto"/>
                </w:rPr>
                <w:t>http://www.ands.org.au/</w:t>
              </w:r>
            </w:hyperlink>
            <w:r w:rsidRPr="00C61126">
              <w:t xml:space="preserve"> and </w:t>
            </w:r>
            <w:r w:rsidRPr="00C61126">
              <w:rPr>
                <w:rStyle w:val="CrossReference"/>
              </w:rPr>
              <w:t xml:space="preserve">Chapter </w:t>
            </w:r>
            <w:r w:rsidR="00FF050A">
              <w:t xml:space="preserve"> </w:t>
            </w:r>
            <w:r w:rsidR="00FF050A">
              <w:fldChar w:fldCharType="begin"/>
            </w:r>
            <w:r w:rsidR="00FF050A">
              <w:instrText xml:space="preserve"> REF _Ref413326635 \r \h </w:instrText>
            </w:r>
            <w:r w:rsidR="00FF050A">
              <w:fldChar w:fldCharType="separate"/>
            </w:r>
            <w:r w:rsidR="00057C13">
              <w:t>12</w:t>
            </w:r>
            <w:r w:rsidR="00FF050A">
              <w:fldChar w:fldCharType="end"/>
            </w:r>
            <w:r w:rsidR="00FF050A">
              <w:rPr>
                <w:rStyle w:val="CrossReference"/>
              </w:rPr>
              <w:t xml:space="preserve"> </w:t>
            </w:r>
            <w:r w:rsidR="00FF050A">
              <w:rPr>
                <w:rStyle w:val="CrossReference"/>
              </w:rPr>
              <w:fldChar w:fldCharType="begin"/>
            </w:r>
            <w:r w:rsidR="00FF050A">
              <w:rPr>
                <w:rStyle w:val="CrossReference"/>
              </w:rPr>
              <w:instrText xml:space="preserve"> REF _Ref413326635 \h </w:instrText>
            </w:r>
            <w:r w:rsidR="00FF050A">
              <w:rPr>
                <w:rStyle w:val="CrossReference"/>
              </w:rPr>
            </w:r>
            <w:r w:rsidR="00FF050A">
              <w:rPr>
                <w:rStyle w:val="CrossReference"/>
              </w:rPr>
              <w:fldChar w:fldCharType="separate"/>
            </w:r>
            <w:r w:rsidR="00057C13">
              <w:t>Publishing Data to ANDS</w:t>
            </w:r>
            <w:r w:rsidR="00FF050A">
              <w:rPr>
                <w:rStyle w:val="CrossReference"/>
              </w:rPr>
              <w:fldChar w:fldCharType="end"/>
            </w:r>
            <w:r w:rsidR="00FF050A">
              <w:rPr>
                <w:rStyle w:val="CrossReference"/>
              </w:rPr>
              <w:t>.</w:t>
            </w:r>
          </w:p>
          <w:p w14:paraId="00C6B54F" w14:textId="22BD7B49" w:rsidR="00081BC8" w:rsidRPr="00C61126" w:rsidRDefault="00081BC8" w:rsidP="00710979">
            <w:pPr>
              <w:pStyle w:val="TableText"/>
              <w:rPr>
                <w:lang w:val="en-AU" w:eastAsia="ja-JP"/>
              </w:rPr>
            </w:pPr>
          </w:p>
        </w:tc>
      </w:tr>
      <w:tr w:rsidR="00081BC8" w:rsidRPr="00ED2D41" w14:paraId="04443CDC" w14:textId="77777777" w:rsidTr="00A603B6">
        <w:tc>
          <w:tcPr>
            <w:tcW w:w="1667" w:type="dxa"/>
          </w:tcPr>
          <w:p w14:paraId="6FBD6A6F" w14:textId="77777777" w:rsidR="00081BC8" w:rsidRPr="00ED2D41" w:rsidRDefault="00081BC8" w:rsidP="00710979">
            <w:pPr>
              <w:pStyle w:val="TableText"/>
              <w:rPr>
                <w:b/>
                <w:lang w:val="en-AU" w:eastAsia="ja-JP"/>
              </w:rPr>
            </w:pPr>
            <w:r w:rsidRPr="00ED2D41">
              <w:rPr>
                <w:b/>
                <w:lang w:val="en-AU" w:eastAsia="ja-JP"/>
              </w:rPr>
              <w:t>Calibration</w:t>
            </w:r>
          </w:p>
        </w:tc>
        <w:tc>
          <w:tcPr>
            <w:tcW w:w="7195" w:type="dxa"/>
          </w:tcPr>
          <w:p w14:paraId="50A926D9" w14:textId="77777777" w:rsidR="00081BC8" w:rsidRPr="00C61126" w:rsidRDefault="00081BC8" w:rsidP="00710979">
            <w:pPr>
              <w:pStyle w:val="TableText"/>
              <w:rPr>
                <w:lang w:val="en-AU" w:eastAsia="ja-JP"/>
              </w:rPr>
            </w:pPr>
            <w:r w:rsidRPr="00C61126">
              <w:rPr>
                <w:lang w:val="en-AU" w:eastAsia="ja-JP"/>
              </w:rPr>
              <w:t>The process of linking an Instrument's response to a defined physical input, for example, assigning the correct wavelengths to a band, or assigning factors that describe the relationship between radiance and recorded digital numbers. </w:t>
            </w:r>
          </w:p>
        </w:tc>
      </w:tr>
      <w:tr w:rsidR="00081BC8" w:rsidRPr="00ED2D41" w14:paraId="589026C2" w14:textId="77777777" w:rsidTr="00A603B6">
        <w:tc>
          <w:tcPr>
            <w:tcW w:w="1667" w:type="dxa"/>
          </w:tcPr>
          <w:p w14:paraId="48DF7839" w14:textId="77777777" w:rsidR="00081BC8" w:rsidRPr="00ED2D41" w:rsidRDefault="00081BC8" w:rsidP="00710979">
            <w:pPr>
              <w:pStyle w:val="TableText"/>
              <w:rPr>
                <w:b/>
                <w:color w:val="222222"/>
                <w:lang w:val="en-AU" w:eastAsia="ja-JP"/>
              </w:rPr>
            </w:pPr>
            <w:r w:rsidRPr="00ED2D41">
              <w:rPr>
                <w:b/>
                <w:color w:val="222222"/>
                <w:lang w:val="en-AU" w:eastAsia="ja-JP"/>
              </w:rPr>
              <w:t>Campaign</w:t>
            </w:r>
          </w:p>
        </w:tc>
        <w:tc>
          <w:tcPr>
            <w:tcW w:w="7195" w:type="dxa"/>
          </w:tcPr>
          <w:p w14:paraId="4013F44E" w14:textId="77777777" w:rsidR="00081BC8" w:rsidRPr="00C61126" w:rsidRDefault="00081BC8" w:rsidP="00710979">
            <w:pPr>
              <w:pStyle w:val="TableText"/>
            </w:pPr>
            <w:r w:rsidRPr="00C61126">
              <w:rPr>
                <w:lang w:val="en-AU" w:eastAsia="ja-JP"/>
              </w:rPr>
              <w:t>Refers to an activity during which Spectral samples were acquired. A Campaign is defined in a contextual sense. It is not restricted by any temporal or spatial properties.</w:t>
            </w:r>
          </w:p>
        </w:tc>
      </w:tr>
      <w:tr w:rsidR="00081BC8" w:rsidRPr="00ED2D41" w14:paraId="19A54668" w14:textId="77777777" w:rsidTr="00A603B6">
        <w:tc>
          <w:tcPr>
            <w:tcW w:w="1667" w:type="dxa"/>
          </w:tcPr>
          <w:p w14:paraId="2D2BB2D3" w14:textId="77777777" w:rsidR="00081BC8" w:rsidRDefault="00081BC8" w:rsidP="00710979">
            <w:pPr>
              <w:pStyle w:val="TableText"/>
              <w:rPr>
                <w:b/>
                <w:color w:val="222222"/>
                <w:lang w:val="en-AU" w:eastAsia="ja-JP"/>
              </w:rPr>
            </w:pPr>
            <w:r>
              <w:rPr>
                <w:b/>
                <w:color w:val="222222"/>
                <w:lang w:val="en-AU" w:eastAsia="ja-JP"/>
              </w:rPr>
              <w:t>Client-server</w:t>
            </w:r>
          </w:p>
        </w:tc>
        <w:tc>
          <w:tcPr>
            <w:tcW w:w="7195" w:type="dxa"/>
          </w:tcPr>
          <w:p w14:paraId="00781409" w14:textId="77777777" w:rsidR="00081BC8" w:rsidRPr="00C61126" w:rsidRDefault="00081BC8" w:rsidP="00710979">
            <w:pPr>
              <w:pStyle w:val="TableText"/>
              <w:rPr>
                <w:lang w:val="en-AU" w:eastAsia="ja-JP"/>
              </w:rPr>
            </w:pPr>
            <w:r w:rsidRPr="00C61126">
              <w:rPr>
                <w:lang w:val="en-AU" w:eastAsia="ja-JP"/>
              </w:rPr>
              <w:t>A commonly used networked computer architecture which involves a “server”, which hosts a main computing facility such as a database or computation facility, and a number of “clients”, which access the server using a network, such as an intranet or the internet. SPECCHIO uses this architecture.</w:t>
            </w:r>
          </w:p>
        </w:tc>
      </w:tr>
      <w:tr w:rsidR="00081BC8" w:rsidRPr="00ED2D41" w14:paraId="7FB0C8BB" w14:textId="77777777" w:rsidTr="00A603B6">
        <w:tc>
          <w:tcPr>
            <w:tcW w:w="1667" w:type="dxa"/>
          </w:tcPr>
          <w:p w14:paraId="748AD2E7" w14:textId="77777777" w:rsidR="00081BC8" w:rsidRDefault="00081BC8" w:rsidP="00710979">
            <w:pPr>
              <w:pStyle w:val="TableText"/>
              <w:rPr>
                <w:b/>
                <w:color w:val="222222"/>
                <w:lang w:val="en-AU" w:eastAsia="ja-JP"/>
              </w:rPr>
            </w:pPr>
            <w:r>
              <w:rPr>
                <w:b/>
                <w:color w:val="222222"/>
                <w:lang w:val="en-AU" w:eastAsia="ja-JP"/>
              </w:rPr>
              <w:t>FOR Codes</w:t>
            </w:r>
          </w:p>
        </w:tc>
        <w:tc>
          <w:tcPr>
            <w:tcW w:w="7195" w:type="dxa"/>
          </w:tcPr>
          <w:p w14:paraId="0CC9EC6F" w14:textId="77777777" w:rsidR="00081BC8" w:rsidRPr="00C61126" w:rsidRDefault="00081BC8" w:rsidP="00710979">
            <w:pPr>
              <w:pStyle w:val="TableText"/>
              <w:rPr>
                <w:lang w:val="en-AU" w:eastAsia="ja-JP"/>
              </w:rPr>
            </w:pPr>
            <w:r w:rsidRPr="00C61126">
              <w:rPr>
                <w:lang w:val="en-AU" w:eastAsia="ja-JP"/>
              </w:rPr>
              <w:t>Field of Research Codes</w:t>
            </w:r>
          </w:p>
          <w:p w14:paraId="3980079C" w14:textId="77777777" w:rsidR="00081BC8" w:rsidRPr="00C61126" w:rsidRDefault="00081BC8" w:rsidP="00710979">
            <w:pPr>
              <w:pStyle w:val="TableText"/>
              <w:rPr>
                <w:lang w:val="en-AU" w:eastAsia="ja-JP"/>
              </w:rPr>
            </w:pPr>
            <w:r w:rsidRPr="00C61126">
              <w:rPr>
                <w:lang w:val="en-AU" w:eastAsia="ja-JP"/>
              </w:rPr>
              <w:t>This coding system was designed and developed by the Australian Research Council (</w:t>
            </w:r>
            <w:hyperlink r:id="rId164" w:history="1">
              <w:r w:rsidRPr="00C61126">
                <w:rPr>
                  <w:rStyle w:val="Hyperlink"/>
                  <w:color w:val="auto"/>
                </w:rPr>
                <w:t>http://www.arc.gov.au/</w:t>
              </w:r>
            </w:hyperlink>
            <w:r w:rsidRPr="00C61126">
              <w:t xml:space="preserve">) </w:t>
            </w:r>
            <w:r w:rsidRPr="00C61126">
              <w:rPr>
                <w:lang w:val="en-AU" w:eastAsia="ja-JP"/>
              </w:rPr>
              <w:t xml:space="preserve">to categorise areas of research. FOR Codes are widely used across Australian research bodies, such as universities and the CSIRO, and government departments, such as the Bureau of Census and Statistics. Lists of FOR Codes can be found at sites such as </w:t>
            </w:r>
            <w:hyperlink r:id="rId165" w:history="1">
              <w:r w:rsidRPr="00C61126">
                <w:rPr>
                  <w:rStyle w:val="Hyperlink"/>
                  <w:color w:val="auto"/>
                </w:rPr>
                <w:t>http://www.abs.gov.au/ausstats/abs@.nsf/Products/6BB427AB9696C225CA2574180004463E?opendocument</w:t>
              </w:r>
            </w:hyperlink>
            <w:r w:rsidRPr="00C61126">
              <w:t>.</w:t>
            </w:r>
          </w:p>
        </w:tc>
      </w:tr>
      <w:tr w:rsidR="00081BC8" w:rsidRPr="00ED2D41" w14:paraId="4447DA68" w14:textId="77777777" w:rsidTr="00A603B6">
        <w:tc>
          <w:tcPr>
            <w:tcW w:w="1667" w:type="dxa"/>
          </w:tcPr>
          <w:p w14:paraId="3C119EB4" w14:textId="77777777" w:rsidR="00081BC8" w:rsidRDefault="00081BC8" w:rsidP="00710979">
            <w:pPr>
              <w:pStyle w:val="TableText"/>
              <w:rPr>
                <w:b/>
                <w:color w:val="222222"/>
                <w:lang w:val="en-AU" w:eastAsia="ja-JP"/>
              </w:rPr>
            </w:pPr>
            <w:r>
              <w:rPr>
                <w:b/>
                <w:color w:val="222222"/>
                <w:lang w:val="en-AU" w:eastAsia="ja-JP"/>
              </w:rPr>
              <w:t>HTTP/HTTPS</w:t>
            </w:r>
          </w:p>
        </w:tc>
        <w:tc>
          <w:tcPr>
            <w:tcW w:w="7195" w:type="dxa"/>
          </w:tcPr>
          <w:p w14:paraId="0B02211B" w14:textId="77777777" w:rsidR="00081BC8" w:rsidRPr="00C61126" w:rsidRDefault="00081BC8" w:rsidP="00710979">
            <w:pPr>
              <w:pStyle w:val="TableText"/>
              <w:rPr>
                <w:rFonts w:ascii="Arial" w:hAnsi="Arial" w:cs="Arial"/>
                <w:shd w:val="clear" w:color="auto" w:fill="FFFFFF"/>
              </w:rPr>
            </w:pPr>
            <w:r w:rsidRPr="00C61126">
              <w:rPr>
                <w:rFonts w:ascii="Arial" w:hAnsi="Arial" w:cs="Arial"/>
                <w:shd w:val="clear" w:color="auto" w:fill="FFFFFF"/>
              </w:rPr>
              <w:t>Hypertext Transfer Protocol</w:t>
            </w:r>
          </w:p>
          <w:p w14:paraId="6BBCC7BF" w14:textId="77777777" w:rsidR="00081BC8" w:rsidRPr="00C61126" w:rsidRDefault="00081BC8" w:rsidP="00710979">
            <w:pPr>
              <w:pStyle w:val="TableText"/>
              <w:rPr>
                <w:lang w:val="en-AU" w:eastAsia="ja-JP"/>
              </w:rPr>
            </w:pPr>
            <w:r w:rsidRPr="00C61126">
              <w:rPr>
                <w:rFonts w:ascii="Arial" w:hAnsi="Arial" w:cs="Arial"/>
                <w:shd w:val="clear" w:color="auto" w:fill="FFFFFF"/>
              </w:rPr>
              <w:t>HTTP is a very widely used network protocol, which is also used by SPECCHIO Clients to communicate with the SPECCHIO Server. HTTPS is the secure version of this protocol.</w:t>
            </w:r>
          </w:p>
        </w:tc>
      </w:tr>
      <w:tr w:rsidR="00081BC8" w:rsidRPr="00ED2D41" w14:paraId="6F3286A4" w14:textId="77777777" w:rsidTr="00A603B6">
        <w:tc>
          <w:tcPr>
            <w:tcW w:w="1667" w:type="dxa"/>
          </w:tcPr>
          <w:p w14:paraId="1392908A" w14:textId="77777777" w:rsidR="00081BC8" w:rsidRPr="00ED2D41" w:rsidRDefault="00081BC8" w:rsidP="00710979">
            <w:pPr>
              <w:pStyle w:val="TableText"/>
              <w:rPr>
                <w:b/>
                <w:color w:val="222222"/>
                <w:lang w:val="en-AU" w:eastAsia="ja-JP"/>
              </w:rPr>
            </w:pPr>
            <w:r w:rsidRPr="00ED2D41">
              <w:rPr>
                <w:b/>
                <w:color w:val="222222"/>
                <w:lang w:val="en-AU" w:eastAsia="ja-JP"/>
              </w:rPr>
              <w:t>Instrument</w:t>
            </w:r>
          </w:p>
        </w:tc>
        <w:tc>
          <w:tcPr>
            <w:tcW w:w="7195" w:type="dxa"/>
          </w:tcPr>
          <w:p w14:paraId="78BFBFEB" w14:textId="77777777" w:rsidR="00081BC8" w:rsidRPr="00C61126" w:rsidRDefault="00081BC8" w:rsidP="00710979">
            <w:pPr>
              <w:pStyle w:val="TableText"/>
              <w:rPr>
                <w:lang w:val="en-AU" w:eastAsia="ja-JP"/>
              </w:rPr>
            </w:pPr>
            <w:r w:rsidRPr="00C61126">
              <w:rPr>
                <w:lang w:val="en-AU" w:eastAsia="ja-JP"/>
              </w:rPr>
              <w:t>In the context of this document, an individual spectroradiometric Instrument. Such an Instrument will have a serial number and an owner.</w:t>
            </w:r>
          </w:p>
        </w:tc>
      </w:tr>
      <w:tr w:rsidR="00081BC8" w:rsidRPr="00ED2D41" w14:paraId="57140C4C" w14:textId="77777777" w:rsidTr="00A603B6">
        <w:tc>
          <w:tcPr>
            <w:tcW w:w="1667" w:type="dxa"/>
          </w:tcPr>
          <w:p w14:paraId="00642D8E" w14:textId="77777777" w:rsidR="00081BC8" w:rsidRPr="00ED2D41" w:rsidRDefault="00081BC8" w:rsidP="00710979">
            <w:pPr>
              <w:pStyle w:val="TableText"/>
              <w:rPr>
                <w:b/>
                <w:color w:val="222222"/>
                <w:lang w:val="en-AU" w:eastAsia="ja-JP"/>
              </w:rPr>
            </w:pPr>
            <w:r w:rsidRPr="00ED2D41">
              <w:rPr>
                <w:b/>
                <w:color w:val="222222"/>
                <w:lang w:val="en-AU" w:eastAsia="ja-JP"/>
              </w:rPr>
              <w:t>Instrument Type</w:t>
            </w:r>
          </w:p>
        </w:tc>
        <w:tc>
          <w:tcPr>
            <w:tcW w:w="7195" w:type="dxa"/>
          </w:tcPr>
          <w:p w14:paraId="1E344A53" w14:textId="77777777" w:rsidR="00081BC8" w:rsidRPr="00C61126" w:rsidRDefault="00081BC8" w:rsidP="00710979">
            <w:pPr>
              <w:pStyle w:val="TableText"/>
              <w:rPr>
                <w:lang w:val="en-AU" w:eastAsia="ja-JP"/>
              </w:rPr>
            </w:pPr>
            <w:r w:rsidRPr="00C61126">
              <w:rPr>
                <w:lang w:val="en-AU" w:eastAsia="ja-JP"/>
              </w:rPr>
              <w:t>A model or type of spectroradiometric Instrument. It will be described by a model number and manufacturer. In this document and the SPECCHIO client, this term is used interchangeably with the terms “Instrument Model”, “Sensor” and “Sensor Type”.</w:t>
            </w:r>
          </w:p>
        </w:tc>
      </w:tr>
      <w:tr w:rsidR="00081BC8" w:rsidRPr="00ED2D41" w14:paraId="38016CCD" w14:textId="77777777" w:rsidTr="00A603B6">
        <w:tc>
          <w:tcPr>
            <w:tcW w:w="1667" w:type="dxa"/>
          </w:tcPr>
          <w:p w14:paraId="3728A60A" w14:textId="77777777" w:rsidR="00081BC8" w:rsidRPr="00211995" w:rsidRDefault="00081BC8" w:rsidP="00710979">
            <w:pPr>
              <w:pStyle w:val="TableText"/>
              <w:rPr>
                <w:b/>
                <w:color w:val="222222"/>
                <w:lang w:eastAsia="ja-JP"/>
              </w:rPr>
            </w:pPr>
            <w:r>
              <w:rPr>
                <w:b/>
                <w:color w:val="222222"/>
                <w:lang w:eastAsia="ja-JP"/>
              </w:rPr>
              <w:lastRenderedPageBreak/>
              <w:t>MySQL</w:t>
            </w:r>
          </w:p>
        </w:tc>
        <w:tc>
          <w:tcPr>
            <w:tcW w:w="7195" w:type="dxa"/>
          </w:tcPr>
          <w:p w14:paraId="2D768CB9" w14:textId="77777777" w:rsidR="00081BC8" w:rsidRPr="00C61126" w:rsidRDefault="00081BC8" w:rsidP="00710979">
            <w:pPr>
              <w:pStyle w:val="TableText"/>
            </w:pPr>
            <w:r w:rsidRPr="00C61126">
              <w:t>The world’s most widely used relational database management system (RDBMS) (according to Wikipedia). It is the RDMS used by the SPECCHIO Server. (See SQL.)</w:t>
            </w:r>
          </w:p>
        </w:tc>
      </w:tr>
      <w:tr w:rsidR="00081BC8" w:rsidRPr="00ED2D41" w14:paraId="2DD48E6D" w14:textId="77777777" w:rsidTr="00A603B6">
        <w:tc>
          <w:tcPr>
            <w:tcW w:w="1667" w:type="dxa"/>
          </w:tcPr>
          <w:p w14:paraId="29B7B4EA" w14:textId="77777777" w:rsidR="00081BC8" w:rsidRDefault="00081BC8" w:rsidP="00710979">
            <w:pPr>
              <w:pStyle w:val="TableText"/>
              <w:rPr>
                <w:b/>
                <w:color w:val="222222"/>
                <w:lang w:val="en-AU" w:eastAsia="ja-JP"/>
              </w:rPr>
            </w:pPr>
            <w:r>
              <w:rPr>
                <w:b/>
                <w:color w:val="222222"/>
                <w:lang w:val="en-AU" w:eastAsia="ja-JP"/>
              </w:rPr>
              <w:t>RDA</w:t>
            </w:r>
          </w:p>
        </w:tc>
        <w:tc>
          <w:tcPr>
            <w:tcW w:w="7195" w:type="dxa"/>
          </w:tcPr>
          <w:p w14:paraId="07A43094" w14:textId="77777777" w:rsidR="00081BC8" w:rsidRPr="00C61126" w:rsidRDefault="00081BC8" w:rsidP="00710979">
            <w:pPr>
              <w:pStyle w:val="TableText"/>
            </w:pPr>
            <w:r w:rsidRPr="00C61126">
              <w:t>Research Data Australia</w:t>
            </w:r>
          </w:p>
          <w:p w14:paraId="40E860C0" w14:textId="77777777" w:rsidR="00081BC8" w:rsidRPr="00C61126" w:rsidRDefault="00081BC8" w:rsidP="00710979">
            <w:pPr>
              <w:pStyle w:val="TableText"/>
            </w:pPr>
            <w:r w:rsidRPr="00C61126">
              <w:t xml:space="preserve">Australian National Data Service’s (ANDS) flagship service, which 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See </w:t>
            </w:r>
            <w:hyperlink r:id="rId166" w:history="1">
              <w:r w:rsidRPr="00C61126">
                <w:rPr>
                  <w:rStyle w:val="Hyperlink"/>
                  <w:color w:val="auto"/>
                </w:rPr>
                <w:t>http://researchdata.ands.org.au/</w:t>
              </w:r>
            </w:hyperlink>
            <w:r w:rsidRPr="00C61126">
              <w:t>.</w:t>
            </w:r>
          </w:p>
        </w:tc>
      </w:tr>
      <w:tr w:rsidR="00081BC8" w:rsidRPr="00ED2D41" w14:paraId="097CB9B3" w14:textId="77777777" w:rsidTr="00A603B6">
        <w:tc>
          <w:tcPr>
            <w:tcW w:w="1667" w:type="dxa"/>
          </w:tcPr>
          <w:p w14:paraId="4E68BBEC" w14:textId="77777777" w:rsidR="00081BC8" w:rsidRDefault="00081BC8" w:rsidP="00710979">
            <w:pPr>
              <w:pStyle w:val="TableText"/>
              <w:rPr>
                <w:b/>
                <w:color w:val="222222"/>
                <w:lang w:val="en-AU" w:eastAsia="ja-JP"/>
              </w:rPr>
            </w:pPr>
            <w:r>
              <w:rPr>
                <w:b/>
                <w:color w:val="222222"/>
                <w:lang w:val="en-AU" w:eastAsia="ja-JP"/>
              </w:rPr>
              <w:t>Reference Panel</w:t>
            </w:r>
          </w:p>
        </w:tc>
        <w:tc>
          <w:tcPr>
            <w:tcW w:w="7195" w:type="dxa"/>
          </w:tcPr>
          <w:p w14:paraId="22FE1BC9" w14:textId="77777777" w:rsidR="00081BC8" w:rsidRPr="00C61126" w:rsidRDefault="00081BC8" w:rsidP="00710979">
            <w:pPr>
              <w:pStyle w:val="TableText"/>
              <w:rPr>
                <w:lang w:val="en-AU" w:eastAsia="ja-JP"/>
              </w:rPr>
            </w:pPr>
            <w:r w:rsidRPr="00C61126">
              <w:rPr>
                <w:lang w:val="en-AU" w:eastAsia="ja-JP"/>
              </w:rPr>
              <w:t xml:space="preserve">A calibrated reflective panel with known reflectance properties. It is usually white, but may be grey or even close to black. A Reference Panel can be measured under the same lighting conditions as a target sample in order to get an approximation of the Spectrum of the solar irradiance or to collect data for the conversion of a target radiance to reflectance factors. </w:t>
            </w:r>
          </w:p>
        </w:tc>
      </w:tr>
      <w:tr w:rsidR="00081BC8" w:rsidRPr="00ED2D41" w14:paraId="1CBDCC94" w14:textId="77777777" w:rsidTr="00A603B6">
        <w:tc>
          <w:tcPr>
            <w:tcW w:w="1667" w:type="dxa"/>
          </w:tcPr>
          <w:p w14:paraId="10ECCD0A" w14:textId="77777777" w:rsidR="00081BC8" w:rsidRPr="00ED2D41" w:rsidRDefault="00081BC8" w:rsidP="00710979">
            <w:pPr>
              <w:pStyle w:val="TableText"/>
              <w:rPr>
                <w:b/>
                <w:color w:val="222222"/>
                <w:lang w:val="en-AU" w:eastAsia="ja-JP"/>
              </w:rPr>
            </w:pPr>
            <w:r w:rsidRPr="00ED2D41">
              <w:rPr>
                <w:b/>
                <w:color w:val="222222"/>
                <w:lang w:val="en-AU" w:eastAsia="ja-JP"/>
              </w:rPr>
              <w:t>Reference Spectrum</w:t>
            </w:r>
          </w:p>
        </w:tc>
        <w:tc>
          <w:tcPr>
            <w:tcW w:w="7195" w:type="dxa"/>
          </w:tcPr>
          <w:p w14:paraId="6782B745" w14:textId="77777777" w:rsidR="00081BC8" w:rsidRPr="00C61126" w:rsidRDefault="00081BC8" w:rsidP="00710979">
            <w:pPr>
              <w:pStyle w:val="TableText"/>
              <w:rPr>
                <w:lang w:val="en-AU" w:eastAsia="ja-JP"/>
              </w:rPr>
            </w:pPr>
            <w:r w:rsidRPr="00C61126">
              <w:rPr>
                <w:lang w:val="en-AU" w:eastAsia="ja-JP"/>
              </w:rPr>
              <w:t>A Spectrum acquired over a Reference Panel.</w:t>
            </w:r>
          </w:p>
        </w:tc>
      </w:tr>
      <w:tr w:rsidR="00081BC8" w:rsidRPr="00ED2D41" w14:paraId="425F6F8A" w14:textId="77777777" w:rsidTr="00A603B6">
        <w:tc>
          <w:tcPr>
            <w:tcW w:w="1667" w:type="dxa"/>
          </w:tcPr>
          <w:p w14:paraId="385DFC91" w14:textId="77777777" w:rsidR="00081BC8" w:rsidRDefault="00081BC8" w:rsidP="00710979">
            <w:pPr>
              <w:pStyle w:val="TableText"/>
              <w:rPr>
                <w:b/>
                <w:color w:val="222222"/>
                <w:lang w:val="en-AU" w:eastAsia="ja-JP"/>
              </w:rPr>
            </w:pPr>
            <w:r>
              <w:rPr>
                <w:b/>
                <w:color w:val="222222"/>
                <w:lang w:val="en-AU" w:eastAsia="ja-JP"/>
              </w:rPr>
              <w:t>Regular Expression</w:t>
            </w:r>
          </w:p>
        </w:tc>
        <w:tc>
          <w:tcPr>
            <w:tcW w:w="7195" w:type="dxa"/>
          </w:tcPr>
          <w:p w14:paraId="08AF265D" w14:textId="0448F3F9" w:rsidR="00081BC8" w:rsidRPr="00C61126" w:rsidRDefault="00081BC8" w:rsidP="003866DE">
            <w:pPr>
              <w:pStyle w:val="TableText"/>
            </w:pPr>
            <w:r w:rsidRPr="00C61126">
              <w:t xml:space="preserve">In computing, a regular expression (often abbreviated “regex” or “regexp”) is a sequence of text characters, some of which are understood to be metacharacters with symbolic meaning, and some of which have their literal meaning, that together can be used by a regular expression processor to identify textual material of a given pattern. See </w:t>
            </w:r>
            <w:r w:rsidR="003866DE">
              <w:fldChar w:fldCharType="begin"/>
            </w:r>
            <w:r w:rsidR="003866DE">
              <w:instrText xml:space="preserve"> ADDIN EN.CITE &lt;EndNote&gt;&lt;Cite&gt;&lt;Author&gt;Oracle Technology Network&lt;/Author&gt;&lt;Year&gt;2013&lt;/Year&gt;&lt;RecNum&gt;682&lt;/RecNum&gt;&lt;DisplayText&gt;(Oracle Technology Network, 2013, Wikipedia, 2013)&lt;/DisplayText&gt;&lt;record&gt;&lt;rec-number&gt;682&lt;/rec-number&gt;&lt;foreign-keys&gt;&lt;key app="EN" db-id="0svr2tdvgevw2ned2pb5tt5ur5tdf0savr9s" timestamp="1435329828"&gt;682&lt;/key&gt;&lt;/foreign-keys&gt;&lt;ref-type name="Web Page"&gt;12&lt;/ref-type&gt;&lt;contributors&gt;&lt;authors&gt;&lt;author&gt;Oracle Technology Network, &lt;/author&gt;&lt;/authors&gt;&lt;/contributors&gt;&lt;titles&gt;&lt;title&gt;Java Regular Expressions Tutorial&lt;/title&gt;&lt;/titles&gt;&lt;volume&gt;2013&lt;/volume&gt;&lt;number&gt;June 21&lt;/number&gt;&lt;dates&gt;&lt;year&gt;2013&lt;/year&gt;&lt;/dates&gt;&lt;urls&gt;&lt;related-urls&gt;&lt;url&gt;http://docs.oracle.com/javase/tutorial/essential/regex/index.html&lt;/url&gt;&lt;/related-urls&gt;&lt;/urls&gt;&lt;/record&gt;&lt;/Cite&gt;&lt;Cite&gt;&lt;Author&gt;Wikipedia&lt;/Author&gt;&lt;Year&gt;2013&lt;/Year&gt;&lt;RecNum&gt;683&lt;/RecNum&gt;&lt;record&gt;&lt;rec-number&gt;683&lt;/rec-number&gt;&lt;foreign-keys&gt;&lt;key app="EN" db-id="0svr2tdvgevw2ned2pb5tt5ur5tdf0savr9s" timestamp="1435329889"&gt;683&lt;/key&gt;&lt;/foreign-keys&gt;&lt;ref-type name="Web Page"&gt;12&lt;/ref-type&gt;&lt;contributors&gt;&lt;authors&gt;&lt;author&gt;Wikipedia&lt;/author&gt;&lt;/authors&gt;&lt;/contributors&gt;&lt;titles&gt;&lt;title&gt;Regular Expression Description&lt;/title&gt;&lt;/titles&gt;&lt;volume&gt;2013&lt;/volume&gt;&lt;number&gt;June 21&lt;/number&gt;&lt;dates&gt;&lt;year&gt;2013&lt;/year&gt;&lt;/dates&gt;&lt;urls&gt;&lt;related-urls&gt;&lt;url&gt;http://en.wikipedia.org/wiki/Regular_expression&lt;/url&gt;&lt;/related-urls&gt;&lt;/urls&gt;&lt;/record&gt;&lt;/Cite&gt;&lt;/EndNote&gt;</w:instrText>
            </w:r>
            <w:r w:rsidR="003866DE">
              <w:fldChar w:fldCharType="separate"/>
            </w:r>
            <w:r w:rsidR="003866DE">
              <w:rPr>
                <w:noProof/>
              </w:rPr>
              <w:t>(Oracle Technology Network, 2013, Wikipedia, 2013)</w:t>
            </w:r>
            <w:r w:rsidR="003866DE">
              <w:fldChar w:fldCharType="end"/>
            </w:r>
            <w:r w:rsidRPr="00C61126">
              <w:t xml:space="preserve"> for more information.</w:t>
            </w:r>
          </w:p>
        </w:tc>
      </w:tr>
      <w:tr w:rsidR="00081BC8" w:rsidRPr="00ED2D41" w14:paraId="64E4953E" w14:textId="77777777" w:rsidTr="00A603B6">
        <w:tc>
          <w:tcPr>
            <w:tcW w:w="1667" w:type="dxa"/>
          </w:tcPr>
          <w:p w14:paraId="6246CBFC" w14:textId="77777777" w:rsidR="00081BC8" w:rsidRDefault="00081BC8" w:rsidP="00710979">
            <w:pPr>
              <w:pStyle w:val="TableText"/>
              <w:rPr>
                <w:b/>
                <w:color w:val="222222"/>
                <w:lang w:val="en-AU" w:eastAsia="ja-JP"/>
              </w:rPr>
            </w:pPr>
            <w:r>
              <w:rPr>
                <w:b/>
                <w:color w:val="222222"/>
                <w:lang w:val="en-AU" w:eastAsia="ja-JP"/>
              </w:rPr>
              <w:t>Sample</w:t>
            </w:r>
          </w:p>
        </w:tc>
        <w:tc>
          <w:tcPr>
            <w:tcW w:w="7195" w:type="dxa"/>
          </w:tcPr>
          <w:p w14:paraId="510C6DFE" w14:textId="77777777" w:rsidR="00081BC8" w:rsidRPr="00C61126" w:rsidRDefault="00081BC8" w:rsidP="00710979">
            <w:pPr>
              <w:pStyle w:val="TableText"/>
              <w:rPr>
                <w:lang w:val="en-AU" w:eastAsia="ja-JP"/>
              </w:rPr>
            </w:pPr>
            <w:r w:rsidRPr="00C61126">
              <w:rPr>
                <w:lang w:val="en-AU" w:eastAsia="ja-JP"/>
              </w:rPr>
              <w:t>A Sample taken from a Target and measured, often at some later time, under controlled conditions. A sample will generally have a collection date/time and a measurement date/time, which will be different.</w:t>
            </w:r>
          </w:p>
        </w:tc>
      </w:tr>
      <w:tr w:rsidR="00081BC8" w:rsidRPr="00ED2D41" w14:paraId="601D443C" w14:textId="77777777" w:rsidTr="00A603B6">
        <w:tc>
          <w:tcPr>
            <w:tcW w:w="1667" w:type="dxa"/>
          </w:tcPr>
          <w:p w14:paraId="303E61E9" w14:textId="77777777" w:rsidR="00081BC8" w:rsidRPr="00ED2D41" w:rsidRDefault="00081BC8" w:rsidP="00710979">
            <w:pPr>
              <w:pStyle w:val="TableText"/>
              <w:rPr>
                <w:b/>
                <w:color w:val="222222"/>
                <w:lang w:val="en-AU" w:eastAsia="ja-JP"/>
              </w:rPr>
            </w:pPr>
            <w:r w:rsidRPr="00ED2D41">
              <w:rPr>
                <w:b/>
                <w:color w:val="222222"/>
                <w:lang w:val="en-AU" w:eastAsia="ja-JP"/>
              </w:rPr>
              <w:t>Sensor</w:t>
            </w:r>
          </w:p>
        </w:tc>
        <w:tc>
          <w:tcPr>
            <w:tcW w:w="7195" w:type="dxa"/>
          </w:tcPr>
          <w:p w14:paraId="643F012F" w14:textId="77777777" w:rsidR="00081BC8" w:rsidRPr="00C61126" w:rsidRDefault="00081BC8" w:rsidP="00710979">
            <w:pPr>
              <w:pStyle w:val="TableText"/>
              <w:rPr>
                <w:lang w:val="en-AU" w:eastAsia="ja-JP"/>
              </w:rPr>
            </w:pPr>
            <w:r w:rsidRPr="00C61126">
              <w:rPr>
                <w:lang w:val="en-AU" w:eastAsia="ja-JP"/>
              </w:rPr>
              <w:t>See Instrument Type.</w:t>
            </w:r>
          </w:p>
        </w:tc>
      </w:tr>
      <w:tr w:rsidR="00081BC8" w:rsidRPr="00ED2D41" w14:paraId="445A0B75" w14:textId="77777777" w:rsidTr="00A603B6">
        <w:tc>
          <w:tcPr>
            <w:tcW w:w="1667" w:type="dxa"/>
          </w:tcPr>
          <w:p w14:paraId="5DCF9BAB" w14:textId="77777777" w:rsidR="00081BC8" w:rsidRPr="00ED2D41" w:rsidRDefault="00081BC8" w:rsidP="00710979">
            <w:pPr>
              <w:pStyle w:val="TableText"/>
              <w:rPr>
                <w:b/>
                <w:color w:val="222222"/>
                <w:lang w:val="en-AU" w:eastAsia="ja-JP"/>
              </w:rPr>
            </w:pPr>
            <w:r w:rsidRPr="00ED2D41">
              <w:rPr>
                <w:b/>
                <w:color w:val="222222"/>
                <w:lang w:val="en-AU" w:eastAsia="ja-JP"/>
              </w:rPr>
              <w:t>Spectralon</w:t>
            </w:r>
          </w:p>
        </w:tc>
        <w:tc>
          <w:tcPr>
            <w:tcW w:w="7195" w:type="dxa"/>
          </w:tcPr>
          <w:p w14:paraId="0093E237" w14:textId="77777777" w:rsidR="00081BC8" w:rsidRPr="00C61126" w:rsidRDefault="00081BC8" w:rsidP="00710979">
            <w:pPr>
              <w:pStyle w:val="TableText"/>
              <w:rPr>
                <w:lang w:val="en-AU" w:eastAsia="ja-JP"/>
              </w:rPr>
            </w:pPr>
            <w:r w:rsidRPr="00C61126">
              <w:rPr>
                <w:lang w:val="en-AU" w:eastAsia="ja-JP"/>
              </w:rPr>
              <w:t>A particular brand of reflective reference panel, produced by LabSphere. Spectralon panels are available in various configurations, ranging from pure white to greyish and almost black. See Reference Panel.</w:t>
            </w:r>
          </w:p>
        </w:tc>
      </w:tr>
      <w:tr w:rsidR="00081BC8" w:rsidRPr="00ED2D41" w14:paraId="31A9057D" w14:textId="77777777" w:rsidTr="00A603B6">
        <w:tc>
          <w:tcPr>
            <w:tcW w:w="1667" w:type="dxa"/>
          </w:tcPr>
          <w:p w14:paraId="4D76592D" w14:textId="77777777" w:rsidR="00081BC8" w:rsidRPr="00ED2D41" w:rsidRDefault="00081BC8" w:rsidP="00710979">
            <w:pPr>
              <w:pStyle w:val="TableText"/>
              <w:rPr>
                <w:b/>
                <w:color w:val="222222"/>
                <w:lang w:val="en-AU" w:eastAsia="ja-JP"/>
              </w:rPr>
            </w:pPr>
            <w:r>
              <w:rPr>
                <w:b/>
                <w:color w:val="222222"/>
                <w:lang w:val="en-AU" w:eastAsia="ja-JP"/>
              </w:rPr>
              <w:t>SQL</w:t>
            </w:r>
          </w:p>
        </w:tc>
        <w:tc>
          <w:tcPr>
            <w:tcW w:w="7195" w:type="dxa"/>
          </w:tcPr>
          <w:p w14:paraId="5047F833" w14:textId="77777777" w:rsidR="00081BC8" w:rsidRPr="00C61126" w:rsidRDefault="00081BC8" w:rsidP="00710979">
            <w:pPr>
              <w:pStyle w:val="TableText"/>
            </w:pPr>
            <w:r w:rsidRPr="00C61126">
              <w:t>Structured Query Language (sometimes pronounced “sequel”)</w:t>
            </w:r>
          </w:p>
          <w:p w14:paraId="7409A918" w14:textId="77777777" w:rsidR="00081BC8" w:rsidRPr="00C61126" w:rsidRDefault="00081BC8" w:rsidP="00710979">
            <w:pPr>
              <w:pStyle w:val="TableText"/>
            </w:pPr>
            <w:r w:rsidRPr="00C61126">
              <w:t xml:space="preserve">A </w:t>
            </w:r>
            <w:hyperlink r:id="rId167" w:tooltip="Special-purpose programming language" w:history="1">
              <w:r w:rsidRPr="00C61126">
                <w:t>special-purpose programming language</w:t>
              </w:r>
            </w:hyperlink>
            <w:r w:rsidRPr="00C61126">
              <w:t xml:space="preserve"> designed for managing data held in a </w:t>
            </w:r>
            <w:hyperlink r:id="rId168" w:tooltip="Relational database management system" w:history="1">
              <w:r w:rsidRPr="00C61126">
                <w:t>relational database management system</w:t>
              </w:r>
            </w:hyperlink>
            <w:r w:rsidRPr="00C61126">
              <w:t xml:space="preserve"> (RDBMS).</w:t>
            </w:r>
          </w:p>
        </w:tc>
      </w:tr>
      <w:tr w:rsidR="00081BC8" w:rsidRPr="00ED2D41" w14:paraId="7B7A35B0" w14:textId="77777777" w:rsidTr="00A603B6">
        <w:tc>
          <w:tcPr>
            <w:tcW w:w="1667" w:type="dxa"/>
          </w:tcPr>
          <w:p w14:paraId="3C446B58" w14:textId="77777777" w:rsidR="00081BC8" w:rsidRPr="00ED2D41" w:rsidRDefault="00081BC8" w:rsidP="00710979">
            <w:pPr>
              <w:pStyle w:val="TableText"/>
              <w:rPr>
                <w:b/>
                <w:color w:val="222222"/>
                <w:lang w:val="en-AU" w:eastAsia="ja-JP"/>
              </w:rPr>
            </w:pPr>
            <w:r w:rsidRPr="00ED2D41">
              <w:rPr>
                <w:b/>
                <w:color w:val="222222"/>
                <w:lang w:val="en-AU" w:eastAsia="ja-JP"/>
              </w:rPr>
              <w:t>Target Spectrum</w:t>
            </w:r>
          </w:p>
        </w:tc>
        <w:tc>
          <w:tcPr>
            <w:tcW w:w="7195" w:type="dxa"/>
          </w:tcPr>
          <w:p w14:paraId="27D6EE21" w14:textId="77777777" w:rsidR="00081BC8" w:rsidRPr="00C61126" w:rsidRDefault="00081BC8" w:rsidP="00710979">
            <w:pPr>
              <w:pStyle w:val="TableText"/>
              <w:rPr>
                <w:lang w:val="en-AU" w:eastAsia="ja-JP"/>
              </w:rPr>
            </w:pPr>
            <w:r w:rsidRPr="00C61126">
              <w:rPr>
                <w:lang w:val="en-AU" w:eastAsia="ja-JP"/>
              </w:rPr>
              <w:t>Spectrum acquired by measuring the target, where the target is the object of interest.</w:t>
            </w:r>
          </w:p>
        </w:tc>
      </w:tr>
      <w:tr w:rsidR="00081BC8" w:rsidRPr="00ED2D41" w14:paraId="72580EFF" w14:textId="77777777" w:rsidTr="00A603B6">
        <w:tc>
          <w:tcPr>
            <w:tcW w:w="1667" w:type="dxa"/>
          </w:tcPr>
          <w:p w14:paraId="1A6A88A4" w14:textId="77777777" w:rsidR="00081BC8" w:rsidRPr="00ED2D41" w:rsidRDefault="00081BC8" w:rsidP="00710979">
            <w:pPr>
              <w:pStyle w:val="TableText"/>
              <w:rPr>
                <w:b/>
                <w:color w:val="222222"/>
                <w:lang w:val="en-AU" w:eastAsia="ja-JP"/>
              </w:rPr>
            </w:pPr>
            <w:r>
              <w:rPr>
                <w:b/>
                <w:color w:val="222222"/>
                <w:lang w:val="en-AU" w:eastAsia="ja-JP"/>
              </w:rPr>
              <w:t>TCP/IP</w:t>
            </w:r>
          </w:p>
        </w:tc>
        <w:tc>
          <w:tcPr>
            <w:tcW w:w="7195" w:type="dxa"/>
          </w:tcPr>
          <w:p w14:paraId="0408BE0B" w14:textId="77777777" w:rsidR="00081BC8" w:rsidRPr="00C61126" w:rsidRDefault="00057C13" w:rsidP="00710979">
            <w:pPr>
              <w:pStyle w:val="TableText"/>
            </w:pPr>
            <w:hyperlink r:id="rId169" w:tooltip="Transmission Control Protocol" w:history="1">
              <w:r w:rsidR="00081BC8" w:rsidRPr="00C61126">
                <w:t>Transmission Control Protocol</w:t>
              </w:r>
            </w:hyperlink>
            <w:r w:rsidR="00081BC8" w:rsidRPr="00C61126">
              <w:t>/</w:t>
            </w:r>
            <w:hyperlink r:id="rId170" w:tooltip="Internet Protocol" w:history="1">
              <w:r w:rsidR="00081BC8" w:rsidRPr="00C61126">
                <w:t>Internet Protocol</w:t>
              </w:r>
            </w:hyperlink>
          </w:p>
          <w:p w14:paraId="5E6F63E4" w14:textId="77777777" w:rsidR="00081BC8" w:rsidRPr="00C61126" w:rsidRDefault="00081BC8" w:rsidP="00710979">
            <w:pPr>
              <w:pStyle w:val="TableText"/>
            </w:pPr>
            <w:r w:rsidRPr="00C61126">
              <w:t>The common designator to refer to the protocols used for internet communication.</w:t>
            </w:r>
          </w:p>
        </w:tc>
      </w:tr>
      <w:tr w:rsidR="00081BC8" w:rsidRPr="00ED2D41" w14:paraId="135C9242" w14:textId="77777777" w:rsidTr="00A603B6">
        <w:tc>
          <w:tcPr>
            <w:tcW w:w="1667" w:type="dxa"/>
          </w:tcPr>
          <w:p w14:paraId="37443F6D" w14:textId="77777777" w:rsidR="00081BC8" w:rsidRPr="00ED2D41" w:rsidRDefault="00081BC8" w:rsidP="00710979">
            <w:pPr>
              <w:pStyle w:val="TableText"/>
              <w:rPr>
                <w:b/>
                <w:color w:val="222222"/>
                <w:lang w:val="en-AU" w:eastAsia="ja-JP"/>
              </w:rPr>
            </w:pPr>
            <w:r w:rsidRPr="00ED2D41">
              <w:rPr>
                <w:b/>
                <w:color w:val="222222"/>
                <w:lang w:val="en-AU" w:eastAsia="ja-JP"/>
              </w:rPr>
              <w:lastRenderedPageBreak/>
              <w:t>White Reference Spectrum</w:t>
            </w:r>
          </w:p>
        </w:tc>
        <w:tc>
          <w:tcPr>
            <w:tcW w:w="7195" w:type="dxa"/>
          </w:tcPr>
          <w:p w14:paraId="50421CED" w14:textId="77777777" w:rsidR="00081BC8" w:rsidRPr="00C61126" w:rsidRDefault="00081BC8" w:rsidP="00710979">
            <w:pPr>
              <w:pStyle w:val="TableText"/>
              <w:rPr>
                <w:lang w:val="en-AU" w:eastAsia="ja-JP"/>
              </w:rPr>
            </w:pPr>
            <w:r w:rsidRPr="00C61126">
              <w:rPr>
                <w:lang w:val="en-AU" w:eastAsia="ja-JP"/>
              </w:rPr>
              <w:t>A Spectrum acquired over a reference panel that has a reflectance of close to 100%.</w:t>
            </w:r>
          </w:p>
        </w:tc>
      </w:tr>
    </w:tbl>
    <w:p w14:paraId="13EB5848" w14:textId="0DB5D778" w:rsidR="00CC011A" w:rsidRDefault="00CC011A" w:rsidP="00CC011A"/>
    <w:p w14:paraId="46A67B1A" w14:textId="77777777" w:rsidR="00CC011A" w:rsidRDefault="00CC011A" w:rsidP="00CC011A">
      <w:pPr>
        <w:pStyle w:val="iNormal"/>
      </w:pPr>
    </w:p>
    <w:p w14:paraId="61639F81" w14:textId="01E22308" w:rsidR="00A603B6" w:rsidRDefault="00CC011A" w:rsidP="00CC011A">
      <w:pPr>
        <w:pStyle w:val="Heading1"/>
      </w:pPr>
      <w:bookmarkStart w:id="545" w:name="_Toc398023987"/>
      <w:bookmarkStart w:id="546" w:name="_Ref413326106"/>
      <w:bookmarkStart w:id="547" w:name="_Ref413326135"/>
      <w:bookmarkStart w:id="548" w:name="_Ref413326151"/>
      <w:bookmarkStart w:id="549" w:name="_Ref413326577"/>
      <w:bookmarkStart w:id="550" w:name="_Toc296956763"/>
      <w:r>
        <w:lastRenderedPageBreak/>
        <w:t>References</w:t>
      </w:r>
      <w:bookmarkEnd w:id="545"/>
      <w:bookmarkEnd w:id="546"/>
      <w:bookmarkEnd w:id="547"/>
      <w:bookmarkEnd w:id="548"/>
      <w:bookmarkEnd w:id="549"/>
      <w:bookmarkEnd w:id="550"/>
    </w:p>
    <w:p w14:paraId="5B668CD2" w14:textId="77777777" w:rsidR="00CC011A" w:rsidRDefault="00CC011A" w:rsidP="00CC011A">
      <w:pPr>
        <w:pStyle w:val="iNormal"/>
      </w:pPr>
    </w:p>
    <w:p w14:paraId="24E4D7A0" w14:textId="1922FBD8" w:rsidR="003866DE" w:rsidRPr="003866DE" w:rsidRDefault="00CC011A" w:rsidP="003866DE">
      <w:pPr>
        <w:pStyle w:val="EndNoteBibliography"/>
        <w:rPr>
          <w:noProof/>
        </w:rPr>
      </w:pPr>
      <w:r>
        <w:fldChar w:fldCharType="begin"/>
      </w:r>
      <w:r>
        <w:instrText xml:space="preserve"> ADDIN EN.REFLIST </w:instrText>
      </w:r>
      <w:r>
        <w:fldChar w:fldCharType="separate"/>
      </w:r>
      <w:r w:rsidR="003866DE" w:rsidRPr="003866DE">
        <w:rPr>
          <w:noProof/>
        </w:rPr>
        <w:t xml:space="preserve">Australian Research Council, 2008. Australian and New Zealand Standard Research Classification (ANZSRC), </w:t>
      </w:r>
      <w:hyperlink r:id="rId171" w:history="1">
        <w:r w:rsidR="003866DE" w:rsidRPr="003866DE">
          <w:rPr>
            <w:rStyle w:val="Hyperlink"/>
            <w:noProof/>
            <w:lang w:val="en-GB"/>
          </w:rPr>
          <w:t>http://www.abs.gov.au/ausstats/abs@.nsf/mf/1297.0</w:t>
        </w:r>
      </w:hyperlink>
    </w:p>
    <w:p w14:paraId="3D026851" w14:textId="77777777" w:rsidR="003866DE" w:rsidRPr="003866DE" w:rsidRDefault="003866DE" w:rsidP="003866DE">
      <w:pPr>
        <w:pStyle w:val="EndNoteBibliography"/>
        <w:rPr>
          <w:noProof/>
        </w:rPr>
      </w:pPr>
    </w:p>
    <w:p w14:paraId="5126F271" w14:textId="251DE188" w:rsidR="003866DE" w:rsidRPr="003866DE" w:rsidRDefault="003866DE" w:rsidP="003866DE">
      <w:pPr>
        <w:pStyle w:val="EndNoteBibliography"/>
        <w:rPr>
          <w:noProof/>
        </w:rPr>
      </w:pPr>
      <w:r w:rsidRPr="003866DE">
        <w:rPr>
          <w:noProof/>
        </w:rPr>
        <w:t xml:space="preserve">CSIRO, 2011. The Australian Soil Classification, </w:t>
      </w:r>
      <w:hyperlink r:id="rId172" w:history="1">
        <w:r w:rsidRPr="003866DE">
          <w:rPr>
            <w:rStyle w:val="Hyperlink"/>
            <w:noProof/>
            <w:lang w:val="en-GB"/>
          </w:rPr>
          <w:t>http://www.clw.csiro.au/aclep/asc_re_on_line/soilhome.htm</w:t>
        </w:r>
      </w:hyperlink>
    </w:p>
    <w:p w14:paraId="6A8C3CDB" w14:textId="77777777" w:rsidR="003866DE" w:rsidRPr="003866DE" w:rsidRDefault="003866DE" w:rsidP="003866DE">
      <w:pPr>
        <w:pStyle w:val="EndNoteBibliography"/>
        <w:rPr>
          <w:noProof/>
        </w:rPr>
      </w:pPr>
    </w:p>
    <w:p w14:paraId="38C6BB58" w14:textId="77777777" w:rsidR="003866DE" w:rsidRPr="003866DE" w:rsidRDefault="003866DE" w:rsidP="003866DE">
      <w:pPr>
        <w:pStyle w:val="EndNoteBibliography"/>
        <w:rPr>
          <w:noProof/>
        </w:rPr>
      </w:pPr>
      <w:r w:rsidRPr="003866DE">
        <w:rPr>
          <w:noProof/>
        </w:rPr>
        <w:t>Hueni, A., Nieke, J., Schopfer, J., Kneubühler, M., Itten, K., 2009. The spectral database SPECCHIO for improved long term usability and data sharing. Computers &amp; Geosciences</w:t>
      </w:r>
      <w:r w:rsidRPr="003866DE">
        <w:rPr>
          <w:i/>
          <w:noProof/>
        </w:rPr>
        <w:t xml:space="preserve"> </w:t>
      </w:r>
      <w:r w:rsidRPr="003866DE">
        <w:rPr>
          <w:noProof/>
        </w:rPr>
        <w:t>35(3), 557-565.</w:t>
      </w:r>
    </w:p>
    <w:p w14:paraId="227C29F5" w14:textId="77777777" w:rsidR="003866DE" w:rsidRPr="003866DE" w:rsidRDefault="003866DE" w:rsidP="003866DE">
      <w:pPr>
        <w:pStyle w:val="EndNoteBibliography"/>
        <w:rPr>
          <w:noProof/>
        </w:rPr>
      </w:pPr>
    </w:p>
    <w:p w14:paraId="5B17B0B7" w14:textId="77777777" w:rsidR="003866DE" w:rsidRPr="003866DE" w:rsidRDefault="003866DE" w:rsidP="003866DE">
      <w:pPr>
        <w:pStyle w:val="EndNoteBibliography"/>
        <w:rPr>
          <w:noProof/>
        </w:rPr>
      </w:pPr>
      <w:r w:rsidRPr="003866DE">
        <w:rPr>
          <w:noProof/>
        </w:rPr>
        <w:t>Hueni, A., Tuohy, M., 2006. Spectroradiometer Data Structuring, Pre-Processing and Analysis - An IT Based Approach. Journal of Spatial Science</w:t>
      </w:r>
      <w:r w:rsidRPr="003866DE">
        <w:rPr>
          <w:i/>
          <w:noProof/>
        </w:rPr>
        <w:t xml:space="preserve"> </w:t>
      </w:r>
      <w:r w:rsidRPr="003866DE">
        <w:rPr>
          <w:noProof/>
        </w:rPr>
        <w:t>51(2), 93-102.</w:t>
      </w:r>
    </w:p>
    <w:p w14:paraId="46F80A54" w14:textId="77777777" w:rsidR="003866DE" w:rsidRPr="003866DE" w:rsidRDefault="003866DE" w:rsidP="003866DE">
      <w:pPr>
        <w:pStyle w:val="EndNoteBibliography"/>
        <w:rPr>
          <w:noProof/>
        </w:rPr>
      </w:pPr>
    </w:p>
    <w:p w14:paraId="057113D2" w14:textId="5C24BA51" w:rsidR="003866DE" w:rsidRPr="003866DE" w:rsidRDefault="003866DE" w:rsidP="003866DE">
      <w:pPr>
        <w:pStyle w:val="EndNoteBibliography"/>
        <w:rPr>
          <w:noProof/>
        </w:rPr>
      </w:pPr>
      <w:r w:rsidRPr="003866DE">
        <w:rPr>
          <w:noProof/>
        </w:rPr>
        <w:t xml:space="preserve">Hüni, A., Kneubühler, M., 2007. SPECCHIO: a system for storing and sharing spectroradiometer data. SPIE Newsroom(December 2007), </w:t>
      </w:r>
      <w:hyperlink r:id="rId173" w:history="1">
        <w:r w:rsidRPr="003866DE">
          <w:rPr>
            <w:rStyle w:val="Hyperlink"/>
            <w:noProof/>
            <w:lang w:val="en-GB"/>
          </w:rPr>
          <w:t>http://spie.org/x18220.xml</w:t>
        </w:r>
      </w:hyperlink>
      <w:r w:rsidRPr="003866DE">
        <w:rPr>
          <w:noProof/>
        </w:rPr>
        <w:t>.</w:t>
      </w:r>
    </w:p>
    <w:p w14:paraId="753BC852" w14:textId="77777777" w:rsidR="003866DE" w:rsidRPr="003866DE" w:rsidRDefault="003866DE" w:rsidP="003866DE">
      <w:pPr>
        <w:pStyle w:val="EndNoteBibliography"/>
        <w:rPr>
          <w:noProof/>
        </w:rPr>
      </w:pPr>
    </w:p>
    <w:p w14:paraId="1BCDDE36" w14:textId="77777777" w:rsidR="003866DE" w:rsidRPr="003866DE" w:rsidRDefault="003866DE" w:rsidP="003866DE">
      <w:pPr>
        <w:pStyle w:val="EndNoteBibliography"/>
        <w:rPr>
          <w:noProof/>
        </w:rPr>
      </w:pPr>
      <w:r w:rsidRPr="003866DE">
        <w:rPr>
          <w:noProof/>
        </w:rPr>
        <w:t>Hüni, A., Nieke, J., Schopfer, J., Kneubühler, M., Itten, K., 2007. 2nd Generation of RSL's Spectrum Database "SPECCHIO"</w:t>
      </w:r>
      <w:r w:rsidRPr="003866DE">
        <w:rPr>
          <w:i/>
          <w:noProof/>
        </w:rPr>
        <w:t>.</w:t>
      </w:r>
      <w:r w:rsidRPr="003866DE">
        <w:rPr>
          <w:noProof/>
        </w:rPr>
        <w:t xml:space="preserve"> In: Proceedings Schaepman, M. E., Liang, S., Groot, N. E., Kneubühler, M. (Eds.), 10th Intl. Symposium on Physical Measurements and Spectral Signatures in Remote Sensing,  Davos (CH)</w:t>
      </w:r>
      <w:r w:rsidRPr="003866DE">
        <w:rPr>
          <w:i/>
          <w:noProof/>
        </w:rPr>
        <w:t>,</w:t>
      </w:r>
      <w:r w:rsidRPr="003866DE">
        <w:rPr>
          <w:noProof/>
        </w:rPr>
        <w:t xml:space="preserve"> XXXVI, Part 7/C50, pp. 505–510.</w:t>
      </w:r>
    </w:p>
    <w:p w14:paraId="7D885D86" w14:textId="77777777" w:rsidR="003866DE" w:rsidRPr="003866DE" w:rsidRDefault="003866DE" w:rsidP="003866DE">
      <w:pPr>
        <w:pStyle w:val="EndNoteBibliography"/>
        <w:rPr>
          <w:noProof/>
        </w:rPr>
      </w:pPr>
    </w:p>
    <w:p w14:paraId="7C0AD9B2" w14:textId="77777777" w:rsidR="003866DE" w:rsidRPr="003866DE" w:rsidRDefault="003866DE" w:rsidP="003866DE">
      <w:pPr>
        <w:pStyle w:val="EndNoteBibliography"/>
        <w:rPr>
          <w:noProof/>
        </w:rPr>
      </w:pPr>
      <w:r w:rsidRPr="003866DE">
        <w:rPr>
          <w:noProof/>
        </w:rPr>
        <w:t>Landgrebe, D., 1997. On Information Extraction Principles for Hyperspectral Data, Purdue University, West Lafayette, IN, 34 pp.</w:t>
      </w:r>
    </w:p>
    <w:p w14:paraId="26B9D75A" w14:textId="77777777" w:rsidR="003866DE" w:rsidRPr="003866DE" w:rsidRDefault="003866DE" w:rsidP="003866DE">
      <w:pPr>
        <w:pStyle w:val="EndNoteBibliography"/>
        <w:rPr>
          <w:noProof/>
        </w:rPr>
      </w:pPr>
    </w:p>
    <w:p w14:paraId="390F1690" w14:textId="15218F46" w:rsidR="003866DE" w:rsidRPr="003866DE" w:rsidRDefault="003866DE" w:rsidP="003866DE">
      <w:pPr>
        <w:pStyle w:val="EndNoteBibliography"/>
        <w:rPr>
          <w:noProof/>
        </w:rPr>
      </w:pPr>
      <w:r w:rsidRPr="003866DE">
        <w:rPr>
          <w:noProof/>
        </w:rPr>
        <w:t xml:space="preserve">NOAA, 2003. What is UTC or GMT Time?, </w:t>
      </w:r>
      <w:hyperlink r:id="rId174" w:history="1">
        <w:r w:rsidRPr="003866DE">
          <w:rPr>
            <w:rStyle w:val="Hyperlink"/>
            <w:noProof/>
            <w:lang w:val="en-GB"/>
          </w:rPr>
          <w:t>http://www.nhc.noaa.gov/aboututc.shtml</w:t>
        </w:r>
      </w:hyperlink>
    </w:p>
    <w:p w14:paraId="6C35AEE4" w14:textId="77777777" w:rsidR="003866DE" w:rsidRPr="003866DE" w:rsidRDefault="003866DE" w:rsidP="003866DE">
      <w:pPr>
        <w:pStyle w:val="EndNoteBibliography"/>
        <w:rPr>
          <w:noProof/>
        </w:rPr>
      </w:pPr>
    </w:p>
    <w:p w14:paraId="6259E23E" w14:textId="782372FD" w:rsidR="003866DE" w:rsidRPr="003866DE" w:rsidRDefault="003866DE" w:rsidP="003866DE">
      <w:pPr>
        <w:pStyle w:val="EndNoteBibliography"/>
        <w:rPr>
          <w:noProof/>
        </w:rPr>
      </w:pPr>
      <w:r w:rsidRPr="003866DE">
        <w:rPr>
          <w:noProof/>
        </w:rPr>
        <w:t xml:space="preserve">Oracle Technology Network, 2013. Java Regular Expressions Tutorial, </w:t>
      </w:r>
      <w:hyperlink r:id="rId175" w:history="1">
        <w:r w:rsidRPr="003866DE">
          <w:rPr>
            <w:rStyle w:val="Hyperlink"/>
            <w:noProof/>
            <w:lang w:val="en-GB"/>
          </w:rPr>
          <w:t>http://docs.oracle.com/javase/tutorial/essential/regex/index.html</w:t>
        </w:r>
      </w:hyperlink>
    </w:p>
    <w:p w14:paraId="6F4BD78C" w14:textId="77777777" w:rsidR="003866DE" w:rsidRPr="003866DE" w:rsidRDefault="003866DE" w:rsidP="003866DE">
      <w:pPr>
        <w:pStyle w:val="EndNoteBibliography"/>
        <w:rPr>
          <w:noProof/>
        </w:rPr>
      </w:pPr>
    </w:p>
    <w:p w14:paraId="729F1E02" w14:textId="77777777" w:rsidR="003866DE" w:rsidRPr="003866DE" w:rsidRDefault="003866DE" w:rsidP="003866DE">
      <w:pPr>
        <w:pStyle w:val="EndNoteBibliography"/>
        <w:rPr>
          <w:noProof/>
        </w:rPr>
      </w:pPr>
      <w:r w:rsidRPr="003866DE">
        <w:rPr>
          <w:noProof/>
        </w:rPr>
        <w:t>Schaepman-Strub, G., Schaepman, M., Painter, T. H., Dangel, S., Martonchik, J. V., 2006. Reflectance quantities in optical remote sensing - definitions and case studies. Remote Sensing of Environment</w:t>
      </w:r>
      <w:r w:rsidRPr="003866DE">
        <w:rPr>
          <w:i/>
          <w:noProof/>
        </w:rPr>
        <w:t xml:space="preserve"> </w:t>
      </w:r>
      <w:r w:rsidRPr="003866DE">
        <w:rPr>
          <w:noProof/>
        </w:rPr>
        <w:t>103, 27-42.</w:t>
      </w:r>
    </w:p>
    <w:p w14:paraId="3FEF0267" w14:textId="77777777" w:rsidR="003866DE" w:rsidRPr="003866DE" w:rsidRDefault="003866DE" w:rsidP="003866DE">
      <w:pPr>
        <w:pStyle w:val="EndNoteBibliography"/>
        <w:rPr>
          <w:noProof/>
        </w:rPr>
      </w:pPr>
    </w:p>
    <w:p w14:paraId="2E8F8EC4" w14:textId="77777777" w:rsidR="003866DE" w:rsidRPr="003866DE" w:rsidRDefault="003866DE" w:rsidP="003866DE">
      <w:pPr>
        <w:pStyle w:val="EndNoteBibliography"/>
        <w:rPr>
          <w:noProof/>
        </w:rPr>
      </w:pPr>
      <w:r w:rsidRPr="003866DE">
        <w:rPr>
          <w:noProof/>
        </w:rPr>
        <w:t>Schaepman-Strub, G., Schaepman, M. E., Martonchik, J. V., Dangel, S., Painter, T., 2009. Terminology of Radiometry and Reflectance – From Concepts to Measured Quantities, In: Warner, T. A., Nellis, M. D., Foody, G. (Eds.), The SAGE Handbook of Remote Sensing: SAGE London, UK, pp. 215-228.</w:t>
      </w:r>
    </w:p>
    <w:p w14:paraId="385102B9" w14:textId="77777777" w:rsidR="003866DE" w:rsidRPr="003866DE" w:rsidRDefault="003866DE" w:rsidP="003866DE">
      <w:pPr>
        <w:pStyle w:val="EndNoteBibliography"/>
        <w:rPr>
          <w:noProof/>
        </w:rPr>
      </w:pPr>
    </w:p>
    <w:p w14:paraId="33F2490C" w14:textId="7ED202E2" w:rsidR="003866DE" w:rsidRPr="003866DE" w:rsidRDefault="003866DE" w:rsidP="003866DE">
      <w:pPr>
        <w:pStyle w:val="EndNoteBibliography"/>
        <w:rPr>
          <w:noProof/>
        </w:rPr>
      </w:pPr>
      <w:r w:rsidRPr="003866DE">
        <w:rPr>
          <w:noProof/>
        </w:rPr>
        <w:t xml:space="preserve">Wikipedia, 2013. Regular Expression Description, </w:t>
      </w:r>
      <w:hyperlink r:id="rId176" w:history="1">
        <w:r w:rsidRPr="003866DE">
          <w:rPr>
            <w:rStyle w:val="Hyperlink"/>
            <w:noProof/>
            <w:lang w:val="en-GB"/>
          </w:rPr>
          <w:t>http://en.wikipedia.org/wiki/Regular_expression</w:t>
        </w:r>
      </w:hyperlink>
    </w:p>
    <w:p w14:paraId="3987AA98" w14:textId="77777777" w:rsidR="003866DE" w:rsidRPr="003866DE" w:rsidRDefault="003866DE" w:rsidP="003866DE">
      <w:pPr>
        <w:pStyle w:val="EndNoteBibliography"/>
        <w:rPr>
          <w:noProof/>
        </w:rPr>
      </w:pPr>
    </w:p>
    <w:p w14:paraId="60AD4FE8" w14:textId="70E91997" w:rsidR="00CC011A" w:rsidRPr="00CC011A" w:rsidRDefault="00CC011A" w:rsidP="00CC011A">
      <w:r>
        <w:fldChar w:fldCharType="end"/>
      </w:r>
    </w:p>
    <w:p w14:paraId="5E52F51E" w14:textId="77777777" w:rsidR="008D4C25" w:rsidRPr="00084655" w:rsidRDefault="008D4C25" w:rsidP="008D4C25">
      <w:pPr>
        <w:pStyle w:val="Heading1"/>
      </w:pPr>
      <w:bookmarkStart w:id="551" w:name="_Toc355280442"/>
      <w:bookmarkStart w:id="552" w:name="_Toc398023988"/>
      <w:bookmarkStart w:id="553" w:name="_Toc296956764"/>
      <w:r>
        <w:lastRenderedPageBreak/>
        <w:t xml:space="preserve">Document </w:t>
      </w:r>
      <w:r w:rsidRPr="00084655">
        <w:t>History</w:t>
      </w:r>
      <w:bookmarkEnd w:id="551"/>
      <w:bookmarkEnd w:id="552"/>
      <w:bookmarkEnd w:id="553"/>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8D4C25" w:rsidRPr="00084655" w14:paraId="3DDEBDE6"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F92613B" w14:textId="77777777" w:rsidR="008D4C25" w:rsidRPr="00084655" w:rsidRDefault="008D4C25" w:rsidP="00710979">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14:paraId="1DA8EC67" w14:textId="77777777" w:rsidR="008D4C25" w:rsidRPr="00084655" w:rsidRDefault="008D4C25" w:rsidP="00710979">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14:paraId="7481E855" w14:textId="77777777" w:rsidR="008D4C25" w:rsidRPr="00084655" w:rsidRDefault="008D4C25" w:rsidP="00710979">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14:paraId="36BAF892" w14:textId="77777777" w:rsidR="008D4C25" w:rsidRPr="00084655" w:rsidRDefault="008D4C25" w:rsidP="00710979">
            <w:pPr>
              <w:pStyle w:val="TabellenEintrag"/>
              <w:keepNext/>
              <w:keepLines/>
              <w:rPr>
                <w:b/>
              </w:rPr>
            </w:pPr>
            <w:r w:rsidRPr="00084655">
              <w:rPr>
                <w:b/>
              </w:rPr>
              <w:t>Remark</w:t>
            </w:r>
          </w:p>
        </w:tc>
      </w:tr>
      <w:tr w:rsidR="008D4C25" w:rsidRPr="00084655" w14:paraId="0D973D8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527F7A0" w14:textId="77777777" w:rsidR="008D4C25" w:rsidRPr="00084655" w:rsidRDefault="008D4C25" w:rsidP="00710979">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14:paraId="09536B27" w14:textId="77777777" w:rsidR="008D4C25" w:rsidRPr="00084655" w:rsidRDefault="008D4C25" w:rsidP="00710979">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14:paraId="60426938"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6ECB7011" w14:textId="77777777" w:rsidR="008D4C25" w:rsidRPr="00084655" w:rsidRDefault="008D4C25" w:rsidP="00710979">
            <w:pPr>
              <w:pStyle w:val="texte1"/>
              <w:keepNext/>
              <w:keepLines/>
              <w:ind w:left="0"/>
              <w:rPr>
                <w:lang w:val="en-GB"/>
              </w:rPr>
            </w:pPr>
            <w:r w:rsidRPr="00084655">
              <w:rPr>
                <w:lang w:val="en-GB"/>
              </w:rPr>
              <w:t xml:space="preserve">First </w:t>
            </w:r>
            <w:r>
              <w:rPr>
                <w:lang w:val="en-GB"/>
              </w:rPr>
              <w:t>document</w:t>
            </w:r>
            <w:r w:rsidRPr="00084655">
              <w:rPr>
                <w:lang w:val="en-GB"/>
              </w:rPr>
              <w:t xml:space="preserve"> version</w:t>
            </w:r>
          </w:p>
        </w:tc>
      </w:tr>
      <w:tr w:rsidR="008D4C25" w:rsidRPr="00084655" w14:paraId="557084E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E1F451E" w14:textId="77777777" w:rsidR="008D4C25" w:rsidRPr="00084655" w:rsidRDefault="008D4C25" w:rsidP="00710979">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14:paraId="10AB8623" w14:textId="77777777" w:rsidR="008D4C25" w:rsidRPr="00084655" w:rsidRDefault="008D4C25" w:rsidP="00710979">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14:paraId="1F45B878"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50C29F92" w14:textId="77777777" w:rsidR="008D4C25" w:rsidRPr="00084655" w:rsidRDefault="008D4C25" w:rsidP="00710979">
            <w:pPr>
              <w:pStyle w:val="texte1"/>
              <w:keepNext/>
              <w:keepLines/>
              <w:ind w:left="0"/>
              <w:rPr>
                <w:lang w:val="en-GB"/>
              </w:rPr>
            </w:pPr>
            <w:r w:rsidRPr="00084655">
              <w:rPr>
                <w:lang w:val="en-GB"/>
              </w:rPr>
              <w:t>Bug fixes and added features</w:t>
            </w:r>
          </w:p>
        </w:tc>
      </w:tr>
      <w:tr w:rsidR="008D4C25" w:rsidRPr="00084655" w14:paraId="586C4B82"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58A82641" w14:textId="77777777" w:rsidR="008D4C25" w:rsidRPr="00084655" w:rsidRDefault="008D4C25" w:rsidP="00710979">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14:paraId="45D06142" w14:textId="77777777" w:rsidR="008D4C25" w:rsidRPr="00084655" w:rsidRDefault="008D4C25" w:rsidP="00710979">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14:paraId="662FEC0D"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577FAF13" w14:textId="77777777" w:rsidR="008D4C25" w:rsidRPr="00084655" w:rsidRDefault="008D4C25" w:rsidP="00710979">
            <w:pPr>
              <w:pStyle w:val="TableText"/>
            </w:pPr>
            <w:r>
              <w:t xml:space="preserve">Added </w:t>
            </w:r>
            <w:r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8D4C25" w:rsidRPr="00084655" w14:paraId="28B62DB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D99B1BD" w14:textId="77777777" w:rsidR="008D4C25" w:rsidRPr="00084655" w:rsidRDefault="008D4C25" w:rsidP="00710979">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14:paraId="1C446EA3" w14:textId="77777777" w:rsidR="008D4C25" w:rsidRPr="00084655" w:rsidRDefault="008D4C25" w:rsidP="00710979">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14:paraId="085527EE" w14:textId="77777777" w:rsidR="008D4C25" w:rsidRPr="00084655" w:rsidRDefault="008D4C25" w:rsidP="00710979">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14:paraId="45E9783A" w14:textId="77777777" w:rsidR="008D4C25" w:rsidRPr="00084655" w:rsidRDefault="008D4C25" w:rsidP="00710979">
            <w:pPr>
              <w:pStyle w:val="TableText"/>
            </w:pPr>
            <w:r w:rsidRPr="00084655">
              <w:t xml:space="preserve">Added </w:t>
            </w:r>
            <w:r>
              <w:t>Spectr</w:t>
            </w:r>
            <w:r w:rsidRPr="00084655">
              <w:t>al plot</w:t>
            </w:r>
            <w:r>
              <w:t>,</w:t>
            </w:r>
            <w:r w:rsidRPr="00084655">
              <w:t xml:space="preserve"> </w:t>
            </w:r>
            <w:r>
              <w:t>Campaign</w:t>
            </w:r>
            <w:r w:rsidRPr="00084655">
              <w:t xml:space="preserve"> export</w:t>
            </w:r>
            <w:r>
              <w:t>, Metadata editor enhancements.</w:t>
            </w:r>
          </w:p>
        </w:tc>
      </w:tr>
      <w:tr w:rsidR="008D4C25" w:rsidRPr="00084655" w14:paraId="5AC76F2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00403B1" w14:textId="77777777" w:rsidR="008D4C25" w:rsidRPr="00084655" w:rsidRDefault="008D4C25" w:rsidP="00710979">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14:paraId="650E8B12" w14:textId="77777777" w:rsidR="008D4C25" w:rsidRPr="00084655" w:rsidRDefault="008D4C25" w:rsidP="00710979">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14:paraId="79FA0F6C" w14:textId="77777777" w:rsidR="008D4C25" w:rsidRPr="00084655" w:rsidRDefault="008D4C25"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092E92EE" w14:textId="77777777" w:rsidR="008D4C25" w:rsidRPr="00084655" w:rsidRDefault="008D4C25" w:rsidP="00710979">
            <w:pPr>
              <w:pStyle w:val="texte1"/>
              <w:keepNext/>
              <w:keepLines/>
              <w:ind w:left="0"/>
              <w:rPr>
                <w:lang w:val="en-GB"/>
              </w:rPr>
            </w:pPr>
            <w:r>
              <w:rPr>
                <w:lang w:val="en-GB"/>
              </w:rPr>
              <w:t xml:space="preserve">Added Campaign import function. </w:t>
            </w:r>
          </w:p>
        </w:tc>
      </w:tr>
      <w:tr w:rsidR="008D4C25" w:rsidRPr="00084655" w14:paraId="13C48537"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FFF2772" w14:textId="77777777" w:rsidR="008D4C25" w:rsidRDefault="008D4C25" w:rsidP="00710979">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14:paraId="6A990DD0" w14:textId="77777777" w:rsidR="008D4C25" w:rsidRDefault="008D4C25" w:rsidP="00710979">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14:paraId="0CB3D6C2" w14:textId="77777777" w:rsidR="008D4C25" w:rsidRDefault="008D4C25"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6A427D0F" w14:textId="77777777" w:rsidR="008D4C25" w:rsidRDefault="008D4C25" w:rsidP="00710979">
            <w:pPr>
              <w:pStyle w:val="TableText"/>
            </w:pPr>
            <w:r>
              <w:t>Major update: Added reference panel handling, processing extension, Instrument and reference panel tools. Updated export/import.</w:t>
            </w:r>
          </w:p>
        </w:tc>
      </w:tr>
      <w:tr w:rsidR="008D4C25" w:rsidRPr="00084655" w14:paraId="59D71CDD"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5373D82" w14:textId="77777777" w:rsidR="008D4C25" w:rsidRDefault="008D4C25" w:rsidP="00710979">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14:paraId="633F9CB6" w14:textId="77777777" w:rsidR="008D4C25" w:rsidRDefault="008D4C25" w:rsidP="00710979">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14:paraId="1A6BCEF5" w14:textId="77777777" w:rsidR="008D4C25" w:rsidRDefault="008D4C25"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34EF4281" w14:textId="77777777" w:rsidR="008D4C25" w:rsidRDefault="008D4C25" w:rsidP="00710979">
            <w:pPr>
              <w:pStyle w:val="TableText"/>
            </w:pPr>
            <w:r>
              <w:t>Added Instrument settings, Metadata enhancements, time selection, SVC-HR1024 Instrument, Instrument calibration, Apogee support.</w:t>
            </w:r>
          </w:p>
        </w:tc>
      </w:tr>
      <w:tr w:rsidR="008D4C25" w:rsidRPr="00084655" w14:paraId="619DA96B"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C7B277F" w14:textId="77777777" w:rsidR="008D4C25" w:rsidRDefault="008D4C25" w:rsidP="00710979">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14:paraId="0BA70B7B" w14:textId="77777777" w:rsidR="008D4C25" w:rsidRDefault="008D4C25" w:rsidP="00710979">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14:paraId="22702715" w14:textId="77777777" w:rsidR="008D4C25" w:rsidRDefault="008D4C25" w:rsidP="00710979">
            <w:pPr>
              <w:pStyle w:val="texte1"/>
              <w:keepNext/>
              <w:keepLines/>
              <w:ind w:left="0"/>
              <w:rPr>
                <w:lang w:val="en-GB"/>
              </w:rPr>
            </w:pPr>
            <w:r>
              <w:rPr>
                <w:lang w:val="en-GB"/>
              </w:rPr>
              <w:t>A. Hueni</w:t>
            </w:r>
          </w:p>
          <w:p w14:paraId="4398095A" w14:textId="77777777" w:rsidR="008D4C25" w:rsidRDefault="008D4C25" w:rsidP="00710979">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14:paraId="3AAB886E" w14:textId="77777777" w:rsidR="008D4C25" w:rsidRDefault="008D4C25" w:rsidP="00710979">
            <w:pPr>
              <w:pStyle w:val="texte1"/>
              <w:keepNext/>
              <w:keepLines/>
              <w:ind w:left="0"/>
              <w:rPr>
                <w:lang w:val="en-GB"/>
              </w:rPr>
            </w:pPr>
            <w:r>
              <w:rPr>
                <w:lang w:val="en-GB"/>
              </w:rPr>
              <w:t>Added FGI HDF file support, generic Metadata, target-reference link improvements, Metadata editor enhancements, ASD binary file format, Metadata date/time selection, beam geometries.</w:t>
            </w:r>
            <w:r>
              <w:rPr>
                <w:rFonts w:ascii="Times" w:hAnsi="Times"/>
              </w:rPr>
              <w:t xml:space="preserve"> </w:t>
            </w:r>
          </w:p>
        </w:tc>
      </w:tr>
      <w:tr w:rsidR="008D4C25" w:rsidRPr="00084655" w14:paraId="13324775"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78795651" w14:textId="77777777" w:rsidR="008D4C25" w:rsidRDefault="008D4C25" w:rsidP="00710979">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14:paraId="61F16992" w14:textId="77777777" w:rsidR="008D4C25" w:rsidRDefault="008D4C25" w:rsidP="00710979">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056BE188" w14:textId="77777777" w:rsidR="008D4C25" w:rsidRDefault="008D4C25" w:rsidP="00710979">
            <w:pPr>
              <w:pStyle w:val="texte1"/>
              <w:keepNext/>
              <w:keepLines/>
              <w:ind w:left="0"/>
              <w:rPr>
                <w:lang w:val="en-GB"/>
              </w:rPr>
            </w:pPr>
            <w:r>
              <w:rPr>
                <w:lang w:val="en-GB"/>
              </w:rPr>
              <w:t>A. Hueni</w:t>
            </w:r>
          </w:p>
          <w:p w14:paraId="16B7C991" w14:textId="77777777" w:rsidR="008D4C25" w:rsidRDefault="008D4C25" w:rsidP="00710979">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14:paraId="23BC8B21" w14:textId="77777777" w:rsidR="008D4C25" w:rsidRDefault="008D4C25" w:rsidP="00710979">
            <w:pPr>
              <w:pStyle w:val="texte1"/>
              <w:keepNext/>
              <w:keepLines/>
              <w:ind w:left="0"/>
              <w:rPr>
                <w:lang w:val="en-GB"/>
              </w:rPr>
            </w:pPr>
            <w:r>
              <w:rPr>
                <w:lang w:val="en-GB"/>
              </w:rPr>
              <w:t>Upgrade direct irradiance calculation for MFR-7, query builder/hierarchy browser split, space processing improvements, mixed folder data loading, UniSpec file loader, SPECPR file loader.</w:t>
            </w:r>
          </w:p>
        </w:tc>
      </w:tr>
      <w:tr w:rsidR="008D4C25" w:rsidRPr="00084655" w14:paraId="07FD287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0AEC1E83" w14:textId="77777777" w:rsidR="008D4C25" w:rsidRDefault="008D4C25" w:rsidP="00710979">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14:paraId="1F5B3440" w14:textId="77777777" w:rsidR="008D4C25" w:rsidRDefault="008D4C25" w:rsidP="00710979">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14:paraId="08F0389F" w14:textId="77777777" w:rsidR="008D4C25" w:rsidRDefault="008D4C25" w:rsidP="00710979">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14:paraId="02B8D62D" w14:textId="77777777" w:rsidR="008D4C25" w:rsidRDefault="008D4C25" w:rsidP="00710979">
            <w:pPr>
              <w:pStyle w:val="texte1"/>
              <w:keepNext/>
              <w:keepLines/>
              <w:ind w:left="0"/>
              <w:rPr>
                <w:lang w:val="en-GB"/>
              </w:rPr>
            </w:pPr>
            <w:r>
              <w:rPr>
                <w:lang w:val="en-GB"/>
              </w:rPr>
              <w:t>UOW/Intersect overhaul: Database now referenced via HTTP front end, ANDS Collection export.</w:t>
            </w:r>
          </w:p>
        </w:tc>
      </w:tr>
      <w:tr w:rsidR="008D4C25" w:rsidRPr="00084655" w14:paraId="4108040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606D001" w14:textId="77777777" w:rsidR="008D4C25" w:rsidRDefault="008D4C25" w:rsidP="00710979">
            <w:pPr>
              <w:pStyle w:val="texte1"/>
              <w:keepNext/>
              <w:keepLines/>
              <w:ind w:left="0"/>
              <w:rPr>
                <w:lang w:val="en-GB"/>
              </w:rPr>
            </w:pPr>
            <w:r>
              <w:rPr>
                <w:lang w:val="en-GB"/>
              </w:rPr>
              <w:t>3.0.2</w:t>
            </w:r>
          </w:p>
        </w:tc>
        <w:tc>
          <w:tcPr>
            <w:tcW w:w="1275" w:type="dxa"/>
            <w:tcBorders>
              <w:top w:val="single" w:sz="6" w:space="0" w:color="auto"/>
              <w:bottom w:val="single" w:sz="6" w:space="0" w:color="auto"/>
              <w:right w:val="single" w:sz="6" w:space="0" w:color="auto"/>
            </w:tcBorders>
          </w:tcPr>
          <w:p w14:paraId="1E666E41" w14:textId="77777777" w:rsidR="008D4C25" w:rsidRDefault="008D4C25" w:rsidP="00710979">
            <w:pPr>
              <w:pStyle w:val="texte1"/>
              <w:keepNext/>
              <w:keepLines/>
              <w:ind w:left="0"/>
              <w:rPr>
                <w:lang w:val="en-GB"/>
              </w:rPr>
            </w:pPr>
            <w:r>
              <w:rPr>
                <w:lang w:val="en-GB"/>
              </w:rPr>
              <w:t>30.06.2014</w:t>
            </w:r>
          </w:p>
        </w:tc>
        <w:tc>
          <w:tcPr>
            <w:tcW w:w="1701" w:type="dxa"/>
            <w:tcBorders>
              <w:top w:val="single" w:sz="6" w:space="0" w:color="auto"/>
              <w:bottom w:val="single" w:sz="6" w:space="0" w:color="auto"/>
              <w:right w:val="single" w:sz="6" w:space="0" w:color="auto"/>
            </w:tcBorders>
          </w:tcPr>
          <w:p w14:paraId="5AA06B2C" w14:textId="77777777" w:rsidR="008D4C25" w:rsidRDefault="008D4C25" w:rsidP="00710979">
            <w:pPr>
              <w:pStyle w:val="texte1"/>
              <w:keepNext/>
              <w:keepLines/>
              <w:ind w:left="0"/>
              <w:rPr>
                <w:lang w:val="en-GB"/>
              </w:rPr>
            </w:pPr>
            <w:r>
              <w:rPr>
                <w:lang w:val="en-GB"/>
              </w:rPr>
              <w:t>Nicholas Sheppard (Intersect)</w:t>
            </w:r>
          </w:p>
        </w:tc>
        <w:tc>
          <w:tcPr>
            <w:tcW w:w="4820" w:type="dxa"/>
            <w:tcBorders>
              <w:top w:val="single" w:sz="6" w:space="0" w:color="auto"/>
              <w:bottom w:val="single" w:sz="6" w:space="0" w:color="auto"/>
              <w:right w:val="single" w:sz="6" w:space="0" w:color="auto"/>
            </w:tcBorders>
          </w:tcPr>
          <w:p w14:paraId="573C57FA" w14:textId="77777777" w:rsidR="008D4C25" w:rsidRDefault="008D4C25" w:rsidP="00710979">
            <w:pPr>
              <w:pStyle w:val="texte1"/>
              <w:keepNext/>
              <w:keepLines/>
              <w:ind w:left="0"/>
              <w:rPr>
                <w:lang w:val="en-GB"/>
              </w:rPr>
            </w:pPr>
            <w:r>
              <w:rPr>
                <w:lang w:val="en-GB"/>
              </w:rPr>
              <w:t>Updated the description of publishing to ANDS and added a mapping of SPECCHIO fields to RIF-CS output.</w:t>
            </w:r>
          </w:p>
        </w:tc>
      </w:tr>
      <w:tr w:rsidR="00104F99" w:rsidRPr="00084655" w14:paraId="3EFF00D6"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B8EBA08" w14:textId="77777777" w:rsidR="00104F99" w:rsidRDefault="00104F99" w:rsidP="00710979">
            <w:pPr>
              <w:pStyle w:val="texte1"/>
              <w:keepNext/>
              <w:keepLines/>
              <w:ind w:left="0"/>
              <w:rPr>
                <w:lang w:val="en-GB"/>
              </w:rPr>
            </w:pPr>
            <w:r>
              <w:rPr>
                <w:lang w:val="en-GB"/>
              </w:rPr>
              <w:t>3.0.3</w:t>
            </w:r>
          </w:p>
        </w:tc>
        <w:tc>
          <w:tcPr>
            <w:tcW w:w="1275" w:type="dxa"/>
            <w:tcBorders>
              <w:top w:val="single" w:sz="6" w:space="0" w:color="auto"/>
              <w:bottom w:val="single" w:sz="6" w:space="0" w:color="auto"/>
              <w:right w:val="single" w:sz="6" w:space="0" w:color="auto"/>
            </w:tcBorders>
          </w:tcPr>
          <w:p w14:paraId="5D83C807" w14:textId="77777777" w:rsidR="00104F99" w:rsidRDefault="00104F99" w:rsidP="00710979">
            <w:pPr>
              <w:pStyle w:val="texte1"/>
              <w:keepNext/>
              <w:keepLines/>
              <w:ind w:left="0"/>
              <w:rPr>
                <w:lang w:val="en-GB"/>
              </w:rPr>
            </w:pPr>
            <w:r>
              <w:rPr>
                <w:lang w:val="en-GB"/>
              </w:rPr>
              <w:t>06/03/2015</w:t>
            </w:r>
          </w:p>
        </w:tc>
        <w:tc>
          <w:tcPr>
            <w:tcW w:w="1701" w:type="dxa"/>
            <w:tcBorders>
              <w:top w:val="single" w:sz="6" w:space="0" w:color="auto"/>
              <w:bottom w:val="single" w:sz="6" w:space="0" w:color="auto"/>
              <w:right w:val="single" w:sz="6" w:space="0" w:color="auto"/>
            </w:tcBorders>
          </w:tcPr>
          <w:p w14:paraId="239DAFF4" w14:textId="77777777" w:rsidR="00104F99" w:rsidRDefault="00104F99" w:rsidP="00710979">
            <w:pPr>
              <w:pStyle w:val="texte1"/>
              <w:keepNext/>
              <w:keepLines/>
              <w:ind w:left="0"/>
              <w:rPr>
                <w:lang w:val="en-GB"/>
              </w:rPr>
            </w:pPr>
            <w:r>
              <w:rPr>
                <w:lang w:val="en-GB"/>
              </w:rPr>
              <w:t>Sandra Carruthers (UOW SEES)</w:t>
            </w:r>
          </w:p>
        </w:tc>
        <w:tc>
          <w:tcPr>
            <w:tcW w:w="4820" w:type="dxa"/>
            <w:tcBorders>
              <w:top w:val="single" w:sz="6" w:space="0" w:color="auto"/>
              <w:bottom w:val="single" w:sz="6" w:space="0" w:color="auto"/>
              <w:right w:val="single" w:sz="6" w:space="0" w:color="auto"/>
            </w:tcBorders>
          </w:tcPr>
          <w:p w14:paraId="7373DD55" w14:textId="77777777" w:rsidR="00104F99" w:rsidRDefault="00104F99" w:rsidP="00710979">
            <w:pPr>
              <w:pStyle w:val="texte1"/>
              <w:keepNext/>
              <w:keepLines/>
              <w:ind w:left="0"/>
              <w:rPr>
                <w:lang w:val="en-GB"/>
              </w:rPr>
            </w:pPr>
            <w:r>
              <w:rPr>
                <w:lang w:val="en-GB"/>
              </w:rPr>
              <w:t>Restructured the document, amended the installation and setup instructions and added diagrams for clarity.</w:t>
            </w:r>
          </w:p>
        </w:tc>
      </w:tr>
      <w:tr w:rsidR="00FF050A" w:rsidRPr="00084655" w14:paraId="3D697687"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1F6219F" w14:textId="59F9B79B" w:rsidR="00FF050A" w:rsidRDefault="00FF050A" w:rsidP="00710979">
            <w:pPr>
              <w:pStyle w:val="texte1"/>
              <w:keepNext/>
              <w:keepLines/>
              <w:ind w:left="0"/>
              <w:rPr>
                <w:lang w:val="en-GB"/>
              </w:rPr>
            </w:pPr>
            <w:r>
              <w:rPr>
                <w:lang w:val="en-GB"/>
              </w:rPr>
              <w:t>3.1</w:t>
            </w:r>
          </w:p>
        </w:tc>
        <w:tc>
          <w:tcPr>
            <w:tcW w:w="1275" w:type="dxa"/>
            <w:tcBorders>
              <w:top w:val="single" w:sz="6" w:space="0" w:color="auto"/>
              <w:bottom w:val="single" w:sz="6" w:space="0" w:color="auto"/>
              <w:right w:val="single" w:sz="6" w:space="0" w:color="auto"/>
            </w:tcBorders>
          </w:tcPr>
          <w:p w14:paraId="1A74B89D" w14:textId="5C0598BD" w:rsidR="00FF050A" w:rsidRDefault="00FF050A" w:rsidP="00710979">
            <w:pPr>
              <w:pStyle w:val="texte1"/>
              <w:keepNext/>
              <w:keepLines/>
              <w:ind w:left="0"/>
              <w:rPr>
                <w:lang w:val="en-GB"/>
              </w:rPr>
            </w:pPr>
            <w:r>
              <w:rPr>
                <w:lang w:val="en-GB"/>
              </w:rPr>
              <w:t>05.03.2014</w:t>
            </w:r>
          </w:p>
        </w:tc>
        <w:tc>
          <w:tcPr>
            <w:tcW w:w="1701" w:type="dxa"/>
            <w:tcBorders>
              <w:top w:val="single" w:sz="6" w:space="0" w:color="auto"/>
              <w:bottom w:val="single" w:sz="6" w:space="0" w:color="auto"/>
              <w:right w:val="single" w:sz="6" w:space="0" w:color="auto"/>
            </w:tcBorders>
          </w:tcPr>
          <w:p w14:paraId="0ADB2F70" w14:textId="5DC165EC" w:rsidR="00FF050A" w:rsidRDefault="00FF050A" w:rsidP="00710979">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14:paraId="15B78B58" w14:textId="5F6FF1B7" w:rsidR="00FF050A" w:rsidRDefault="00FF050A" w:rsidP="00710979">
            <w:pPr>
              <w:pStyle w:val="texte1"/>
              <w:keepNext/>
              <w:keepLines/>
              <w:ind w:left="0"/>
              <w:rPr>
                <w:lang w:val="en-GB"/>
              </w:rPr>
            </w:pPr>
            <w:r>
              <w:rPr>
                <w:lang w:val="en-GB"/>
              </w:rPr>
              <w:t>Added calibration support and automatic sensor/instrument definition.</w:t>
            </w:r>
          </w:p>
        </w:tc>
      </w:tr>
      <w:tr w:rsidR="00FF050A" w:rsidRPr="00084655" w14:paraId="782A9E7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E681BAE" w14:textId="160DA2E2" w:rsidR="00FF050A" w:rsidRDefault="00FF050A" w:rsidP="00710979">
            <w:pPr>
              <w:pStyle w:val="texte1"/>
              <w:keepNext/>
              <w:keepLines/>
              <w:ind w:left="0"/>
              <w:rPr>
                <w:lang w:val="en-GB"/>
              </w:rPr>
            </w:pPr>
            <w:r>
              <w:rPr>
                <w:lang w:val="en-GB"/>
              </w:rPr>
              <w:t>3.2</w:t>
            </w:r>
          </w:p>
        </w:tc>
        <w:tc>
          <w:tcPr>
            <w:tcW w:w="1275" w:type="dxa"/>
            <w:tcBorders>
              <w:top w:val="single" w:sz="6" w:space="0" w:color="auto"/>
              <w:bottom w:val="single" w:sz="6" w:space="0" w:color="auto"/>
              <w:right w:val="single" w:sz="6" w:space="0" w:color="auto"/>
            </w:tcBorders>
          </w:tcPr>
          <w:p w14:paraId="0AFAC173" w14:textId="242E6A61" w:rsidR="00FF050A" w:rsidRDefault="00FF050A" w:rsidP="00710979">
            <w:pPr>
              <w:pStyle w:val="texte1"/>
              <w:keepNext/>
              <w:keepLines/>
              <w:ind w:left="0"/>
              <w:rPr>
                <w:lang w:val="en-GB"/>
              </w:rPr>
            </w:pPr>
            <w:r>
              <w:rPr>
                <w:lang w:val="en-GB"/>
              </w:rPr>
              <w:t>13.05.2015</w:t>
            </w:r>
          </w:p>
        </w:tc>
        <w:tc>
          <w:tcPr>
            <w:tcW w:w="1701" w:type="dxa"/>
            <w:tcBorders>
              <w:top w:val="single" w:sz="6" w:space="0" w:color="auto"/>
              <w:bottom w:val="single" w:sz="6" w:space="0" w:color="auto"/>
              <w:right w:val="single" w:sz="6" w:space="0" w:color="auto"/>
            </w:tcBorders>
          </w:tcPr>
          <w:p w14:paraId="3557F23F" w14:textId="77777777" w:rsidR="00FF050A" w:rsidRDefault="00FF050A" w:rsidP="00710979">
            <w:pPr>
              <w:pStyle w:val="texte1"/>
              <w:keepNext/>
              <w:keepLines/>
              <w:ind w:left="0"/>
              <w:rPr>
                <w:lang w:val="en-GB"/>
              </w:rPr>
            </w:pPr>
            <w:r>
              <w:rPr>
                <w:lang w:val="en-GB"/>
              </w:rPr>
              <w:t>A. Hueni</w:t>
            </w:r>
          </w:p>
          <w:p w14:paraId="50DC0715" w14:textId="09F538A0" w:rsidR="00FF050A" w:rsidRDefault="00FF050A" w:rsidP="00710979">
            <w:pPr>
              <w:pStyle w:val="texte1"/>
              <w:keepNext/>
              <w:keepLines/>
              <w:ind w:left="0"/>
              <w:rPr>
                <w:lang w:val="en-GB"/>
              </w:rPr>
            </w:pPr>
            <w:r>
              <w:rPr>
                <w:lang w:val="en-GB"/>
              </w:rPr>
              <w:t>L. Chisholm</w:t>
            </w:r>
          </w:p>
        </w:tc>
        <w:tc>
          <w:tcPr>
            <w:tcW w:w="4820" w:type="dxa"/>
            <w:tcBorders>
              <w:top w:val="single" w:sz="6" w:space="0" w:color="auto"/>
              <w:bottom w:val="single" w:sz="6" w:space="0" w:color="auto"/>
              <w:right w:val="single" w:sz="6" w:space="0" w:color="auto"/>
            </w:tcBorders>
          </w:tcPr>
          <w:p w14:paraId="1F8A0E85" w14:textId="77777777" w:rsidR="00FF050A" w:rsidRDefault="00FF050A" w:rsidP="00710979">
            <w:pPr>
              <w:pStyle w:val="texte1"/>
              <w:keepNext/>
              <w:keepLines/>
              <w:ind w:left="0"/>
              <w:rPr>
                <w:lang w:val="en-GB"/>
              </w:rPr>
            </w:pPr>
            <w:r>
              <w:rPr>
                <w:lang w:val="en-GB"/>
              </w:rPr>
              <w:t>Added information on new metaparamters for geochemistry and others. Updates due to Data Link upgrade. New input file formats added.</w:t>
            </w:r>
          </w:p>
          <w:p w14:paraId="24089436" w14:textId="6D47F468" w:rsidR="00FF050A" w:rsidRDefault="00FF050A" w:rsidP="00710979">
            <w:pPr>
              <w:pStyle w:val="texte1"/>
              <w:keepNext/>
              <w:keepLines/>
              <w:ind w:left="0"/>
              <w:rPr>
                <w:lang w:val="en-GB"/>
              </w:rPr>
            </w:pPr>
            <w:r>
              <w:rPr>
                <w:lang w:val="en-GB"/>
              </w:rPr>
              <w:t>Document restructuring and editing to render it more user friendly.</w:t>
            </w:r>
          </w:p>
        </w:tc>
      </w:tr>
    </w:tbl>
    <w:p w14:paraId="57CFEE6D" w14:textId="77777777" w:rsidR="008D4C25" w:rsidRDefault="008D4C25" w:rsidP="008D4C25">
      <w:pPr>
        <w:pStyle w:val="Appendix1"/>
      </w:pPr>
      <w:bookmarkStart w:id="554" w:name="_Ref353800559"/>
      <w:bookmarkStart w:id="555" w:name="_Toc355280437"/>
      <w:bookmarkStart w:id="556" w:name="_Ref359577405"/>
      <w:bookmarkStart w:id="557" w:name="_Toc398023989"/>
      <w:bookmarkStart w:id="558" w:name="_Toc296956765"/>
      <w:r>
        <w:lastRenderedPageBreak/>
        <w:t xml:space="preserve">Regular Expressions </w:t>
      </w:r>
      <w:bookmarkEnd w:id="554"/>
      <w:r>
        <w:t>Tutorial</w:t>
      </w:r>
      <w:bookmarkEnd w:id="555"/>
      <w:bookmarkEnd w:id="556"/>
      <w:bookmarkEnd w:id="557"/>
      <w:bookmarkEnd w:id="558"/>
    </w:p>
    <w:p w14:paraId="5EFABFE3" w14:textId="77777777" w:rsidR="008D4C25" w:rsidRDefault="008D4C25" w:rsidP="008D4C25">
      <w:pPr>
        <w:pStyle w:val="Body"/>
      </w:pPr>
      <w:r>
        <w:t>Regular expressions are widely used across the computer industry when text string matching is required. They permit a rich array of sophisticated matching functionality.</w:t>
      </w:r>
    </w:p>
    <w:p w14:paraId="54A03DB5" w14:textId="77777777" w:rsidR="008D4C25" w:rsidRDefault="008D4C25" w:rsidP="008D4C25">
      <w:pPr>
        <w:pStyle w:val="Body"/>
      </w:pPr>
      <w:r>
        <w:t xml:space="preserve">A complete explanation of regular expressions is beyond the scope of this tutorial. Readers with a desire to see a complete list of all options should see the Java tutorial at </w:t>
      </w:r>
      <w:hyperlink r:id="rId177" w:history="1">
        <w:r>
          <w:rPr>
            <w:rStyle w:val="Hyperlink"/>
          </w:rPr>
          <w:t>http://docs.oracle.com/javase/tutorial/essential/regex/index.html</w:t>
        </w:r>
      </w:hyperlink>
      <w:r>
        <w:t>.</w:t>
      </w:r>
    </w:p>
    <w:p w14:paraId="226C2538" w14:textId="77777777" w:rsidR="008D4C25" w:rsidRDefault="008D4C25" w:rsidP="008D4C25">
      <w:pPr>
        <w:pStyle w:val="Body"/>
      </w:pPr>
      <w:r>
        <w:t>The following is a quick summary of the most useful regular expression functions for SPECCHIO Users.</w:t>
      </w:r>
    </w:p>
    <w:tbl>
      <w:tblPr>
        <w:tblStyle w:val="TableGrid"/>
        <w:tblW w:w="0" w:type="auto"/>
        <w:tblInd w:w="817" w:type="dxa"/>
        <w:tblLook w:val="04A0" w:firstRow="1" w:lastRow="0" w:firstColumn="1" w:lastColumn="0" w:noHBand="0" w:noVBand="1"/>
      </w:tblPr>
      <w:tblGrid>
        <w:gridCol w:w="1708"/>
        <w:gridCol w:w="506"/>
        <w:gridCol w:w="2945"/>
        <w:gridCol w:w="3266"/>
      </w:tblGrid>
      <w:tr w:rsidR="008D4C25" w14:paraId="262AC173" w14:textId="77777777" w:rsidTr="00942531">
        <w:trPr>
          <w:cantSplit/>
        </w:trPr>
        <w:tc>
          <w:tcPr>
            <w:tcW w:w="0" w:type="auto"/>
          </w:tcPr>
          <w:p w14:paraId="29DC8E5E" w14:textId="77777777" w:rsidR="008D4C25" w:rsidRDefault="008D4C25" w:rsidP="00710979">
            <w:pPr>
              <w:pStyle w:val="TableText"/>
            </w:pPr>
            <w:r>
              <w:t>Simple string</w:t>
            </w:r>
          </w:p>
        </w:tc>
        <w:tc>
          <w:tcPr>
            <w:tcW w:w="0" w:type="auto"/>
          </w:tcPr>
          <w:p w14:paraId="0D4E6865" w14:textId="77777777" w:rsidR="008D4C25" w:rsidRPr="007B4B5E" w:rsidRDefault="008D4C25" w:rsidP="00710979">
            <w:pPr>
              <w:pStyle w:val="CodeinTable"/>
            </w:pPr>
          </w:p>
        </w:tc>
        <w:tc>
          <w:tcPr>
            <w:tcW w:w="0" w:type="auto"/>
          </w:tcPr>
          <w:p w14:paraId="14079FAB" w14:textId="77777777" w:rsidR="008D4C25" w:rsidRDefault="008D4C25" w:rsidP="00710979">
            <w:pPr>
              <w:pStyle w:val="TableText"/>
            </w:pPr>
            <w:r>
              <w:t>A simple string containing no special characters will match those characters in a target string, regardless of where within the target string they occurs.</w:t>
            </w:r>
          </w:p>
        </w:tc>
        <w:tc>
          <w:tcPr>
            <w:tcW w:w="0" w:type="auto"/>
          </w:tcPr>
          <w:p w14:paraId="038526B6" w14:textId="77777777" w:rsidR="008D4C25" w:rsidRDefault="008D4C25" w:rsidP="00710979">
            <w:pPr>
              <w:pStyle w:val="TableText"/>
            </w:pPr>
            <w:r w:rsidRPr="000F0766">
              <w:rPr>
                <w:rStyle w:val="Codeintext"/>
                <w:rFonts w:eastAsiaTheme="minorEastAsia"/>
              </w:rPr>
              <w:t>mpl</w:t>
            </w:r>
            <w:r>
              <w:t xml:space="preserve"> will match the string </w:t>
            </w:r>
            <w:r w:rsidRPr="00656359">
              <w:rPr>
                <w:rStyle w:val="Codeintext"/>
                <w:rFonts w:eastAsiaTheme="minorEastAsia"/>
              </w:rPr>
              <w:t>example</w:t>
            </w:r>
            <w:r>
              <w:t xml:space="preserve"> at the fourth character.</w:t>
            </w:r>
          </w:p>
        </w:tc>
      </w:tr>
      <w:tr w:rsidR="008D4C25" w14:paraId="2E1EAE23" w14:textId="77777777" w:rsidTr="00942531">
        <w:trPr>
          <w:cantSplit/>
        </w:trPr>
        <w:tc>
          <w:tcPr>
            <w:tcW w:w="0" w:type="auto"/>
          </w:tcPr>
          <w:p w14:paraId="514C2E7F" w14:textId="77777777" w:rsidR="008D4C25" w:rsidRPr="003A61D6" w:rsidRDefault="008D4C25" w:rsidP="00710979">
            <w:pPr>
              <w:pStyle w:val="TableText"/>
              <w:rPr>
                <w:lang w:val="en-AU"/>
              </w:rPr>
            </w:pPr>
            <w:r>
              <w:rPr>
                <w:lang w:val="en-AU"/>
              </w:rPr>
              <w:t>Start of string</w:t>
            </w:r>
          </w:p>
        </w:tc>
        <w:tc>
          <w:tcPr>
            <w:tcW w:w="0" w:type="auto"/>
          </w:tcPr>
          <w:p w14:paraId="72A0902E" w14:textId="77777777" w:rsidR="008D4C25" w:rsidRPr="007B4B5E" w:rsidRDefault="008D4C25" w:rsidP="00710979">
            <w:pPr>
              <w:pStyle w:val="CodeinTable"/>
            </w:pPr>
            <w:r w:rsidRPr="007B4B5E">
              <w:t>^</w:t>
            </w:r>
          </w:p>
        </w:tc>
        <w:tc>
          <w:tcPr>
            <w:tcW w:w="0" w:type="auto"/>
          </w:tcPr>
          <w:p w14:paraId="14C830F2" w14:textId="77777777" w:rsidR="008D4C25" w:rsidRDefault="008D4C25" w:rsidP="00710979">
            <w:pPr>
              <w:pStyle w:val="TableText"/>
            </w:pPr>
            <w:r>
              <w:t xml:space="preserve">The character </w:t>
            </w:r>
            <w:r w:rsidRPr="000F0766">
              <w:rPr>
                <w:rStyle w:val="Codeintext"/>
              </w:rPr>
              <w:t>^</w:t>
            </w:r>
            <w:r>
              <w:t xml:space="preserve"> will match the beginning of the target string.</w:t>
            </w:r>
          </w:p>
        </w:tc>
        <w:tc>
          <w:tcPr>
            <w:tcW w:w="0" w:type="auto"/>
          </w:tcPr>
          <w:p w14:paraId="5F0A6DAF" w14:textId="77777777" w:rsidR="008D4C25" w:rsidRDefault="008D4C25" w:rsidP="00710979">
            <w:pPr>
              <w:pStyle w:val="TableText"/>
            </w:pPr>
            <w:r w:rsidRPr="000F0766">
              <w:rPr>
                <w:rStyle w:val="Codeintext"/>
                <w:rFonts w:eastAsiaTheme="minorEastAsia"/>
              </w:rPr>
              <w:t>^exa</w:t>
            </w:r>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xa</w:t>
            </w:r>
            <w:r>
              <w:t xml:space="preserve"> will not.</w:t>
            </w:r>
          </w:p>
        </w:tc>
      </w:tr>
      <w:tr w:rsidR="008D4C25" w14:paraId="319B6DFD" w14:textId="77777777" w:rsidTr="00942531">
        <w:trPr>
          <w:cantSplit/>
        </w:trPr>
        <w:tc>
          <w:tcPr>
            <w:tcW w:w="0" w:type="auto"/>
          </w:tcPr>
          <w:p w14:paraId="6A0B4D34" w14:textId="77777777" w:rsidR="008D4C25" w:rsidRDefault="008D4C25" w:rsidP="00710979">
            <w:pPr>
              <w:pStyle w:val="TableText"/>
            </w:pPr>
            <w:r>
              <w:t>End of string</w:t>
            </w:r>
          </w:p>
        </w:tc>
        <w:tc>
          <w:tcPr>
            <w:tcW w:w="0" w:type="auto"/>
          </w:tcPr>
          <w:p w14:paraId="4E9DB196" w14:textId="77777777" w:rsidR="008D4C25" w:rsidRPr="007B4B5E" w:rsidRDefault="008D4C25" w:rsidP="00710979">
            <w:pPr>
              <w:pStyle w:val="CodeinTable"/>
            </w:pPr>
            <w:r w:rsidRPr="007B4B5E">
              <w:t>$</w:t>
            </w:r>
          </w:p>
        </w:tc>
        <w:tc>
          <w:tcPr>
            <w:tcW w:w="0" w:type="auto"/>
          </w:tcPr>
          <w:p w14:paraId="12B29E56" w14:textId="77777777" w:rsidR="008D4C25" w:rsidRDefault="008D4C25" w:rsidP="00710979">
            <w:pPr>
              <w:pStyle w:val="TableText"/>
            </w:pPr>
            <w:r>
              <w:t xml:space="preserve">The character </w:t>
            </w:r>
            <w:r w:rsidRPr="000F0766">
              <w:rPr>
                <w:rStyle w:val="Codeintext"/>
              </w:rPr>
              <w:t>$</w:t>
            </w:r>
            <w:r>
              <w:t xml:space="preserve"> will match the end of the text string.</w:t>
            </w:r>
          </w:p>
        </w:tc>
        <w:tc>
          <w:tcPr>
            <w:tcW w:w="0" w:type="auto"/>
          </w:tcPr>
          <w:p w14:paraId="697110B9" w14:textId="77777777" w:rsidR="008D4C25" w:rsidRDefault="008D4C25" w:rsidP="00710979">
            <w:pPr>
              <w:pStyle w:val="TableText"/>
            </w:pPr>
            <w:r w:rsidRPr="007B4B5E">
              <w:rPr>
                <w:rFonts w:eastAsiaTheme="minorEastAsia"/>
              </w:rPr>
              <w:t>l</w:t>
            </w:r>
            <w:r w:rsidRPr="000F0766">
              <w:rPr>
                <w:rStyle w:val="Codeintext"/>
                <w:rFonts w:eastAsiaTheme="minorEastAsia"/>
              </w:rPr>
              <w:t>e$</w:t>
            </w:r>
            <w:r>
              <w:t xml:space="preserve"> will match </w:t>
            </w:r>
            <w:r w:rsidRPr="00656359">
              <w:rPr>
                <w:rStyle w:val="Codeintext"/>
                <w:rFonts w:eastAsiaTheme="minorEastAsia"/>
              </w:rPr>
              <w:t>example</w:t>
            </w:r>
            <w:r>
              <w:t xml:space="preserve">, but </w:t>
            </w:r>
            <w:r w:rsidRPr="000F0766">
              <w:rPr>
                <w:rStyle w:val="Codeintext"/>
                <w:rFonts w:eastAsiaTheme="minorEastAsia"/>
              </w:rPr>
              <w:t>pl$</w:t>
            </w:r>
            <w:r>
              <w:t xml:space="preserve"> will not.</w:t>
            </w:r>
          </w:p>
        </w:tc>
      </w:tr>
      <w:tr w:rsidR="008D4C25" w14:paraId="0F6D9F75" w14:textId="77777777" w:rsidTr="00942531">
        <w:trPr>
          <w:cantSplit/>
        </w:trPr>
        <w:tc>
          <w:tcPr>
            <w:tcW w:w="0" w:type="auto"/>
          </w:tcPr>
          <w:p w14:paraId="32D74227" w14:textId="77777777" w:rsidR="008D4C25" w:rsidRPr="001D72ED" w:rsidRDefault="008D4C25" w:rsidP="00710979">
            <w:pPr>
              <w:pStyle w:val="TableText"/>
              <w:rPr>
                <w:lang w:val="en-AU"/>
              </w:rPr>
            </w:pPr>
            <w:r>
              <w:rPr>
                <w:lang w:val="en-AU"/>
              </w:rPr>
              <w:t>Any character</w:t>
            </w:r>
          </w:p>
        </w:tc>
        <w:tc>
          <w:tcPr>
            <w:tcW w:w="0" w:type="auto"/>
          </w:tcPr>
          <w:p w14:paraId="07119156" w14:textId="77777777" w:rsidR="008D4C25" w:rsidRPr="007B4B5E" w:rsidRDefault="008D4C25" w:rsidP="00710979">
            <w:pPr>
              <w:pStyle w:val="CodeinTable"/>
            </w:pPr>
            <w:r w:rsidRPr="007B4B5E">
              <w:t>.</w:t>
            </w:r>
          </w:p>
        </w:tc>
        <w:tc>
          <w:tcPr>
            <w:tcW w:w="0" w:type="auto"/>
          </w:tcPr>
          <w:p w14:paraId="48014870" w14:textId="77777777" w:rsidR="008D4C25" w:rsidRDefault="008D4C25" w:rsidP="00710979">
            <w:pPr>
              <w:pStyle w:val="TableText"/>
            </w:pPr>
            <w:r>
              <w:t>The period character will match any character.</w:t>
            </w:r>
          </w:p>
        </w:tc>
        <w:tc>
          <w:tcPr>
            <w:tcW w:w="0" w:type="auto"/>
          </w:tcPr>
          <w:p w14:paraId="7444D35D" w14:textId="77777777" w:rsidR="008D4C25" w:rsidRDefault="008D4C25" w:rsidP="00710979">
            <w:pPr>
              <w:pStyle w:val="TableText"/>
            </w:pPr>
            <w:r w:rsidRPr="000F0766">
              <w:rPr>
                <w:rStyle w:val="Codeintext"/>
                <w:rFonts w:eastAsiaTheme="minorEastAsia"/>
              </w:rPr>
              <w:t>a.c</w:t>
            </w:r>
            <w:r>
              <w:t xml:space="preserve"> will match </w:t>
            </w:r>
            <w:r w:rsidRPr="000F0766">
              <w:rPr>
                <w:rStyle w:val="Codeintext"/>
                <w:rFonts w:eastAsiaTheme="minorEastAsia"/>
              </w:rPr>
              <w:t>abc</w:t>
            </w:r>
            <w:r>
              <w:t xml:space="preserve">, </w:t>
            </w:r>
            <w:r w:rsidRPr="000F0766">
              <w:rPr>
                <w:rStyle w:val="Codeintext"/>
                <w:rFonts w:eastAsiaTheme="minorEastAsia"/>
              </w:rPr>
              <w:t>aac</w:t>
            </w:r>
            <w:r>
              <w:t xml:space="preserve">, </w:t>
            </w:r>
            <w:r w:rsidRPr="000F0766">
              <w:rPr>
                <w:rStyle w:val="Codeintext"/>
                <w:rFonts w:eastAsiaTheme="minorEastAsia"/>
              </w:rPr>
              <w:t>adc</w:t>
            </w:r>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r w:rsidRPr="000F0766">
              <w:rPr>
                <w:rStyle w:val="Codeintext"/>
                <w:rFonts w:eastAsiaTheme="minorEastAsia"/>
              </w:rPr>
              <w:t>abbc</w:t>
            </w:r>
            <w:r>
              <w:t>.</w:t>
            </w:r>
          </w:p>
        </w:tc>
      </w:tr>
      <w:tr w:rsidR="008D4C25" w14:paraId="4F58E570" w14:textId="77777777" w:rsidTr="00942531">
        <w:trPr>
          <w:cantSplit/>
        </w:trPr>
        <w:tc>
          <w:tcPr>
            <w:tcW w:w="0" w:type="auto"/>
          </w:tcPr>
          <w:p w14:paraId="7B8B0AF7" w14:textId="77777777" w:rsidR="008D4C25" w:rsidRPr="001D72ED" w:rsidRDefault="008D4C25" w:rsidP="00710979">
            <w:pPr>
              <w:pStyle w:val="TableText"/>
              <w:rPr>
                <w:lang w:val="en-AU"/>
              </w:rPr>
            </w:pPr>
            <w:r>
              <w:rPr>
                <w:lang w:val="en-AU"/>
              </w:rPr>
              <w:t>Repeated character</w:t>
            </w:r>
          </w:p>
        </w:tc>
        <w:tc>
          <w:tcPr>
            <w:tcW w:w="0" w:type="auto"/>
          </w:tcPr>
          <w:p w14:paraId="2030A02A" w14:textId="77777777" w:rsidR="008D4C25" w:rsidRPr="007B4B5E" w:rsidRDefault="008D4C25" w:rsidP="00710979">
            <w:pPr>
              <w:pStyle w:val="CodeinTable"/>
            </w:pPr>
            <w:r w:rsidRPr="007B4B5E">
              <w:t>*</w:t>
            </w:r>
          </w:p>
        </w:tc>
        <w:tc>
          <w:tcPr>
            <w:tcW w:w="0" w:type="auto"/>
          </w:tcPr>
          <w:p w14:paraId="047D3D9C" w14:textId="77777777" w:rsidR="008D4C25" w:rsidRDefault="008D4C25" w:rsidP="00710979">
            <w:pPr>
              <w:pStyle w:val="TableText"/>
            </w:pPr>
            <w:r>
              <w:t>Asterisk causes the matching to zero or more repetitions of the preceding character.</w:t>
            </w:r>
          </w:p>
        </w:tc>
        <w:tc>
          <w:tcPr>
            <w:tcW w:w="0" w:type="auto"/>
          </w:tcPr>
          <w:p w14:paraId="53B12EB0" w14:textId="77777777" w:rsidR="008D4C25" w:rsidRDefault="008D4C25" w:rsidP="00710979">
            <w:pPr>
              <w:pStyle w:val="TableText"/>
            </w:pPr>
            <w:r w:rsidRPr="000F0766">
              <w:rPr>
                <w:rStyle w:val="Codeintext"/>
                <w:rFonts w:eastAsiaTheme="minorEastAsia"/>
              </w:rPr>
              <w:t>ab*c</w:t>
            </w:r>
            <w:r>
              <w:t xml:space="preserve"> will match </w:t>
            </w:r>
            <w:r w:rsidRPr="000F0766">
              <w:rPr>
                <w:rStyle w:val="Codeintext"/>
                <w:rFonts w:eastAsiaTheme="minorEastAsia"/>
              </w:rPr>
              <w:t>ac</w:t>
            </w:r>
            <w:r>
              <w:t xml:space="preserve">, </w:t>
            </w:r>
            <w:r w:rsidRPr="000F0766">
              <w:rPr>
                <w:rStyle w:val="Codeintext"/>
                <w:rFonts w:eastAsiaTheme="minorEastAsia"/>
              </w:rPr>
              <w:t>abc</w:t>
            </w:r>
            <w:r>
              <w:t xml:space="preserve">, </w:t>
            </w:r>
            <w:r w:rsidRPr="000F0766">
              <w:rPr>
                <w:rStyle w:val="Codeintext"/>
                <w:rFonts w:eastAsiaTheme="minorEastAsia"/>
              </w:rPr>
              <w:t>abbc</w:t>
            </w:r>
            <w:r>
              <w:t xml:space="preserve"> or </w:t>
            </w:r>
            <w:r w:rsidRPr="000F0766">
              <w:rPr>
                <w:rStyle w:val="Codeintext"/>
                <w:rFonts w:eastAsiaTheme="minorEastAsia"/>
              </w:rPr>
              <w:t>abbbc</w:t>
            </w:r>
            <w:r>
              <w:t xml:space="preserve">, but will not match </w:t>
            </w:r>
            <w:r w:rsidRPr="000F0766">
              <w:rPr>
                <w:rStyle w:val="Codeintext"/>
                <w:rFonts w:eastAsiaTheme="minorEastAsia"/>
              </w:rPr>
              <w:t>a7c</w:t>
            </w:r>
            <w:r>
              <w:t xml:space="preserve"> or </w:t>
            </w:r>
            <w:r w:rsidRPr="000F0766">
              <w:rPr>
                <w:rStyle w:val="Codeintext"/>
                <w:rFonts w:eastAsiaTheme="minorEastAsia"/>
              </w:rPr>
              <w:t>ahc</w:t>
            </w:r>
            <w:r>
              <w:t xml:space="preserve">. It will match </w:t>
            </w:r>
            <w:r w:rsidRPr="000F0766">
              <w:rPr>
                <w:rStyle w:val="Codeintext"/>
                <w:rFonts w:eastAsiaTheme="minorEastAsia"/>
              </w:rPr>
              <w:t>aac</w:t>
            </w:r>
            <w:r>
              <w:t xml:space="preserve"> at the second character and </w:t>
            </w:r>
            <w:r w:rsidRPr="000F0766">
              <w:rPr>
                <w:rStyle w:val="Codeintext"/>
                <w:rFonts w:eastAsiaTheme="minorEastAsia"/>
              </w:rPr>
              <w:t>acc</w:t>
            </w:r>
            <w:r>
              <w:t xml:space="preserve"> at the first character, because there are zero characters between the </w:t>
            </w:r>
            <w:r w:rsidRPr="000F0766">
              <w:rPr>
                <w:rStyle w:val="Codeintext"/>
                <w:rFonts w:eastAsiaTheme="minorEastAsia"/>
              </w:rPr>
              <w:t>a</w:t>
            </w:r>
            <w:r>
              <w:t xml:space="preserve"> and </w:t>
            </w:r>
            <w:r w:rsidRPr="000F0766">
              <w:rPr>
                <w:rStyle w:val="Codeintext"/>
                <w:rFonts w:eastAsiaTheme="minorEastAsia"/>
              </w:rPr>
              <w:t>c</w:t>
            </w:r>
            <w:r w:rsidRPr="007B4B5E">
              <w:rPr>
                <w:rFonts w:eastAsiaTheme="minorEastAsia"/>
              </w:rPr>
              <w:t xml:space="preserve"> </w:t>
            </w:r>
            <w:r>
              <w:t>in those strings.</w:t>
            </w:r>
          </w:p>
        </w:tc>
      </w:tr>
      <w:tr w:rsidR="008D4C25" w14:paraId="1BEA0326" w14:textId="77777777" w:rsidTr="00942531">
        <w:trPr>
          <w:cantSplit/>
        </w:trPr>
        <w:tc>
          <w:tcPr>
            <w:tcW w:w="0" w:type="auto"/>
          </w:tcPr>
          <w:p w14:paraId="2066C8D0" w14:textId="77777777" w:rsidR="008D4C25" w:rsidRDefault="008D4C25" w:rsidP="00710979">
            <w:pPr>
              <w:pStyle w:val="TableText"/>
              <w:rPr>
                <w:lang w:val="en-AU"/>
              </w:rPr>
            </w:pPr>
            <w:r>
              <w:rPr>
                <w:lang w:val="en-AU"/>
              </w:rPr>
              <w:t>Repeated characters</w:t>
            </w:r>
          </w:p>
        </w:tc>
        <w:tc>
          <w:tcPr>
            <w:tcW w:w="0" w:type="auto"/>
          </w:tcPr>
          <w:p w14:paraId="2232A636" w14:textId="77777777" w:rsidR="008D4C25" w:rsidRPr="007B4B5E" w:rsidRDefault="008D4C25" w:rsidP="00710979">
            <w:pPr>
              <w:pStyle w:val="CodeinTable"/>
            </w:pPr>
            <w:r w:rsidRPr="007B4B5E">
              <w:t>+</w:t>
            </w:r>
          </w:p>
        </w:tc>
        <w:tc>
          <w:tcPr>
            <w:tcW w:w="0" w:type="auto"/>
          </w:tcPr>
          <w:p w14:paraId="0C1F2682" w14:textId="77777777" w:rsidR="008D4C25" w:rsidRDefault="008D4C25" w:rsidP="00710979">
            <w:pPr>
              <w:pStyle w:val="TableText"/>
            </w:pPr>
            <w:r>
              <w:t>The plus sign causes the matching to one or more repetitions of the previous character.</w:t>
            </w:r>
          </w:p>
        </w:tc>
        <w:tc>
          <w:tcPr>
            <w:tcW w:w="0" w:type="auto"/>
          </w:tcPr>
          <w:p w14:paraId="2215083E" w14:textId="77777777" w:rsidR="008D4C25" w:rsidRDefault="008D4C25" w:rsidP="00710979">
            <w:pPr>
              <w:pStyle w:val="TableText"/>
            </w:pPr>
            <w:r w:rsidRPr="000F0766">
              <w:rPr>
                <w:rStyle w:val="Codeintext"/>
                <w:rFonts w:eastAsiaTheme="minorEastAsia"/>
              </w:rPr>
              <w:t>ab+c</w:t>
            </w:r>
            <w:r>
              <w:t xml:space="preserve"> will match </w:t>
            </w:r>
            <w:r w:rsidRPr="000F0766">
              <w:rPr>
                <w:rStyle w:val="Codeintext"/>
                <w:rFonts w:eastAsiaTheme="minorEastAsia"/>
              </w:rPr>
              <w:t>abc</w:t>
            </w:r>
            <w:r>
              <w:t xml:space="preserve">, </w:t>
            </w:r>
            <w:r w:rsidRPr="000F0766">
              <w:rPr>
                <w:rStyle w:val="Codeintext"/>
                <w:rFonts w:eastAsiaTheme="minorEastAsia"/>
              </w:rPr>
              <w:t>abbc</w:t>
            </w:r>
            <w:r>
              <w:rPr>
                <w:rStyle w:val="iEmphasis"/>
              </w:rPr>
              <w:t xml:space="preserve"> </w:t>
            </w:r>
            <w:r w:rsidRPr="00412CEB">
              <w:t>or</w:t>
            </w:r>
            <w:r>
              <w:t xml:space="preserve"> </w:t>
            </w:r>
            <w:r w:rsidRPr="000F0766">
              <w:rPr>
                <w:rStyle w:val="Codeintext"/>
                <w:rFonts w:eastAsiaTheme="minorEastAsia"/>
              </w:rPr>
              <w:t>abbbc</w:t>
            </w:r>
            <w:r>
              <w:t xml:space="preserve"> but will not match </w:t>
            </w:r>
            <w:r w:rsidRPr="000F0766">
              <w:rPr>
                <w:rStyle w:val="Codeintext"/>
                <w:rFonts w:eastAsiaTheme="minorEastAsia"/>
              </w:rPr>
              <w:t>ac</w:t>
            </w:r>
            <w:r>
              <w:t>.</w:t>
            </w:r>
          </w:p>
        </w:tc>
      </w:tr>
      <w:tr w:rsidR="008D4C25" w14:paraId="2DBE6165" w14:textId="77777777" w:rsidTr="00942531">
        <w:trPr>
          <w:cantSplit/>
        </w:trPr>
        <w:tc>
          <w:tcPr>
            <w:tcW w:w="0" w:type="auto"/>
          </w:tcPr>
          <w:p w14:paraId="7B878D5C" w14:textId="77777777" w:rsidR="008D4C25" w:rsidRDefault="008D4C25" w:rsidP="00710979">
            <w:pPr>
              <w:pStyle w:val="TableText"/>
              <w:rPr>
                <w:lang w:val="en-AU"/>
              </w:rPr>
            </w:pPr>
            <w:r>
              <w:rPr>
                <w:lang w:val="en-AU"/>
              </w:rPr>
              <w:lastRenderedPageBreak/>
              <w:t>Alternate characters</w:t>
            </w:r>
          </w:p>
        </w:tc>
        <w:tc>
          <w:tcPr>
            <w:tcW w:w="0" w:type="auto"/>
          </w:tcPr>
          <w:p w14:paraId="1A470A58" w14:textId="77777777" w:rsidR="008D4C25" w:rsidRPr="007B4B5E" w:rsidRDefault="008D4C25" w:rsidP="00710979">
            <w:pPr>
              <w:pStyle w:val="CodeinTable"/>
            </w:pPr>
            <w:r w:rsidRPr="007B4B5E">
              <w:t>[</w:t>
            </w:r>
            <w:r>
              <w:t> </w:t>
            </w:r>
            <w:r w:rsidRPr="007B4B5E">
              <w:t>]</w:t>
            </w:r>
          </w:p>
        </w:tc>
        <w:tc>
          <w:tcPr>
            <w:tcW w:w="0" w:type="auto"/>
          </w:tcPr>
          <w:p w14:paraId="326498A1" w14:textId="77777777" w:rsidR="008D4C25" w:rsidRDefault="008D4C25" w:rsidP="00710979">
            <w:pPr>
              <w:pStyle w:val="TableText"/>
            </w:pPr>
            <w:r>
              <w:t>Strings enclosed within square brackets will match any one of the characters within the brackets.</w:t>
            </w:r>
          </w:p>
        </w:tc>
        <w:tc>
          <w:tcPr>
            <w:tcW w:w="0" w:type="auto"/>
          </w:tcPr>
          <w:p w14:paraId="584016FA" w14:textId="77777777" w:rsidR="008D4C25" w:rsidRDefault="008D4C25" w:rsidP="00710979">
            <w:pPr>
              <w:pStyle w:val="TableText"/>
            </w:pPr>
            <w:r w:rsidRPr="000F0766">
              <w:rPr>
                <w:rStyle w:val="Codeintext"/>
                <w:rFonts w:eastAsiaTheme="minorEastAsia"/>
              </w:rPr>
              <w:t>a[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8D4C25" w14:paraId="118ECEB2" w14:textId="77777777" w:rsidTr="00942531">
        <w:trPr>
          <w:cantSplit/>
        </w:trPr>
        <w:tc>
          <w:tcPr>
            <w:tcW w:w="0" w:type="auto"/>
          </w:tcPr>
          <w:p w14:paraId="7BAB1ABB" w14:textId="77777777" w:rsidR="008D4C25" w:rsidRDefault="008D4C25" w:rsidP="00710979">
            <w:pPr>
              <w:pStyle w:val="TableText"/>
              <w:rPr>
                <w:lang w:val="en-AU"/>
              </w:rPr>
            </w:pPr>
            <w:r>
              <w:rPr>
                <w:lang w:val="en-AU"/>
              </w:rPr>
              <w:t>Character ranges</w:t>
            </w:r>
          </w:p>
        </w:tc>
        <w:tc>
          <w:tcPr>
            <w:tcW w:w="0" w:type="auto"/>
          </w:tcPr>
          <w:p w14:paraId="6E2D7D3B" w14:textId="77777777" w:rsidR="008D4C25" w:rsidRPr="00207647" w:rsidRDefault="008D4C25" w:rsidP="00710979">
            <w:pPr>
              <w:pStyle w:val="CodeinTable"/>
            </w:pPr>
            <w:r w:rsidRPr="00207647">
              <w:t>[</w:t>
            </w:r>
            <w:r>
              <w:t>-</w:t>
            </w:r>
            <w:r w:rsidRPr="00207647">
              <w:t>]</w:t>
            </w:r>
          </w:p>
        </w:tc>
        <w:tc>
          <w:tcPr>
            <w:tcW w:w="0" w:type="auto"/>
          </w:tcPr>
          <w:p w14:paraId="622A1FAA" w14:textId="77777777" w:rsidR="008D4C25" w:rsidRDefault="008D4C25" w:rsidP="00710979">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14:paraId="050DB7DE" w14:textId="77777777" w:rsidR="008D4C25" w:rsidRDefault="008D4C25" w:rsidP="00710979">
            <w:pPr>
              <w:pStyle w:val="TableText"/>
            </w:pPr>
            <w:r w:rsidRPr="000F0766">
              <w:rPr>
                <w:rStyle w:val="Codeintext"/>
                <w:rFonts w:eastAsiaTheme="minorEastAsia"/>
              </w:rPr>
              <w:t>[0-9]</w:t>
            </w:r>
            <w:r>
              <w:t xml:space="preserve"> matches any digit.</w:t>
            </w:r>
          </w:p>
          <w:p w14:paraId="7A5383D4" w14:textId="77777777" w:rsidR="008D4C25" w:rsidRDefault="008D4C25" w:rsidP="00710979">
            <w:pPr>
              <w:pStyle w:val="TableText"/>
            </w:pPr>
            <w:r w:rsidRPr="000F0766">
              <w:rPr>
                <w:rStyle w:val="Codeintext"/>
                <w:rFonts w:eastAsiaTheme="minorEastAsia"/>
              </w:rPr>
              <w:t>[a-z]</w:t>
            </w:r>
            <w:r>
              <w:t xml:space="preserve"> matches any letter.</w:t>
            </w:r>
          </w:p>
          <w:p w14:paraId="70F56774" w14:textId="77777777" w:rsidR="008D4C25" w:rsidRDefault="008D4C25" w:rsidP="00710979">
            <w:pPr>
              <w:pStyle w:val="TableText"/>
            </w:pPr>
            <w:r w:rsidRPr="000F0766">
              <w:rPr>
                <w:rStyle w:val="Codeintext"/>
                <w:rFonts w:eastAsiaTheme="minorEastAsia"/>
              </w:rPr>
              <w:t>[a-z0-9]</w:t>
            </w:r>
            <w:r>
              <w:t xml:space="preserve"> matches any digit or letter.</w:t>
            </w:r>
          </w:p>
        </w:tc>
      </w:tr>
      <w:tr w:rsidR="008D4C25" w14:paraId="5D78F209" w14:textId="77777777" w:rsidTr="00942531">
        <w:trPr>
          <w:cantSplit/>
        </w:trPr>
        <w:tc>
          <w:tcPr>
            <w:tcW w:w="0" w:type="auto"/>
          </w:tcPr>
          <w:p w14:paraId="2E9C3864" w14:textId="77777777" w:rsidR="008D4C25" w:rsidRDefault="008D4C25" w:rsidP="00710979">
            <w:pPr>
              <w:pStyle w:val="TableText"/>
              <w:rPr>
                <w:lang w:val="en-AU"/>
              </w:rPr>
            </w:pPr>
            <w:r>
              <w:rPr>
                <w:lang w:val="en-AU"/>
              </w:rPr>
              <w:t>Escape character</w:t>
            </w:r>
          </w:p>
        </w:tc>
        <w:tc>
          <w:tcPr>
            <w:tcW w:w="0" w:type="auto"/>
          </w:tcPr>
          <w:p w14:paraId="3A2C10DF" w14:textId="77777777" w:rsidR="008D4C25" w:rsidRPr="007B4B5E" w:rsidRDefault="008D4C25" w:rsidP="00710979">
            <w:pPr>
              <w:pStyle w:val="CodeinTable"/>
            </w:pPr>
            <w:r w:rsidRPr="007B4B5E">
              <w:t>\</w:t>
            </w:r>
          </w:p>
        </w:tc>
        <w:tc>
          <w:tcPr>
            <w:tcW w:w="0" w:type="auto"/>
          </w:tcPr>
          <w:p w14:paraId="47900BDC" w14:textId="77777777" w:rsidR="008D4C25" w:rsidRDefault="008D4C25" w:rsidP="00710979">
            <w:pPr>
              <w:pStyle w:val="TableText"/>
            </w:pPr>
            <w:r>
              <w:t>In order to match a special character, precede it with the backslash character.</w:t>
            </w:r>
          </w:p>
          <w:p w14:paraId="7C23D062" w14:textId="77777777" w:rsidR="008D4C25" w:rsidRDefault="008D4C25" w:rsidP="00710979">
            <w:pPr>
              <w:pStyle w:val="TableText"/>
            </w:pPr>
            <w:r>
              <w:t xml:space="preserve">Special characters are </w:t>
            </w:r>
            <w:r w:rsidRPr="000F0766">
              <w:rPr>
                <w:rStyle w:val="Codeintext"/>
                <w:rFonts w:eastAsiaTheme="minorEastAsia"/>
              </w:rPr>
              <w:t>[</w:t>
            </w:r>
            <w:r>
              <w:rPr>
                <w:rStyle w:val="Codeintext"/>
                <w:rFonts w:eastAsiaTheme="minorEastAsia"/>
              </w:rPr>
              <w:t>]</w:t>
            </w:r>
            <w:r w:rsidRPr="000F0766">
              <w:rPr>
                <w:rStyle w:val="Codeintext"/>
                <w:rFonts w:eastAsiaTheme="minorEastAsia"/>
              </w:rPr>
              <w:t>\^$.|?*+(){}</w:t>
            </w:r>
            <w:bookmarkStart w:id="559" w:name="_GoBack"/>
            <w:bookmarkEnd w:id="559"/>
          </w:p>
          <w:p w14:paraId="04FE3B2A" w14:textId="77777777" w:rsidR="008D4C25" w:rsidRDefault="008D4C25" w:rsidP="00710979">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14:paraId="28305B9A" w14:textId="77777777" w:rsidR="008D4C25" w:rsidRDefault="008D4C25" w:rsidP="00710979">
            <w:pPr>
              <w:pStyle w:val="TableText"/>
            </w:pPr>
            <w:r w:rsidRPr="000F0766">
              <w:rPr>
                <w:rStyle w:val="Codeintext"/>
                <w:rFonts w:eastAsiaTheme="minorEastAsia"/>
              </w:rPr>
              <w:t>\\</w:t>
            </w:r>
            <w:r>
              <w:t xml:space="preserve"> will match </w:t>
            </w:r>
            <w:r w:rsidRPr="000F0766">
              <w:rPr>
                <w:rStyle w:val="Codeintext"/>
                <w:rFonts w:eastAsiaTheme="minorEastAsia"/>
              </w:rPr>
              <w:t>\</w:t>
            </w:r>
          </w:p>
          <w:p w14:paraId="6236F644" w14:textId="77777777" w:rsidR="008D4C25" w:rsidRDefault="008D4C25" w:rsidP="00710979">
            <w:pPr>
              <w:pStyle w:val="TableText"/>
            </w:pPr>
            <w:r w:rsidRPr="000F0766">
              <w:rPr>
                <w:rStyle w:val="Codeintext"/>
                <w:rFonts w:eastAsiaTheme="minorEastAsia"/>
              </w:rPr>
              <w:t>\</w:t>
            </w:r>
            <w:r w:rsidRPr="007B4B5E">
              <w:rPr>
                <w:rFonts w:eastAsiaTheme="minorEastAsia"/>
              </w:rPr>
              <w:t>.</w:t>
            </w:r>
            <w:r>
              <w:t xml:space="preserve"> will match </w:t>
            </w:r>
            <w:r w:rsidRPr="000F0766">
              <w:rPr>
                <w:rStyle w:val="Codeintext"/>
                <w:rFonts w:eastAsiaTheme="minorEastAsia"/>
              </w:rPr>
              <w:t>.</w:t>
            </w:r>
          </w:p>
          <w:p w14:paraId="719267F1" w14:textId="77777777" w:rsidR="008D4C25" w:rsidRDefault="008D4C25" w:rsidP="00710979">
            <w:pPr>
              <w:pStyle w:val="TableText"/>
            </w:pPr>
            <w:r w:rsidRPr="000F0766">
              <w:rPr>
                <w:rStyle w:val="Codeintext"/>
                <w:rFonts w:eastAsiaTheme="minorEastAsia"/>
              </w:rPr>
              <w:t>\*</w:t>
            </w:r>
            <w:r>
              <w:t xml:space="preserve"> will match </w:t>
            </w:r>
            <w:r w:rsidRPr="000F0766">
              <w:rPr>
                <w:rStyle w:val="Codeintext"/>
                <w:rFonts w:eastAsiaTheme="minorEastAsia"/>
              </w:rPr>
              <w:t>*</w:t>
            </w:r>
          </w:p>
          <w:p w14:paraId="18AA6F35" w14:textId="77777777" w:rsidR="008D4C25" w:rsidRDefault="008D4C25" w:rsidP="00710979">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8D4C25" w14:paraId="54E7A94E" w14:textId="77777777" w:rsidTr="00942531">
        <w:trPr>
          <w:cantSplit/>
        </w:trPr>
        <w:tc>
          <w:tcPr>
            <w:tcW w:w="0" w:type="auto"/>
          </w:tcPr>
          <w:p w14:paraId="03EA1C70" w14:textId="77777777" w:rsidR="008D4C25" w:rsidRDefault="008D4C25" w:rsidP="00710979">
            <w:pPr>
              <w:pStyle w:val="TableText"/>
              <w:rPr>
                <w:lang w:val="en-AU"/>
              </w:rPr>
            </w:pPr>
            <w:r>
              <w:rPr>
                <w:lang w:val="en-AU"/>
              </w:rPr>
              <w:t>Combinations</w:t>
            </w:r>
          </w:p>
        </w:tc>
        <w:tc>
          <w:tcPr>
            <w:tcW w:w="0" w:type="auto"/>
          </w:tcPr>
          <w:p w14:paraId="4751AE02" w14:textId="77777777" w:rsidR="008D4C25" w:rsidRPr="007B4B5E" w:rsidRDefault="008D4C25" w:rsidP="00710979">
            <w:pPr>
              <w:pStyle w:val="CodeinTable"/>
            </w:pPr>
          </w:p>
        </w:tc>
        <w:tc>
          <w:tcPr>
            <w:tcW w:w="0" w:type="auto"/>
          </w:tcPr>
          <w:p w14:paraId="238D5AD8" w14:textId="77777777" w:rsidR="008D4C25" w:rsidRDefault="008D4C25" w:rsidP="00710979">
            <w:pPr>
              <w:pStyle w:val="TableText"/>
            </w:pPr>
            <w:r>
              <w:t>Any of the above search methods can be combined.</w:t>
            </w:r>
          </w:p>
        </w:tc>
        <w:tc>
          <w:tcPr>
            <w:tcW w:w="0" w:type="auto"/>
          </w:tcPr>
          <w:p w14:paraId="00E2DB54" w14:textId="77777777" w:rsidR="008D4C25" w:rsidRDefault="008D4C25" w:rsidP="00710979">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14:paraId="1A04C43D" w14:textId="77777777" w:rsidR="008D4C25" w:rsidRDefault="008D4C25" w:rsidP="00710979">
            <w:pPr>
              <w:pStyle w:val="TableText"/>
            </w:pPr>
            <w:r w:rsidRPr="000F0766">
              <w:rPr>
                <w:rStyle w:val="Codeintext"/>
                <w:rFonts w:eastAsiaTheme="minorEastAsia"/>
              </w:rPr>
              <w:t>^abc$</w:t>
            </w:r>
            <w:r>
              <w:t xml:space="preserve"> will match the string </w:t>
            </w:r>
            <w:r w:rsidRPr="000F0766">
              <w:rPr>
                <w:rStyle w:val="Codeintext"/>
                <w:rFonts w:eastAsiaTheme="minorEastAsia"/>
              </w:rPr>
              <w:t>abc</w:t>
            </w:r>
            <w:r>
              <w:t xml:space="preserve"> only. </w:t>
            </w:r>
            <w:r w:rsidRPr="000F0766">
              <w:rPr>
                <w:rStyle w:val="Codeintext"/>
                <w:rFonts w:eastAsiaTheme="minorEastAsia"/>
              </w:rPr>
              <w:t>abcd</w:t>
            </w:r>
            <w:r>
              <w:t xml:space="preserve"> or </w:t>
            </w:r>
            <w:r w:rsidRPr="000F0766">
              <w:rPr>
                <w:rStyle w:val="Codeintext"/>
                <w:rFonts w:eastAsiaTheme="minorEastAsia"/>
              </w:rPr>
              <w:t>aabc</w:t>
            </w:r>
            <w:r>
              <w:t xml:space="preserve"> will not be matched.</w:t>
            </w:r>
          </w:p>
          <w:p w14:paraId="43E91DC5" w14:textId="77777777" w:rsidR="008D4C25" w:rsidRDefault="008D4C25" w:rsidP="00710979">
            <w:pPr>
              <w:pStyle w:val="TableText"/>
            </w:pPr>
            <w:r w:rsidRPr="000F0766">
              <w:rPr>
                <w:rStyle w:val="Codeintext"/>
                <w:rFonts w:eastAsiaTheme="minorEastAsia"/>
              </w:rPr>
              <w:t>1[abcd]+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14:paraId="6127EA17" w14:textId="77777777" w:rsidR="008D4C25" w:rsidRDefault="008D4C25" w:rsidP="00710979">
            <w:pPr>
              <w:pStyle w:val="TableText"/>
            </w:pPr>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14:paraId="534C5C81" w14:textId="77777777" w:rsidR="008D4C25" w:rsidRDefault="008D4C25" w:rsidP="00710979">
            <w:pPr>
              <w:pStyle w:val="TableText"/>
            </w:pPr>
            <w:r w:rsidRPr="000F0766">
              <w:rPr>
                <w:rStyle w:val="Codeintext"/>
                <w:rFonts w:eastAsiaTheme="minorEastAsia"/>
              </w:rPr>
              <w:t>\.+</w:t>
            </w:r>
            <w:r>
              <w:t xml:space="preserve"> will match any run of periods.</w:t>
            </w:r>
          </w:p>
          <w:p w14:paraId="3385AD23" w14:textId="77777777" w:rsidR="008D4C25" w:rsidRDefault="008D4C25" w:rsidP="00710979">
            <w:pPr>
              <w:pStyle w:val="TableText"/>
            </w:pPr>
            <w:r w:rsidRPr="000F0766">
              <w:rPr>
                <w:rStyle w:val="Codeintext"/>
                <w:rFonts w:eastAsiaTheme="minorEastAsia"/>
              </w:rPr>
              <w:t>[0-9]+</w:t>
            </w:r>
            <w:r>
              <w:t xml:space="preserve"> will match any integer number.</w:t>
            </w:r>
          </w:p>
          <w:p w14:paraId="2A4FDD40" w14:textId="77777777" w:rsidR="008D4C25" w:rsidRDefault="008D4C25" w:rsidP="00710979">
            <w:pPr>
              <w:pStyle w:val="TableText"/>
            </w:pPr>
            <w:r w:rsidRPr="000F0766">
              <w:rPr>
                <w:rStyle w:val="Codeintext"/>
                <w:rFonts w:eastAsiaTheme="minorEastAsia"/>
              </w:rPr>
              <w:t>[0-9]+\.[0-9]*</w:t>
            </w:r>
            <w:r>
              <w:t xml:space="preserve"> will match any number with a decimal point.</w:t>
            </w:r>
          </w:p>
        </w:tc>
      </w:tr>
    </w:tbl>
    <w:p w14:paraId="5656F2FF" w14:textId="77777777" w:rsidR="008D4C25" w:rsidRDefault="008D4C25" w:rsidP="008D4C25">
      <w:pPr>
        <w:pStyle w:val="Appendix1"/>
      </w:pPr>
      <w:bookmarkStart w:id="560" w:name="_Ref357589894"/>
      <w:bookmarkStart w:id="561" w:name="_Toc398023990"/>
      <w:bookmarkStart w:id="562" w:name="_Toc296956766"/>
      <w:r>
        <w:lastRenderedPageBreak/>
        <w:t>Predefined Manufacturer Table</w:t>
      </w:r>
      <w:bookmarkEnd w:id="560"/>
      <w:bookmarkEnd w:id="561"/>
      <w:bookmarkEnd w:id="562"/>
    </w:p>
    <w:p w14:paraId="60B4FC6C" w14:textId="77777777" w:rsidR="008D4C25" w:rsidRDefault="008D4C25" w:rsidP="008D4C25">
      <w:pPr>
        <w:pStyle w:val="Figure"/>
      </w:pPr>
      <w:r w:rsidRPr="00256F45">
        <w:rPr>
          <w:lang w:val="en-US" w:eastAsia="en-US"/>
        </w:rPr>
        <w:drawing>
          <wp:inline distT="0" distB="0" distL="0" distR="0" wp14:anchorId="77FBFD67" wp14:editId="19356031">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8" cstate="print"/>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1A44A8A2" w14:textId="77777777" w:rsidR="008D4C25" w:rsidRDefault="008D4C25" w:rsidP="008D4C25">
      <w:pPr>
        <w:pStyle w:val="Appendix1"/>
      </w:pPr>
      <w:bookmarkStart w:id="563" w:name="_Ref358389791"/>
      <w:bookmarkStart w:id="564" w:name="_Ref358389794"/>
      <w:bookmarkStart w:id="565" w:name="_Ref358389904"/>
      <w:bookmarkStart w:id="566" w:name="_Ref358389907"/>
      <w:bookmarkStart w:id="567" w:name="_Toc398023991"/>
      <w:bookmarkStart w:id="568" w:name="_Toc296956767"/>
      <w:r>
        <w:lastRenderedPageBreak/>
        <w:t>Predefined Sensor Table</w:t>
      </w:r>
      <w:bookmarkEnd w:id="563"/>
      <w:bookmarkEnd w:id="564"/>
      <w:bookmarkEnd w:id="565"/>
      <w:bookmarkEnd w:id="566"/>
      <w:bookmarkEnd w:id="567"/>
      <w:bookmarkEnd w:id="568"/>
    </w:p>
    <w:p w14:paraId="570609D2" w14:textId="77777777" w:rsidR="008D4C25" w:rsidRDefault="008D4C25" w:rsidP="008D4C25">
      <w:pPr>
        <w:pStyle w:val="Figure"/>
      </w:pPr>
      <w:r>
        <w:rPr>
          <w:lang w:val="en-US" w:eastAsia="en-US"/>
        </w:rPr>
        <w:drawing>
          <wp:inline distT="0" distB="0" distL="0" distR="0" wp14:anchorId="2FB7FEC2" wp14:editId="40B532D7">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9" cstate="print"/>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1DB39542" w14:textId="77777777" w:rsidR="008D4C25" w:rsidRPr="00256F45" w:rsidRDefault="008D4C25" w:rsidP="008D4C25">
      <w:pPr>
        <w:pStyle w:val="Body"/>
      </w:pPr>
    </w:p>
    <w:p w14:paraId="60283B84" w14:textId="744FADAC" w:rsidR="00015D7B" w:rsidRPr="00015D7B" w:rsidRDefault="00015D7B" w:rsidP="00E77EE6">
      <w:pPr>
        <w:pStyle w:val="iNormal"/>
      </w:pPr>
    </w:p>
    <w:sectPr w:rsidR="00015D7B" w:rsidRPr="00015D7B" w:rsidSect="00520FF5">
      <w:headerReference w:type="default" r:id="rId180"/>
      <w:footerReference w:type="default" r:id="rId181"/>
      <w:headerReference w:type="first" r:id="rId182"/>
      <w:footerReference w:type="first" r:id="rId1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B52A3" w14:textId="77777777" w:rsidR="008A541A" w:rsidRDefault="008A541A">
      <w:r>
        <w:separator/>
      </w:r>
    </w:p>
  </w:endnote>
  <w:endnote w:type="continuationSeparator" w:id="0">
    <w:p w14:paraId="36C635C3" w14:textId="77777777" w:rsidR="008A541A" w:rsidRDefault="008A5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Console">
    <w:panose1 w:val="020B0609040504020204"/>
    <w:charset w:val="00"/>
    <w:family w:val="auto"/>
    <w:pitch w:val="variable"/>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Rounded MT Bold">
    <w:panose1 w:val="020F070403050403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340FB" w14:textId="77777777" w:rsidR="008A541A" w:rsidRDefault="008A541A" w:rsidP="00020601">
    <w:pPr>
      <w:pStyle w:val="Footer"/>
      <w:pBdr>
        <w:top w:val="single" w:sz="18" w:space="5" w:color="0070C0"/>
      </w:pBdr>
      <w:tabs>
        <w:tab w:val="clear" w:pos="7938"/>
        <w:tab w:val="right" w:pos="8789"/>
      </w:tabs>
    </w:pPr>
    <w:r>
      <w:t>SPECCHIO_UserGuide.pdf</w:t>
    </w:r>
  </w:p>
  <w:p w14:paraId="344086EB" w14:textId="001B5A6C" w:rsidR="008A541A" w:rsidRDefault="008A541A" w:rsidP="00020601">
    <w:pPr>
      <w:pStyle w:val="Footer"/>
      <w:pBdr>
        <w:top w:val="single" w:sz="18" w:space="5" w:color="0070C0"/>
      </w:pBdr>
      <w:tabs>
        <w:tab w:val="clear" w:pos="7938"/>
        <w:tab w:val="right" w:pos="9356"/>
      </w:tabs>
    </w:pPr>
    <w:r>
      <w:t xml:space="preserve">Version </w:t>
    </w:r>
    <w:r>
      <w:fldChar w:fldCharType="begin"/>
    </w:r>
    <w:r>
      <w:instrText>REF VQS</w:instrText>
    </w:r>
    <w:r>
      <w:fldChar w:fldCharType="separate"/>
    </w:r>
    <w:r w:rsidR="00057C13">
      <w:rPr>
        <w:noProof/>
      </w:rPr>
      <w:t>3.2.0</w:t>
    </w:r>
    <w:r>
      <w:rPr>
        <w:noProof/>
      </w:rPr>
      <w:fldChar w:fldCharType="end"/>
    </w:r>
    <w:r>
      <w:t xml:space="preserve"> /</w:t>
    </w:r>
    <w:r>
      <w:rPr>
        <w:noProof/>
      </w:rPr>
      <w:fldChar w:fldCharType="begin"/>
    </w:r>
    <w:r>
      <w:rPr>
        <w:noProof/>
      </w:rPr>
      <w:instrText xml:space="preserve"> DATE  \* MERGEFORMAT </w:instrText>
    </w:r>
    <w:r>
      <w:rPr>
        <w:noProof/>
      </w:rPr>
      <w:fldChar w:fldCharType="separate"/>
    </w:r>
    <w:r w:rsidR="00057C13">
      <w:rPr>
        <w:noProof/>
      </w:rPr>
      <w:t>26/06/15</w:t>
    </w:r>
    <w:r>
      <w:rPr>
        <w:noProof/>
      </w:rPr>
      <w:fldChar w:fldCharType="end"/>
    </w:r>
    <w:r>
      <w:tab/>
    </w:r>
    <w:r>
      <w:tab/>
      <w:t>Pag</w:t>
    </w:r>
    <w:r w:rsidRPr="008030FC">
      <w:t xml:space="preserve">e </w:t>
    </w:r>
    <w:r>
      <w:fldChar w:fldCharType="begin"/>
    </w:r>
    <w:r>
      <w:instrText>PAGE</w:instrText>
    </w:r>
    <w:r>
      <w:fldChar w:fldCharType="separate"/>
    </w:r>
    <w:r w:rsidR="00057C13">
      <w:rPr>
        <w:noProof/>
      </w:rPr>
      <w:t>151</w:t>
    </w:r>
    <w:r>
      <w:rPr>
        <w:noProof/>
      </w:rPr>
      <w:fldChar w:fldCharType="end"/>
    </w:r>
    <w:r w:rsidRPr="008030FC">
      <w:t xml:space="preserve"> </w:t>
    </w:r>
    <w:r>
      <w:t xml:space="preserve">of </w:t>
    </w:r>
    <w:r>
      <w:fldChar w:fldCharType="begin"/>
    </w:r>
    <w:r>
      <w:instrText xml:space="preserve">NUMPAGES </w:instrText>
    </w:r>
    <w:r>
      <w:fldChar w:fldCharType="separate"/>
    </w:r>
    <w:r w:rsidR="00057C13">
      <w:rPr>
        <w:noProof/>
      </w:rPr>
      <w:t>153</w:t>
    </w:r>
    <w:r>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FEB89" w14:textId="77777777" w:rsidR="008A541A" w:rsidRDefault="008A541A">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6C3E32" w14:textId="77777777" w:rsidR="008A541A" w:rsidRDefault="008A541A">
      <w:r>
        <w:separator/>
      </w:r>
    </w:p>
  </w:footnote>
  <w:footnote w:type="continuationSeparator" w:id="0">
    <w:p w14:paraId="04DFB09C" w14:textId="77777777" w:rsidR="008A541A" w:rsidRDefault="008A541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7E8D6" w14:textId="77777777" w:rsidR="008A541A" w:rsidRDefault="008A541A" w:rsidP="00020601">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057C13" w:rsidRPr="00057C13">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r>
      <w:fldChar w:fldCharType="begin"/>
    </w:r>
    <w:r>
      <w:instrText xml:space="preserve"> REF DOC_TITLE \* CHARFORMAT </w:instrText>
    </w:r>
    <w:r>
      <w:fldChar w:fldCharType="separate"/>
    </w:r>
    <w:r w:rsidR="00057C13">
      <w:t>User Guide</w:t>
    </w:r>
    <w: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820C7" w14:textId="77777777" w:rsidR="008A541A" w:rsidRDefault="008A541A">
    <w:pPr>
      <w:framePr w:w="3255" w:h="992" w:wrap="notBeside" w:vAnchor="text" w:hAnchor="margin" w:y="1"/>
    </w:pPr>
  </w:p>
  <w:p w14:paraId="46FE5C8B" w14:textId="77777777" w:rsidR="008A541A" w:rsidRDefault="008A541A">
    <w:pPr>
      <w:framePr w:w="3255" w:h="992" w:wrap="notBeside" w:vAnchor="text" w:hAnchor="margin" w:y="1"/>
    </w:pPr>
  </w:p>
  <w:p w14:paraId="273109B4" w14:textId="77777777" w:rsidR="008A541A" w:rsidRDefault="008A541A">
    <w:pPr>
      <w:rPr>
        <w:sz w:val="28"/>
        <w:szCs w:val="28"/>
      </w:rPr>
    </w:pPr>
    <w:r>
      <w:rPr>
        <w:sz w:val="28"/>
        <w:szCs w:val="28"/>
      </w:rPr>
      <w:t>Remote Sensing Laboratories</w:t>
    </w:r>
  </w:p>
  <w:p w14:paraId="1F4E03A0" w14:textId="77777777" w:rsidR="008A541A" w:rsidRDefault="008A541A">
    <w:pPr>
      <w:rPr>
        <w:sz w:val="28"/>
        <w:szCs w:val="28"/>
      </w:rPr>
    </w:pPr>
    <w:r>
      <w:rPr>
        <w:sz w:val="28"/>
        <w:szCs w:val="28"/>
      </w:rPr>
      <w:t>Department of Geography</w:t>
    </w:r>
  </w:p>
  <w:p w14:paraId="0EEDE4AC" w14:textId="77777777" w:rsidR="008A541A" w:rsidRPr="00192611" w:rsidRDefault="008A541A">
    <w:pPr>
      <w:rPr>
        <w:sz w:val="28"/>
        <w:szCs w:val="28"/>
      </w:rPr>
    </w:pPr>
    <w:r>
      <w:rPr>
        <w:sz w:val="28"/>
        <w:szCs w:val="28"/>
      </w:rPr>
      <w:t>University of Zurich</w:t>
    </w:r>
  </w:p>
  <w:p w14:paraId="576A6244" w14:textId="77777777" w:rsidR="008A541A" w:rsidRDefault="008A541A">
    <w:pPr>
      <w:rPr>
        <w:sz w:val="36"/>
      </w:rPr>
    </w:pPr>
  </w:p>
  <w:p w14:paraId="2748A4FE" w14:textId="77777777" w:rsidR="008A541A" w:rsidRDefault="008A541A">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057C13" w:rsidRPr="00057C13">
      <w:rPr>
        <w:b/>
        <w:noProof/>
      </w:rPr>
      <w:t>SPECCHIO</w:t>
    </w:r>
    <w:r>
      <w:rPr>
        <w:b/>
        <w:noProof/>
      </w:rPr>
      <w:fldChar w:fldCharType="end"/>
    </w:r>
  </w:p>
  <w:p w14:paraId="28EE7965" w14:textId="77777777" w:rsidR="008A541A" w:rsidRDefault="008A541A">
    <w:pPr>
      <w:pBdr>
        <w:bottom w:val="single" w:sz="6" w:space="1" w:color="auto"/>
      </w:pBdr>
      <w:rPr>
        <w:sz w:val="2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09DE04F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2AF2838"/>
    <w:multiLevelType w:val="hybridMultilevel"/>
    <w:tmpl w:val="3A66C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6862550"/>
    <w:multiLevelType w:val="hybridMultilevel"/>
    <w:tmpl w:val="458A51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4">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9F22717"/>
    <w:multiLevelType w:val="hybridMultilevel"/>
    <w:tmpl w:val="A47CBD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0D87297"/>
    <w:multiLevelType w:val="hybridMultilevel"/>
    <w:tmpl w:val="DC08D7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212773C"/>
    <w:multiLevelType w:val="hybridMultilevel"/>
    <w:tmpl w:val="31560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5505A06"/>
    <w:multiLevelType w:val="hybridMultilevel"/>
    <w:tmpl w:val="55CE5984"/>
    <w:lvl w:ilvl="0" w:tplc="0C090001">
      <w:start w:val="1"/>
      <w:numFmt w:val="bullet"/>
      <w:lvlText w:val=""/>
      <w:lvlJc w:val="left"/>
      <w:pPr>
        <w:ind w:left="459" w:hanging="360"/>
      </w:pPr>
      <w:rPr>
        <w:rFonts w:ascii="Symbol" w:hAnsi="Symbol" w:hint="default"/>
      </w:rPr>
    </w:lvl>
    <w:lvl w:ilvl="1" w:tplc="0C090003" w:tentative="1">
      <w:start w:val="1"/>
      <w:numFmt w:val="bullet"/>
      <w:lvlText w:val="o"/>
      <w:lvlJc w:val="left"/>
      <w:pPr>
        <w:ind w:left="1179" w:hanging="360"/>
      </w:pPr>
      <w:rPr>
        <w:rFonts w:ascii="Courier New" w:hAnsi="Courier New" w:cs="Courier New" w:hint="default"/>
      </w:rPr>
    </w:lvl>
    <w:lvl w:ilvl="2" w:tplc="0C090005" w:tentative="1">
      <w:start w:val="1"/>
      <w:numFmt w:val="bullet"/>
      <w:lvlText w:val=""/>
      <w:lvlJc w:val="left"/>
      <w:pPr>
        <w:ind w:left="1899" w:hanging="360"/>
      </w:pPr>
      <w:rPr>
        <w:rFonts w:ascii="Wingdings" w:hAnsi="Wingdings" w:hint="default"/>
      </w:rPr>
    </w:lvl>
    <w:lvl w:ilvl="3" w:tplc="0C090001" w:tentative="1">
      <w:start w:val="1"/>
      <w:numFmt w:val="bullet"/>
      <w:lvlText w:val=""/>
      <w:lvlJc w:val="left"/>
      <w:pPr>
        <w:ind w:left="2619" w:hanging="360"/>
      </w:pPr>
      <w:rPr>
        <w:rFonts w:ascii="Symbol" w:hAnsi="Symbol" w:hint="default"/>
      </w:rPr>
    </w:lvl>
    <w:lvl w:ilvl="4" w:tplc="0C090003" w:tentative="1">
      <w:start w:val="1"/>
      <w:numFmt w:val="bullet"/>
      <w:lvlText w:val="o"/>
      <w:lvlJc w:val="left"/>
      <w:pPr>
        <w:ind w:left="3339" w:hanging="360"/>
      </w:pPr>
      <w:rPr>
        <w:rFonts w:ascii="Courier New" w:hAnsi="Courier New" w:cs="Courier New" w:hint="default"/>
      </w:rPr>
    </w:lvl>
    <w:lvl w:ilvl="5" w:tplc="0C090005" w:tentative="1">
      <w:start w:val="1"/>
      <w:numFmt w:val="bullet"/>
      <w:lvlText w:val=""/>
      <w:lvlJc w:val="left"/>
      <w:pPr>
        <w:ind w:left="4059" w:hanging="360"/>
      </w:pPr>
      <w:rPr>
        <w:rFonts w:ascii="Wingdings" w:hAnsi="Wingdings" w:hint="default"/>
      </w:rPr>
    </w:lvl>
    <w:lvl w:ilvl="6" w:tplc="0C090001" w:tentative="1">
      <w:start w:val="1"/>
      <w:numFmt w:val="bullet"/>
      <w:lvlText w:val=""/>
      <w:lvlJc w:val="left"/>
      <w:pPr>
        <w:ind w:left="4779" w:hanging="360"/>
      </w:pPr>
      <w:rPr>
        <w:rFonts w:ascii="Symbol" w:hAnsi="Symbol" w:hint="default"/>
      </w:rPr>
    </w:lvl>
    <w:lvl w:ilvl="7" w:tplc="0C090003" w:tentative="1">
      <w:start w:val="1"/>
      <w:numFmt w:val="bullet"/>
      <w:lvlText w:val="o"/>
      <w:lvlJc w:val="left"/>
      <w:pPr>
        <w:ind w:left="5499" w:hanging="360"/>
      </w:pPr>
      <w:rPr>
        <w:rFonts w:ascii="Courier New" w:hAnsi="Courier New" w:cs="Courier New" w:hint="default"/>
      </w:rPr>
    </w:lvl>
    <w:lvl w:ilvl="8" w:tplc="0C090005" w:tentative="1">
      <w:start w:val="1"/>
      <w:numFmt w:val="bullet"/>
      <w:lvlText w:val=""/>
      <w:lvlJc w:val="left"/>
      <w:pPr>
        <w:ind w:left="6219" w:hanging="360"/>
      </w:pPr>
      <w:rPr>
        <w:rFonts w:ascii="Wingdings" w:hAnsi="Wingdings" w:hint="default"/>
      </w:rPr>
    </w:lvl>
  </w:abstractNum>
  <w:abstractNum w:abstractNumId="20">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3">
    <w:nsid w:val="55D627A4"/>
    <w:multiLevelType w:val="hybridMultilevel"/>
    <w:tmpl w:val="D73490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8224651"/>
    <w:multiLevelType w:val="hybridMultilevel"/>
    <w:tmpl w:val="C06803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F4A5658"/>
    <w:multiLevelType w:val="hybridMultilevel"/>
    <w:tmpl w:val="519C2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0711E57"/>
    <w:multiLevelType w:val="multilevel"/>
    <w:tmpl w:val="397811F8"/>
    <w:lvl w:ilvl="0">
      <w:start w:val="1"/>
      <w:numFmt w:val="bullet"/>
      <w:lvlText w:val="●"/>
      <w:lvlJc w:val="left"/>
      <w:pPr>
        <w:ind w:left="1068"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788"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508"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3228"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948"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668"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388"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6108"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828" w:firstLine="6120"/>
      </w:pPr>
      <w:rPr>
        <w:rFonts w:ascii="Arial" w:eastAsia="Arial" w:hAnsi="Arial" w:cs="Arial"/>
        <w:b w:val="0"/>
        <w:i w:val="0"/>
        <w:smallCaps w:val="0"/>
        <w:strike w:val="0"/>
        <w:color w:val="000000"/>
        <w:sz w:val="22"/>
        <w:u w:val="none"/>
        <w:vertAlign w:val="baseline"/>
      </w:rPr>
    </w:lvl>
  </w:abstractNum>
  <w:abstractNum w:abstractNumId="2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4236AB5"/>
    <w:multiLevelType w:val="hybridMultilevel"/>
    <w:tmpl w:val="F1EA49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31">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8B59EA"/>
    <w:multiLevelType w:val="hybridMultilevel"/>
    <w:tmpl w:val="9AF8A2F2"/>
    <w:lvl w:ilvl="0" w:tplc="B30A13D6">
      <w:start w:val="1"/>
      <w:numFmt w:val="bullet"/>
      <w:pStyle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33">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05A0101"/>
    <w:multiLevelType w:val="hybridMultilevel"/>
    <w:tmpl w:val="11E4AD7C"/>
    <w:lvl w:ilvl="0" w:tplc="B30A13D6">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44370DB"/>
    <w:multiLevelType w:val="hybridMultilevel"/>
    <w:tmpl w:val="B70001E0"/>
    <w:lvl w:ilvl="0" w:tplc="D084DF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5AA4B0A"/>
    <w:multiLevelType w:val="hybridMultilevel"/>
    <w:tmpl w:val="29C6E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EC93E62"/>
    <w:multiLevelType w:val="hybridMultilevel"/>
    <w:tmpl w:val="08C25D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28"/>
  </w:num>
  <w:num w:numId="4">
    <w:abstractNumId w:val="31"/>
  </w:num>
  <w:num w:numId="5">
    <w:abstractNumId w:val="32"/>
  </w:num>
  <w:num w:numId="6">
    <w:abstractNumId w:val="3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lvlOverride w:ilvl="0">
      <w:startOverride w:val="1"/>
    </w:lvlOverride>
  </w:num>
  <w:num w:numId="9">
    <w:abstractNumId w:val="9"/>
  </w:num>
  <w:num w:numId="10">
    <w:abstractNumId w:val="20"/>
  </w:num>
  <w:num w:numId="11">
    <w:abstractNumId w:val="4"/>
  </w:num>
  <w:num w:numId="12">
    <w:abstractNumId w:val="25"/>
  </w:num>
  <w:num w:numId="13">
    <w:abstractNumId w:val="6"/>
  </w:num>
  <w:num w:numId="14">
    <w:abstractNumId w:val="14"/>
  </w:num>
  <w:num w:numId="15">
    <w:abstractNumId w:val="7"/>
  </w:num>
  <w:num w:numId="16">
    <w:abstractNumId w:val="5"/>
  </w:num>
  <w:num w:numId="17">
    <w:abstractNumId w:val="22"/>
  </w:num>
  <w:num w:numId="18">
    <w:abstractNumId w:val="21"/>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12"/>
  </w:num>
  <w:num w:numId="23">
    <w:abstractNumId w:val="11"/>
  </w:num>
  <w:num w:numId="24">
    <w:abstractNumId w:val="13"/>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1"/>
  </w:num>
  <w:num w:numId="28">
    <w:abstractNumId w:val="30"/>
  </w:num>
  <w:num w:numId="29">
    <w:abstractNumId w:val="29"/>
  </w:num>
  <w:num w:numId="30">
    <w:abstractNumId w:val="27"/>
  </w:num>
  <w:num w:numId="31">
    <w:abstractNumId w:val="16"/>
  </w:num>
  <w:num w:numId="32">
    <w:abstractNumId w:val="34"/>
  </w:num>
  <w:num w:numId="33">
    <w:abstractNumId w:val="2"/>
  </w:num>
  <w:num w:numId="34">
    <w:abstractNumId w:val="26"/>
  </w:num>
  <w:num w:numId="35">
    <w:abstractNumId w:val="10"/>
  </w:num>
  <w:num w:numId="36">
    <w:abstractNumId w:val="24"/>
  </w:num>
  <w:num w:numId="37">
    <w:abstractNumId w:val="36"/>
  </w:num>
  <w:num w:numId="38">
    <w:abstractNumId w:val="23"/>
  </w:num>
  <w:num w:numId="39">
    <w:abstractNumId w:val="15"/>
  </w:num>
  <w:num w:numId="40">
    <w:abstractNumId w:val="18"/>
  </w:num>
  <w:num w:numId="41">
    <w:abstractNumId w:val="37"/>
  </w:num>
  <w:num w:numId="42">
    <w:abstractNumId w:val="35"/>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2tdvgevw2ned2pb5tt5ur5tdf0savr9s&quot;&gt;RemoteSensingReferences-Converted&lt;record-ids&gt;&lt;item&gt;8&lt;/item&gt;&lt;item&gt;177&lt;/item&gt;&lt;item&gt;182&lt;/item&gt;&lt;item&gt;201&lt;/item&gt;&lt;item&gt;283&lt;/item&gt;&lt;item&gt;284&lt;/item&gt;&lt;item&gt;422&lt;/item&gt;&lt;item&gt;676&lt;/item&gt;&lt;item&gt;680&lt;/item&gt;&lt;item&gt;681&lt;/item&gt;&lt;item&gt;682&lt;/item&gt;&lt;item&gt;683&lt;/item&gt;&lt;/record-ids&gt;&lt;/item&gt;&lt;/Libraries&gt;"/>
  </w:docVars>
  <w:rsids>
    <w:rsidRoot w:val="0091119D"/>
    <w:rsid w:val="00004425"/>
    <w:rsid w:val="00012AEE"/>
    <w:rsid w:val="00015D7B"/>
    <w:rsid w:val="00017388"/>
    <w:rsid w:val="00020601"/>
    <w:rsid w:val="00021D04"/>
    <w:rsid w:val="000247A5"/>
    <w:rsid w:val="00025F46"/>
    <w:rsid w:val="0003376B"/>
    <w:rsid w:val="000337A2"/>
    <w:rsid w:val="00040FF8"/>
    <w:rsid w:val="000428EE"/>
    <w:rsid w:val="0004611C"/>
    <w:rsid w:val="0004636A"/>
    <w:rsid w:val="00047B1A"/>
    <w:rsid w:val="0005231D"/>
    <w:rsid w:val="000526A1"/>
    <w:rsid w:val="000533BA"/>
    <w:rsid w:val="00055BE3"/>
    <w:rsid w:val="00056A23"/>
    <w:rsid w:val="00057C13"/>
    <w:rsid w:val="00060362"/>
    <w:rsid w:val="00060593"/>
    <w:rsid w:val="00075A9C"/>
    <w:rsid w:val="00081BC8"/>
    <w:rsid w:val="00085DF0"/>
    <w:rsid w:val="0009257F"/>
    <w:rsid w:val="000A3A0E"/>
    <w:rsid w:val="000A4BCD"/>
    <w:rsid w:val="000A4C65"/>
    <w:rsid w:val="000B0B72"/>
    <w:rsid w:val="000B1B4D"/>
    <w:rsid w:val="000B48B3"/>
    <w:rsid w:val="000B64CE"/>
    <w:rsid w:val="000B672A"/>
    <w:rsid w:val="000B76BF"/>
    <w:rsid w:val="000C45F3"/>
    <w:rsid w:val="000C589E"/>
    <w:rsid w:val="000C7618"/>
    <w:rsid w:val="000C7978"/>
    <w:rsid w:val="000C7CDE"/>
    <w:rsid w:val="000D555D"/>
    <w:rsid w:val="000E1ABB"/>
    <w:rsid w:val="000E6C92"/>
    <w:rsid w:val="000F030B"/>
    <w:rsid w:val="000F0971"/>
    <w:rsid w:val="000F6F29"/>
    <w:rsid w:val="000F70E3"/>
    <w:rsid w:val="001013D6"/>
    <w:rsid w:val="0010235D"/>
    <w:rsid w:val="00104F99"/>
    <w:rsid w:val="001065F5"/>
    <w:rsid w:val="00113DE9"/>
    <w:rsid w:val="0011494A"/>
    <w:rsid w:val="001156E9"/>
    <w:rsid w:val="001257ED"/>
    <w:rsid w:val="00133B06"/>
    <w:rsid w:val="00134B98"/>
    <w:rsid w:val="00147131"/>
    <w:rsid w:val="0015288F"/>
    <w:rsid w:val="00171ED7"/>
    <w:rsid w:val="00174E6D"/>
    <w:rsid w:val="001753FC"/>
    <w:rsid w:val="00177363"/>
    <w:rsid w:val="00182F58"/>
    <w:rsid w:val="00187531"/>
    <w:rsid w:val="001936AD"/>
    <w:rsid w:val="001A0FDA"/>
    <w:rsid w:val="001A4DE7"/>
    <w:rsid w:val="001B20E0"/>
    <w:rsid w:val="001B55E9"/>
    <w:rsid w:val="001C1021"/>
    <w:rsid w:val="001C29B4"/>
    <w:rsid w:val="001C349D"/>
    <w:rsid w:val="001C6ADF"/>
    <w:rsid w:val="001C6CAF"/>
    <w:rsid w:val="001D03E0"/>
    <w:rsid w:val="001D2F74"/>
    <w:rsid w:val="001D5242"/>
    <w:rsid w:val="001D5B45"/>
    <w:rsid w:val="001D6582"/>
    <w:rsid w:val="001E38CE"/>
    <w:rsid w:val="001E7C80"/>
    <w:rsid w:val="001F2F97"/>
    <w:rsid w:val="00200C1F"/>
    <w:rsid w:val="002033C2"/>
    <w:rsid w:val="00203904"/>
    <w:rsid w:val="00206699"/>
    <w:rsid w:val="00212A5C"/>
    <w:rsid w:val="0021432D"/>
    <w:rsid w:val="002165AF"/>
    <w:rsid w:val="00217053"/>
    <w:rsid w:val="00220B0B"/>
    <w:rsid w:val="00221BF3"/>
    <w:rsid w:val="002271F1"/>
    <w:rsid w:val="00235608"/>
    <w:rsid w:val="00242A89"/>
    <w:rsid w:val="0025366E"/>
    <w:rsid w:val="00255568"/>
    <w:rsid w:val="0026090B"/>
    <w:rsid w:val="002665C5"/>
    <w:rsid w:val="00266BCB"/>
    <w:rsid w:val="00267CAC"/>
    <w:rsid w:val="002710C1"/>
    <w:rsid w:val="00271317"/>
    <w:rsid w:val="00275399"/>
    <w:rsid w:val="0027750E"/>
    <w:rsid w:val="00280B8D"/>
    <w:rsid w:val="00283022"/>
    <w:rsid w:val="0029095F"/>
    <w:rsid w:val="002935A1"/>
    <w:rsid w:val="0029559C"/>
    <w:rsid w:val="00295FDA"/>
    <w:rsid w:val="002A2F23"/>
    <w:rsid w:val="002A42DA"/>
    <w:rsid w:val="002B2936"/>
    <w:rsid w:val="002C2965"/>
    <w:rsid w:val="002D0D87"/>
    <w:rsid w:val="002D0F20"/>
    <w:rsid w:val="002D217B"/>
    <w:rsid w:val="002D5D07"/>
    <w:rsid w:val="002D6098"/>
    <w:rsid w:val="002E06FC"/>
    <w:rsid w:val="002E3826"/>
    <w:rsid w:val="002E6206"/>
    <w:rsid w:val="002E6754"/>
    <w:rsid w:val="002F0385"/>
    <w:rsid w:val="002F3C70"/>
    <w:rsid w:val="002F79AB"/>
    <w:rsid w:val="00302415"/>
    <w:rsid w:val="00304E9A"/>
    <w:rsid w:val="00306376"/>
    <w:rsid w:val="00307394"/>
    <w:rsid w:val="0031560A"/>
    <w:rsid w:val="0031593F"/>
    <w:rsid w:val="003211BB"/>
    <w:rsid w:val="0032498A"/>
    <w:rsid w:val="003373D9"/>
    <w:rsid w:val="00340A12"/>
    <w:rsid w:val="00341D83"/>
    <w:rsid w:val="003552F1"/>
    <w:rsid w:val="00372203"/>
    <w:rsid w:val="00372F6D"/>
    <w:rsid w:val="0037474B"/>
    <w:rsid w:val="003764EF"/>
    <w:rsid w:val="00377980"/>
    <w:rsid w:val="003807F4"/>
    <w:rsid w:val="003866DE"/>
    <w:rsid w:val="00396D79"/>
    <w:rsid w:val="00397AE6"/>
    <w:rsid w:val="003A2D0B"/>
    <w:rsid w:val="003B47BD"/>
    <w:rsid w:val="003D0308"/>
    <w:rsid w:val="003D3995"/>
    <w:rsid w:val="003D4770"/>
    <w:rsid w:val="003D4A5C"/>
    <w:rsid w:val="003E0079"/>
    <w:rsid w:val="003E20AF"/>
    <w:rsid w:val="003E74DD"/>
    <w:rsid w:val="003F065D"/>
    <w:rsid w:val="003F141F"/>
    <w:rsid w:val="00402B3C"/>
    <w:rsid w:val="004045FC"/>
    <w:rsid w:val="004062E0"/>
    <w:rsid w:val="0041775F"/>
    <w:rsid w:val="00417782"/>
    <w:rsid w:val="00431B63"/>
    <w:rsid w:val="00433C88"/>
    <w:rsid w:val="00440558"/>
    <w:rsid w:val="00457913"/>
    <w:rsid w:val="00463747"/>
    <w:rsid w:val="00474371"/>
    <w:rsid w:val="004759C0"/>
    <w:rsid w:val="004810CA"/>
    <w:rsid w:val="004863E8"/>
    <w:rsid w:val="00493FA5"/>
    <w:rsid w:val="004A144E"/>
    <w:rsid w:val="004B290E"/>
    <w:rsid w:val="004C0C88"/>
    <w:rsid w:val="004C1E48"/>
    <w:rsid w:val="004C4AF4"/>
    <w:rsid w:val="004C61D8"/>
    <w:rsid w:val="004C64EE"/>
    <w:rsid w:val="004C6745"/>
    <w:rsid w:val="004E4480"/>
    <w:rsid w:val="004E697C"/>
    <w:rsid w:val="004E6C85"/>
    <w:rsid w:val="004F0506"/>
    <w:rsid w:val="004F6467"/>
    <w:rsid w:val="00502916"/>
    <w:rsid w:val="00505C14"/>
    <w:rsid w:val="00511D30"/>
    <w:rsid w:val="00512574"/>
    <w:rsid w:val="00520FF5"/>
    <w:rsid w:val="00526E08"/>
    <w:rsid w:val="00530395"/>
    <w:rsid w:val="00530B38"/>
    <w:rsid w:val="0053143E"/>
    <w:rsid w:val="0053445E"/>
    <w:rsid w:val="005355EA"/>
    <w:rsid w:val="0054176C"/>
    <w:rsid w:val="005428CF"/>
    <w:rsid w:val="00544E3D"/>
    <w:rsid w:val="0057561E"/>
    <w:rsid w:val="00575772"/>
    <w:rsid w:val="00580570"/>
    <w:rsid w:val="0058205E"/>
    <w:rsid w:val="0058319A"/>
    <w:rsid w:val="00583B9A"/>
    <w:rsid w:val="005A52D0"/>
    <w:rsid w:val="005C01E5"/>
    <w:rsid w:val="005C56C3"/>
    <w:rsid w:val="005C7086"/>
    <w:rsid w:val="005C7DA6"/>
    <w:rsid w:val="005D3253"/>
    <w:rsid w:val="005D6D7A"/>
    <w:rsid w:val="005D783E"/>
    <w:rsid w:val="005E4327"/>
    <w:rsid w:val="005E4CBE"/>
    <w:rsid w:val="005E4DAB"/>
    <w:rsid w:val="005E55E9"/>
    <w:rsid w:val="005E7F2F"/>
    <w:rsid w:val="005F63B0"/>
    <w:rsid w:val="00617805"/>
    <w:rsid w:val="0061783E"/>
    <w:rsid w:val="00626343"/>
    <w:rsid w:val="00630612"/>
    <w:rsid w:val="006314E6"/>
    <w:rsid w:val="00631D1D"/>
    <w:rsid w:val="0063353E"/>
    <w:rsid w:val="00633D22"/>
    <w:rsid w:val="00655A95"/>
    <w:rsid w:val="00663E04"/>
    <w:rsid w:val="00665AF5"/>
    <w:rsid w:val="00672822"/>
    <w:rsid w:val="00675DB7"/>
    <w:rsid w:val="006807E4"/>
    <w:rsid w:val="00680A84"/>
    <w:rsid w:val="0069012B"/>
    <w:rsid w:val="0069396B"/>
    <w:rsid w:val="006953DD"/>
    <w:rsid w:val="006A0855"/>
    <w:rsid w:val="006A48E6"/>
    <w:rsid w:val="006A69DD"/>
    <w:rsid w:val="006A7DE2"/>
    <w:rsid w:val="006B0892"/>
    <w:rsid w:val="006B0FD1"/>
    <w:rsid w:val="006B1387"/>
    <w:rsid w:val="006B1DE8"/>
    <w:rsid w:val="006B43BD"/>
    <w:rsid w:val="006B4E13"/>
    <w:rsid w:val="006B61C5"/>
    <w:rsid w:val="006C4814"/>
    <w:rsid w:val="006C489A"/>
    <w:rsid w:val="006C4C12"/>
    <w:rsid w:val="006C5AD3"/>
    <w:rsid w:val="006C7060"/>
    <w:rsid w:val="006C77ED"/>
    <w:rsid w:val="006D0FE2"/>
    <w:rsid w:val="006D1EA2"/>
    <w:rsid w:val="006D5FFB"/>
    <w:rsid w:val="006E0BE7"/>
    <w:rsid w:val="006E0C8E"/>
    <w:rsid w:val="006E22DA"/>
    <w:rsid w:val="006E65E8"/>
    <w:rsid w:val="006E7F86"/>
    <w:rsid w:val="006F3BA5"/>
    <w:rsid w:val="006F4A92"/>
    <w:rsid w:val="00710979"/>
    <w:rsid w:val="0072193D"/>
    <w:rsid w:val="00726FFB"/>
    <w:rsid w:val="007301D7"/>
    <w:rsid w:val="00731510"/>
    <w:rsid w:val="007344D8"/>
    <w:rsid w:val="00750DA1"/>
    <w:rsid w:val="00763F76"/>
    <w:rsid w:val="00771534"/>
    <w:rsid w:val="0077669D"/>
    <w:rsid w:val="00776B42"/>
    <w:rsid w:val="00785CC3"/>
    <w:rsid w:val="00797BCA"/>
    <w:rsid w:val="007A3154"/>
    <w:rsid w:val="007A4336"/>
    <w:rsid w:val="007A5697"/>
    <w:rsid w:val="007B168A"/>
    <w:rsid w:val="007D2B83"/>
    <w:rsid w:val="007E4E9E"/>
    <w:rsid w:val="007F0020"/>
    <w:rsid w:val="007F2B6E"/>
    <w:rsid w:val="007F301E"/>
    <w:rsid w:val="00801D50"/>
    <w:rsid w:val="00803042"/>
    <w:rsid w:val="0080575D"/>
    <w:rsid w:val="0080581E"/>
    <w:rsid w:val="0080763E"/>
    <w:rsid w:val="00807D83"/>
    <w:rsid w:val="00816241"/>
    <w:rsid w:val="00820A60"/>
    <w:rsid w:val="008216FD"/>
    <w:rsid w:val="00824D23"/>
    <w:rsid w:val="00833E1E"/>
    <w:rsid w:val="008378F6"/>
    <w:rsid w:val="00843D78"/>
    <w:rsid w:val="008440CC"/>
    <w:rsid w:val="0084610F"/>
    <w:rsid w:val="00853FDC"/>
    <w:rsid w:val="008556C1"/>
    <w:rsid w:val="00856141"/>
    <w:rsid w:val="008668E1"/>
    <w:rsid w:val="00867275"/>
    <w:rsid w:val="008678BA"/>
    <w:rsid w:val="00871AD3"/>
    <w:rsid w:val="00874605"/>
    <w:rsid w:val="008757D7"/>
    <w:rsid w:val="00877AB4"/>
    <w:rsid w:val="0088215B"/>
    <w:rsid w:val="00882CA3"/>
    <w:rsid w:val="00887FA7"/>
    <w:rsid w:val="00895A4C"/>
    <w:rsid w:val="00896007"/>
    <w:rsid w:val="008A1B2A"/>
    <w:rsid w:val="008A406E"/>
    <w:rsid w:val="008A541A"/>
    <w:rsid w:val="008A6D46"/>
    <w:rsid w:val="008C0101"/>
    <w:rsid w:val="008C211B"/>
    <w:rsid w:val="008C2B67"/>
    <w:rsid w:val="008C5B2B"/>
    <w:rsid w:val="008D340F"/>
    <w:rsid w:val="008D4C25"/>
    <w:rsid w:val="008D6CBC"/>
    <w:rsid w:val="008E0FCC"/>
    <w:rsid w:val="008E143E"/>
    <w:rsid w:val="008F2650"/>
    <w:rsid w:val="008F4C14"/>
    <w:rsid w:val="008F601E"/>
    <w:rsid w:val="00906DED"/>
    <w:rsid w:val="0091119D"/>
    <w:rsid w:val="00914B05"/>
    <w:rsid w:val="00915CCA"/>
    <w:rsid w:val="0093005A"/>
    <w:rsid w:val="0093418C"/>
    <w:rsid w:val="009351B7"/>
    <w:rsid w:val="00942531"/>
    <w:rsid w:val="009451C9"/>
    <w:rsid w:val="009533D0"/>
    <w:rsid w:val="00966F58"/>
    <w:rsid w:val="00966FB0"/>
    <w:rsid w:val="009739D0"/>
    <w:rsid w:val="00980823"/>
    <w:rsid w:val="00982F91"/>
    <w:rsid w:val="00985F87"/>
    <w:rsid w:val="0098638B"/>
    <w:rsid w:val="0099682B"/>
    <w:rsid w:val="00997D66"/>
    <w:rsid w:val="009B2B18"/>
    <w:rsid w:val="009B3CD0"/>
    <w:rsid w:val="009B7C72"/>
    <w:rsid w:val="009C6B4F"/>
    <w:rsid w:val="009D3F08"/>
    <w:rsid w:val="009E1784"/>
    <w:rsid w:val="009E598E"/>
    <w:rsid w:val="009F0D07"/>
    <w:rsid w:val="009F6A72"/>
    <w:rsid w:val="00A0488E"/>
    <w:rsid w:val="00A102A5"/>
    <w:rsid w:val="00A153D1"/>
    <w:rsid w:val="00A17E36"/>
    <w:rsid w:val="00A20C1A"/>
    <w:rsid w:val="00A246E2"/>
    <w:rsid w:val="00A3289C"/>
    <w:rsid w:val="00A368D2"/>
    <w:rsid w:val="00A539C1"/>
    <w:rsid w:val="00A56A27"/>
    <w:rsid w:val="00A603B6"/>
    <w:rsid w:val="00A74668"/>
    <w:rsid w:val="00A75307"/>
    <w:rsid w:val="00A7618D"/>
    <w:rsid w:val="00A76FF4"/>
    <w:rsid w:val="00A777F5"/>
    <w:rsid w:val="00A81A60"/>
    <w:rsid w:val="00A827F2"/>
    <w:rsid w:val="00A8454E"/>
    <w:rsid w:val="00A97E21"/>
    <w:rsid w:val="00AA0B11"/>
    <w:rsid w:val="00AA1FF6"/>
    <w:rsid w:val="00AA601D"/>
    <w:rsid w:val="00AA672D"/>
    <w:rsid w:val="00AB3F6C"/>
    <w:rsid w:val="00AB5CCB"/>
    <w:rsid w:val="00AC1DAA"/>
    <w:rsid w:val="00AC74CA"/>
    <w:rsid w:val="00AD1B12"/>
    <w:rsid w:val="00AD20CB"/>
    <w:rsid w:val="00AD38F9"/>
    <w:rsid w:val="00AD588F"/>
    <w:rsid w:val="00AF3518"/>
    <w:rsid w:val="00AF708F"/>
    <w:rsid w:val="00B035DD"/>
    <w:rsid w:val="00B07EFB"/>
    <w:rsid w:val="00B128FC"/>
    <w:rsid w:val="00B12C17"/>
    <w:rsid w:val="00B150AF"/>
    <w:rsid w:val="00B15475"/>
    <w:rsid w:val="00B23E3E"/>
    <w:rsid w:val="00B33606"/>
    <w:rsid w:val="00B35F1E"/>
    <w:rsid w:val="00B410C7"/>
    <w:rsid w:val="00B444ED"/>
    <w:rsid w:val="00B449F5"/>
    <w:rsid w:val="00B57DC4"/>
    <w:rsid w:val="00B60D77"/>
    <w:rsid w:val="00B624CA"/>
    <w:rsid w:val="00B62D7B"/>
    <w:rsid w:val="00B71D6F"/>
    <w:rsid w:val="00B749C5"/>
    <w:rsid w:val="00B74D31"/>
    <w:rsid w:val="00B80610"/>
    <w:rsid w:val="00B85302"/>
    <w:rsid w:val="00B86C79"/>
    <w:rsid w:val="00B931BF"/>
    <w:rsid w:val="00B944D5"/>
    <w:rsid w:val="00B94D8E"/>
    <w:rsid w:val="00B96643"/>
    <w:rsid w:val="00BA3706"/>
    <w:rsid w:val="00BA3822"/>
    <w:rsid w:val="00BA3ADD"/>
    <w:rsid w:val="00BA654C"/>
    <w:rsid w:val="00BA7239"/>
    <w:rsid w:val="00BB1179"/>
    <w:rsid w:val="00BB36EF"/>
    <w:rsid w:val="00BB6338"/>
    <w:rsid w:val="00BC227D"/>
    <w:rsid w:val="00BD14FD"/>
    <w:rsid w:val="00BD3095"/>
    <w:rsid w:val="00BD4BE6"/>
    <w:rsid w:val="00BD7215"/>
    <w:rsid w:val="00BE7C6E"/>
    <w:rsid w:val="00BF387B"/>
    <w:rsid w:val="00C0262F"/>
    <w:rsid w:val="00C04B3F"/>
    <w:rsid w:val="00C14B47"/>
    <w:rsid w:val="00C16B74"/>
    <w:rsid w:val="00C17D8D"/>
    <w:rsid w:val="00C27B3C"/>
    <w:rsid w:val="00C46A6E"/>
    <w:rsid w:val="00C5216E"/>
    <w:rsid w:val="00C53E7F"/>
    <w:rsid w:val="00C542AD"/>
    <w:rsid w:val="00C57830"/>
    <w:rsid w:val="00C61126"/>
    <w:rsid w:val="00C65F96"/>
    <w:rsid w:val="00C72539"/>
    <w:rsid w:val="00C72B0F"/>
    <w:rsid w:val="00C72F98"/>
    <w:rsid w:val="00C740DA"/>
    <w:rsid w:val="00C74FEE"/>
    <w:rsid w:val="00C7733D"/>
    <w:rsid w:val="00C835D9"/>
    <w:rsid w:val="00C8368A"/>
    <w:rsid w:val="00C83B41"/>
    <w:rsid w:val="00C841DE"/>
    <w:rsid w:val="00C90880"/>
    <w:rsid w:val="00C955C0"/>
    <w:rsid w:val="00C95AFD"/>
    <w:rsid w:val="00C97739"/>
    <w:rsid w:val="00CA1E3E"/>
    <w:rsid w:val="00CA3351"/>
    <w:rsid w:val="00CB09BE"/>
    <w:rsid w:val="00CB3B41"/>
    <w:rsid w:val="00CC011A"/>
    <w:rsid w:val="00CC60E6"/>
    <w:rsid w:val="00CC7CCA"/>
    <w:rsid w:val="00CD0F05"/>
    <w:rsid w:val="00CD2621"/>
    <w:rsid w:val="00CE79A5"/>
    <w:rsid w:val="00CF5CC5"/>
    <w:rsid w:val="00D01B41"/>
    <w:rsid w:val="00D02222"/>
    <w:rsid w:val="00D1441D"/>
    <w:rsid w:val="00D1477C"/>
    <w:rsid w:val="00D21395"/>
    <w:rsid w:val="00D21598"/>
    <w:rsid w:val="00D21CCE"/>
    <w:rsid w:val="00D221AD"/>
    <w:rsid w:val="00D27B55"/>
    <w:rsid w:val="00D34320"/>
    <w:rsid w:val="00D34A7C"/>
    <w:rsid w:val="00D45D74"/>
    <w:rsid w:val="00D516B1"/>
    <w:rsid w:val="00D53EE1"/>
    <w:rsid w:val="00D57247"/>
    <w:rsid w:val="00D57491"/>
    <w:rsid w:val="00D64651"/>
    <w:rsid w:val="00D7107B"/>
    <w:rsid w:val="00D74489"/>
    <w:rsid w:val="00D812D7"/>
    <w:rsid w:val="00D84515"/>
    <w:rsid w:val="00D84AA1"/>
    <w:rsid w:val="00D84F31"/>
    <w:rsid w:val="00D86281"/>
    <w:rsid w:val="00D91550"/>
    <w:rsid w:val="00D92199"/>
    <w:rsid w:val="00D922EB"/>
    <w:rsid w:val="00D934DC"/>
    <w:rsid w:val="00D954A8"/>
    <w:rsid w:val="00D977DF"/>
    <w:rsid w:val="00DB5542"/>
    <w:rsid w:val="00DC6E0E"/>
    <w:rsid w:val="00DC7D81"/>
    <w:rsid w:val="00DD09B7"/>
    <w:rsid w:val="00DD369E"/>
    <w:rsid w:val="00DD50B1"/>
    <w:rsid w:val="00DD7B44"/>
    <w:rsid w:val="00DF0FD2"/>
    <w:rsid w:val="00DF1335"/>
    <w:rsid w:val="00DF2D1A"/>
    <w:rsid w:val="00DF468D"/>
    <w:rsid w:val="00DF5BA6"/>
    <w:rsid w:val="00E006D8"/>
    <w:rsid w:val="00E04055"/>
    <w:rsid w:val="00E05711"/>
    <w:rsid w:val="00E05B8F"/>
    <w:rsid w:val="00E1094F"/>
    <w:rsid w:val="00E14740"/>
    <w:rsid w:val="00E169BE"/>
    <w:rsid w:val="00E32F48"/>
    <w:rsid w:val="00E33AFE"/>
    <w:rsid w:val="00E372C8"/>
    <w:rsid w:val="00E44B05"/>
    <w:rsid w:val="00E455CB"/>
    <w:rsid w:val="00E50073"/>
    <w:rsid w:val="00E50D2B"/>
    <w:rsid w:val="00E527DC"/>
    <w:rsid w:val="00E67915"/>
    <w:rsid w:val="00E67984"/>
    <w:rsid w:val="00E71087"/>
    <w:rsid w:val="00E72C22"/>
    <w:rsid w:val="00E76F83"/>
    <w:rsid w:val="00E77CAE"/>
    <w:rsid w:val="00E77EE6"/>
    <w:rsid w:val="00E914EB"/>
    <w:rsid w:val="00E91E7F"/>
    <w:rsid w:val="00E96D87"/>
    <w:rsid w:val="00E97988"/>
    <w:rsid w:val="00EB3E56"/>
    <w:rsid w:val="00EB527F"/>
    <w:rsid w:val="00EB7DC1"/>
    <w:rsid w:val="00EC2964"/>
    <w:rsid w:val="00EC47B9"/>
    <w:rsid w:val="00ED0E00"/>
    <w:rsid w:val="00ED5E0F"/>
    <w:rsid w:val="00ED6FA5"/>
    <w:rsid w:val="00EF01E1"/>
    <w:rsid w:val="00EF492C"/>
    <w:rsid w:val="00EF54A9"/>
    <w:rsid w:val="00EF55A6"/>
    <w:rsid w:val="00F023A3"/>
    <w:rsid w:val="00F058B8"/>
    <w:rsid w:val="00F143E4"/>
    <w:rsid w:val="00F171C7"/>
    <w:rsid w:val="00F217BB"/>
    <w:rsid w:val="00F22BE1"/>
    <w:rsid w:val="00F26E7D"/>
    <w:rsid w:val="00F27337"/>
    <w:rsid w:val="00F30D5B"/>
    <w:rsid w:val="00F31616"/>
    <w:rsid w:val="00F37581"/>
    <w:rsid w:val="00F40C63"/>
    <w:rsid w:val="00F40CC8"/>
    <w:rsid w:val="00F41C6B"/>
    <w:rsid w:val="00F43076"/>
    <w:rsid w:val="00F44280"/>
    <w:rsid w:val="00F47A15"/>
    <w:rsid w:val="00F65785"/>
    <w:rsid w:val="00F706BE"/>
    <w:rsid w:val="00F7255E"/>
    <w:rsid w:val="00F808A4"/>
    <w:rsid w:val="00F814A4"/>
    <w:rsid w:val="00F918A2"/>
    <w:rsid w:val="00F93C45"/>
    <w:rsid w:val="00FA5BB1"/>
    <w:rsid w:val="00FA7FA2"/>
    <w:rsid w:val="00FB50DA"/>
    <w:rsid w:val="00FB737B"/>
    <w:rsid w:val="00FC0DB6"/>
    <w:rsid w:val="00FC40BD"/>
    <w:rsid w:val="00FC6882"/>
    <w:rsid w:val="00FD0359"/>
    <w:rsid w:val="00FD1A55"/>
    <w:rsid w:val="00FD5602"/>
    <w:rsid w:val="00FE2EE9"/>
    <w:rsid w:val="00FE60DE"/>
    <w:rsid w:val="00FE6532"/>
    <w:rsid w:val="00FE6E5E"/>
    <w:rsid w:val="00FF0288"/>
    <w:rsid w:val="00FF050A"/>
    <w:rsid w:val="00FF285D"/>
    <w:rsid w:val="00FF6181"/>
    <w:rsid w:val="00FF6A53"/>
    <w:rsid w:val="00FF7A2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60A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91119D"/>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qFormat/>
    <w:rsid w:val="0091119D"/>
    <w:pPr>
      <w:keepNext/>
      <w:numPr>
        <w:ilvl w:val="1"/>
        <w:numId w:val="1"/>
      </w:numPr>
      <w:spacing w:before="240" w:after="12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1119D"/>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5"/>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91119D"/>
    <w:pPr>
      <w:spacing w:after="200"/>
      <w:ind w:left="709"/>
    </w:pPr>
    <w:rPr>
      <w:rFonts w:ascii="Times New Roman" w:hAnsi="Times New Roman"/>
      <w:b/>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4"/>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91119D"/>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91119D"/>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91119D"/>
    <w:rPr>
      <w:i/>
      <w:color w:val="595959" w:themeColor="text1" w:themeTint="A6"/>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8"/>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pPr>
      <w:ind w:left="0"/>
    </w:pPr>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21"/>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27"/>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28"/>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lang w:val="en-US"/>
    </w:rPr>
  </w:style>
  <w:style w:type="paragraph" w:customStyle="1" w:styleId="EndNoteBibliography">
    <w:name w:val="EndNote Bibliography"/>
    <w:basedOn w:val="Normal"/>
    <w:rsid w:val="00CC011A"/>
    <w:pPr>
      <w:jc w:val="both"/>
    </w:pPr>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91119D"/>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qFormat/>
    <w:rsid w:val="0091119D"/>
    <w:pPr>
      <w:keepNext/>
      <w:numPr>
        <w:ilvl w:val="1"/>
        <w:numId w:val="1"/>
      </w:numPr>
      <w:spacing w:before="240" w:after="12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1119D"/>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5"/>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91119D"/>
    <w:pPr>
      <w:spacing w:after="200"/>
      <w:ind w:left="709"/>
    </w:pPr>
    <w:rPr>
      <w:rFonts w:ascii="Times New Roman" w:hAnsi="Times New Roman"/>
      <w:b/>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4"/>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91119D"/>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91119D"/>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91119D"/>
    <w:rPr>
      <w:i/>
      <w:color w:val="595959" w:themeColor="text1" w:themeTint="A6"/>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8"/>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pPr>
      <w:ind w:left="0"/>
    </w:pPr>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21"/>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27"/>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28"/>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lang w:val="en-US"/>
    </w:rPr>
  </w:style>
  <w:style w:type="paragraph" w:customStyle="1" w:styleId="EndNoteBibliography">
    <w:name w:val="EndNote Bibliography"/>
    <w:basedOn w:val="Normal"/>
    <w:rsid w:val="00CC011A"/>
    <w:pPr>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24.png"/><Relationship Id="rId143" Type="http://schemas.openxmlformats.org/officeDocument/2006/relationships/image" Target="media/image125.png"/><Relationship Id="rId144" Type="http://schemas.openxmlformats.org/officeDocument/2006/relationships/image" Target="media/image126.png"/><Relationship Id="rId145" Type="http://schemas.openxmlformats.org/officeDocument/2006/relationships/image" Target="media/image127.png"/><Relationship Id="rId146" Type="http://schemas.openxmlformats.org/officeDocument/2006/relationships/image" Target="media/image128.png"/><Relationship Id="rId147" Type="http://schemas.openxmlformats.org/officeDocument/2006/relationships/image" Target="media/image129.png"/><Relationship Id="rId148" Type="http://schemas.openxmlformats.org/officeDocument/2006/relationships/image" Target="media/image130.png"/><Relationship Id="rId149" Type="http://schemas.openxmlformats.org/officeDocument/2006/relationships/image" Target="media/image131.png"/><Relationship Id="rId180" Type="http://schemas.openxmlformats.org/officeDocument/2006/relationships/header" Target="header1.xml"/><Relationship Id="rId181" Type="http://schemas.openxmlformats.org/officeDocument/2006/relationships/footer" Target="footer1.xml"/><Relationship Id="rId182" Type="http://schemas.openxmlformats.org/officeDocument/2006/relationships/header" Target="header2.xml"/><Relationship Id="rId40" Type="http://schemas.openxmlformats.org/officeDocument/2006/relationships/hyperlink" Target="http://www.Modtran5.com" TargetMode="External"/><Relationship Id="rId41" Type="http://schemas.openxmlformats.org/officeDocument/2006/relationships/image" Target="media/image26.png"/><Relationship Id="rId42" Type="http://schemas.openxmlformats.org/officeDocument/2006/relationships/hyperlink" Target="http://www.doi.org/" TargetMode="External"/><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png"/><Relationship Id="rId49" Type="http://schemas.openxmlformats.org/officeDocument/2006/relationships/image" Target="media/image33.png"/><Relationship Id="rId183" Type="http://schemas.openxmlformats.org/officeDocument/2006/relationships/footer" Target="footer2.xml"/><Relationship Id="rId184" Type="http://schemas.openxmlformats.org/officeDocument/2006/relationships/fontTable" Target="fontTable.xml"/><Relationship Id="rId185" Type="http://schemas.openxmlformats.org/officeDocument/2006/relationships/theme" Target="theme/theme1.xml"/><Relationship Id="rId80" Type="http://schemas.openxmlformats.org/officeDocument/2006/relationships/image" Target="media/image64.png"/><Relationship Id="rId81" Type="http://schemas.openxmlformats.org/officeDocument/2006/relationships/image" Target="media/image65.png"/><Relationship Id="rId82" Type="http://schemas.openxmlformats.org/officeDocument/2006/relationships/image" Target="media/image66.png"/><Relationship Id="rId83" Type="http://schemas.openxmlformats.org/officeDocument/2006/relationships/image" Target="media/image67.png"/><Relationship Id="rId84" Type="http://schemas.openxmlformats.org/officeDocument/2006/relationships/image" Target="media/image68.png"/><Relationship Id="rId85" Type="http://schemas.openxmlformats.org/officeDocument/2006/relationships/image" Target="media/image69.png"/><Relationship Id="rId86" Type="http://schemas.openxmlformats.org/officeDocument/2006/relationships/image" Target="media/image70.png"/><Relationship Id="rId87" Type="http://schemas.openxmlformats.org/officeDocument/2006/relationships/image" Target="media/image71.png"/><Relationship Id="rId88" Type="http://schemas.openxmlformats.org/officeDocument/2006/relationships/image" Target="media/image72.png"/><Relationship Id="rId89" Type="http://schemas.openxmlformats.org/officeDocument/2006/relationships/image" Target="media/image73.png"/><Relationship Id="rId110" Type="http://schemas.openxmlformats.org/officeDocument/2006/relationships/image" Target="media/image94.png"/><Relationship Id="rId111" Type="http://schemas.openxmlformats.org/officeDocument/2006/relationships/image" Target="media/image95.png"/><Relationship Id="rId112" Type="http://schemas.openxmlformats.org/officeDocument/2006/relationships/image" Target="media/image96.png"/><Relationship Id="rId113" Type="http://schemas.openxmlformats.org/officeDocument/2006/relationships/image" Target="media/image97.emf"/><Relationship Id="rId114" Type="http://schemas.openxmlformats.org/officeDocument/2006/relationships/image" Target="media/image98.png"/><Relationship Id="rId115" Type="http://schemas.openxmlformats.org/officeDocument/2006/relationships/image" Target="media/image99.png"/><Relationship Id="rId116" Type="http://schemas.openxmlformats.org/officeDocument/2006/relationships/hyperlink" Target="http://www.ands.org.au/" TargetMode="External"/><Relationship Id="rId117" Type="http://schemas.openxmlformats.org/officeDocument/2006/relationships/hyperlink" Target="https://researchdata.ands.org.au/" TargetMode="External"/><Relationship Id="rId118" Type="http://schemas.openxmlformats.org/officeDocument/2006/relationships/image" Target="media/image100.png"/><Relationship Id="rId119" Type="http://schemas.openxmlformats.org/officeDocument/2006/relationships/image" Target="media/image101.png"/><Relationship Id="rId150" Type="http://schemas.openxmlformats.org/officeDocument/2006/relationships/image" Target="media/image132.png"/><Relationship Id="rId151" Type="http://schemas.openxmlformats.org/officeDocument/2006/relationships/image" Target="media/image133.png"/><Relationship Id="rId152" Type="http://schemas.openxmlformats.org/officeDocument/2006/relationships/image" Target="media/image134.png"/><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hyperlink" Target="http://www.specchio.ch" TargetMode="External"/><Relationship Id="rId13" Type="http://schemas.openxmlformats.org/officeDocument/2006/relationships/hyperlink" Target="https://github.com/IntersectAustralia/dc10" TargetMode="External"/><Relationship Id="rId14" Type="http://schemas.openxmlformats.org/officeDocument/2006/relationships/hyperlink" Target="http://www.oracle.com/technetwork/java/javase/downloads/index.html" TargetMode="External"/><Relationship Id="rId15" Type="http://schemas.openxmlformats.org/officeDocument/2006/relationships/hyperlink" Target="http://www.specchio.ch" TargetMode="External"/><Relationship Id="rId16" Type="http://schemas.openxmlformats.org/officeDocument/2006/relationships/hyperlink" Target="https://github.com/ahueni/SPECCHIO" TargetMode="External"/><Relationship Id="rId17" Type="http://schemas.openxmlformats.org/officeDocument/2006/relationships/hyperlink" Target="https://github.com/IntersectAustralia/dc10" TargetMode="External"/><Relationship Id="rId18" Type="http://schemas.openxmlformats.org/officeDocument/2006/relationships/image" Target="media/image4.png"/><Relationship Id="rId19" Type="http://schemas.openxmlformats.org/officeDocument/2006/relationships/image" Target="media/image5.png"/><Relationship Id="rId153" Type="http://schemas.openxmlformats.org/officeDocument/2006/relationships/image" Target="media/image135.png"/><Relationship Id="rId154" Type="http://schemas.openxmlformats.org/officeDocument/2006/relationships/image" Target="media/image136.png"/><Relationship Id="rId155" Type="http://schemas.openxmlformats.org/officeDocument/2006/relationships/image" Target="media/image137.png"/><Relationship Id="rId156" Type="http://schemas.openxmlformats.org/officeDocument/2006/relationships/image" Target="media/image138.png"/><Relationship Id="rId157" Type="http://schemas.openxmlformats.org/officeDocument/2006/relationships/image" Target="media/image139.png"/><Relationship Id="rId158" Type="http://schemas.openxmlformats.org/officeDocument/2006/relationships/image" Target="media/image140.png"/><Relationship Id="rId159" Type="http://schemas.openxmlformats.org/officeDocument/2006/relationships/image" Target="media/image141.png"/><Relationship Id="rId50" Type="http://schemas.openxmlformats.org/officeDocument/2006/relationships/image" Target="media/image34.png"/><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1.png"/><Relationship Id="rId58" Type="http://schemas.openxmlformats.org/officeDocument/2006/relationships/image" Target="media/image42.png"/><Relationship Id="rId59" Type="http://schemas.openxmlformats.org/officeDocument/2006/relationships/image" Target="media/image43.png"/><Relationship Id="rId90" Type="http://schemas.openxmlformats.org/officeDocument/2006/relationships/image" Target="media/image74.png"/><Relationship Id="rId91" Type="http://schemas.openxmlformats.org/officeDocument/2006/relationships/image" Target="media/image75.png"/><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png"/><Relationship Id="rId95" Type="http://schemas.openxmlformats.org/officeDocument/2006/relationships/image" Target="media/image79.png"/><Relationship Id="rId96" Type="http://schemas.openxmlformats.org/officeDocument/2006/relationships/image" Target="media/image80.png"/><Relationship Id="rId97" Type="http://schemas.openxmlformats.org/officeDocument/2006/relationships/image" Target="media/image81.png"/><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2.png"/><Relationship Id="rId121" Type="http://schemas.openxmlformats.org/officeDocument/2006/relationships/image" Target="media/image103.png"/><Relationship Id="rId122" Type="http://schemas.openxmlformats.org/officeDocument/2006/relationships/image" Target="media/image104.emf"/><Relationship Id="rId123" Type="http://schemas.openxmlformats.org/officeDocument/2006/relationships/image" Target="media/image105.png"/><Relationship Id="rId124" Type="http://schemas.openxmlformats.org/officeDocument/2006/relationships/image" Target="media/image106.png"/><Relationship Id="rId125" Type="http://schemas.openxmlformats.org/officeDocument/2006/relationships/image" Target="media/image107.png"/><Relationship Id="rId126" Type="http://schemas.openxmlformats.org/officeDocument/2006/relationships/image" Target="media/image108.png"/><Relationship Id="rId127" Type="http://schemas.openxmlformats.org/officeDocument/2006/relationships/image" Target="media/image109.png"/><Relationship Id="rId128" Type="http://schemas.openxmlformats.org/officeDocument/2006/relationships/image" Target="media/image110.png"/><Relationship Id="rId129" Type="http://schemas.openxmlformats.org/officeDocument/2006/relationships/image" Target="media/image111.png"/><Relationship Id="rId160" Type="http://schemas.openxmlformats.org/officeDocument/2006/relationships/image" Target="media/image142.png"/><Relationship Id="rId161" Type="http://schemas.openxmlformats.org/officeDocument/2006/relationships/image" Target="media/image143.png"/><Relationship Id="rId162" Type="http://schemas.openxmlformats.org/officeDocument/2006/relationships/hyperlink" Target="http://www.specchio.ch" TargetMode="External"/><Relationship Id="rId20" Type="http://schemas.openxmlformats.org/officeDocument/2006/relationships/image" Target="media/image6.png"/><Relationship Id="rId21" Type="http://schemas.openxmlformats.org/officeDocument/2006/relationships/image" Target="media/image7.jpeg"/><Relationship Id="rId22" Type="http://schemas.openxmlformats.org/officeDocument/2006/relationships/image" Target="media/image8.jpeg"/><Relationship Id="rId23" Type="http://schemas.openxmlformats.org/officeDocument/2006/relationships/image" Target="media/image9.jpe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jpg"/><Relationship Id="rId163" Type="http://schemas.openxmlformats.org/officeDocument/2006/relationships/hyperlink" Target="http://www.ands.org.au/" TargetMode="External"/><Relationship Id="rId164" Type="http://schemas.openxmlformats.org/officeDocument/2006/relationships/hyperlink" Target="http://www.arc.gov.au/" TargetMode="External"/><Relationship Id="rId165" Type="http://schemas.openxmlformats.org/officeDocument/2006/relationships/hyperlink" Target="http://www.abs.gov.au/ausstats/abs@.nsf/Products/6BB427AB9696C225CA2574180004463E?opendocument" TargetMode="External"/><Relationship Id="rId166" Type="http://schemas.openxmlformats.org/officeDocument/2006/relationships/hyperlink" Target="http://researchdata.ands.org.au/" TargetMode="External"/><Relationship Id="rId167" Type="http://schemas.openxmlformats.org/officeDocument/2006/relationships/hyperlink" Target="http://en.wikipedia.org/wiki/Special-purpose_programming_language" TargetMode="External"/><Relationship Id="rId168" Type="http://schemas.openxmlformats.org/officeDocument/2006/relationships/hyperlink" Target="http://en.wikipedia.org/wiki/Relational_database_management_system" TargetMode="External"/><Relationship Id="rId169" Type="http://schemas.openxmlformats.org/officeDocument/2006/relationships/hyperlink" Target="http://en.wikipedia.org/wiki/Transmission_Control_Protocol" TargetMode="Externa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130" Type="http://schemas.openxmlformats.org/officeDocument/2006/relationships/image" Target="media/image112.png"/><Relationship Id="rId131" Type="http://schemas.openxmlformats.org/officeDocument/2006/relationships/image" Target="media/image113.png"/><Relationship Id="rId132" Type="http://schemas.openxmlformats.org/officeDocument/2006/relationships/image" Target="media/image114.png"/><Relationship Id="rId133" Type="http://schemas.openxmlformats.org/officeDocument/2006/relationships/image" Target="media/image115.png"/><Relationship Id="rId134" Type="http://schemas.openxmlformats.org/officeDocument/2006/relationships/image" Target="media/image116.png"/><Relationship Id="rId135" Type="http://schemas.openxmlformats.org/officeDocument/2006/relationships/image" Target="media/image117.png"/><Relationship Id="rId136" Type="http://schemas.openxmlformats.org/officeDocument/2006/relationships/image" Target="media/image118.emf"/><Relationship Id="rId137" Type="http://schemas.openxmlformats.org/officeDocument/2006/relationships/image" Target="media/image119.png"/><Relationship Id="rId138" Type="http://schemas.openxmlformats.org/officeDocument/2006/relationships/image" Target="media/image120.png"/><Relationship Id="rId139" Type="http://schemas.openxmlformats.org/officeDocument/2006/relationships/image" Target="media/image121.png"/><Relationship Id="rId170" Type="http://schemas.openxmlformats.org/officeDocument/2006/relationships/hyperlink" Target="http://en.wikipedia.org/wiki/Internet_Protocol" TargetMode="External"/><Relationship Id="rId171" Type="http://schemas.openxmlformats.org/officeDocument/2006/relationships/hyperlink" Target="http://www.abs.gov.au/ausstats/abs@.nsf/mf/1297.0" TargetMode="External"/><Relationship Id="rId172" Type="http://schemas.openxmlformats.org/officeDocument/2006/relationships/hyperlink" Target="http://www.clw.csiro.au/aclep/asc_re_on_line/soilhome.htm" TargetMode="External"/><Relationship Id="rId30" Type="http://schemas.openxmlformats.org/officeDocument/2006/relationships/image" Target="media/image16.png"/><Relationship Id="rId31" Type="http://schemas.openxmlformats.org/officeDocument/2006/relationships/image" Target="media/image17.jp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emf"/><Relationship Id="rId36" Type="http://schemas.openxmlformats.org/officeDocument/2006/relationships/image" Target="media/image22.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173" Type="http://schemas.openxmlformats.org/officeDocument/2006/relationships/hyperlink" Target="http://spie.org/x18220.xml" TargetMode="External"/><Relationship Id="rId174" Type="http://schemas.openxmlformats.org/officeDocument/2006/relationships/hyperlink" Target="http://www.nhc.noaa.gov/aboututc.shtml" TargetMode="External"/><Relationship Id="rId175" Type="http://schemas.openxmlformats.org/officeDocument/2006/relationships/hyperlink" Target="http://docs.oracle.com/javase/tutorial/essential/regex/index.html" TargetMode="External"/><Relationship Id="rId176" Type="http://schemas.openxmlformats.org/officeDocument/2006/relationships/hyperlink" Target="http://en.wikipedia.org/wiki/Regular_expression" TargetMode="External"/><Relationship Id="rId177" Type="http://schemas.openxmlformats.org/officeDocument/2006/relationships/hyperlink" Target="http://docs.oracle.com/javase/tutorial/essential/regex/index.html" TargetMode="External"/><Relationship Id="rId178" Type="http://schemas.openxmlformats.org/officeDocument/2006/relationships/image" Target="media/image144.png"/><Relationship Id="rId179" Type="http://schemas.openxmlformats.org/officeDocument/2006/relationships/image" Target="media/image145.png"/><Relationship Id="rId70" Type="http://schemas.openxmlformats.org/officeDocument/2006/relationships/image" Target="media/image54.png"/><Relationship Id="rId71" Type="http://schemas.openxmlformats.org/officeDocument/2006/relationships/image" Target="media/image55.png"/><Relationship Id="rId72" Type="http://schemas.openxmlformats.org/officeDocument/2006/relationships/image" Target="media/image56.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image" Target="media/image59.png"/><Relationship Id="rId76" Type="http://schemas.openxmlformats.org/officeDocument/2006/relationships/image" Target="media/image60.png"/><Relationship Id="rId77" Type="http://schemas.openxmlformats.org/officeDocument/2006/relationships/image" Target="media/image61.png"/><Relationship Id="rId78" Type="http://schemas.openxmlformats.org/officeDocument/2006/relationships/image" Target="media/image62.png"/><Relationship Id="rId79" Type="http://schemas.openxmlformats.org/officeDocument/2006/relationships/image" Target="media/image6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png"/><Relationship Id="rId102" Type="http://schemas.openxmlformats.org/officeDocument/2006/relationships/image" Target="media/image86.png"/><Relationship Id="rId103" Type="http://schemas.openxmlformats.org/officeDocument/2006/relationships/image" Target="media/image87.png"/><Relationship Id="rId104" Type="http://schemas.openxmlformats.org/officeDocument/2006/relationships/image" Target="media/image88.png"/><Relationship Id="rId105" Type="http://schemas.openxmlformats.org/officeDocument/2006/relationships/image" Target="media/image89.png"/><Relationship Id="rId106" Type="http://schemas.openxmlformats.org/officeDocument/2006/relationships/image" Target="media/image90.png"/><Relationship Id="rId107" Type="http://schemas.openxmlformats.org/officeDocument/2006/relationships/image" Target="media/image91.png"/><Relationship Id="rId108" Type="http://schemas.openxmlformats.org/officeDocument/2006/relationships/image" Target="media/image92.png"/><Relationship Id="rId109" Type="http://schemas.openxmlformats.org/officeDocument/2006/relationships/image" Target="media/image93.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40" Type="http://schemas.openxmlformats.org/officeDocument/2006/relationships/image" Target="media/image122.png"/><Relationship Id="rId141" Type="http://schemas.openxmlformats.org/officeDocument/2006/relationships/image" Target="media/image1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E7095B-7048-CB46-9DF6-EEDA9376D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3</Pages>
  <Words>36922</Words>
  <Characters>210460</Characters>
  <Application>Microsoft Macintosh Word</Application>
  <DocSecurity>0</DocSecurity>
  <Lines>1753</Lines>
  <Paragraphs>493</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246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e Chisholm</dc:creator>
  <cp:lastModifiedBy>Giuz UZH</cp:lastModifiedBy>
  <cp:revision>5</cp:revision>
  <cp:lastPrinted>2015-06-26T14:57:00Z</cp:lastPrinted>
  <dcterms:created xsi:type="dcterms:W3CDTF">2015-06-26T14:48:00Z</dcterms:created>
  <dcterms:modified xsi:type="dcterms:W3CDTF">2015-06-26T14:57:00Z</dcterms:modified>
</cp:coreProperties>
</file>